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46D110" w14:textId="7067BB15" w:rsidR="00D14196" w:rsidRPr="009902E7" w:rsidRDefault="00D14196" w:rsidP="009902E7">
      <w:pPr>
        <w:pStyle w:val="NormalWeb"/>
        <w:adjustRightInd w:val="0"/>
        <w:snapToGrid w:val="0"/>
        <w:spacing w:before="0" w:beforeAutospacing="0" w:after="0" w:afterAutospacing="0" w:line="360" w:lineRule="auto"/>
        <w:jc w:val="both"/>
        <w:outlineLvl w:val="0"/>
        <w:rPr>
          <w:rFonts w:ascii="Book Antiqua" w:hAnsi="Book Antiqua" w:cs="Arial"/>
          <w:b/>
        </w:rPr>
      </w:pPr>
      <w:r w:rsidRPr="009902E7">
        <w:rPr>
          <w:rFonts w:ascii="Book Antiqua" w:hAnsi="Book Antiqua" w:cs="Arial"/>
          <w:b/>
        </w:rPr>
        <w:t xml:space="preserve">Name of Journal: </w:t>
      </w:r>
      <w:r w:rsidRPr="009902E7">
        <w:rPr>
          <w:rFonts w:ascii="Book Antiqua" w:hAnsi="Book Antiqua" w:cs="Arial"/>
          <w:b/>
          <w:i/>
        </w:rPr>
        <w:t>World Journal of Gastroenterology</w:t>
      </w:r>
    </w:p>
    <w:p w14:paraId="28CF0BC2" w14:textId="0F504D47" w:rsidR="00D14196" w:rsidRPr="00B7468B" w:rsidRDefault="009E1229" w:rsidP="00B7468B">
      <w:pPr>
        <w:pStyle w:val="NormalWeb"/>
        <w:adjustRightInd w:val="0"/>
        <w:snapToGrid w:val="0"/>
        <w:spacing w:before="0" w:beforeAutospacing="0" w:after="0" w:afterAutospacing="0" w:line="360" w:lineRule="auto"/>
        <w:jc w:val="both"/>
        <w:outlineLvl w:val="0"/>
        <w:rPr>
          <w:rFonts w:ascii="Book Antiqua" w:eastAsiaTheme="minorEastAsia" w:hAnsi="Book Antiqua" w:cs="Arial"/>
          <w:b/>
        </w:rPr>
      </w:pPr>
      <w:bookmarkStart w:id="0" w:name="OLE_LINK485"/>
      <w:bookmarkStart w:id="1" w:name="OLE_LINK486"/>
      <w:bookmarkStart w:id="2" w:name="OLE_LINK661"/>
      <w:bookmarkStart w:id="3" w:name="OLE_LINK768"/>
      <w:r w:rsidRPr="009902E7">
        <w:rPr>
          <w:rFonts w:ascii="Book Antiqua" w:hAnsi="Book Antiqua"/>
          <w:b/>
          <w:highlight w:val="white"/>
          <w:lang w:eastAsia="zh-CN"/>
        </w:rPr>
        <w:t>Manuscript NO:</w:t>
      </w:r>
      <w:bookmarkEnd w:id="0"/>
      <w:bookmarkEnd w:id="1"/>
      <w:bookmarkEnd w:id="2"/>
      <w:bookmarkEnd w:id="3"/>
      <w:r w:rsidR="008608F5" w:rsidRPr="009902E7">
        <w:rPr>
          <w:rFonts w:ascii="Book Antiqua" w:hAnsi="Book Antiqua"/>
          <w:b/>
          <w:lang w:eastAsia="zh-CN"/>
        </w:rPr>
        <w:t xml:space="preserve"> 39862</w:t>
      </w:r>
    </w:p>
    <w:p w14:paraId="22AD3BC5" w14:textId="68C4A092" w:rsidR="003178AB" w:rsidRPr="009902E7" w:rsidRDefault="00D14196" w:rsidP="009902E7">
      <w:pPr>
        <w:pStyle w:val="NormalWeb"/>
        <w:adjustRightInd w:val="0"/>
        <w:snapToGrid w:val="0"/>
        <w:spacing w:before="0" w:beforeAutospacing="0" w:after="0" w:afterAutospacing="0" w:line="360" w:lineRule="auto"/>
        <w:jc w:val="both"/>
        <w:outlineLvl w:val="0"/>
        <w:rPr>
          <w:rFonts w:ascii="Book Antiqua" w:eastAsia="SimSun" w:hAnsi="Book Antiqua" w:cs="Arial"/>
          <w:lang w:eastAsia="zh-CN"/>
        </w:rPr>
      </w:pPr>
      <w:r w:rsidRPr="009902E7">
        <w:rPr>
          <w:rFonts w:ascii="Book Antiqua" w:hAnsi="Book Antiqua" w:cs="Arial"/>
          <w:b/>
        </w:rPr>
        <w:t>Manuscript Type:</w:t>
      </w:r>
      <w:r w:rsidR="008608F5" w:rsidRPr="009902E7">
        <w:rPr>
          <w:rFonts w:ascii="Book Antiqua" w:hAnsi="Book Antiqua" w:cs="Arial"/>
          <w:b/>
        </w:rPr>
        <w:t xml:space="preserve"> </w:t>
      </w:r>
      <w:r w:rsidR="00694DCD" w:rsidRPr="009902E7">
        <w:rPr>
          <w:rFonts w:ascii="Book Antiqua" w:hAnsi="Book Antiqua" w:cs="Arial"/>
          <w:b/>
        </w:rPr>
        <w:t>SYSTEMATIC REVIEW</w:t>
      </w:r>
    </w:p>
    <w:p w14:paraId="7EFDA10C" w14:textId="77777777" w:rsidR="00D14196" w:rsidRPr="009902E7" w:rsidRDefault="00D14196" w:rsidP="009902E7">
      <w:pPr>
        <w:pStyle w:val="NormalWeb"/>
        <w:adjustRightInd w:val="0"/>
        <w:snapToGrid w:val="0"/>
        <w:spacing w:before="0" w:beforeAutospacing="0" w:after="0" w:afterAutospacing="0" w:line="360" w:lineRule="auto"/>
        <w:jc w:val="both"/>
        <w:rPr>
          <w:rFonts w:ascii="Book Antiqua" w:hAnsi="Book Antiqua" w:cs="Arial"/>
          <w:b/>
          <w:u w:val="single"/>
        </w:rPr>
      </w:pPr>
    </w:p>
    <w:p w14:paraId="631833AE" w14:textId="6D779809" w:rsidR="00D14196" w:rsidRPr="009902E7" w:rsidRDefault="00D14196" w:rsidP="009902E7">
      <w:pPr>
        <w:pStyle w:val="NormalWeb"/>
        <w:adjustRightInd w:val="0"/>
        <w:snapToGrid w:val="0"/>
        <w:spacing w:before="0" w:beforeAutospacing="0" w:after="0" w:afterAutospacing="0" w:line="360" w:lineRule="auto"/>
        <w:jc w:val="both"/>
        <w:rPr>
          <w:rFonts w:ascii="Book Antiqua" w:hAnsi="Book Antiqua" w:cs="Arial"/>
          <w:b/>
        </w:rPr>
      </w:pPr>
      <w:bookmarkStart w:id="4" w:name="OLE_LINK221"/>
      <w:r w:rsidRPr="009902E7">
        <w:rPr>
          <w:rFonts w:ascii="Book Antiqua" w:hAnsi="Book Antiqua" w:cs="Arial"/>
          <w:b/>
        </w:rPr>
        <w:t>Role of colectomy in preventing recurren</w:t>
      </w:r>
      <w:r w:rsidR="00972C79" w:rsidRPr="009902E7">
        <w:rPr>
          <w:rFonts w:ascii="Book Antiqua" w:hAnsi="Book Antiqua" w:cs="Arial"/>
          <w:b/>
        </w:rPr>
        <w:t xml:space="preserve">t </w:t>
      </w:r>
      <w:r w:rsidR="00506FD6" w:rsidRPr="009902E7">
        <w:rPr>
          <w:rFonts w:ascii="Book Antiqua" w:hAnsi="Book Antiqua" w:cs="Arial"/>
          <w:b/>
        </w:rPr>
        <w:t xml:space="preserve">primary sclerosing cholangitis </w:t>
      </w:r>
      <w:r w:rsidRPr="009902E7">
        <w:rPr>
          <w:rFonts w:ascii="Book Antiqua" w:hAnsi="Book Antiqua" w:cs="Arial"/>
          <w:b/>
        </w:rPr>
        <w:t xml:space="preserve">in </w:t>
      </w:r>
      <w:r w:rsidR="00247178" w:rsidRPr="009902E7">
        <w:rPr>
          <w:rFonts w:ascii="Book Antiqua" w:hAnsi="Book Antiqua" w:cs="Arial"/>
          <w:b/>
        </w:rPr>
        <w:t>liver t</w:t>
      </w:r>
      <w:r w:rsidRPr="009902E7">
        <w:rPr>
          <w:rFonts w:ascii="Book Antiqua" w:hAnsi="Book Antiqua" w:cs="Arial"/>
          <w:b/>
        </w:rPr>
        <w:t>ransplant recipients</w:t>
      </w:r>
      <w:bookmarkEnd w:id="4"/>
    </w:p>
    <w:p w14:paraId="328390D3" w14:textId="77777777" w:rsidR="00D14196" w:rsidRPr="009902E7" w:rsidRDefault="00D14196" w:rsidP="009902E7">
      <w:pPr>
        <w:pStyle w:val="NormalWeb"/>
        <w:adjustRightInd w:val="0"/>
        <w:snapToGrid w:val="0"/>
        <w:spacing w:before="0" w:beforeAutospacing="0" w:after="0" w:afterAutospacing="0" w:line="360" w:lineRule="auto"/>
        <w:jc w:val="both"/>
        <w:rPr>
          <w:rFonts w:ascii="Book Antiqua" w:hAnsi="Book Antiqua" w:cs="Arial"/>
        </w:rPr>
      </w:pPr>
    </w:p>
    <w:p w14:paraId="7C57B6BB" w14:textId="77777777" w:rsidR="00D14196" w:rsidRPr="009902E7" w:rsidRDefault="00D14196" w:rsidP="009902E7">
      <w:pPr>
        <w:pStyle w:val="NormalWeb"/>
        <w:adjustRightInd w:val="0"/>
        <w:snapToGrid w:val="0"/>
        <w:spacing w:before="0" w:beforeAutospacing="0" w:after="0" w:afterAutospacing="0" w:line="360" w:lineRule="auto"/>
        <w:jc w:val="both"/>
        <w:outlineLvl w:val="0"/>
        <w:rPr>
          <w:rFonts w:ascii="Book Antiqua" w:hAnsi="Book Antiqua" w:cs="Arial"/>
        </w:rPr>
      </w:pPr>
      <w:r w:rsidRPr="009902E7">
        <w:rPr>
          <w:rFonts w:ascii="Book Antiqua" w:hAnsi="Book Antiqua" w:cs="Arial"/>
        </w:rPr>
        <w:t xml:space="preserve">Buchholz BM </w:t>
      </w:r>
      <w:r w:rsidRPr="009902E7">
        <w:rPr>
          <w:rFonts w:ascii="Book Antiqua" w:hAnsi="Book Antiqua" w:cs="Arial"/>
          <w:i/>
        </w:rPr>
        <w:t>et al</w:t>
      </w:r>
      <w:r w:rsidRPr="009902E7">
        <w:rPr>
          <w:rFonts w:ascii="Book Antiqua" w:hAnsi="Book Antiqua" w:cs="Arial"/>
        </w:rPr>
        <w:t>. Colectomy in recurrent PSC</w:t>
      </w:r>
    </w:p>
    <w:p w14:paraId="4C0A1A18" w14:textId="77777777" w:rsidR="00D14196" w:rsidRPr="009902E7" w:rsidRDefault="00D14196" w:rsidP="009902E7">
      <w:pPr>
        <w:pStyle w:val="NormalWeb"/>
        <w:adjustRightInd w:val="0"/>
        <w:snapToGrid w:val="0"/>
        <w:spacing w:before="0" w:beforeAutospacing="0" w:after="0" w:afterAutospacing="0" w:line="360" w:lineRule="auto"/>
        <w:jc w:val="both"/>
        <w:rPr>
          <w:rFonts w:ascii="Book Antiqua" w:hAnsi="Book Antiqua" w:cs="Arial"/>
        </w:rPr>
      </w:pPr>
    </w:p>
    <w:p w14:paraId="2B0A9382" w14:textId="127794F5" w:rsidR="00923888" w:rsidRPr="009902E7" w:rsidRDefault="00D14196" w:rsidP="009902E7">
      <w:pPr>
        <w:pStyle w:val="NormalWeb"/>
        <w:adjustRightInd w:val="0"/>
        <w:snapToGrid w:val="0"/>
        <w:spacing w:before="0" w:beforeAutospacing="0" w:after="0" w:afterAutospacing="0" w:line="360" w:lineRule="auto"/>
        <w:jc w:val="both"/>
        <w:rPr>
          <w:rFonts w:ascii="Book Antiqua" w:hAnsi="Book Antiqua" w:cs="Arial"/>
        </w:rPr>
      </w:pPr>
      <w:bookmarkStart w:id="5" w:name="OLE_LINK162"/>
      <w:bookmarkStart w:id="6" w:name="OLE_LINK163"/>
      <w:r w:rsidRPr="009902E7">
        <w:rPr>
          <w:rFonts w:ascii="Book Antiqua" w:hAnsi="Book Antiqua" w:cs="Arial"/>
        </w:rPr>
        <w:t xml:space="preserve">Bettina M Buchholz, Panagis </w:t>
      </w:r>
      <w:r w:rsidR="002701BC" w:rsidRPr="009902E7">
        <w:rPr>
          <w:rFonts w:ascii="Book Antiqua" w:hAnsi="Book Antiqua" w:cs="Arial"/>
        </w:rPr>
        <w:t xml:space="preserve">M </w:t>
      </w:r>
      <w:r w:rsidRPr="009902E7">
        <w:rPr>
          <w:rFonts w:ascii="Book Antiqua" w:hAnsi="Book Antiqua" w:cs="Arial"/>
        </w:rPr>
        <w:t>Lyk</w:t>
      </w:r>
      <w:r w:rsidR="001D4E3A" w:rsidRPr="009902E7">
        <w:rPr>
          <w:rFonts w:ascii="Book Antiqua" w:hAnsi="Book Antiqua" w:cs="Arial"/>
        </w:rPr>
        <w:t>oudis, Reena Ravikumar, Joerg M</w:t>
      </w:r>
      <w:r w:rsidR="00923888" w:rsidRPr="009902E7">
        <w:rPr>
          <w:rFonts w:ascii="Book Antiqua" w:hAnsi="Book Antiqua" w:cs="Arial"/>
        </w:rPr>
        <w:t xml:space="preserve"> Pollok, Giuseppe K Fusai</w:t>
      </w:r>
      <w:bookmarkEnd w:id="5"/>
      <w:bookmarkEnd w:id="6"/>
    </w:p>
    <w:p w14:paraId="12C86CBF" w14:textId="77777777" w:rsidR="003178AB" w:rsidRPr="009902E7" w:rsidRDefault="003178AB" w:rsidP="009902E7">
      <w:pPr>
        <w:pStyle w:val="NormalWeb"/>
        <w:adjustRightInd w:val="0"/>
        <w:snapToGrid w:val="0"/>
        <w:spacing w:before="0" w:beforeAutospacing="0" w:after="0" w:afterAutospacing="0" w:line="360" w:lineRule="auto"/>
        <w:jc w:val="both"/>
        <w:rPr>
          <w:rFonts w:ascii="Book Antiqua" w:eastAsia="SimSun" w:hAnsi="Book Antiqua" w:cs="Arial"/>
          <w:lang w:eastAsia="zh-CN"/>
        </w:rPr>
      </w:pPr>
    </w:p>
    <w:p w14:paraId="5FC8B701" w14:textId="75420974" w:rsidR="00D14196" w:rsidRPr="009902E7" w:rsidRDefault="00506FD6" w:rsidP="009902E7">
      <w:pPr>
        <w:pStyle w:val="NormalWeb"/>
        <w:adjustRightInd w:val="0"/>
        <w:snapToGrid w:val="0"/>
        <w:spacing w:before="0" w:beforeAutospacing="0" w:after="0" w:afterAutospacing="0" w:line="360" w:lineRule="auto"/>
        <w:jc w:val="both"/>
        <w:rPr>
          <w:rFonts w:ascii="Book Antiqua" w:hAnsi="Book Antiqua" w:cs="Arial"/>
          <w:b/>
        </w:rPr>
      </w:pPr>
      <w:r w:rsidRPr="009902E7">
        <w:rPr>
          <w:rFonts w:ascii="Book Antiqua" w:hAnsi="Book Antiqua" w:cs="Arial"/>
          <w:b/>
        </w:rPr>
        <w:t>Bettina M Buchholz, Panagis M Lykoudis, Reena Ravikumar, Joerg M Pollok, Giuseppe K Fusai,</w:t>
      </w:r>
      <w:r w:rsidRPr="009902E7">
        <w:rPr>
          <w:rFonts w:ascii="Book Antiqua" w:hAnsi="Book Antiqua" w:cs="Arial"/>
        </w:rPr>
        <w:t xml:space="preserve"> </w:t>
      </w:r>
      <w:bookmarkStart w:id="7" w:name="OLE_LINK236"/>
      <w:bookmarkStart w:id="8" w:name="OLE_LINK237"/>
      <w:r w:rsidR="00F419AE" w:rsidRPr="009902E7">
        <w:rPr>
          <w:rFonts w:ascii="Book Antiqua" w:hAnsi="Book Antiqua" w:cs="Arial"/>
        </w:rPr>
        <w:t xml:space="preserve">Department of </w:t>
      </w:r>
      <w:r w:rsidR="0042590B" w:rsidRPr="009902E7">
        <w:rPr>
          <w:rFonts w:ascii="Book Antiqua" w:hAnsi="Book Antiqua" w:cs="Arial"/>
        </w:rPr>
        <w:t xml:space="preserve">HPB </w:t>
      </w:r>
      <w:r w:rsidR="00F419AE" w:rsidRPr="009902E7">
        <w:rPr>
          <w:rFonts w:ascii="Book Antiqua" w:hAnsi="Book Antiqua" w:cs="Arial"/>
        </w:rPr>
        <w:t xml:space="preserve">Surgery </w:t>
      </w:r>
      <w:r w:rsidR="0042590B" w:rsidRPr="009902E7">
        <w:rPr>
          <w:rFonts w:ascii="Book Antiqua" w:hAnsi="Book Antiqua" w:cs="Arial"/>
        </w:rPr>
        <w:t>and Liver Transplan</w:t>
      </w:r>
      <w:r w:rsidR="00A3731A" w:rsidRPr="009902E7">
        <w:rPr>
          <w:rFonts w:ascii="Book Antiqua" w:hAnsi="Book Antiqua" w:cs="Arial"/>
        </w:rPr>
        <w:t>ta</w:t>
      </w:r>
      <w:r w:rsidR="0042590B" w:rsidRPr="009902E7">
        <w:rPr>
          <w:rFonts w:ascii="Book Antiqua" w:hAnsi="Book Antiqua" w:cs="Arial"/>
        </w:rPr>
        <w:t>t</w:t>
      </w:r>
      <w:r w:rsidR="00A3731A" w:rsidRPr="009902E7">
        <w:rPr>
          <w:rFonts w:ascii="Book Antiqua" w:hAnsi="Book Antiqua" w:cs="Arial"/>
        </w:rPr>
        <w:t>ion</w:t>
      </w:r>
      <w:bookmarkEnd w:id="7"/>
      <w:bookmarkEnd w:id="8"/>
      <w:r w:rsidR="0042590B" w:rsidRPr="009902E7">
        <w:rPr>
          <w:rFonts w:ascii="Book Antiqua" w:hAnsi="Book Antiqua" w:cs="Arial"/>
        </w:rPr>
        <w:t xml:space="preserve">, </w:t>
      </w:r>
      <w:r w:rsidR="00D14196" w:rsidRPr="009902E7">
        <w:rPr>
          <w:rFonts w:ascii="Book Antiqua" w:hAnsi="Book Antiqua" w:cs="Arial"/>
        </w:rPr>
        <w:t>Royal Free Hospital London, London NW32QG, United Kingdom</w:t>
      </w:r>
    </w:p>
    <w:p w14:paraId="18987DF1" w14:textId="77777777" w:rsidR="00D14196" w:rsidRPr="009902E7" w:rsidRDefault="00D14196" w:rsidP="009902E7">
      <w:pPr>
        <w:pStyle w:val="NormalWeb"/>
        <w:adjustRightInd w:val="0"/>
        <w:snapToGrid w:val="0"/>
        <w:spacing w:before="0" w:beforeAutospacing="0" w:after="0" w:afterAutospacing="0" w:line="360" w:lineRule="auto"/>
        <w:jc w:val="both"/>
        <w:rPr>
          <w:rFonts w:ascii="Book Antiqua" w:hAnsi="Book Antiqua" w:cs="Arial"/>
        </w:rPr>
      </w:pPr>
    </w:p>
    <w:p w14:paraId="62FDE2C3" w14:textId="3280E4F5" w:rsidR="00D14196" w:rsidRPr="009902E7" w:rsidRDefault="00D14196" w:rsidP="009902E7">
      <w:pPr>
        <w:pStyle w:val="NormalWeb"/>
        <w:adjustRightInd w:val="0"/>
        <w:snapToGrid w:val="0"/>
        <w:spacing w:before="0" w:beforeAutospacing="0" w:after="0" w:afterAutospacing="0" w:line="360" w:lineRule="auto"/>
        <w:jc w:val="both"/>
        <w:rPr>
          <w:rFonts w:ascii="Book Antiqua" w:hAnsi="Book Antiqua" w:cs="Arial"/>
        </w:rPr>
      </w:pPr>
      <w:r w:rsidRPr="009902E7">
        <w:rPr>
          <w:rFonts w:ascii="Book Antiqua" w:hAnsi="Book Antiqua" w:cs="Arial"/>
          <w:b/>
        </w:rPr>
        <w:t>ORCID number:</w:t>
      </w:r>
      <w:r w:rsidRPr="009902E7">
        <w:rPr>
          <w:rFonts w:ascii="Book Antiqua" w:hAnsi="Book Antiqua" w:cs="Arial"/>
        </w:rPr>
        <w:t xml:space="preserve"> Bettina M Buchholz (0000-0002-5002-3302); Panagis </w:t>
      </w:r>
      <w:r w:rsidR="002701BC" w:rsidRPr="009902E7">
        <w:rPr>
          <w:rFonts w:ascii="Book Antiqua" w:hAnsi="Book Antiqua" w:cs="Arial"/>
        </w:rPr>
        <w:t xml:space="preserve">M </w:t>
      </w:r>
      <w:r w:rsidRPr="009902E7">
        <w:rPr>
          <w:rFonts w:ascii="Book Antiqua" w:hAnsi="Book Antiqua" w:cs="Arial"/>
        </w:rPr>
        <w:t>Lykoudis (</w:t>
      </w:r>
      <w:r w:rsidR="002701BC" w:rsidRPr="009902E7">
        <w:rPr>
          <w:rFonts w:ascii="Book Antiqua" w:hAnsi="Book Antiqua" w:cs="Arial"/>
        </w:rPr>
        <w:t>0000-0003-2170-0471</w:t>
      </w:r>
      <w:r w:rsidR="00854599" w:rsidRPr="009902E7">
        <w:rPr>
          <w:rFonts w:ascii="Book Antiqua" w:hAnsi="Book Antiqua" w:cs="Arial"/>
        </w:rPr>
        <w:t xml:space="preserve">); </w:t>
      </w:r>
      <w:r w:rsidR="008115F8" w:rsidRPr="009902E7">
        <w:rPr>
          <w:rFonts w:ascii="Book Antiqua" w:hAnsi="Book Antiqua" w:cs="Arial"/>
        </w:rPr>
        <w:t xml:space="preserve">Reena Ravikumar (0000-0002-2302-6452); </w:t>
      </w:r>
      <w:r w:rsidR="00854599" w:rsidRPr="009902E7">
        <w:rPr>
          <w:rFonts w:ascii="Book Antiqua" w:hAnsi="Book Antiqua" w:cs="Arial"/>
        </w:rPr>
        <w:t>Joerg M</w:t>
      </w:r>
      <w:r w:rsidRPr="009902E7">
        <w:rPr>
          <w:rFonts w:ascii="Book Antiqua" w:hAnsi="Book Antiqua" w:cs="Arial"/>
        </w:rPr>
        <w:t xml:space="preserve"> Pollok (</w:t>
      </w:r>
      <w:r w:rsidR="009B7505" w:rsidRPr="009902E7">
        <w:rPr>
          <w:rFonts w:ascii="Book Antiqua" w:hAnsi="Book Antiqua" w:cs="Arial"/>
        </w:rPr>
        <w:t>0000-0001-8771-4070)</w:t>
      </w:r>
      <w:r w:rsidR="008115F8" w:rsidRPr="009902E7">
        <w:rPr>
          <w:rFonts w:ascii="Book Antiqua" w:hAnsi="Book Antiqua" w:cs="Arial"/>
        </w:rPr>
        <w:t>; Giuseppe K Fusai (</w:t>
      </w:r>
      <w:r w:rsidR="00903825" w:rsidRPr="009902E7">
        <w:rPr>
          <w:rFonts w:ascii="Book Antiqua" w:hAnsi="Book Antiqua" w:cs="Arial"/>
        </w:rPr>
        <w:t>0000-0002-8784-6919)</w:t>
      </w:r>
      <w:r w:rsidRPr="009902E7">
        <w:rPr>
          <w:rFonts w:ascii="Book Antiqua" w:hAnsi="Book Antiqua" w:cs="Arial"/>
        </w:rPr>
        <w:t>.</w:t>
      </w:r>
    </w:p>
    <w:p w14:paraId="40F14C00" w14:textId="77777777" w:rsidR="00D14196" w:rsidRPr="009902E7" w:rsidRDefault="00D14196" w:rsidP="009902E7">
      <w:pPr>
        <w:pStyle w:val="NormalWeb"/>
        <w:adjustRightInd w:val="0"/>
        <w:snapToGrid w:val="0"/>
        <w:spacing w:before="0" w:beforeAutospacing="0" w:after="0" w:afterAutospacing="0" w:line="360" w:lineRule="auto"/>
        <w:jc w:val="both"/>
        <w:rPr>
          <w:rFonts w:ascii="Book Antiqua" w:hAnsi="Book Antiqua" w:cs="Arial"/>
        </w:rPr>
      </w:pPr>
    </w:p>
    <w:p w14:paraId="03FD6AD4" w14:textId="4DFFCE2F" w:rsidR="00D14196" w:rsidRPr="009902E7" w:rsidRDefault="00D14196" w:rsidP="009902E7">
      <w:pPr>
        <w:pStyle w:val="NormalWeb"/>
        <w:adjustRightInd w:val="0"/>
        <w:snapToGrid w:val="0"/>
        <w:spacing w:before="0" w:beforeAutospacing="0" w:after="0" w:afterAutospacing="0" w:line="360" w:lineRule="auto"/>
        <w:jc w:val="both"/>
        <w:rPr>
          <w:rFonts w:ascii="Book Antiqua" w:hAnsi="Book Antiqua" w:cs="Arial"/>
        </w:rPr>
      </w:pPr>
      <w:r w:rsidRPr="009902E7">
        <w:rPr>
          <w:rFonts w:ascii="Book Antiqua" w:hAnsi="Book Antiqua" w:cs="Arial"/>
          <w:b/>
        </w:rPr>
        <w:t xml:space="preserve">Author contributions: </w:t>
      </w:r>
      <w:r w:rsidR="00E53965" w:rsidRPr="009902E7">
        <w:rPr>
          <w:rFonts w:ascii="Book Antiqua" w:hAnsi="Book Antiqua" w:cs="Arial"/>
        </w:rPr>
        <w:t xml:space="preserve">Buchholz BM, Lykoudis PM, Ravikumar R, Pollok JM and Fusai GK designed the study; Buchholz BM and Lykoudis PM </w:t>
      </w:r>
      <w:r w:rsidR="001017F0" w:rsidRPr="009902E7">
        <w:rPr>
          <w:rFonts w:ascii="Book Antiqua" w:hAnsi="Book Antiqua" w:cs="Arial"/>
        </w:rPr>
        <w:t xml:space="preserve">performed </w:t>
      </w:r>
      <w:r w:rsidR="00E53965" w:rsidRPr="009902E7">
        <w:rPr>
          <w:rFonts w:ascii="Book Antiqua" w:hAnsi="Book Antiqua" w:cs="Arial"/>
        </w:rPr>
        <w:t xml:space="preserve">the </w:t>
      </w:r>
      <w:r w:rsidR="001017F0" w:rsidRPr="009902E7">
        <w:rPr>
          <w:rFonts w:ascii="Book Antiqua" w:hAnsi="Book Antiqua" w:cs="Arial"/>
        </w:rPr>
        <w:t xml:space="preserve">literature review and </w:t>
      </w:r>
      <w:r w:rsidR="00577B39" w:rsidRPr="009902E7">
        <w:rPr>
          <w:rFonts w:ascii="Book Antiqua" w:hAnsi="Book Antiqua" w:cs="Arial"/>
        </w:rPr>
        <w:t xml:space="preserve">data </w:t>
      </w:r>
      <w:r w:rsidR="001017F0" w:rsidRPr="009902E7">
        <w:rPr>
          <w:rFonts w:ascii="Book Antiqua" w:hAnsi="Book Antiqua" w:cs="Arial"/>
        </w:rPr>
        <w:t>analysis</w:t>
      </w:r>
      <w:r w:rsidR="00E53965" w:rsidRPr="009902E7">
        <w:rPr>
          <w:rFonts w:ascii="Book Antiqua" w:hAnsi="Book Antiqua" w:cs="Arial"/>
        </w:rPr>
        <w:t>;</w:t>
      </w:r>
      <w:r w:rsidR="00577B39" w:rsidRPr="009902E7">
        <w:rPr>
          <w:rFonts w:ascii="Book Antiqua" w:hAnsi="Book Antiqua" w:cs="Arial"/>
        </w:rPr>
        <w:t xml:space="preserve"> Buchholz BM, Lykoudis PM, Ravikumar R and Fusai GK</w:t>
      </w:r>
      <w:r w:rsidR="00E53965" w:rsidRPr="009902E7">
        <w:rPr>
          <w:rFonts w:ascii="Book Antiqua" w:hAnsi="Book Antiqua" w:cs="Arial"/>
        </w:rPr>
        <w:t xml:space="preserve"> </w:t>
      </w:r>
      <w:r w:rsidR="001017F0" w:rsidRPr="009902E7">
        <w:rPr>
          <w:rFonts w:ascii="Book Antiqua" w:hAnsi="Book Antiqua" w:cs="Arial"/>
        </w:rPr>
        <w:t>interpreted the data</w:t>
      </w:r>
      <w:r w:rsidR="00577B39" w:rsidRPr="009902E7">
        <w:rPr>
          <w:rFonts w:ascii="Book Antiqua" w:hAnsi="Book Antiqua" w:cs="Arial"/>
        </w:rPr>
        <w:t xml:space="preserve">; Buchholz BM wrote the article; Lykoudis PM, Ravikumar R, Pollok JM and Fusai GK </w:t>
      </w:r>
      <w:r w:rsidR="00255BE3" w:rsidRPr="009902E7">
        <w:rPr>
          <w:rFonts w:ascii="Book Antiqua" w:hAnsi="Book Antiqua" w:cs="Arial"/>
        </w:rPr>
        <w:t xml:space="preserve">critically </w:t>
      </w:r>
      <w:r w:rsidR="00A44526" w:rsidRPr="009902E7">
        <w:rPr>
          <w:rFonts w:ascii="Book Antiqua" w:hAnsi="Book Antiqua" w:cs="Arial"/>
        </w:rPr>
        <w:t xml:space="preserve">revised the manuscript for intellectual content. </w:t>
      </w:r>
      <w:r w:rsidR="001017F0" w:rsidRPr="009902E7">
        <w:rPr>
          <w:rFonts w:ascii="Book Antiqua" w:hAnsi="Book Antiqua" w:cs="Arial"/>
        </w:rPr>
        <w:t xml:space="preserve">All authors gave </w:t>
      </w:r>
      <w:r w:rsidRPr="009902E7">
        <w:rPr>
          <w:rFonts w:ascii="Book Antiqua" w:hAnsi="Book Antiqua" w:cs="Arial"/>
        </w:rPr>
        <w:t>final approval of the final version.</w:t>
      </w:r>
    </w:p>
    <w:p w14:paraId="2BF7FDCA" w14:textId="77777777" w:rsidR="00D14196" w:rsidRPr="009902E7" w:rsidRDefault="00D14196" w:rsidP="009902E7">
      <w:pPr>
        <w:pStyle w:val="NormalWeb"/>
        <w:adjustRightInd w:val="0"/>
        <w:snapToGrid w:val="0"/>
        <w:spacing w:before="0" w:beforeAutospacing="0" w:after="0" w:afterAutospacing="0" w:line="360" w:lineRule="auto"/>
        <w:jc w:val="both"/>
        <w:rPr>
          <w:rFonts w:ascii="Book Antiqua" w:hAnsi="Book Antiqua" w:cs="Arial"/>
        </w:rPr>
      </w:pPr>
    </w:p>
    <w:p w14:paraId="5CAF58FB" w14:textId="77777777" w:rsidR="00D14196" w:rsidRPr="009902E7" w:rsidRDefault="00D14196" w:rsidP="009902E7">
      <w:pPr>
        <w:pStyle w:val="NormalWeb"/>
        <w:adjustRightInd w:val="0"/>
        <w:snapToGrid w:val="0"/>
        <w:spacing w:before="0" w:beforeAutospacing="0" w:after="0" w:afterAutospacing="0" w:line="360" w:lineRule="auto"/>
        <w:jc w:val="both"/>
        <w:outlineLvl w:val="0"/>
        <w:rPr>
          <w:rFonts w:ascii="Book Antiqua" w:hAnsi="Book Antiqua" w:cs="Arial"/>
        </w:rPr>
      </w:pPr>
      <w:r w:rsidRPr="009902E7">
        <w:rPr>
          <w:rFonts w:ascii="Book Antiqua" w:hAnsi="Book Antiqua" w:cs="Arial"/>
          <w:b/>
        </w:rPr>
        <w:t>Conflict-of-interest statement:</w:t>
      </w:r>
      <w:r w:rsidRPr="009902E7">
        <w:rPr>
          <w:rFonts w:ascii="Book Antiqua" w:hAnsi="Book Antiqua" w:cs="Arial"/>
        </w:rPr>
        <w:t xml:space="preserve"> The authors declare no conflict of interest. </w:t>
      </w:r>
    </w:p>
    <w:p w14:paraId="31E33A6D" w14:textId="77777777" w:rsidR="00577B39" w:rsidRPr="009902E7" w:rsidRDefault="00577B39" w:rsidP="009902E7">
      <w:pPr>
        <w:pStyle w:val="NormalWeb"/>
        <w:adjustRightInd w:val="0"/>
        <w:snapToGrid w:val="0"/>
        <w:spacing w:before="0" w:beforeAutospacing="0" w:after="0" w:afterAutospacing="0" w:line="360" w:lineRule="auto"/>
        <w:jc w:val="both"/>
        <w:rPr>
          <w:rFonts w:ascii="Book Antiqua" w:hAnsi="Book Antiqua" w:cs="Arial"/>
          <w:b/>
        </w:rPr>
      </w:pPr>
    </w:p>
    <w:p w14:paraId="75452A22" w14:textId="222F9AFE" w:rsidR="00577B39" w:rsidRPr="009902E7" w:rsidRDefault="00577B39" w:rsidP="009902E7">
      <w:pPr>
        <w:pStyle w:val="NormalWeb"/>
        <w:adjustRightInd w:val="0"/>
        <w:snapToGrid w:val="0"/>
        <w:spacing w:before="0" w:beforeAutospacing="0" w:after="0" w:afterAutospacing="0" w:line="360" w:lineRule="auto"/>
        <w:jc w:val="both"/>
        <w:rPr>
          <w:rFonts w:ascii="Book Antiqua" w:hAnsi="Book Antiqua" w:cs="Arial"/>
        </w:rPr>
      </w:pPr>
      <w:r w:rsidRPr="009902E7">
        <w:rPr>
          <w:rFonts w:ascii="Book Antiqua" w:hAnsi="Book Antiqua" w:cs="Arial"/>
          <w:b/>
        </w:rPr>
        <w:lastRenderedPageBreak/>
        <w:t xml:space="preserve">PRISMA 2009 Checklist statement: </w:t>
      </w:r>
      <w:r w:rsidRPr="009902E7">
        <w:rPr>
          <w:rFonts w:ascii="Book Antiqua" w:hAnsi="Book Antiqua" w:cs="Arial"/>
        </w:rPr>
        <w:t>The authors have read the PRISMA 2009 Checklist, and the manuscript was prepared and revised according to the PRISMA 2009 Checklist.</w:t>
      </w:r>
    </w:p>
    <w:p w14:paraId="796E3F94" w14:textId="77777777" w:rsidR="00577B39" w:rsidRPr="009902E7" w:rsidRDefault="00577B39" w:rsidP="009902E7">
      <w:pPr>
        <w:pStyle w:val="NormalWeb"/>
        <w:adjustRightInd w:val="0"/>
        <w:snapToGrid w:val="0"/>
        <w:spacing w:before="0" w:beforeAutospacing="0" w:after="0" w:afterAutospacing="0" w:line="360" w:lineRule="auto"/>
        <w:jc w:val="both"/>
        <w:rPr>
          <w:rFonts w:ascii="Book Antiqua" w:hAnsi="Book Antiqua" w:cs="Arial"/>
          <w:b/>
        </w:rPr>
      </w:pPr>
    </w:p>
    <w:p w14:paraId="1589F9E5" w14:textId="4A2CD3A8" w:rsidR="00577B39" w:rsidRPr="009902E7" w:rsidRDefault="00577B39" w:rsidP="009902E7">
      <w:pPr>
        <w:pStyle w:val="NormalWeb"/>
        <w:adjustRightInd w:val="0"/>
        <w:snapToGrid w:val="0"/>
        <w:spacing w:before="0" w:beforeAutospacing="0" w:after="0" w:afterAutospacing="0" w:line="360" w:lineRule="auto"/>
        <w:jc w:val="both"/>
        <w:rPr>
          <w:rFonts w:ascii="Book Antiqua" w:hAnsi="Book Antiqua" w:cs="Arial"/>
        </w:rPr>
      </w:pPr>
      <w:r w:rsidRPr="009902E7">
        <w:rPr>
          <w:rFonts w:ascii="Book Antiqua" w:hAnsi="Book Antiqua" w:cs="Arial"/>
          <w:b/>
        </w:rPr>
        <w:t xml:space="preserve">Open-Access: </w:t>
      </w:r>
      <w:r w:rsidRPr="009902E7">
        <w:rPr>
          <w:rFonts w:ascii="Book Antiqua" w:hAnsi="Book Antiqua" w:cs="Arial"/>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bookmarkStart w:id="9" w:name="OLE_LINK244"/>
      <w:bookmarkStart w:id="10" w:name="OLE_LINK245"/>
      <w:r w:rsidR="00794D7F" w:rsidRPr="00A859FF">
        <w:fldChar w:fldCharType="begin"/>
      </w:r>
      <w:r w:rsidR="00794D7F" w:rsidRPr="00A859FF">
        <w:rPr>
          <w:rFonts w:ascii="Book Antiqua" w:hAnsi="Book Antiqua"/>
          <w:color w:val="000000" w:themeColor="text1"/>
        </w:rPr>
        <w:instrText xml:space="preserve"> HYPERLINK "http://creativecommons.org/licenses/by-nc/4.0/" </w:instrText>
      </w:r>
      <w:r w:rsidR="00794D7F" w:rsidRPr="00A859FF">
        <w:fldChar w:fldCharType="separate"/>
      </w:r>
      <w:r w:rsidR="00506FD6" w:rsidRPr="00A859FF">
        <w:rPr>
          <w:rStyle w:val="Hyperlink"/>
          <w:rFonts w:ascii="Book Antiqua" w:hAnsi="Book Antiqua" w:cs="Arial"/>
          <w:color w:val="000000" w:themeColor="text1"/>
          <w:u w:val="none"/>
        </w:rPr>
        <w:t>http://creativecommons.org/licenses/by-nc/4.0/</w:t>
      </w:r>
      <w:r w:rsidR="00794D7F" w:rsidRPr="00A859FF">
        <w:rPr>
          <w:rStyle w:val="Hyperlink"/>
          <w:rFonts w:ascii="Book Antiqua" w:hAnsi="Book Antiqua" w:cs="Arial"/>
          <w:color w:val="000000" w:themeColor="text1"/>
          <w:u w:val="none"/>
        </w:rPr>
        <w:fldChar w:fldCharType="end"/>
      </w:r>
      <w:bookmarkEnd w:id="9"/>
      <w:bookmarkEnd w:id="10"/>
    </w:p>
    <w:p w14:paraId="50239113" w14:textId="77777777" w:rsidR="00506FD6" w:rsidRPr="009902E7" w:rsidRDefault="00506FD6">
      <w:pPr>
        <w:pStyle w:val="NormalWeb"/>
        <w:adjustRightInd w:val="0"/>
        <w:snapToGrid w:val="0"/>
        <w:spacing w:before="0" w:beforeAutospacing="0" w:after="0" w:afterAutospacing="0" w:line="360" w:lineRule="auto"/>
        <w:jc w:val="both"/>
        <w:rPr>
          <w:rFonts w:ascii="Book Antiqua" w:hAnsi="Book Antiqua" w:cs="Arial"/>
        </w:rPr>
      </w:pPr>
    </w:p>
    <w:p w14:paraId="1F57D093" w14:textId="5D0A5E40" w:rsidR="00506FD6" w:rsidRPr="009902E7" w:rsidRDefault="00506FD6">
      <w:pPr>
        <w:pStyle w:val="NormalWeb"/>
        <w:adjustRightInd w:val="0"/>
        <w:snapToGrid w:val="0"/>
        <w:spacing w:before="0" w:beforeAutospacing="0" w:after="0" w:afterAutospacing="0" w:line="360" w:lineRule="auto"/>
        <w:jc w:val="both"/>
        <w:outlineLvl w:val="0"/>
        <w:rPr>
          <w:rFonts w:ascii="Book Antiqua" w:hAnsi="Book Antiqua" w:cs="Arial"/>
        </w:rPr>
      </w:pPr>
      <w:bookmarkStart w:id="11" w:name="OLE_LINK11"/>
      <w:r w:rsidRPr="009902E7">
        <w:rPr>
          <w:rFonts w:ascii="Book Antiqua" w:hAnsi="Book Antiqua"/>
          <w:b/>
          <w:bCs/>
          <w:highlight w:val="white"/>
        </w:rPr>
        <w:t>Manuscript source:</w:t>
      </w:r>
      <w:r w:rsidRPr="009902E7">
        <w:rPr>
          <w:rFonts w:ascii="Book Antiqua" w:hAnsi="Book Antiqua"/>
          <w:b/>
          <w:bCs/>
          <w:highlight w:val="white"/>
          <w:lang w:eastAsia="zh-CN"/>
        </w:rPr>
        <w:t xml:space="preserve"> </w:t>
      </w:r>
      <w:r w:rsidRPr="009902E7">
        <w:rPr>
          <w:rFonts w:ascii="Book Antiqua" w:hAnsi="Book Antiqua"/>
          <w:bCs/>
          <w:highlight w:val="white"/>
        </w:rPr>
        <w:t>Invited manuscript</w:t>
      </w:r>
      <w:bookmarkEnd w:id="11"/>
    </w:p>
    <w:p w14:paraId="1759BD3F" w14:textId="77777777" w:rsidR="00577B39" w:rsidRPr="009902E7" w:rsidRDefault="00577B39">
      <w:pPr>
        <w:pStyle w:val="NormalWeb"/>
        <w:adjustRightInd w:val="0"/>
        <w:snapToGrid w:val="0"/>
        <w:spacing w:before="0" w:beforeAutospacing="0" w:after="0" w:afterAutospacing="0" w:line="360" w:lineRule="auto"/>
        <w:jc w:val="both"/>
        <w:rPr>
          <w:rFonts w:ascii="Book Antiqua" w:hAnsi="Book Antiqua" w:cs="Arial"/>
          <w:b/>
        </w:rPr>
      </w:pPr>
    </w:p>
    <w:p w14:paraId="1632745B" w14:textId="005E8F9C" w:rsidR="0026615F" w:rsidRPr="009902E7" w:rsidRDefault="00D14196">
      <w:pPr>
        <w:pStyle w:val="NormalWeb"/>
        <w:adjustRightInd w:val="0"/>
        <w:snapToGrid w:val="0"/>
        <w:spacing w:before="0" w:beforeAutospacing="0" w:after="0" w:afterAutospacing="0" w:line="360" w:lineRule="auto"/>
        <w:jc w:val="both"/>
        <w:rPr>
          <w:rFonts w:ascii="Book Antiqua" w:hAnsi="Book Antiqua" w:cs="Arial"/>
        </w:rPr>
      </w:pPr>
      <w:r w:rsidRPr="009902E7">
        <w:rPr>
          <w:rFonts w:ascii="Book Antiqua" w:hAnsi="Book Antiqua" w:cs="Arial"/>
          <w:b/>
        </w:rPr>
        <w:t>Correspondence to:</w:t>
      </w:r>
      <w:r w:rsidR="00506FD6" w:rsidRPr="009902E7">
        <w:rPr>
          <w:rFonts w:ascii="Book Antiqua" w:hAnsi="Book Antiqua" w:cs="Arial"/>
          <w:b/>
        </w:rPr>
        <w:t xml:space="preserve"> </w:t>
      </w:r>
      <w:r w:rsidRPr="009902E7">
        <w:rPr>
          <w:rFonts w:ascii="Book Antiqua" w:hAnsi="Book Antiqua" w:cs="Arial"/>
          <w:b/>
        </w:rPr>
        <w:t>Giuseppe Kito Fusai, MS</w:t>
      </w:r>
      <w:r w:rsidR="00E00FCF" w:rsidRPr="009902E7">
        <w:rPr>
          <w:rFonts w:ascii="Book Antiqua" w:hAnsi="Book Antiqua" w:cs="Arial"/>
          <w:b/>
          <w:lang w:eastAsia="zh-CN"/>
        </w:rPr>
        <w:t>c</w:t>
      </w:r>
      <w:r w:rsidR="00015F24" w:rsidRPr="009902E7">
        <w:rPr>
          <w:rFonts w:ascii="Book Antiqua" w:hAnsi="Book Antiqua" w:cs="Arial"/>
          <w:b/>
        </w:rPr>
        <w:t xml:space="preserve">, </w:t>
      </w:r>
      <w:r w:rsidRPr="009902E7">
        <w:rPr>
          <w:rFonts w:ascii="Book Antiqua" w:hAnsi="Book Antiqua" w:cs="Arial"/>
          <w:b/>
        </w:rPr>
        <w:t>FRCS,</w:t>
      </w:r>
      <w:r w:rsidR="00015F24" w:rsidRPr="009902E7">
        <w:rPr>
          <w:rFonts w:ascii="Book Antiqua" w:hAnsi="Book Antiqua" w:cs="Arial"/>
          <w:b/>
        </w:rPr>
        <w:t xml:space="preserve"> Surgeon,</w:t>
      </w:r>
      <w:r w:rsidRPr="009902E7">
        <w:rPr>
          <w:rFonts w:ascii="Book Antiqua" w:hAnsi="Book Antiqua" w:cs="Arial"/>
          <w:b/>
        </w:rPr>
        <w:t xml:space="preserve"> </w:t>
      </w:r>
      <w:bookmarkStart w:id="12" w:name="OLE_LINK234"/>
      <w:bookmarkStart w:id="13" w:name="OLE_LINK235"/>
      <w:r w:rsidR="0007532E" w:rsidRPr="009902E7">
        <w:rPr>
          <w:rFonts w:ascii="Book Antiqua" w:hAnsi="Book Antiqua" w:cs="Arial"/>
        </w:rPr>
        <w:t>Department of HPB Surgery and Liver Transplantation</w:t>
      </w:r>
      <w:bookmarkEnd w:id="12"/>
      <w:bookmarkEnd w:id="13"/>
      <w:r w:rsidRPr="009902E7">
        <w:rPr>
          <w:rFonts w:ascii="Book Antiqua" w:hAnsi="Book Antiqua" w:cs="Arial"/>
        </w:rPr>
        <w:t xml:space="preserve">, Royal Free Hospital, Pond Street, London NW32QG, United Kingdom. </w:t>
      </w:r>
      <w:r w:rsidR="0026615F" w:rsidRPr="009902E7">
        <w:rPr>
          <w:rFonts w:ascii="Book Antiqua" w:hAnsi="Book Antiqua" w:cs="Arial"/>
        </w:rPr>
        <w:t>g.fusai@ucl.ac.uk</w:t>
      </w:r>
    </w:p>
    <w:p w14:paraId="33169E6E" w14:textId="46B7FC95" w:rsidR="005471CE" w:rsidRPr="009902E7" w:rsidRDefault="00D14196">
      <w:pPr>
        <w:pStyle w:val="NormalWeb"/>
        <w:adjustRightInd w:val="0"/>
        <w:snapToGrid w:val="0"/>
        <w:spacing w:before="0" w:beforeAutospacing="0" w:after="0" w:afterAutospacing="0" w:line="360" w:lineRule="auto"/>
        <w:jc w:val="both"/>
        <w:rPr>
          <w:rFonts w:ascii="Book Antiqua" w:eastAsia="SimSun" w:hAnsi="Book Antiqua" w:cs="Arial"/>
          <w:lang w:eastAsia="zh-CN"/>
        </w:rPr>
      </w:pPr>
      <w:r w:rsidRPr="009902E7">
        <w:rPr>
          <w:rFonts w:ascii="Book Antiqua" w:hAnsi="Book Antiqua" w:cs="Arial"/>
          <w:b/>
        </w:rPr>
        <w:t>Telephone:</w:t>
      </w:r>
      <w:r w:rsidR="005471CE" w:rsidRPr="009902E7">
        <w:rPr>
          <w:rFonts w:ascii="Book Antiqua" w:eastAsia="SimSun" w:hAnsi="Book Antiqua" w:cs="Arial"/>
          <w:b/>
          <w:lang w:eastAsia="zh-CN"/>
        </w:rPr>
        <w:t xml:space="preserve"> </w:t>
      </w:r>
      <w:r w:rsidR="00577B39" w:rsidRPr="009902E7">
        <w:rPr>
          <w:rFonts w:ascii="Book Antiqua" w:hAnsi="Book Antiqua" w:cs="Arial"/>
        </w:rPr>
        <w:t>+44-</w:t>
      </w:r>
      <w:r w:rsidRPr="009902E7">
        <w:rPr>
          <w:rFonts w:ascii="Book Antiqua" w:hAnsi="Book Antiqua" w:cs="Arial"/>
        </w:rPr>
        <w:t>20</w:t>
      </w:r>
      <w:r w:rsidR="00A74213" w:rsidRPr="009902E7">
        <w:rPr>
          <w:rFonts w:ascii="Book Antiqua" w:hAnsi="Book Antiqua" w:cs="Arial"/>
        </w:rPr>
        <w:t>-</w:t>
      </w:r>
      <w:r w:rsidRPr="009902E7">
        <w:rPr>
          <w:rFonts w:ascii="Book Antiqua" w:hAnsi="Book Antiqua" w:cs="Arial"/>
        </w:rPr>
        <w:t>78302431</w:t>
      </w:r>
      <w:r w:rsidR="009E5610" w:rsidRPr="009902E7">
        <w:rPr>
          <w:rFonts w:ascii="Book Antiqua" w:hAnsi="Book Antiqua" w:cs="Arial"/>
        </w:rPr>
        <w:t xml:space="preserve"> </w:t>
      </w:r>
      <w:r w:rsidR="009E5610" w:rsidRPr="009902E7">
        <w:rPr>
          <w:rFonts w:ascii="Book Antiqua" w:hAnsi="Book Antiqua" w:cs="Arial"/>
        </w:rPr>
        <w:tab/>
      </w:r>
      <w:r w:rsidR="009E5610" w:rsidRPr="009902E7">
        <w:rPr>
          <w:rFonts w:ascii="Book Antiqua" w:hAnsi="Book Antiqua" w:cs="Arial"/>
        </w:rPr>
        <w:tab/>
      </w:r>
    </w:p>
    <w:p w14:paraId="6EF3F845" w14:textId="31B538F6" w:rsidR="00923888" w:rsidRPr="009902E7" w:rsidRDefault="00D14196">
      <w:pPr>
        <w:pStyle w:val="NormalWeb"/>
        <w:adjustRightInd w:val="0"/>
        <w:snapToGrid w:val="0"/>
        <w:spacing w:before="0" w:beforeAutospacing="0" w:after="0" w:afterAutospacing="0" w:line="360" w:lineRule="auto"/>
        <w:jc w:val="both"/>
        <w:rPr>
          <w:rFonts w:ascii="Book Antiqua" w:hAnsi="Book Antiqua" w:cs="Arial"/>
        </w:rPr>
      </w:pPr>
      <w:r w:rsidRPr="009902E7">
        <w:rPr>
          <w:rFonts w:ascii="Book Antiqua" w:hAnsi="Book Antiqua" w:cs="Arial"/>
          <w:b/>
        </w:rPr>
        <w:t>Fax:</w:t>
      </w:r>
      <w:r w:rsidR="005471CE" w:rsidRPr="009902E7">
        <w:rPr>
          <w:rFonts w:ascii="Book Antiqua" w:eastAsia="SimSun" w:hAnsi="Book Antiqua" w:cs="Arial"/>
          <w:lang w:eastAsia="zh-CN"/>
        </w:rPr>
        <w:t xml:space="preserve"> </w:t>
      </w:r>
      <w:r w:rsidR="00A74213" w:rsidRPr="009902E7">
        <w:rPr>
          <w:rFonts w:ascii="Book Antiqua" w:hAnsi="Book Antiqua" w:cs="Arial"/>
        </w:rPr>
        <w:t>+44-</w:t>
      </w:r>
      <w:r w:rsidRPr="009902E7">
        <w:rPr>
          <w:rFonts w:ascii="Book Antiqua" w:hAnsi="Book Antiqua" w:cs="Arial"/>
        </w:rPr>
        <w:t>20</w:t>
      </w:r>
      <w:r w:rsidR="00A74213" w:rsidRPr="009902E7">
        <w:rPr>
          <w:rFonts w:ascii="Book Antiqua" w:hAnsi="Book Antiqua" w:cs="Arial"/>
        </w:rPr>
        <w:t>-</w:t>
      </w:r>
      <w:r w:rsidRPr="009902E7">
        <w:rPr>
          <w:rFonts w:ascii="Book Antiqua" w:hAnsi="Book Antiqua" w:cs="Arial"/>
        </w:rPr>
        <w:t>78302688</w:t>
      </w:r>
    </w:p>
    <w:p w14:paraId="16A707F5" w14:textId="77777777" w:rsidR="008608F5" w:rsidRPr="009902E7" w:rsidRDefault="008608F5">
      <w:pPr>
        <w:pStyle w:val="NormalWeb"/>
        <w:adjustRightInd w:val="0"/>
        <w:snapToGrid w:val="0"/>
        <w:spacing w:before="0" w:beforeAutospacing="0" w:after="0" w:afterAutospacing="0" w:line="360" w:lineRule="auto"/>
        <w:jc w:val="both"/>
        <w:rPr>
          <w:rFonts w:ascii="Book Antiqua" w:hAnsi="Book Antiqua" w:cs="Arial"/>
        </w:rPr>
      </w:pPr>
    </w:p>
    <w:p w14:paraId="2B9DC84F" w14:textId="6379CE2C" w:rsidR="00A74213" w:rsidRPr="009902E7" w:rsidRDefault="00A46513">
      <w:pPr>
        <w:pStyle w:val="NormalWeb"/>
        <w:adjustRightInd w:val="0"/>
        <w:snapToGrid w:val="0"/>
        <w:spacing w:before="0" w:beforeAutospacing="0" w:after="0" w:afterAutospacing="0" w:line="360" w:lineRule="auto"/>
        <w:jc w:val="both"/>
        <w:outlineLvl w:val="0"/>
        <w:rPr>
          <w:rFonts w:ascii="Book Antiqua" w:hAnsi="Book Antiqua" w:cs="Arial"/>
          <w:b/>
        </w:rPr>
      </w:pPr>
      <w:r w:rsidRPr="009902E7">
        <w:rPr>
          <w:rFonts w:ascii="Book Antiqua" w:hAnsi="Book Antiqua" w:cs="Arial"/>
          <w:b/>
        </w:rPr>
        <w:t xml:space="preserve">Received: </w:t>
      </w:r>
      <w:r w:rsidRPr="009902E7">
        <w:rPr>
          <w:rFonts w:ascii="Book Antiqua" w:hAnsi="Book Antiqua" w:cs="Arial"/>
        </w:rPr>
        <w:t>May 15</w:t>
      </w:r>
      <w:r w:rsidR="00A74213" w:rsidRPr="009902E7">
        <w:rPr>
          <w:rFonts w:ascii="Book Antiqua" w:hAnsi="Book Antiqua" w:cs="Arial"/>
        </w:rPr>
        <w:t>, 2018</w:t>
      </w:r>
    </w:p>
    <w:p w14:paraId="5F1A5889" w14:textId="3D8E7AAC" w:rsidR="00A74213" w:rsidRPr="009902E7" w:rsidRDefault="00A74213">
      <w:pPr>
        <w:pStyle w:val="NormalWeb"/>
        <w:adjustRightInd w:val="0"/>
        <w:snapToGrid w:val="0"/>
        <w:spacing w:before="0" w:beforeAutospacing="0" w:after="0" w:afterAutospacing="0" w:line="360" w:lineRule="auto"/>
        <w:jc w:val="both"/>
        <w:outlineLvl w:val="0"/>
        <w:rPr>
          <w:rFonts w:ascii="Book Antiqua" w:hAnsi="Book Antiqua" w:cs="Arial"/>
          <w:b/>
        </w:rPr>
      </w:pPr>
      <w:r w:rsidRPr="009902E7">
        <w:rPr>
          <w:rFonts w:ascii="Book Antiqua" w:hAnsi="Book Antiqua" w:cs="Arial"/>
          <w:b/>
        </w:rPr>
        <w:t xml:space="preserve">Peer-review started: </w:t>
      </w:r>
      <w:r w:rsidRPr="009902E7">
        <w:rPr>
          <w:rFonts w:ascii="Book Antiqua" w:hAnsi="Book Antiqua" w:cs="Arial"/>
        </w:rPr>
        <w:t>May 16, 2018</w:t>
      </w:r>
    </w:p>
    <w:p w14:paraId="10C377CF" w14:textId="798D24AA" w:rsidR="00A74213" w:rsidRPr="009902E7" w:rsidRDefault="00A74213">
      <w:pPr>
        <w:pStyle w:val="NormalWeb"/>
        <w:adjustRightInd w:val="0"/>
        <w:snapToGrid w:val="0"/>
        <w:spacing w:before="0" w:beforeAutospacing="0" w:after="0" w:afterAutospacing="0" w:line="360" w:lineRule="auto"/>
        <w:jc w:val="both"/>
        <w:outlineLvl w:val="0"/>
        <w:rPr>
          <w:rFonts w:ascii="Book Antiqua" w:hAnsi="Book Antiqua" w:cs="Arial"/>
          <w:b/>
        </w:rPr>
      </w:pPr>
      <w:r w:rsidRPr="009902E7">
        <w:rPr>
          <w:rFonts w:ascii="Book Antiqua" w:hAnsi="Book Antiqua" w:cs="Arial"/>
          <w:b/>
        </w:rPr>
        <w:t xml:space="preserve">First decision: </w:t>
      </w:r>
      <w:r w:rsidRPr="009902E7">
        <w:rPr>
          <w:rFonts w:ascii="Book Antiqua" w:hAnsi="Book Antiqua" w:cs="Arial"/>
        </w:rPr>
        <w:t>June 6, 2018</w:t>
      </w:r>
    </w:p>
    <w:p w14:paraId="35D7F33A" w14:textId="36C47AEE" w:rsidR="00A74213" w:rsidRPr="009902E7" w:rsidRDefault="00A74213">
      <w:pPr>
        <w:pStyle w:val="NormalWeb"/>
        <w:adjustRightInd w:val="0"/>
        <w:snapToGrid w:val="0"/>
        <w:spacing w:before="0" w:beforeAutospacing="0" w:after="0" w:afterAutospacing="0" w:line="360" w:lineRule="auto"/>
        <w:jc w:val="both"/>
        <w:outlineLvl w:val="0"/>
        <w:rPr>
          <w:rFonts w:ascii="Book Antiqua" w:hAnsi="Book Antiqua" w:cs="Arial"/>
          <w:b/>
        </w:rPr>
      </w:pPr>
      <w:r w:rsidRPr="009902E7">
        <w:rPr>
          <w:rFonts w:ascii="Book Antiqua" w:hAnsi="Book Antiqua" w:cs="Arial"/>
          <w:b/>
        </w:rPr>
        <w:t xml:space="preserve">Revised: </w:t>
      </w:r>
      <w:r w:rsidR="006D14A0" w:rsidRPr="009902E7">
        <w:rPr>
          <w:rFonts w:ascii="Book Antiqua" w:hAnsi="Book Antiqua" w:cs="Arial"/>
        </w:rPr>
        <w:t>July 8</w:t>
      </w:r>
      <w:r w:rsidRPr="009902E7">
        <w:rPr>
          <w:rFonts w:ascii="Book Antiqua" w:hAnsi="Book Antiqua" w:cs="Arial"/>
        </w:rPr>
        <w:t>, 2018</w:t>
      </w:r>
    </w:p>
    <w:p w14:paraId="389AC64C" w14:textId="67FB2EF8" w:rsidR="00A74213" w:rsidRPr="009902E7" w:rsidRDefault="00A74213">
      <w:pPr>
        <w:pStyle w:val="NormalWeb"/>
        <w:adjustRightInd w:val="0"/>
        <w:snapToGrid w:val="0"/>
        <w:spacing w:before="0" w:beforeAutospacing="0" w:after="0" w:afterAutospacing="0" w:line="360" w:lineRule="auto"/>
        <w:jc w:val="both"/>
        <w:outlineLvl w:val="0"/>
        <w:rPr>
          <w:rFonts w:ascii="Book Antiqua" w:hAnsi="Book Antiqua" w:cs="Arial"/>
          <w:b/>
        </w:rPr>
      </w:pPr>
      <w:r w:rsidRPr="009902E7">
        <w:rPr>
          <w:rFonts w:ascii="Book Antiqua" w:hAnsi="Book Antiqua" w:cs="Arial"/>
          <w:b/>
        </w:rPr>
        <w:t>Accepted:</w:t>
      </w:r>
      <w:r w:rsidR="00CF725B" w:rsidRPr="00CF725B">
        <w:t xml:space="preserve"> </w:t>
      </w:r>
      <w:r w:rsidR="00D31A1E" w:rsidRPr="00D31A1E">
        <w:rPr>
          <w:rFonts w:ascii="Book Antiqua" w:hAnsi="Book Antiqua" w:cs="Arial"/>
        </w:rPr>
        <w:t>July 16, 2018</w:t>
      </w:r>
      <w:bookmarkStart w:id="14" w:name="_GoBack"/>
      <w:bookmarkEnd w:id="14"/>
    </w:p>
    <w:p w14:paraId="24B61D5D" w14:textId="77777777" w:rsidR="00A74213" w:rsidRPr="009902E7" w:rsidRDefault="00A74213">
      <w:pPr>
        <w:pStyle w:val="NormalWeb"/>
        <w:adjustRightInd w:val="0"/>
        <w:snapToGrid w:val="0"/>
        <w:spacing w:before="0" w:beforeAutospacing="0" w:after="0" w:afterAutospacing="0" w:line="360" w:lineRule="auto"/>
        <w:jc w:val="both"/>
        <w:outlineLvl w:val="0"/>
        <w:rPr>
          <w:rFonts w:ascii="Book Antiqua" w:hAnsi="Book Antiqua" w:cs="Arial"/>
          <w:b/>
        </w:rPr>
      </w:pPr>
      <w:r w:rsidRPr="009902E7">
        <w:rPr>
          <w:rFonts w:ascii="Book Antiqua" w:hAnsi="Book Antiqua" w:cs="Arial"/>
          <w:b/>
        </w:rPr>
        <w:t>Article in press:</w:t>
      </w:r>
    </w:p>
    <w:p w14:paraId="7B2BA052" w14:textId="7544EC12" w:rsidR="00DC094F" w:rsidRPr="009902E7" w:rsidRDefault="00A74213">
      <w:pPr>
        <w:pStyle w:val="NormalWeb"/>
        <w:adjustRightInd w:val="0"/>
        <w:snapToGrid w:val="0"/>
        <w:spacing w:before="0" w:beforeAutospacing="0" w:after="0" w:afterAutospacing="0" w:line="360" w:lineRule="auto"/>
        <w:jc w:val="both"/>
        <w:outlineLvl w:val="0"/>
        <w:rPr>
          <w:rFonts w:ascii="Book Antiqua" w:hAnsi="Book Antiqua"/>
        </w:rPr>
      </w:pPr>
      <w:r w:rsidRPr="009902E7">
        <w:rPr>
          <w:rFonts w:ascii="Book Antiqua" w:hAnsi="Book Antiqua" w:cs="Arial"/>
          <w:b/>
        </w:rPr>
        <w:t>Published online:</w:t>
      </w:r>
      <w:r w:rsidR="00DC094F" w:rsidRPr="009902E7">
        <w:rPr>
          <w:rFonts w:ascii="Book Antiqua" w:hAnsi="Book Antiqua"/>
        </w:rPr>
        <w:br w:type="page"/>
      </w:r>
    </w:p>
    <w:p w14:paraId="53B260C6" w14:textId="1E8330F7" w:rsidR="00D14196" w:rsidRPr="009902E7" w:rsidRDefault="00247178">
      <w:pPr>
        <w:pStyle w:val="NormalWeb"/>
        <w:adjustRightInd w:val="0"/>
        <w:snapToGrid w:val="0"/>
        <w:spacing w:before="0" w:beforeAutospacing="0" w:after="0" w:afterAutospacing="0" w:line="360" w:lineRule="auto"/>
        <w:jc w:val="both"/>
        <w:outlineLvl w:val="0"/>
        <w:rPr>
          <w:rFonts w:ascii="Book Antiqua" w:hAnsi="Book Antiqua" w:cs="Arial"/>
        </w:rPr>
      </w:pPr>
      <w:r w:rsidRPr="009902E7">
        <w:rPr>
          <w:rFonts w:ascii="Book Antiqua" w:hAnsi="Book Antiqua" w:cs="Arial"/>
          <w:b/>
        </w:rPr>
        <w:lastRenderedPageBreak/>
        <w:t>A</w:t>
      </w:r>
      <w:r w:rsidR="003178AB" w:rsidRPr="009902E7">
        <w:rPr>
          <w:rFonts w:ascii="Book Antiqua" w:hAnsi="Book Antiqua" w:cs="Arial"/>
          <w:b/>
        </w:rPr>
        <w:t xml:space="preserve">bstract </w:t>
      </w:r>
    </w:p>
    <w:p w14:paraId="311799FA" w14:textId="77777777" w:rsidR="00AF503B" w:rsidRPr="009902E7" w:rsidRDefault="00AF503B">
      <w:pPr>
        <w:pStyle w:val="NormalWeb"/>
        <w:adjustRightInd w:val="0"/>
        <w:snapToGrid w:val="0"/>
        <w:spacing w:before="0" w:beforeAutospacing="0" w:after="0" w:afterAutospacing="0" w:line="360" w:lineRule="auto"/>
        <w:jc w:val="both"/>
        <w:outlineLvl w:val="0"/>
        <w:rPr>
          <w:rFonts w:ascii="Book Antiqua" w:hAnsi="Book Antiqua" w:cs="Arial"/>
          <w:b/>
          <w:i/>
        </w:rPr>
      </w:pPr>
      <w:r w:rsidRPr="009902E7">
        <w:rPr>
          <w:rFonts w:ascii="Book Antiqua" w:hAnsi="Book Antiqua" w:cs="Arial"/>
          <w:b/>
          <w:i/>
        </w:rPr>
        <w:t>AIM</w:t>
      </w:r>
    </w:p>
    <w:p w14:paraId="10F7AB05" w14:textId="0B52ED72" w:rsidR="00AF503B" w:rsidRPr="009902E7" w:rsidRDefault="00414EBB">
      <w:pPr>
        <w:pStyle w:val="NormalWeb"/>
        <w:adjustRightInd w:val="0"/>
        <w:snapToGrid w:val="0"/>
        <w:spacing w:before="0" w:beforeAutospacing="0" w:after="0" w:afterAutospacing="0" w:line="360" w:lineRule="auto"/>
        <w:jc w:val="both"/>
        <w:rPr>
          <w:rFonts w:ascii="Book Antiqua" w:hAnsi="Book Antiqua" w:cs="Arial"/>
        </w:rPr>
      </w:pPr>
      <w:r w:rsidRPr="009902E7">
        <w:rPr>
          <w:rFonts w:ascii="Book Antiqua" w:hAnsi="Book Antiqua" w:cs="Arial"/>
        </w:rPr>
        <w:t xml:space="preserve">To study </w:t>
      </w:r>
      <w:r w:rsidR="00437E5A" w:rsidRPr="009902E7">
        <w:rPr>
          <w:rFonts w:ascii="Book Antiqua" w:hAnsi="Book Antiqua" w:cs="Arial"/>
        </w:rPr>
        <w:t>the published evidence on</w:t>
      </w:r>
      <w:r w:rsidR="009B7505" w:rsidRPr="009902E7">
        <w:rPr>
          <w:rFonts w:ascii="Book Antiqua" w:hAnsi="Book Antiqua" w:cs="Arial"/>
        </w:rPr>
        <w:t xml:space="preserve"> the </w:t>
      </w:r>
      <w:r w:rsidRPr="009902E7">
        <w:rPr>
          <w:rFonts w:ascii="Book Antiqua" w:hAnsi="Book Antiqua" w:cs="Arial"/>
        </w:rPr>
        <w:t>impact</w:t>
      </w:r>
      <w:r w:rsidR="009B7505" w:rsidRPr="009902E7">
        <w:rPr>
          <w:rFonts w:ascii="Book Antiqua" w:hAnsi="Book Antiqua" w:cs="Arial"/>
        </w:rPr>
        <w:t xml:space="preserve"> of colectomy in preventing </w:t>
      </w:r>
      <w:r w:rsidR="00534B83" w:rsidRPr="009902E7">
        <w:rPr>
          <w:rFonts w:ascii="Book Antiqua" w:hAnsi="Book Antiqua" w:cs="Arial"/>
        </w:rPr>
        <w:t xml:space="preserve">recurrent </w:t>
      </w:r>
      <w:bookmarkStart w:id="15" w:name="OLE_LINK159"/>
      <w:bookmarkStart w:id="16" w:name="OLE_LINK160"/>
      <w:bookmarkStart w:id="17" w:name="OLE_LINK161"/>
      <w:r w:rsidR="00015F24" w:rsidRPr="009902E7">
        <w:rPr>
          <w:rFonts w:ascii="Book Antiqua" w:hAnsi="Book Antiqua" w:cs="Arial"/>
        </w:rPr>
        <w:t>primary sclerosing cholangitis</w:t>
      </w:r>
      <w:bookmarkEnd w:id="15"/>
      <w:bookmarkEnd w:id="16"/>
      <w:bookmarkEnd w:id="17"/>
      <w:r w:rsidR="009B7505" w:rsidRPr="009902E7">
        <w:rPr>
          <w:rFonts w:ascii="Book Antiqua" w:hAnsi="Book Antiqua" w:cs="Arial"/>
        </w:rPr>
        <w:t xml:space="preserve"> (rPSC).</w:t>
      </w:r>
      <w:r w:rsidR="00550A1C" w:rsidRPr="009902E7">
        <w:rPr>
          <w:rFonts w:ascii="Book Antiqua" w:hAnsi="Book Antiqua" w:cs="Arial"/>
        </w:rPr>
        <w:t xml:space="preserve"> </w:t>
      </w:r>
    </w:p>
    <w:p w14:paraId="775DF79E" w14:textId="77777777" w:rsidR="00015F24" w:rsidRPr="009902E7" w:rsidRDefault="00015F24">
      <w:pPr>
        <w:pStyle w:val="NormalWeb"/>
        <w:adjustRightInd w:val="0"/>
        <w:snapToGrid w:val="0"/>
        <w:spacing w:before="0" w:beforeAutospacing="0" w:after="0" w:afterAutospacing="0" w:line="360" w:lineRule="auto"/>
        <w:jc w:val="both"/>
        <w:rPr>
          <w:rFonts w:ascii="Book Antiqua" w:hAnsi="Book Antiqua" w:cs="Arial"/>
        </w:rPr>
      </w:pPr>
    </w:p>
    <w:p w14:paraId="30FFFF0E" w14:textId="77777777" w:rsidR="00AF503B" w:rsidRPr="009902E7" w:rsidRDefault="00AF503B">
      <w:pPr>
        <w:pStyle w:val="NormalWeb"/>
        <w:adjustRightInd w:val="0"/>
        <w:snapToGrid w:val="0"/>
        <w:spacing w:before="0" w:beforeAutospacing="0" w:after="0" w:afterAutospacing="0" w:line="360" w:lineRule="auto"/>
        <w:jc w:val="both"/>
        <w:outlineLvl w:val="0"/>
        <w:rPr>
          <w:rFonts w:ascii="Book Antiqua" w:hAnsi="Book Antiqua" w:cs="Arial"/>
          <w:b/>
          <w:i/>
        </w:rPr>
      </w:pPr>
      <w:r w:rsidRPr="009902E7">
        <w:rPr>
          <w:rFonts w:ascii="Book Antiqua" w:hAnsi="Book Antiqua" w:cs="Arial"/>
          <w:b/>
          <w:i/>
        </w:rPr>
        <w:t>METHODS</w:t>
      </w:r>
    </w:p>
    <w:p w14:paraId="5DF2579E" w14:textId="076BD84E" w:rsidR="00AF503B" w:rsidRPr="009902E7" w:rsidRDefault="00550A1C">
      <w:pPr>
        <w:pStyle w:val="NormalWeb"/>
        <w:adjustRightInd w:val="0"/>
        <w:snapToGrid w:val="0"/>
        <w:spacing w:before="0" w:beforeAutospacing="0" w:after="0" w:afterAutospacing="0" w:line="360" w:lineRule="auto"/>
        <w:jc w:val="both"/>
        <w:rPr>
          <w:rFonts w:ascii="Book Antiqua" w:hAnsi="Book Antiqua" w:cs="Arial"/>
        </w:rPr>
      </w:pPr>
      <w:r w:rsidRPr="009902E7">
        <w:rPr>
          <w:rFonts w:ascii="Book Antiqua" w:hAnsi="Book Antiqua" w:cs="Arial"/>
        </w:rPr>
        <w:t xml:space="preserve">An </w:t>
      </w:r>
      <w:r w:rsidR="00130BF1" w:rsidRPr="009902E7">
        <w:rPr>
          <w:rFonts w:ascii="Book Antiqua" w:hAnsi="Book Antiqua" w:cs="Arial"/>
        </w:rPr>
        <w:t xml:space="preserve">unrestricted </w:t>
      </w:r>
      <w:r w:rsidR="00414EBB" w:rsidRPr="009902E7">
        <w:rPr>
          <w:rFonts w:ascii="Book Antiqua" w:hAnsi="Book Antiqua" w:cs="Arial"/>
        </w:rPr>
        <w:t xml:space="preserve">systematic </w:t>
      </w:r>
      <w:r w:rsidR="00437E5A" w:rsidRPr="009902E7">
        <w:rPr>
          <w:rFonts w:ascii="Book Antiqua" w:hAnsi="Book Antiqua" w:cs="Arial"/>
        </w:rPr>
        <w:t xml:space="preserve">literature search </w:t>
      </w:r>
      <w:r w:rsidR="00130BF1" w:rsidRPr="009902E7">
        <w:rPr>
          <w:rFonts w:ascii="Book Antiqua" w:hAnsi="Book Antiqua" w:cs="Arial"/>
        </w:rPr>
        <w:t>in Pub</w:t>
      </w:r>
      <w:r w:rsidR="00130BF1" w:rsidRPr="00401254">
        <w:rPr>
          <w:rFonts w:ascii="Book Antiqua" w:hAnsi="Book Antiqua" w:cs="Arial"/>
          <w:caps/>
        </w:rPr>
        <w:t>m</w:t>
      </w:r>
      <w:r w:rsidR="00130BF1" w:rsidRPr="009902E7">
        <w:rPr>
          <w:rFonts w:ascii="Book Antiqua" w:hAnsi="Book Antiqua" w:cs="Arial"/>
        </w:rPr>
        <w:t xml:space="preserve">ed, EMBASE, Medline OvidSP, ISI Web of Science, Lista (EBSCO) and the Cochrane library </w:t>
      </w:r>
      <w:r w:rsidR="00437E5A" w:rsidRPr="009902E7">
        <w:rPr>
          <w:rFonts w:ascii="Book Antiqua" w:hAnsi="Book Antiqua" w:cs="Arial"/>
        </w:rPr>
        <w:t xml:space="preserve">was performed on clinical studies </w:t>
      </w:r>
      <w:r w:rsidR="00130BF1" w:rsidRPr="009902E7">
        <w:rPr>
          <w:rFonts w:ascii="Book Antiqua" w:hAnsi="Book Antiqua" w:cs="Arial"/>
        </w:rPr>
        <w:t>investigating</w:t>
      </w:r>
      <w:r w:rsidR="00437E5A" w:rsidRPr="009902E7">
        <w:rPr>
          <w:rFonts w:ascii="Book Antiqua" w:hAnsi="Book Antiqua" w:cs="Arial"/>
        </w:rPr>
        <w:t xml:space="preserve"> colectomy in </w:t>
      </w:r>
      <w:r w:rsidR="00015F24" w:rsidRPr="009902E7">
        <w:rPr>
          <w:rFonts w:ascii="Book Antiqua" w:hAnsi="Book Antiqua" w:cs="Arial"/>
        </w:rPr>
        <w:t>liver transplantation (</w:t>
      </w:r>
      <w:r w:rsidR="00437E5A" w:rsidRPr="009902E7">
        <w:rPr>
          <w:rFonts w:ascii="Book Antiqua" w:hAnsi="Book Antiqua" w:cs="Arial"/>
        </w:rPr>
        <w:t>LT</w:t>
      </w:r>
      <w:r w:rsidR="00015F24" w:rsidRPr="009902E7">
        <w:rPr>
          <w:rFonts w:ascii="Book Antiqua" w:hAnsi="Book Antiqua" w:cs="Arial"/>
        </w:rPr>
        <w:t>)</w:t>
      </w:r>
      <w:r w:rsidR="00437E5A" w:rsidRPr="009902E7">
        <w:rPr>
          <w:rFonts w:ascii="Book Antiqua" w:hAnsi="Book Antiqua" w:cs="Arial"/>
        </w:rPr>
        <w:t xml:space="preserve"> recipients with and without rPSC in the liver allograft. </w:t>
      </w:r>
      <w:r w:rsidR="00130BF1" w:rsidRPr="009902E7">
        <w:rPr>
          <w:rFonts w:ascii="Book Antiqua" w:hAnsi="Book Antiqua" w:cs="Arial"/>
        </w:rPr>
        <w:t>Study quality was evaluated according to a modification of the methodological index for non-randomized studies (MINORS) criteria.</w:t>
      </w:r>
      <w:r w:rsidR="003375B6" w:rsidRPr="009902E7">
        <w:rPr>
          <w:rFonts w:ascii="Book Antiqua" w:hAnsi="Book Antiqua" w:cs="Arial"/>
        </w:rPr>
        <w:t xml:space="preserve"> </w:t>
      </w:r>
      <w:r w:rsidR="00F50C00" w:rsidRPr="009902E7">
        <w:rPr>
          <w:rFonts w:ascii="Book Antiqua" w:hAnsi="Book Antiqua" w:cs="Arial"/>
        </w:rPr>
        <w:t xml:space="preserve">Primary endpoints were the impact of presence, timing and type of colectomy on rPSC. Overall presence of </w:t>
      </w:r>
      <w:r w:rsidR="00015F24" w:rsidRPr="009902E7">
        <w:rPr>
          <w:rFonts w:ascii="Book Antiqua" w:hAnsi="Book Antiqua" w:cs="Arial"/>
        </w:rPr>
        <w:t>inflammatory bowel disease (</w:t>
      </w:r>
      <w:r w:rsidR="00F50C00" w:rsidRPr="009902E7">
        <w:rPr>
          <w:rFonts w:ascii="Book Antiqua" w:hAnsi="Book Antiqua" w:cs="Arial"/>
        </w:rPr>
        <w:t>IBD</w:t>
      </w:r>
      <w:r w:rsidR="00015F24" w:rsidRPr="009902E7">
        <w:rPr>
          <w:rFonts w:ascii="Book Antiqua" w:hAnsi="Book Antiqua" w:cs="Arial"/>
        </w:rPr>
        <w:t>)</w:t>
      </w:r>
      <w:r w:rsidR="00F50C00" w:rsidRPr="009902E7">
        <w:rPr>
          <w:rFonts w:ascii="Book Antiqua" w:hAnsi="Book Antiqua" w:cs="Arial"/>
        </w:rPr>
        <w:t>, time of IBD diagnosis, posttransplant IBD and immunosuppressive regimen were investigated as secondary outcome.</w:t>
      </w:r>
    </w:p>
    <w:p w14:paraId="60E3AFA5" w14:textId="77777777" w:rsidR="00015F24" w:rsidRPr="009902E7" w:rsidRDefault="00015F24">
      <w:pPr>
        <w:pStyle w:val="NormalWeb"/>
        <w:adjustRightInd w:val="0"/>
        <w:snapToGrid w:val="0"/>
        <w:spacing w:before="0" w:beforeAutospacing="0" w:after="0" w:afterAutospacing="0" w:line="360" w:lineRule="auto"/>
        <w:jc w:val="both"/>
        <w:rPr>
          <w:rFonts w:ascii="Book Antiqua" w:hAnsi="Book Antiqua" w:cs="Arial"/>
        </w:rPr>
      </w:pPr>
    </w:p>
    <w:p w14:paraId="7B78BDB9" w14:textId="77777777" w:rsidR="00AF503B" w:rsidRPr="009902E7" w:rsidRDefault="00AF503B">
      <w:pPr>
        <w:pStyle w:val="NormalWeb"/>
        <w:adjustRightInd w:val="0"/>
        <w:snapToGrid w:val="0"/>
        <w:spacing w:before="0" w:beforeAutospacing="0" w:after="0" w:afterAutospacing="0" w:line="360" w:lineRule="auto"/>
        <w:jc w:val="both"/>
        <w:outlineLvl w:val="0"/>
        <w:rPr>
          <w:rFonts w:ascii="Book Antiqua" w:hAnsi="Book Antiqua" w:cs="Arial"/>
          <w:b/>
          <w:i/>
        </w:rPr>
      </w:pPr>
      <w:r w:rsidRPr="009902E7">
        <w:rPr>
          <w:rFonts w:ascii="Book Antiqua" w:hAnsi="Book Antiqua" w:cs="Arial"/>
          <w:b/>
          <w:i/>
        </w:rPr>
        <w:t>RESULTS</w:t>
      </w:r>
    </w:p>
    <w:p w14:paraId="1C686B42" w14:textId="2678C3C2" w:rsidR="00AF503B" w:rsidRPr="009902E7" w:rsidRDefault="00660FDC">
      <w:pPr>
        <w:pStyle w:val="NormalWeb"/>
        <w:adjustRightInd w:val="0"/>
        <w:snapToGrid w:val="0"/>
        <w:spacing w:before="0" w:beforeAutospacing="0" w:after="0" w:afterAutospacing="0" w:line="360" w:lineRule="auto"/>
        <w:jc w:val="both"/>
        <w:rPr>
          <w:rFonts w:ascii="Book Antiqua" w:hAnsi="Book Antiqua" w:cs="Arial"/>
        </w:rPr>
      </w:pPr>
      <w:r w:rsidRPr="009902E7">
        <w:rPr>
          <w:rFonts w:ascii="Book Antiqua" w:hAnsi="Book Antiqua" w:cs="Arial"/>
        </w:rPr>
        <w:t>The literat</w:t>
      </w:r>
      <w:r w:rsidR="00BA7E92" w:rsidRPr="009902E7">
        <w:rPr>
          <w:rFonts w:ascii="Book Antiqua" w:hAnsi="Book Antiqua" w:cs="Arial"/>
        </w:rPr>
        <w:t>ure search yielded a total of 180</w:t>
      </w:r>
      <w:r w:rsidRPr="009902E7">
        <w:rPr>
          <w:rFonts w:ascii="Book Antiqua" w:hAnsi="Book Antiqua" w:cs="Arial"/>
        </w:rPr>
        <w:t xml:space="preserve"> publications. No randomized controlled trial was identified. </w:t>
      </w:r>
      <w:r w:rsidR="003375B6" w:rsidRPr="009902E7">
        <w:rPr>
          <w:rFonts w:ascii="Book Antiqua" w:hAnsi="Book Antiqua" w:cs="Arial"/>
        </w:rPr>
        <w:t>Six retrospective studies met the inclusion criteria</w:t>
      </w:r>
      <w:r w:rsidR="00F846FD" w:rsidRPr="009902E7">
        <w:rPr>
          <w:rFonts w:ascii="Book Antiqua" w:hAnsi="Book Antiqua" w:cs="Arial"/>
        </w:rPr>
        <w:t xml:space="preserve"> of which 5 studies were graded as high quality articles</w:t>
      </w:r>
      <w:r w:rsidR="003375B6" w:rsidRPr="009902E7">
        <w:rPr>
          <w:rFonts w:ascii="Book Antiqua" w:hAnsi="Book Antiqua" w:cs="Arial"/>
        </w:rPr>
        <w:t xml:space="preserve">. </w:t>
      </w:r>
      <w:r w:rsidR="000D5A3A" w:rsidRPr="009902E7">
        <w:rPr>
          <w:rFonts w:ascii="Book Antiqua" w:hAnsi="Book Antiqua" w:cs="Arial"/>
        </w:rPr>
        <w:t>Reporting of IBD was heterogenous but i</w:t>
      </w:r>
      <w:r w:rsidR="00567DD8" w:rsidRPr="009902E7">
        <w:rPr>
          <w:rFonts w:ascii="Book Antiqua" w:hAnsi="Book Antiqua" w:cs="Arial"/>
        </w:rPr>
        <w:t xml:space="preserve">n four publications, </w:t>
      </w:r>
      <w:r w:rsidR="000D5A3A" w:rsidRPr="009902E7">
        <w:rPr>
          <w:rFonts w:ascii="Book Antiqua" w:hAnsi="Book Antiqua" w:cs="Arial"/>
        </w:rPr>
        <w:t xml:space="preserve">either </w:t>
      </w:r>
      <w:r w:rsidR="00567DD8" w:rsidRPr="009902E7">
        <w:rPr>
          <w:rFonts w:ascii="Book Antiqua" w:hAnsi="Book Antiqua" w:cs="Arial"/>
        </w:rPr>
        <w:t xml:space="preserve">inflammatory bowel disease, ulcerative colitis </w:t>
      </w:r>
      <w:r w:rsidR="000D5A3A" w:rsidRPr="009902E7">
        <w:rPr>
          <w:rFonts w:ascii="Book Antiqua" w:hAnsi="Book Antiqua" w:cs="Arial"/>
        </w:rPr>
        <w:t>or</w:t>
      </w:r>
      <w:r w:rsidR="00567DD8" w:rsidRPr="009902E7">
        <w:rPr>
          <w:rFonts w:ascii="Book Antiqua" w:hAnsi="Book Antiqua" w:cs="Arial"/>
        </w:rPr>
        <w:t xml:space="preserve"> in particular active colitis post-LT significantly increased the risk of rPSC. </w:t>
      </w:r>
      <w:r w:rsidR="008E0E74" w:rsidRPr="009902E7">
        <w:rPr>
          <w:rFonts w:ascii="Book Antiqua" w:hAnsi="Book Antiqua" w:cs="Arial"/>
        </w:rPr>
        <w:t xml:space="preserve">The presence of an intact </w:t>
      </w:r>
      <w:r w:rsidR="00F846FD" w:rsidRPr="009902E7">
        <w:rPr>
          <w:rFonts w:ascii="Book Antiqua" w:hAnsi="Book Antiqua" w:cs="Arial"/>
        </w:rPr>
        <w:t>(</w:t>
      </w:r>
      <w:r w:rsidR="008E243B" w:rsidRPr="009902E7">
        <w:rPr>
          <w:rFonts w:ascii="Book Antiqua" w:hAnsi="Book Antiqua" w:cs="Arial"/>
          <w:i/>
        </w:rPr>
        <w:t>i.e.</w:t>
      </w:r>
      <w:r w:rsidR="008E243B" w:rsidRPr="009902E7">
        <w:rPr>
          <w:rFonts w:ascii="Book Antiqua" w:hAnsi="Book Antiqua" w:cs="Arial"/>
        </w:rPr>
        <w:t xml:space="preserve"> retained</w:t>
      </w:r>
      <w:r w:rsidR="00F846FD" w:rsidRPr="009902E7">
        <w:rPr>
          <w:rFonts w:ascii="Book Antiqua" w:hAnsi="Book Antiqua" w:cs="Arial"/>
        </w:rPr>
        <w:t xml:space="preserve">) </w:t>
      </w:r>
      <w:r w:rsidR="008E0E74" w:rsidRPr="009902E7">
        <w:rPr>
          <w:rFonts w:ascii="Book Antiqua" w:hAnsi="Book Antiqua" w:cs="Arial"/>
        </w:rPr>
        <w:t>colon at LT</w:t>
      </w:r>
      <w:r w:rsidR="001A465A" w:rsidRPr="009902E7">
        <w:rPr>
          <w:rFonts w:ascii="Book Antiqua" w:hAnsi="Book Antiqua" w:cs="Arial"/>
        </w:rPr>
        <w:t xml:space="preserve"> was identified as risk factor for </w:t>
      </w:r>
      <w:r w:rsidR="001702A0" w:rsidRPr="009902E7">
        <w:rPr>
          <w:rFonts w:ascii="Book Antiqua" w:hAnsi="Book Antiqua" w:cs="Arial"/>
        </w:rPr>
        <w:t>r</w:t>
      </w:r>
      <w:r w:rsidR="001A465A" w:rsidRPr="009902E7">
        <w:rPr>
          <w:rFonts w:ascii="Book Antiqua" w:hAnsi="Book Antiqua" w:cs="Arial"/>
        </w:rPr>
        <w:t xml:space="preserve">PSC in two </w:t>
      </w:r>
      <w:r w:rsidR="00F846FD" w:rsidRPr="009902E7">
        <w:rPr>
          <w:rFonts w:ascii="Book Antiqua" w:hAnsi="Book Antiqua" w:cs="Arial"/>
        </w:rPr>
        <w:t xml:space="preserve">of the </w:t>
      </w:r>
      <w:r w:rsidR="001A465A" w:rsidRPr="009902E7">
        <w:rPr>
          <w:rFonts w:ascii="Book Antiqua" w:hAnsi="Book Antiqua" w:cs="Arial"/>
        </w:rPr>
        <w:t xml:space="preserve">high quality studies while four studies found no effect. </w:t>
      </w:r>
      <w:r w:rsidR="002344EB" w:rsidRPr="009902E7">
        <w:rPr>
          <w:rFonts w:ascii="Book Antiqua" w:hAnsi="Book Antiqua" w:cs="Arial"/>
        </w:rPr>
        <w:t xml:space="preserve">Type of colectomy was not associated with </w:t>
      </w:r>
      <w:r w:rsidR="001702A0" w:rsidRPr="009902E7">
        <w:rPr>
          <w:rFonts w:ascii="Book Antiqua" w:hAnsi="Book Antiqua" w:cs="Arial"/>
        </w:rPr>
        <w:t>r</w:t>
      </w:r>
      <w:r w:rsidR="002344EB" w:rsidRPr="009902E7">
        <w:rPr>
          <w:rFonts w:ascii="Book Antiqua" w:hAnsi="Book Antiqua" w:cs="Arial"/>
        </w:rPr>
        <w:t xml:space="preserve">PSC but </w:t>
      </w:r>
      <w:r w:rsidR="000D5A3A" w:rsidRPr="009902E7">
        <w:rPr>
          <w:rFonts w:ascii="Book Antiqua" w:hAnsi="Book Antiqua" w:cs="Arial"/>
        </w:rPr>
        <w:t xml:space="preserve">this endpoint </w:t>
      </w:r>
      <w:r w:rsidR="002344EB" w:rsidRPr="009902E7">
        <w:rPr>
          <w:rFonts w:ascii="Book Antiqua" w:hAnsi="Book Antiqua" w:cs="Arial"/>
        </w:rPr>
        <w:t xml:space="preserve">was </w:t>
      </w:r>
      <w:r w:rsidR="00567951" w:rsidRPr="009902E7">
        <w:rPr>
          <w:rFonts w:ascii="Book Antiqua" w:hAnsi="Book Antiqua" w:cs="Arial"/>
        </w:rPr>
        <w:t>under</w:t>
      </w:r>
      <w:r w:rsidR="002344EB" w:rsidRPr="009902E7">
        <w:rPr>
          <w:rFonts w:ascii="Book Antiqua" w:hAnsi="Book Antiqua" w:cs="Arial"/>
        </w:rPr>
        <w:t xml:space="preserve">reported </w:t>
      </w:r>
      <w:r w:rsidR="00567951" w:rsidRPr="009902E7">
        <w:rPr>
          <w:rFonts w:ascii="Book Antiqua" w:hAnsi="Book Antiqua" w:cs="Arial"/>
        </w:rPr>
        <w:t>(</w:t>
      </w:r>
      <w:r w:rsidR="000D5A3A" w:rsidRPr="009902E7">
        <w:rPr>
          <w:rFonts w:ascii="Book Antiqua" w:hAnsi="Book Antiqua" w:cs="Arial"/>
        </w:rPr>
        <w:t xml:space="preserve">only in </w:t>
      </w:r>
      <w:r w:rsidR="002344EB" w:rsidRPr="009902E7">
        <w:rPr>
          <w:rFonts w:ascii="Book Antiqua" w:hAnsi="Book Antiqua" w:cs="Arial"/>
        </w:rPr>
        <w:t>33% of included studies</w:t>
      </w:r>
      <w:r w:rsidR="00567951" w:rsidRPr="009902E7">
        <w:rPr>
          <w:rFonts w:ascii="Book Antiqua" w:hAnsi="Book Antiqua" w:cs="Arial"/>
        </w:rPr>
        <w:t>)</w:t>
      </w:r>
      <w:r w:rsidR="002344EB" w:rsidRPr="009902E7">
        <w:rPr>
          <w:rFonts w:ascii="Book Antiqua" w:hAnsi="Book Antiqua" w:cs="Arial"/>
        </w:rPr>
        <w:t xml:space="preserve">. </w:t>
      </w:r>
      <w:r w:rsidR="00F50C00" w:rsidRPr="009902E7">
        <w:rPr>
          <w:rFonts w:ascii="Book Antiqua" w:hAnsi="Book Antiqua"/>
        </w:rPr>
        <w:t xml:space="preserve">Neither tacrolimus nor cyclosporine A yielded a significant benefit in disease recurrence of </w:t>
      </w:r>
      <w:r w:rsidR="00015F24" w:rsidRPr="009902E7">
        <w:rPr>
          <w:rFonts w:ascii="Book Antiqua" w:hAnsi="Book Antiqua" w:cs="Arial"/>
        </w:rPr>
        <w:t>primary sclerosing cholangitis</w:t>
      </w:r>
      <w:r w:rsidR="00015F24" w:rsidRPr="009902E7">
        <w:rPr>
          <w:rFonts w:ascii="Book Antiqua" w:hAnsi="Book Antiqua"/>
        </w:rPr>
        <w:t xml:space="preserve"> (</w:t>
      </w:r>
      <w:r w:rsidR="00F50C00" w:rsidRPr="009902E7">
        <w:rPr>
          <w:rFonts w:ascii="Book Antiqua" w:hAnsi="Book Antiqua"/>
        </w:rPr>
        <w:t>PSC</w:t>
      </w:r>
      <w:r w:rsidR="00015F24" w:rsidRPr="009902E7">
        <w:rPr>
          <w:rFonts w:ascii="Book Antiqua" w:hAnsi="Book Antiqua"/>
        </w:rPr>
        <w:t>)</w:t>
      </w:r>
      <w:r w:rsidR="00F50C00" w:rsidRPr="009902E7">
        <w:rPr>
          <w:rFonts w:ascii="Book Antiqua" w:hAnsi="Book Antiqua"/>
        </w:rPr>
        <w:t>.</w:t>
      </w:r>
    </w:p>
    <w:p w14:paraId="01FABE3A" w14:textId="77777777" w:rsidR="00015F24" w:rsidRPr="009902E7" w:rsidRDefault="00015F24">
      <w:pPr>
        <w:pStyle w:val="NormalWeb"/>
        <w:adjustRightInd w:val="0"/>
        <w:snapToGrid w:val="0"/>
        <w:spacing w:before="0" w:beforeAutospacing="0" w:after="0" w:afterAutospacing="0" w:line="360" w:lineRule="auto"/>
        <w:jc w:val="both"/>
        <w:rPr>
          <w:rFonts w:ascii="Book Antiqua" w:hAnsi="Book Antiqua" w:cs="Arial"/>
          <w:b/>
          <w:highlight w:val="yellow"/>
        </w:rPr>
      </w:pPr>
    </w:p>
    <w:p w14:paraId="06817446" w14:textId="77777777" w:rsidR="00AF503B" w:rsidRPr="009902E7" w:rsidRDefault="00AF503B">
      <w:pPr>
        <w:pStyle w:val="NormalWeb"/>
        <w:adjustRightInd w:val="0"/>
        <w:snapToGrid w:val="0"/>
        <w:spacing w:before="0" w:beforeAutospacing="0" w:after="0" w:afterAutospacing="0" w:line="360" w:lineRule="auto"/>
        <w:jc w:val="both"/>
        <w:outlineLvl w:val="0"/>
        <w:rPr>
          <w:rFonts w:ascii="Book Antiqua" w:hAnsi="Book Antiqua" w:cs="Arial"/>
          <w:b/>
          <w:i/>
        </w:rPr>
      </w:pPr>
      <w:r w:rsidRPr="009902E7">
        <w:rPr>
          <w:rFonts w:ascii="Book Antiqua" w:hAnsi="Book Antiqua" w:cs="Arial"/>
          <w:b/>
          <w:i/>
        </w:rPr>
        <w:t>CONCLUSION</w:t>
      </w:r>
    </w:p>
    <w:p w14:paraId="5F6B187E" w14:textId="08CC2E53" w:rsidR="003178AB" w:rsidRPr="009902E7" w:rsidRDefault="00AF503B">
      <w:pPr>
        <w:pStyle w:val="NormalWeb"/>
        <w:adjustRightInd w:val="0"/>
        <w:snapToGrid w:val="0"/>
        <w:spacing w:before="0" w:beforeAutospacing="0" w:after="0" w:afterAutospacing="0" w:line="360" w:lineRule="auto"/>
        <w:jc w:val="both"/>
        <w:rPr>
          <w:rFonts w:ascii="Book Antiqua" w:hAnsi="Book Antiqua" w:cs="Arial"/>
        </w:rPr>
      </w:pPr>
      <w:r w:rsidRPr="009902E7">
        <w:rPr>
          <w:rFonts w:ascii="Book Antiqua" w:hAnsi="Book Antiqua" w:cs="Arial"/>
        </w:rPr>
        <w:lastRenderedPageBreak/>
        <w:t>T</w:t>
      </w:r>
      <w:r w:rsidR="00DD70CA" w:rsidRPr="009902E7">
        <w:rPr>
          <w:rFonts w:ascii="Book Antiqua" w:hAnsi="Book Antiqua" w:cs="Arial"/>
        </w:rPr>
        <w:t xml:space="preserve">he </w:t>
      </w:r>
      <w:r w:rsidR="007C3DCE" w:rsidRPr="009902E7">
        <w:rPr>
          <w:rFonts w:ascii="Book Antiqua" w:hAnsi="Book Antiqua" w:cs="Arial"/>
        </w:rPr>
        <w:t xml:space="preserve">data </w:t>
      </w:r>
      <w:r w:rsidR="007B359C" w:rsidRPr="009902E7">
        <w:rPr>
          <w:rFonts w:ascii="Book Antiqua" w:hAnsi="Book Antiqua" w:cs="Arial"/>
        </w:rPr>
        <w:t>favours</w:t>
      </w:r>
      <w:r w:rsidR="007C3DCE" w:rsidRPr="009902E7">
        <w:rPr>
          <w:rFonts w:ascii="Book Antiqua" w:hAnsi="Book Antiqua" w:cs="Arial"/>
        </w:rPr>
        <w:t xml:space="preserve"> a protective role of pre-/peri-LT colectomy in </w:t>
      </w:r>
      <w:r w:rsidR="001702A0" w:rsidRPr="009902E7">
        <w:rPr>
          <w:rFonts w:ascii="Book Antiqua" w:hAnsi="Book Antiqua" w:cs="Arial"/>
        </w:rPr>
        <w:t>r</w:t>
      </w:r>
      <w:r w:rsidR="00C45A69" w:rsidRPr="009902E7">
        <w:rPr>
          <w:rFonts w:ascii="Book Antiqua" w:hAnsi="Book Antiqua" w:cs="Arial"/>
        </w:rPr>
        <w:t xml:space="preserve">PSC but the current </w:t>
      </w:r>
      <w:r w:rsidR="007C3DCE" w:rsidRPr="009902E7">
        <w:rPr>
          <w:rFonts w:ascii="Book Antiqua" w:hAnsi="Book Antiqua" w:cs="Arial"/>
        </w:rPr>
        <w:t xml:space="preserve">evidence </w:t>
      </w:r>
      <w:r w:rsidR="00C45A69" w:rsidRPr="009902E7">
        <w:rPr>
          <w:rFonts w:ascii="Book Antiqua" w:hAnsi="Book Antiqua" w:cs="Arial"/>
        </w:rPr>
        <w:t xml:space="preserve">is not strong enough to </w:t>
      </w:r>
      <w:r w:rsidR="00DD70CA" w:rsidRPr="009902E7">
        <w:rPr>
          <w:rFonts w:ascii="Book Antiqua" w:hAnsi="Book Antiqua" w:cs="Arial"/>
        </w:rPr>
        <w:t>recommend</w:t>
      </w:r>
      <w:r w:rsidR="00C45A69" w:rsidRPr="009902E7">
        <w:rPr>
          <w:rFonts w:ascii="Book Antiqua" w:hAnsi="Book Antiqua" w:cs="Arial"/>
        </w:rPr>
        <w:t xml:space="preserve"> routine colectomy </w:t>
      </w:r>
      <w:r w:rsidR="00DD70CA" w:rsidRPr="009902E7">
        <w:rPr>
          <w:rFonts w:ascii="Book Antiqua" w:hAnsi="Book Antiqua" w:cs="Arial"/>
        </w:rPr>
        <w:t>for</w:t>
      </w:r>
      <w:r w:rsidR="007872C6" w:rsidRPr="009902E7">
        <w:rPr>
          <w:rFonts w:ascii="Book Antiqua" w:hAnsi="Book Antiqua" w:cs="Arial"/>
        </w:rPr>
        <w:t xml:space="preserve"> rPSC</w:t>
      </w:r>
      <w:r w:rsidR="00DD70CA" w:rsidRPr="009902E7">
        <w:rPr>
          <w:rFonts w:ascii="Book Antiqua" w:hAnsi="Book Antiqua" w:cs="Arial"/>
        </w:rPr>
        <w:t xml:space="preserve"> prevention</w:t>
      </w:r>
      <w:r w:rsidR="007C3DCE" w:rsidRPr="009902E7">
        <w:rPr>
          <w:rFonts w:ascii="Book Antiqua" w:hAnsi="Book Antiqua" w:cs="Arial"/>
        </w:rPr>
        <w:t xml:space="preserve">. </w:t>
      </w:r>
    </w:p>
    <w:p w14:paraId="1085B0D6" w14:textId="77777777" w:rsidR="003178AB" w:rsidRPr="009902E7" w:rsidRDefault="003178AB">
      <w:pPr>
        <w:pStyle w:val="NormalWeb"/>
        <w:adjustRightInd w:val="0"/>
        <w:snapToGrid w:val="0"/>
        <w:spacing w:before="0" w:beforeAutospacing="0" w:after="0" w:afterAutospacing="0" w:line="360" w:lineRule="auto"/>
        <w:jc w:val="both"/>
        <w:rPr>
          <w:rFonts w:ascii="Book Antiqua" w:eastAsia="SimSun" w:hAnsi="Book Antiqua" w:cs="Arial"/>
          <w:b/>
          <w:lang w:eastAsia="zh-CN"/>
        </w:rPr>
      </w:pPr>
    </w:p>
    <w:p w14:paraId="0A2734C6" w14:textId="4F55CA0E" w:rsidR="00D14196" w:rsidRPr="009902E7" w:rsidRDefault="00D14196">
      <w:pPr>
        <w:pStyle w:val="NormalWeb"/>
        <w:adjustRightInd w:val="0"/>
        <w:snapToGrid w:val="0"/>
        <w:spacing w:before="0" w:beforeAutospacing="0" w:after="0" w:afterAutospacing="0" w:line="360" w:lineRule="auto"/>
        <w:jc w:val="both"/>
        <w:rPr>
          <w:rFonts w:ascii="Book Antiqua" w:hAnsi="Book Antiqua" w:cs="Arial"/>
        </w:rPr>
      </w:pPr>
      <w:r w:rsidRPr="009902E7">
        <w:rPr>
          <w:rFonts w:ascii="Book Antiqua" w:hAnsi="Book Antiqua" w:cs="Arial"/>
          <w:b/>
        </w:rPr>
        <w:t>K</w:t>
      </w:r>
      <w:r w:rsidR="003178AB" w:rsidRPr="009902E7">
        <w:rPr>
          <w:rFonts w:ascii="Book Antiqua" w:hAnsi="Book Antiqua" w:cs="Arial"/>
          <w:b/>
        </w:rPr>
        <w:t>ey words</w:t>
      </w:r>
      <w:r w:rsidR="003178AB" w:rsidRPr="009902E7">
        <w:rPr>
          <w:rFonts w:ascii="Book Antiqua" w:eastAsia="SimSun" w:hAnsi="Book Antiqua" w:cs="Arial"/>
          <w:lang w:eastAsia="zh-CN"/>
        </w:rPr>
        <w:t xml:space="preserve">: </w:t>
      </w:r>
      <w:r w:rsidR="0079166A" w:rsidRPr="009902E7">
        <w:rPr>
          <w:rFonts w:ascii="Book Antiqua" w:hAnsi="Book Antiqua" w:cs="Arial"/>
        </w:rPr>
        <w:t xml:space="preserve">Recurrent </w:t>
      </w:r>
      <w:r w:rsidR="00015F24" w:rsidRPr="009902E7">
        <w:rPr>
          <w:rFonts w:ascii="Book Antiqua" w:hAnsi="Book Antiqua" w:cs="Arial"/>
        </w:rPr>
        <w:t>primary sclerosing cholangitis</w:t>
      </w:r>
      <w:r w:rsidR="0079166A" w:rsidRPr="009902E7">
        <w:rPr>
          <w:rFonts w:ascii="Book Antiqua" w:hAnsi="Book Antiqua" w:cs="Arial"/>
        </w:rPr>
        <w:t>; Risk factor; Ulcerative colitis; Co</w:t>
      </w:r>
      <w:r w:rsidR="001B7A81" w:rsidRPr="009902E7">
        <w:rPr>
          <w:rFonts w:ascii="Book Antiqua" w:hAnsi="Book Antiqua" w:cs="Arial"/>
        </w:rPr>
        <w:t>lectomy; Liver transplantation</w:t>
      </w:r>
    </w:p>
    <w:p w14:paraId="09BE1CA7" w14:textId="77777777" w:rsidR="00C24538" w:rsidRPr="009902E7" w:rsidRDefault="00C24538">
      <w:pPr>
        <w:pStyle w:val="NormalWeb"/>
        <w:adjustRightInd w:val="0"/>
        <w:snapToGrid w:val="0"/>
        <w:spacing w:before="0" w:beforeAutospacing="0" w:after="0" w:afterAutospacing="0" w:line="360" w:lineRule="auto"/>
        <w:jc w:val="both"/>
        <w:rPr>
          <w:rFonts w:ascii="Book Antiqua" w:hAnsi="Book Antiqua" w:cs="Arial"/>
        </w:rPr>
      </w:pPr>
    </w:p>
    <w:p w14:paraId="70B06DEC" w14:textId="29354AE3" w:rsidR="000B30A9" w:rsidRPr="009902E7" w:rsidRDefault="000B30A9">
      <w:pPr>
        <w:pStyle w:val="NormalWeb"/>
        <w:adjustRightInd w:val="0"/>
        <w:snapToGrid w:val="0"/>
        <w:spacing w:before="0" w:beforeAutospacing="0" w:after="0" w:afterAutospacing="0" w:line="360" w:lineRule="auto"/>
        <w:jc w:val="both"/>
        <w:rPr>
          <w:rFonts w:ascii="Book Antiqua" w:hAnsi="Book Antiqua" w:cs="Arial"/>
        </w:rPr>
      </w:pPr>
      <w:r w:rsidRPr="009902E7">
        <w:rPr>
          <w:rFonts w:ascii="Book Antiqua" w:hAnsi="Book Antiqua" w:cs="Arial"/>
          <w:b/>
        </w:rPr>
        <w:t>© The Author(s) 2018.</w:t>
      </w:r>
      <w:r w:rsidRPr="009902E7">
        <w:rPr>
          <w:rFonts w:ascii="Book Antiqua" w:hAnsi="Book Antiqua" w:cs="Arial"/>
        </w:rPr>
        <w:t xml:space="preserve"> Published by Baishideng Publishing Group Inc. All rights reserved.</w:t>
      </w:r>
    </w:p>
    <w:p w14:paraId="7B6D4B70" w14:textId="77777777" w:rsidR="00D14196" w:rsidRPr="009902E7" w:rsidRDefault="00D14196">
      <w:pPr>
        <w:pStyle w:val="NormalWeb"/>
        <w:adjustRightInd w:val="0"/>
        <w:snapToGrid w:val="0"/>
        <w:spacing w:before="0" w:beforeAutospacing="0" w:after="0" w:afterAutospacing="0" w:line="360" w:lineRule="auto"/>
        <w:jc w:val="both"/>
        <w:rPr>
          <w:rFonts w:ascii="Book Antiqua" w:eastAsia="SimSun" w:hAnsi="Book Antiqua" w:cs="Arial"/>
          <w:lang w:eastAsia="zh-CN"/>
        </w:rPr>
      </w:pPr>
    </w:p>
    <w:p w14:paraId="7323B48D" w14:textId="7A099CCF" w:rsidR="004A76DB" w:rsidRPr="009902E7" w:rsidRDefault="00247178">
      <w:pPr>
        <w:pStyle w:val="NormalWeb"/>
        <w:adjustRightInd w:val="0"/>
        <w:snapToGrid w:val="0"/>
        <w:spacing w:before="0" w:beforeAutospacing="0" w:after="0" w:afterAutospacing="0" w:line="360" w:lineRule="auto"/>
        <w:jc w:val="both"/>
        <w:rPr>
          <w:rFonts w:ascii="Book Antiqua" w:hAnsi="Book Antiqua" w:cs="Arial"/>
        </w:rPr>
      </w:pPr>
      <w:r w:rsidRPr="009902E7">
        <w:rPr>
          <w:rFonts w:ascii="Book Antiqua" w:hAnsi="Book Antiqua" w:cs="Arial"/>
          <w:b/>
        </w:rPr>
        <w:t>C</w:t>
      </w:r>
      <w:r w:rsidR="003178AB" w:rsidRPr="009902E7">
        <w:rPr>
          <w:rFonts w:ascii="Book Antiqua" w:hAnsi="Book Antiqua" w:cs="Arial"/>
          <w:b/>
        </w:rPr>
        <w:t>ore tip</w:t>
      </w:r>
      <w:r w:rsidR="003178AB" w:rsidRPr="009902E7">
        <w:rPr>
          <w:rFonts w:ascii="Book Antiqua" w:eastAsia="SimSun" w:hAnsi="Book Antiqua" w:cs="Arial"/>
          <w:lang w:eastAsia="zh-CN"/>
        </w:rPr>
        <w:t>:</w:t>
      </w:r>
      <w:r w:rsidR="00D51933">
        <w:rPr>
          <w:rFonts w:ascii="Book Antiqua" w:eastAsia="SimSun" w:hAnsi="Book Antiqua" w:cs="Arial" w:hint="eastAsia"/>
          <w:lang w:eastAsia="zh-CN"/>
        </w:rPr>
        <w:t xml:space="preserve"> </w:t>
      </w:r>
      <w:r w:rsidR="008A50AE" w:rsidRPr="009902E7">
        <w:rPr>
          <w:rFonts w:ascii="Book Antiqua" w:hAnsi="Book Antiqua" w:cs="Arial"/>
        </w:rPr>
        <w:t>T</w:t>
      </w:r>
      <w:r w:rsidR="004A76DB" w:rsidRPr="009902E7">
        <w:rPr>
          <w:rFonts w:ascii="Book Antiqua" w:hAnsi="Book Antiqua" w:cs="Arial"/>
        </w:rPr>
        <w:t xml:space="preserve">here are no known treatments that can alter the development and/or progression of </w:t>
      </w:r>
      <w:r w:rsidR="008A50AE" w:rsidRPr="009902E7">
        <w:rPr>
          <w:rFonts w:ascii="Book Antiqua" w:hAnsi="Book Antiqua" w:cs="Arial"/>
        </w:rPr>
        <w:t xml:space="preserve">recurrent </w:t>
      </w:r>
      <w:r w:rsidR="003E3D0F" w:rsidRPr="009902E7">
        <w:rPr>
          <w:rFonts w:ascii="Book Antiqua" w:hAnsi="Book Antiqua" w:cs="Arial"/>
        </w:rPr>
        <w:t>primary sclerosing cholangitis</w:t>
      </w:r>
      <w:r w:rsidR="008A50AE" w:rsidRPr="009902E7">
        <w:rPr>
          <w:rFonts w:ascii="Book Antiqua" w:hAnsi="Book Antiqua" w:cs="Arial"/>
        </w:rPr>
        <w:t xml:space="preserve"> (</w:t>
      </w:r>
      <w:r w:rsidR="004A76DB" w:rsidRPr="009902E7">
        <w:rPr>
          <w:rFonts w:ascii="Book Antiqua" w:hAnsi="Book Antiqua" w:cs="Arial"/>
        </w:rPr>
        <w:t>rPSC</w:t>
      </w:r>
      <w:r w:rsidR="008A50AE" w:rsidRPr="009902E7">
        <w:rPr>
          <w:rFonts w:ascii="Book Antiqua" w:hAnsi="Book Antiqua" w:cs="Arial"/>
        </w:rPr>
        <w:t>)</w:t>
      </w:r>
      <w:r w:rsidR="004A76DB" w:rsidRPr="009902E7">
        <w:rPr>
          <w:rFonts w:ascii="Book Antiqua" w:hAnsi="Book Antiqua" w:cs="Arial"/>
        </w:rPr>
        <w:t xml:space="preserve"> after </w:t>
      </w:r>
      <w:r w:rsidR="00EE00E3" w:rsidRPr="009902E7">
        <w:rPr>
          <w:rFonts w:ascii="Book Antiqua" w:hAnsi="Book Antiqua" w:cs="Arial"/>
        </w:rPr>
        <w:t>liver transplantation (</w:t>
      </w:r>
      <w:r w:rsidR="004A76DB" w:rsidRPr="009902E7">
        <w:rPr>
          <w:rFonts w:ascii="Book Antiqua" w:hAnsi="Book Antiqua" w:cs="Arial"/>
        </w:rPr>
        <w:t>LT</w:t>
      </w:r>
      <w:r w:rsidR="00EE00E3" w:rsidRPr="009902E7">
        <w:rPr>
          <w:rFonts w:ascii="Book Antiqua" w:hAnsi="Book Antiqua" w:cs="Arial"/>
        </w:rPr>
        <w:t>)</w:t>
      </w:r>
      <w:r w:rsidR="004A76DB" w:rsidRPr="009902E7">
        <w:rPr>
          <w:rFonts w:ascii="Book Antiqua" w:hAnsi="Book Antiqua" w:cs="Arial"/>
        </w:rPr>
        <w:t xml:space="preserve">. Shared leukocyte recruitment pathways of the gut-liver axis, bacterial translocation into the portal circulation from </w:t>
      </w:r>
      <w:r w:rsidR="00EE00E3" w:rsidRPr="009902E7">
        <w:rPr>
          <w:rFonts w:ascii="Book Antiqua" w:hAnsi="Book Antiqua" w:cs="Arial"/>
        </w:rPr>
        <w:t>an</w:t>
      </w:r>
      <w:r w:rsidR="004A76DB" w:rsidRPr="009902E7">
        <w:rPr>
          <w:rFonts w:ascii="Book Antiqua" w:hAnsi="Book Antiqua" w:cs="Arial"/>
        </w:rPr>
        <w:t xml:space="preserve"> inflamed gut and intestinal dysbiosis </w:t>
      </w:r>
      <w:r w:rsidR="008A50AE" w:rsidRPr="009902E7">
        <w:rPr>
          <w:rFonts w:ascii="Book Antiqua" w:hAnsi="Book Antiqua" w:cs="Arial"/>
        </w:rPr>
        <w:t>might</w:t>
      </w:r>
      <w:r w:rsidR="004A76DB" w:rsidRPr="009902E7">
        <w:rPr>
          <w:rFonts w:ascii="Book Antiqua" w:hAnsi="Book Antiqua" w:cs="Arial"/>
        </w:rPr>
        <w:t xml:space="preserve"> contribute to the pathogenesis of </w:t>
      </w:r>
      <w:r w:rsidR="000E37D3" w:rsidRPr="009902E7">
        <w:rPr>
          <w:rFonts w:ascii="Book Antiqua" w:hAnsi="Book Antiqua" w:cs="Arial"/>
        </w:rPr>
        <w:t>r</w:t>
      </w:r>
      <w:r w:rsidR="004A76DB" w:rsidRPr="009902E7">
        <w:rPr>
          <w:rFonts w:ascii="Book Antiqua" w:hAnsi="Book Antiqua" w:cs="Arial"/>
        </w:rPr>
        <w:t>PSC</w:t>
      </w:r>
      <w:r w:rsidR="00396A00" w:rsidRPr="009902E7">
        <w:rPr>
          <w:rFonts w:ascii="Book Antiqua" w:hAnsi="Book Antiqua" w:cs="Arial"/>
        </w:rPr>
        <w:t xml:space="preserve">. Indeed, inflammatory bowel disease, ulcerative colitis and in particular active colitis post-LT significantly increase the risk of rPSC and the available data favours a protective role of pre-/peri-LT colectomy in rPSC. Prospective, studies </w:t>
      </w:r>
      <w:r w:rsidR="003F4211" w:rsidRPr="009902E7">
        <w:rPr>
          <w:rFonts w:ascii="Book Antiqua" w:hAnsi="Book Antiqua" w:cs="Arial"/>
        </w:rPr>
        <w:t>might aid</w:t>
      </w:r>
      <w:r w:rsidR="00396A00" w:rsidRPr="009902E7">
        <w:rPr>
          <w:rFonts w:ascii="Book Antiqua" w:hAnsi="Book Antiqua" w:cs="Arial"/>
        </w:rPr>
        <w:t xml:space="preserve"> to further elucidate a possible mechanistic link between retained colon and rPSC.</w:t>
      </w:r>
    </w:p>
    <w:p w14:paraId="5DD8044A" w14:textId="77777777" w:rsidR="00FA2797" w:rsidRPr="009902E7" w:rsidRDefault="00FA2797">
      <w:pPr>
        <w:adjustRightInd w:val="0"/>
        <w:snapToGrid w:val="0"/>
        <w:spacing w:after="0" w:line="360" w:lineRule="auto"/>
        <w:jc w:val="both"/>
        <w:rPr>
          <w:rFonts w:ascii="Book Antiqua" w:hAnsi="Book Antiqua" w:cs="Times New Roman"/>
          <w:sz w:val="24"/>
          <w:szCs w:val="24"/>
        </w:rPr>
      </w:pPr>
      <w:bookmarkStart w:id="18" w:name="OLE_LINK286"/>
      <w:bookmarkStart w:id="19" w:name="OLE_LINK287"/>
      <w:bookmarkStart w:id="20" w:name="OLE_LINK310"/>
      <w:bookmarkStart w:id="21" w:name="OLE_LINK579"/>
      <w:bookmarkStart w:id="22" w:name="OLE_LINK712"/>
      <w:bookmarkStart w:id="23" w:name="OLE_LINK232"/>
      <w:bookmarkStart w:id="24" w:name="OLE_LINK233"/>
      <w:bookmarkStart w:id="25" w:name="OLE_LINK271"/>
      <w:bookmarkStart w:id="26" w:name="OLE_LINK311"/>
      <w:bookmarkStart w:id="27" w:name="OLE_LINK452"/>
      <w:bookmarkStart w:id="28" w:name="OLE_LINK753"/>
      <w:bookmarkStart w:id="29" w:name="OLE_LINK775"/>
      <w:bookmarkStart w:id="30" w:name="OLE_LINK892"/>
      <w:bookmarkStart w:id="31" w:name="OLE_LINK907"/>
      <w:bookmarkStart w:id="32" w:name="OLE_LINK924"/>
      <w:bookmarkStart w:id="33" w:name="OLE_LINK1016"/>
    </w:p>
    <w:p w14:paraId="04EFEC6B" w14:textId="468C9673" w:rsidR="00D14196" w:rsidRPr="009902E7" w:rsidRDefault="000B30A9">
      <w:pPr>
        <w:adjustRightInd w:val="0"/>
        <w:snapToGrid w:val="0"/>
        <w:spacing w:after="0" w:line="360" w:lineRule="auto"/>
        <w:jc w:val="both"/>
        <w:rPr>
          <w:rFonts w:ascii="Book Antiqua" w:eastAsia="Times New Roman" w:hAnsi="Book Antiqua" w:cs="Arial"/>
          <w:sz w:val="24"/>
          <w:szCs w:val="24"/>
        </w:rPr>
      </w:pPr>
      <w:bookmarkStart w:id="34" w:name="OLE_LINK47"/>
      <w:bookmarkStart w:id="35" w:name="OLE_LINK48"/>
      <w:bookmarkStart w:id="36" w:name="OLE_LINK3"/>
      <w:bookmarkStart w:id="37" w:name="OLE_LINK4"/>
      <w:bookmarkStart w:id="38" w:name="OLE_LINK70"/>
      <w:bookmarkStart w:id="39" w:name="OLE_LINK118"/>
      <w:bookmarkStart w:id="40" w:name="OLE_LINK145"/>
      <w:bookmarkStart w:id="41" w:name="OLE_LINK218"/>
      <w:bookmarkStart w:id="42" w:name="OLE_LINK520"/>
      <w:bookmarkStart w:id="43" w:name="OLE_LINK537"/>
      <w:bookmarkStart w:id="44" w:name="OLE_LINK598"/>
      <w:bookmarkStart w:id="45" w:name="OLE_LINK728"/>
      <w:bookmarkStart w:id="46" w:name="OLE_LINK745"/>
      <w:r w:rsidRPr="009902E7">
        <w:rPr>
          <w:rFonts w:ascii="Book Antiqua" w:hAnsi="Book Antiqua" w:cs="Times New Roman"/>
          <w:sz w:val="24"/>
          <w:szCs w:val="24"/>
          <w:lang w:val="pl-PL"/>
        </w:rPr>
        <w:t>Buchholz BM, Lykoudis PM, Ravikumar R, Pollok JM, Fusai GK</w:t>
      </w:r>
      <w:r w:rsidR="00FA2797" w:rsidRPr="009902E7">
        <w:rPr>
          <w:rFonts w:ascii="Book Antiqua" w:hAnsi="Book Antiqua" w:cs="Times New Roman"/>
          <w:sz w:val="24"/>
          <w:szCs w:val="24"/>
          <w:lang w:val="pl-PL"/>
        </w:rPr>
        <w:t>.</w:t>
      </w:r>
      <w:bookmarkStart w:id="47" w:name="OLE_LINK200"/>
      <w:bookmarkStart w:id="48" w:name="OLE_LINK196"/>
      <w:bookmarkStart w:id="49" w:name="OLE_LINK341"/>
      <w:bookmarkStart w:id="50" w:name="OLE_LINK377"/>
      <w:bookmarkStart w:id="51" w:name="OLE_LINK366"/>
      <w:bookmarkStart w:id="52" w:name="OLE_LINK1038"/>
      <w:bookmarkStart w:id="53" w:name="OLE_LINK1166"/>
      <w:r w:rsidR="00FA2797" w:rsidRPr="009902E7">
        <w:rPr>
          <w:rFonts w:ascii="Book Antiqua" w:hAnsi="Book Antiqua"/>
          <w:sz w:val="24"/>
          <w:szCs w:val="24"/>
          <w:lang w:val="pl-PL"/>
        </w:rPr>
        <w:t xml:space="preserve"> </w:t>
      </w:r>
      <w:bookmarkStart w:id="54" w:name="OLE_LINK1105"/>
      <w:bookmarkStart w:id="55" w:name="OLE_LINK1107"/>
      <w:r w:rsidRPr="009902E7">
        <w:rPr>
          <w:rFonts w:ascii="Book Antiqua" w:hAnsi="Book Antiqua"/>
          <w:sz w:val="24"/>
          <w:szCs w:val="24"/>
          <w:lang w:val="pl-PL"/>
        </w:rPr>
        <w:t xml:space="preserve">Role of colectomy in preventing recurrent </w:t>
      </w:r>
      <w:r w:rsidR="00015F24" w:rsidRPr="009902E7">
        <w:rPr>
          <w:rFonts w:ascii="Book Antiqua" w:hAnsi="Book Antiqua" w:cs="Arial"/>
          <w:sz w:val="24"/>
          <w:szCs w:val="24"/>
        </w:rPr>
        <w:t>primary sclerosing cholangitis</w:t>
      </w:r>
      <w:r w:rsidRPr="009902E7">
        <w:rPr>
          <w:rFonts w:ascii="Book Antiqua" w:hAnsi="Book Antiqua"/>
          <w:sz w:val="24"/>
          <w:szCs w:val="24"/>
          <w:lang w:val="pl-PL"/>
        </w:rPr>
        <w:t xml:space="preserve"> in liver transplant recipients. </w:t>
      </w:r>
      <w:r w:rsidR="00FA2797" w:rsidRPr="009902E7">
        <w:rPr>
          <w:rFonts w:ascii="Book Antiqua" w:hAnsi="Book Antiqua" w:cs="Times New Roman"/>
          <w:i/>
          <w:sz w:val="24"/>
          <w:szCs w:val="24"/>
        </w:rPr>
        <w:t xml:space="preserve">World J Gastroenterol </w:t>
      </w:r>
      <w:r w:rsidR="00FA2797" w:rsidRPr="009902E7">
        <w:rPr>
          <w:rFonts w:ascii="Book Antiqua" w:hAnsi="Book Antiqua" w:cs="Times New Roman"/>
          <w:sz w:val="24"/>
          <w:szCs w:val="24"/>
        </w:rPr>
        <w:t>2018; In press</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253B7049" w14:textId="77777777" w:rsidR="00015F24" w:rsidRPr="009902E7" w:rsidRDefault="00015F24">
      <w:pPr>
        <w:adjustRightInd w:val="0"/>
        <w:snapToGrid w:val="0"/>
        <w:spacing w:after="0" w:line="360" w:lineRule="auto"/>
        <w:jc w:val="both"/>
        <w:rPr>
          <w:rStyle w:val="Strong"/>
          <w:rFonts w:ascii="Book Antiqua" w:eastAsia="Times New Roman" w:hAnsi="Book Antiqua" w:cs="Arial"/>
          <w:sz w:val="24"/>
          <w:szCs w:val="24"/>
        </w:rPr>
      </w:pPr>
      <w:r w:rsidRPr="009902E7">
        <w:rPr>
          <w:rStyle w:val="Strong"/>
          <w:rFonts w:ascii="Book Antiqua" w:hAnsi="Book Antiqua" w:cs="Arial"/>
          <w:sz w:val="24"/>
          <w:szCs w:val="24"/>
        </w:rPr>
        <w:br w:type="page"/>
      </w:r>
    </w:p>
    <w:p w14:paraId="034D7D85" w14:textId="57D51961" w:rsidR="00D14196" w:rsidRPr="009902E7" w:rsidRDefault="00D14196">
      <w:pPr>
        <w:pStyle w:val="NormalWeb"/>
        <w:adjustRightInd w:val="0"/>
        <w:snapToGrid w:val="0"/>
        <w:spacing w:before="0" w:beforeAutospacing="0" w:after="0" w:afterAutospacing="0" w:line="360" w:lineRule="auto"/>
        <w:jc w:val="both"/>
        <w:outlineLvl w:val="0"/>
        <w:rPr>
          <w:rFonts w:ascii="Book Antiqua" w:hAnsi="Book Antiqua" w:cs="Arial"/>
        </w:rPr>
      </w:pPr>
      <w:r w:rsidRPr="009902E7">
        <w:rPr>
          <w:rStyle w:val="Strong"/>
          <w:rFonts w:ascii="Book Antiqua" w:hAnsi="Book Antiqua" w:cs="Arial"/>
        </w:rPr>
        <w:lastRenderedPageBreak/>
        <w:t>INTRODUCTION</w:t>
      </w:r>
      <w:r w:rsidRPr="009902E7">
        <w:rPr>
          <w:rFonts w:ascii="Book Antiqua" w:hAnsi="Book Antiqua" w:cs="Arial"/>
        </w:rPr>
        <w:t xml:space="preserve"> </w:t>
      </w:r>
    </w:p>
    <w:p w14:paraId="4ED51714" w14:textId="2AACC8F7" w:rsidR="00D259F7" w:rsidRPr="009902E7" w:rsidRDefault="00D259F7">
      <w:pPr>
        <w:adjustRightInd w:val="0"/>
        <w:snapToGrid w:val="0"/>
        <w:spacing w:after="0" w:line="360" w:lineRule="auto"/>
        <w:jc w:val="both"/>
        <w:rPr>
          <w:rFonts w:ascii="Book Antiqua" w:hAnsi="Book Antiqua"/>
          <w:sz w:val="24"/>
          <w:szCs w:val="24"/>
        </w:rPr>
      </w:pPr>
      <w:r w:rsidRPr="009902E7">
        <w:rPr>
          <w:rFonts w:ascii="Book Antiqua" w:hAnsi="Book Antiqua"/>
          <w:sz w:val="24"/>
          <w:szCs w:val="24"/>
        </w:rPr>
        <w:t xml:space="preserve">Primary sclerosing cholangitis (PSC), a chronic inflammatory disease of the liver </w:t>
      </w:r>
      <w:r w:rsidR="00DD6CA2" w:rsidRPr="009902E7">
        <w:rPr>
          <w:rFonts w:ascii="Book Antiqua" w:hAnsi="Book Antiqua"/>
          <w:sz w:val="24"/>
          <w:szCs w:val="24"/>
        </w:rPr>
        <w:t>resulting in multi-focal strictures of the biliary tree</w:t>
      </w:r>
      <w:r w:rsidR="00760605" w:rsidRPr="009902E7">
        <w:rPr>
          <w:rFonts w:ascii="Book Antiqua" w:hAnsi="Book Antiqua"/>
          <w:sz w:val="24"/>
          <w:szCs w:val="24"/>
          <w:vertAlign w:val="superscript"/>
        </w:rPr>
        <w:t>[</w:t>
      </w:r>
      <w:r w:rsidR="00B30D6F" w:rsidRPr="009902E7">
        <w:rPr>
          <w:rFonts w:ascii="Book Antiqua" w:hAnsi="Book Antiqua"/>
          <w:sz w:val="24"/>
          <w:szCs w:val="24"/>
        </w:rPr>
        <w:fldChar w:fldCharType="begin">
          <w:fldData xml:space="preserve">PFJlZm1hbj48Q2l0ZT48QXV0aG9yPkVhdG9uPC9BdXRob3I+PFllYXI+MjAxMzwvWWVhcj48UmVj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VhdG9uPC9BdXRob3I+PFllYXI+MjAxMzwvWWVhcj48UmVj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B30D6F" w:rsidRPr="009902E7">
        <w:rPr>
          <w:rFonts w:ascii="Book Antiqua" w:hAnsi="Book Antiqua"/>
          <w:sz w:val="24"/>
          <w:szCs w:val="24"/>
        </w:rPr>
      </w:r>
      <w:r w:rsidR="00B30D6F" w:rsidRPr="009902E7">
        <w:rPr>
          <w:rFonts w:ascii="Book Antiqua" w:hAnsi="Book Antiqua"/>
          <w:sz w:val="24"/>
          <w:szCs w:val="24"/>
        </w:rPr>
        <w:fldChar w:fldCharType="separate"/>
      </w:r>
      <w:r w:rsidR="00777593" w:rsidRPr="009902E7">
        <w:rPr>
          <w:rFonts w:ascii="Book Antiqua" w:hAnsi="Book Antiqua"/>
          <w:noProof/>
          <w:sz w:val="24"/>
          <w:szCs w:val="24"/>
          <w:vertAlign w:val="superscript"/>
        </w:rPr>
        <w:t>1</w:t>
      </w:r>
      <w:r w:rsidR="00B30D6F" w:rsidRPr="009902E7">
        <w:rPr>
          <w:rFonts w:ascii="Book Antiqua" w:hAnsi="Book Antiqua"/>
          <w:sz w:val="24"/>
          <w:szCs w:val="24"/>
        </w:rPr>
        <w:fldChar w:fldCharType="end"/>
      </w:r>
      <w:r w:rsidR="00760605" w:rsidRPr="009902E7">
        <w:rPr>
          <w:rFonts w:ascii="Book Antiqua" w:hAnsi="Book Antiqua"/>
          <w:sz w:val="24"/>
          <w:szCs w:val="24"/>
          <w:vertAlign w:val="superscript"/>
        </w:rPr>
        <w:t>]</w:t>
      </w:r>
      <w:r w:rsidR="00490EC1" w:rsidRPr="009902E7">
        <w:rPr>
          <w:rFonts w:ascii="Book Antiqua" w:hAnsi="Book Antiqua"/>
          <w:sz w:val="24"/>
          <w:szCs w:val="24"/>
        </w:rPr>
        <w:t>,</w:t>
      </w:r>
      <w:r w:rsidR="00DD6CA2" w:rsidRPr="009902E7">
        <w:rPr>
          <w:rFonts w:ascii="Book Antiqua" w:hAnsi="Book Antiqua"/>
          <w:sz w:val="24"/>
          <w:szCs w:val="24"/>
        </w:rPr>
        <w:t xml:space="preserve"> </w:t>
      </w:r>
      <w:r w:rsidR="00F6558F" w:rsidRPr="009902E7">
        <w:rPr>
          <w:rFonts w:ascii="Book Antiqua" w:hAnsi="Book Antiqua"/>
          <w:sz w:val="24"/>
          <w:szCs w:val="24"/>
        </w:rPr>
        <w:t xml:space="preserve">is estimated to recur in </w:t>
      </w:r>
      <w:r w:rsidR="00FD2F4B" w:rsidRPr="009902E7">
        <w:rPr>
          <w:rFonts w:ascii="Book Antiqua" w:hAnsi="Book Antiqua"/>
          <w:sz w:val="24"/>
          <w:szCs w:val="24"/>
        </w:rPr>
        <w:t>20</w:t>
      </w:r>
      <w:r w:rsidR="00F6558F" w:rsidRPr="009902E7">
        <w:rPr>
          <w:rFonts w:ascii="Book Antiqua" w:hAnsi="Book Antiqua"/>
          <w:sz w:val="24"/>
          <w:szCs w:val="24"/>
        </w:rPr>
        <w:t>%</w:t>
      </w:r>
      <w:r w:rsidR="009156D9">
        <w:rPr>
          <w:rFonts w:ascii="Book Antiqua" w:hAnsi="Book Antiqua" w:hint="eastAsia"/>
          <w:sz w:val="24"/>
          <w:szCs w:val="24"/>
          <w:lang w:eastAsia="zh-CN"/>
        </w:rPr>
        <w:t>-</w:t>
      </w:r>
      <w:r w:rsidR="00F6558F" w:rsidRPr="009902E7">
        <w:rPr>
          <w:rFonts w:ascii="Book Antiqua" w:hAnsi="Book Antiqua"/>
          <w:sz w:val="24"/>
          <w:szCs w:val="24"/>
        </w:rPr>
        <w:t>2</w:t>
      </w:r>
      <w:r w:rsidR="00FD2F4B" w:rsidRPr="009902E7">
        <w:rPr>
          <w:rFonts w:ascii="Book Antiqua" w:hAnsi="Book Antiqua"/>
          <w:sz w:val="24"/>
          <w:szCs w:val="24"/>
        </w:rPr>
        <w:t>5</w:t>
      </w:r>
      <w:r w:rsidR="00F6558F" w:rsidRPr="009902E7">
        <w:rPr>
          <w:rFonts w:ascii="Book Antiqua" w:hAnsi="Book Antiqua"/>
          <w:sz w:val="24"/>
          <w:szCs w:val="24"/>
        </w:rPr>
        <w:t xml:space="preserve">% of </w:t>
      </w:r>
      <w:r w:rsidR="003E3D0F" w:rsidRPr="009902E7">
        <w:rPr>
          <w:rFonts w:ascii="Book Antiqua" w:hAnsi="Book Antiqua"/>
          <w:sz w:val="24"/>
          <w:szCs w:val="24"/>
        </w:rPr>
        <w:t>liver allograft</w:t>
      </w:r>
      <w:r w:rsidR="00F6558F" w:rsidRPr="009902E7">
        <w:rPr>
          <w:rFonts w:ascii="Book Antiqua" w:hAnsi="Book Antiqua"/>
          <w:sz w:val="24"/>
          <w:szCs w:val="24"/>
        </w:rPr>
        <w:t xml:space="preserve"> recipients during the first decade after liver transplantation</w:t>
      </w:r>
      <w:r w:rsidR="003E3D0F" w:rsidRPr="009902E7">
        <w:rPr>
          <w:rFonts w:ascii="Book Antiqua" w:hAnsi="Book Antiqua"/>
          <w:sz w:val="24"/>
          <w:szCs w:val="24"/>
        </w:rPr>
        <w:t xml:space="preserve"> (LT)</w:t>
      </w:r>
      <w:r w:rsidR="00F6558F" w:rsidRPr="009902E7">
        <w:rPr>
          <w:rFonts w:ascii="Book Antiqua" w:hAnsi="Book Antiqua"/>
          <w:sz w:val="24"/>
          <w:szCs w:val="24"/>
        </w:rPr>
        <w:t xml:space="preserve"> </w:t>
      </w:r>
      <w:r w:rsidR="007365BA" w:rsidRPr="009902E7">
        <w:rPr>
          <w:rFonts w:ascii="Book Antiqua" w:hAnsi="Book Antiqua"/>
          <w:sz w:val="24"/>
          <w:szCs w:val="24"/>
        </w:rPr>
        <w:t xml:space="preserve">with a </w:t>
      </w:r>
      <w:r w:rsidR="00B30D6F" w:rsidRPr="009902E7">
        <w:rPr>
          <w:rFonts w:ascii="Book Antiqua" w:hAnsi="Book Antiqua"/>
          <w:sz w:val="24"/>
          <w:szCs w:val="24"/>
        </w:rPr>
        <w:t>mean interval</w:t>
      </w:r>
      <w:r w:rsidR="00F6558F" w:rsidRPr="009902E7">
        <w:rPr>
          <w:rFonts w:ascii="Book Antiqua" w:hAnsi="Book Antiqua"/>
          <w:sz w:val="24"/>
          <w:szCs w:val="24"/>
        </w:rPr>
        <w:t xml:space="preserve"> to </w:t>
      </w:r>
      <w:r w:rsidR="000C4C64" w:rsidRPr="009902E7">
        <w:rPr>
          <w:rFonts w:ascii="Book Antiqua" w:hAnsi="Book Antiqua"/>
          <w:sz w:val="24"/>
          <w:szCs w:val="24"/>
        </w:rPr>
        <w:t xml:space="preserve">recurrent </w:t>
      </w:r>
      <w:r w:rsidR="00F6558F" w:rsidRPr="009902E7">
        <w:rPr>
          <w:rFonts w:ascii="Book Antiqua" w:hAnsi="Book Antiqua"/>
          <w:sz w:val="24"/>
          <w:szCs w:val="24"/>
        </w:rPr>
        <w:t xml:space="preserve">PSC </w:t>
      </w:r>
      <w:r w:rsidR="007365BA" w:rsidRPr="009902E7">
        <w:rPr>
          <w:rFonts w:ascii="Book Antiqua" w:hAnsi="Book Antiqua"/>
          <w:sz w:val="24"/>
          <w:szCs w:val="24"/>
        </w:rPr>
        <w:t>(rPSC) of</w:t>
      </w:r>
      <w:r w:rsidR="00F6558F" w:rsidRPr="009902E7">
        <w:rPr>
          <w:rFonts w:ascii="Book Antiqua" w:hAnsi="Book Antiqua"/>
          <w:sz w:val="24"/>
          <w:szCs w:val="24"/>
        </w:rPr>
        <w:t xml:space="preserve"> </w:t>
      </w:r>
      <w:r w:rsidR="00B30D6F" w:rsidRPr="009902E7">
        <w:rPr>
          <w:rFonts w:ascii="Book Antiqua" w:hAnsi="Book Antiqua"/>
          <w:sz w:val="24"/>
          <w:szCs w:val="24"/>
        </w:rPr>
        <w:t>6 mo to 5 years</w:t>
      </w:r>
      <w:r w:rsidR="00760605" w:rsidRPr="009902E7">
        <w:rPr>
          <w:rFonts w:ascii="Book Antiqua" w:hAnsi="Book Antiqua"/>
          <w:sz w:val="24"/>
          <w:szCs w:val="24"/>
          <w:vertAlign w:val="superscript"/>
        </w:rPr>
        <w:t>[</w:t>
      </w:r>
      <w:r w:rsidR="00F6558F" w:rsidRPr="009902E7">
        <w:rPr>
          <w:rFonts w:ascii="Book Antiqua" w:hAnsi="Book Antiqua"/>
          <w:sz w:val="24"/>
          <w:szCs w:val="24"/>
        </w:rPr>
        <w:fldChar w:fldCharType="begin">
          <w:fldData xml:space="preserve">PFJlZm1hbj48Q2l0ZT48QXV0aG9yPkNoYXBtYW48L0F1dGhvcj48WWVhcj4yMDEwPC9ZZWFyPjxS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NoYXBtYW48L0F1dGhvcj48WWVhcj4yMDEwPC9ZZWFyPjxS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F6558F" w:rsidRPr="009902E7">
        <w:rPr>
          <w:rFonts w:ascii="Book Antiqua" w:hAnsi="Book Antiqua"/>
          <w:sz w:val="24"/>
          <w:szCs w:val="24"/>
        </w:rPr>
      </w:r>
      <w:r w:rsidR="00F6558F"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w:t>
      </w:r>
      <w:r w:rsidR="00015F24"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3</w:t>
      </w:r>
      <w:r w:rsidR="00F6558F"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490EC1" w:rsidRPr="009902E7">
        <w:rPr>
          <w:rFonts w:ascii="Book Antiqua" w:hAnsi="Book Antiqua"/>
          <w:sz w:val="24"/>
          <w:szCs w:val="24"/>
        </w:rPr>
        <w:t>.</w:t>
      </w:r>
      <w:r w:rsidR="007365BA" w:rsidRPr="009902E7">
        <w:rPr>
          <w:rFonts w:ascii="Book Antiqua" w:hAnsi="Book Antiqua"/>
          <w:sz w:val="24"/>
          <w:szCs w:val="24"/>
        </w:rPr>
        <w:t xml:space="preserve"> The diagnosis of rPSC is </w:t>
      </w:r>
      <w:r w:rsidR="00972C79" w:rsidRPr="009902E7">
        <w:rPr>
          <w:rFonts w:ascii="Book Antiqua" w:hAnsi="Book Antiqua"/>
          <w:sz w:val="24"/>
          <w:szCs w:val="24"/>
        </w:rPr>
        <w:t xml:space="preserve">usually based on </w:t>
      </w:r>
      <w:r w:rsidR="00557451" w:rsidRPr="009902E7">
        <w:rPr>
          <w:rFonts w:ascii="Book Antiqua" w:hAnsi="Book Antiqua"/>
          <w:sz w:val="24"/>
          <w:szCs w:val="24"/>
        </w:rPr>
        <w:t>the</w:t>
      </w:r>
      <w:r w:rsidR="007365BA" w:rsidRPr="009902E7">
        <w:rPr>
          <w:rFonts w:ascii="Book Antiqua" w:hAnsi="Book Antiqua"/>
          <w:sz w:val="24"/>
          <w:szCs w:val="24"/>
        </w:rPr>
        <w:t xml:space="preserve"> </w:t>
      </w:r>
      <w:r w:rsidR="00D475A5" w:rsidRPr="009902E7">
        <w:rPr>
          <w:rFonts w:ascii="Book Antiqua" w:hAnsi="Book Antiqua"/>
          <w:sz w:val="24"/>
          <w:szCs w:val="24"/>
        </w:rPr>
        <w:t xml:space="preserve">Mayo criteria </w:t>
      </w:r>
      <w:r w:rsidR="007365BA" w:rsidRPr="009902E7">
        <w:rPr>
          <w:rFonts w:ascii="Book Antiqua" w:hAnsi="Book Antiqua"/>
          <w:sz w:val="24"/>
          <w:szCs w:val="24"/>
        </w:rPr>
        <w:t xml:space="preserve">consisting of </w:t>
      </w:r>
      <w:r w:rsidR="00D475A5" w:rsidRPr="009902E7">
        <w:rPr>
          <w:rFonts w:ascii="Book Antiqua" w:hAnsi="Book Antiqua"/>
          <w:sz w:val="24"/>
          <w:szCs w:val="24"/>
        </w:rPr>
        <w:t xml:space="preserve">histological or cholangiographic features of PSC more than 90 d after LT </w:t>
      </w:r>
      <w:r w:rsidR="00972C79" w:rsidRPr="009902E7">
        <w:rPr>
          <w:rFonts w:ascii="Book Antiqua" w:hAnsi="Book Antiqua"/>
          <w:sz w:val="24"/>
          <w:szCs w:val="24"/>
        </w:rPr>
        <w:t xml:space="preserve">in the absence </w:t>
      </w:r>
      <w:r w:rsidR="00D475A5" w:rsidRPr="009902E7">
        <w:rPr>
          <w:rFonts w:ascii="Book Antiqua" w:hAnsi="Book Antiqua"/>
          <w:sz w:val="24"/>
          <w:szCs w:val="24"/>
        </w:rPr>
        <w:t>of hepatic artery thrombosis/ stenosis, chronic ductopenic rejection, ABO incompatibility,</w:t>
      </w:r>
      <w:r w:rsidR="00567951" w:rsidRPr="009902E7">
        <w:rPr>
          <w:rFonts w:ascii="Book Antiqua" w:hAnsi="Book Antiqua"/>
          <w:sz w:val="24"/>
          <w:szCs w:val="24"/>
        </w:rPr>
        <w:t xml:space="preserve"> anastomotic </w:t>
      </w:r>
      <w:r w:rsidR="00E2003A" w:rsidRPr="009902E7">
        <w:rPr>
          <w:rFonts w:ascii="Book Antiqua" w:hAnsi="Book Antiqua"/>
          <w:sz w:val="24"/>
          <w:szCs w:val="24"/>
        </w:rPr>
        <w:t xml:space="preserve">biliary </w:t>
      </w:r>
      <w:r w:rsidR="00567951" w:rsidRPr="009902E7">
        <w:rPr>
          <w:rFonts w:ascii="Book Antiqua" w:hAnsi="Book Antiqua"/>
          <w:sz w:val="24"/>
          <w:szCs w:val="24"/>
        </w:rPr>
        <w:t>strictures</w:t>
      </w:r>
      <w:r w:rsidR="00E2003A" w:rsidRPr="009902E7">
        <w:rPr>
          <w:rFonts w:ascii="Book Antiqua" w:hAnsi="Book Antiqua"/>
          <w:sz w:val="24"/>
          <w:szCs w:val="24"/>
        </w:rPr>
        <w:t xml:space="preserve"> </w:t>
      </w:r>
      <w:r w:rsidR="00D475A5" w:rsidRPr="009902E7">
        <w:rPr>
          <w:rFonts w:ascii="Book Antiqua" w:hAnsi="Book Antiqua"/>
          <w:sz w:val="24"/>
          <w:szCs w:val="24"/>
        </w:rPr>
        <w:t>only, or</w:t>
      </w:r>
      <w:r w:rsidR="00E2003A" w:rsidRPr="009902E7">
        <w:rPr>
          <w:rFonts w:ascii="Book Antiqua" w:hAnsi="Book Antiqua"/>
          <w:sz w:val="24"/>
          <w:szCs w:val="24"/>
        </w:rPr>
        <w:t xml:space="preserve"> non-anastomotic biliary strictures </w:t>
      </w:r>
      <w:r w:rsidR="00D475A5" w:rsidRPr="009902E7">
        <w:rPr>
          <w:rFonts w:ascii="Book Antiqua" w:hAnsi="Book Antiqua"/>
          <w:sz w:val="24"/>
          <w:szCs w:val="24"/>
        </w:rPr>
        <w:t>within 90 d after LT</w:t>
      </w:r>
      <w:r w:rsidR="00760605" w:rsidRPr="009902E7">
        <w:rPr>
          <w:rFonts w:ascii="Book Antiqua" w:hAnsi="Book Antiqua"/>
          <w:sz w:val="24"/>
          <w:szCs w:val="24"/>
          <w:vertAlign w:val="superscript"/>
        </w:rPr>
        <w:t>[</w:t>
      </w:r>
      <w:r w:rsidR="007365BA" w:rsidRPr="009902E7">
        <w:rPr>
          <w:rFonts w:ascii="Book Antiqua" w:hAnsi="Book Antiqua"/>
          <w:sz w:val="24"/>
          <w:szCs w:val="24"/>
        </w:rPr>
        <w:fldChar w:fldCharType="begin">
          <w:fldData xml:space="preserve">PFJlZm1hbj48Q2l0ZT48QXV0aG9yPkdyYXppYWRlaTwvQXV0aG9yPjxZZWFyPjE5OTk8L1llYXI+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dyYXppYWRlaTwvQXV0aG9yPjxZZWFyPjE5OTk8L1llYXI+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7365BA" w:rsidRPr="009902E7">
        <w:rPr>
          <w:rFonts w:ascii="Book Antiqua" w:hAnsi="Book Antiqua"/>
          <w:sz w:val="24"/>
          <w:szCs w:val="24"/>
        </w:rPr>
      </w:r>
      <w:r w:rsidR="007365BA" w:rsidRPr="009902E7">
        <w:rPr>
          <w:rFonts w:ascii="Book Antiqua" w:hAnsi="Book Antiqua"/>
          <w:sz w:val="24"/>
          <w:szCs w:val="24"/>
        </w:rPr>
        <w:fldChar w:fldCharType="separate"/>
      </w:r>
      <w:r w:rsidR="00777593" w:rsidRPr="009902E7">
        <w:rPr>
          <w:rFonts w:ascii="Book Antiqua" w:hAnsi="Book Antiqua"/>
          <w:noProof/>
          <w:sz w:val="24"/>
          <w:szCs w:val="24"/>
          <w:vertAlign w:val="superscript"/>
        </w:rPr>
        <w:t>4</w:t>
      </w:r>
      <w:r w:rsidR="007365BA"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490EC1" w:rsidRPr="009902E7">
        <w:rPr>
          <w:rFonts w:ascii="Book Antiqua" w:hAnsi="Book Antiqua"/>
          <w:sz w:val="24"/>
          <w:szCs w:val="24"/>
        </w:rPr>
        <w:t>.</w:t>
      </w:r>
      <w:r w:rsidR="00024206" w:rsidRPr="009902E7">
        <w:rPr>
          <w:rFonts w:ascii="Book Antiqua" w:hAnsi="Book Antiqua"/>
          <w:sz w:val="24"/>
          <w:szCs w:val="24"/>
        </w:rPr>
        <w:t xml:space="preserve"> </w:t>
      </w:r>
    </w:p>
    <w:p w14:paraId="5FE34A36" w14:textId="016ED416" w:rsidR="00F50B53" w:rsidRPr="009902E7" w:rsidRDefault="003E3D0F" w:rsidP="00723795">
      <w:pPr>
        <w:adjustRightInd w:val="0"/>
        <w:snapToGrid w:val="0"/>
        <w:spacing w:after="0" w:line="360" w:lineRule="auto"/>
        <w:ind w:firstLineChars="100" w:firstLine="240"/>
        <w:jc w:val="both"/>
        <w:rPr>
          <w:rFonts w:ascii="Book Antiqua" w:hAnsi="Book Antiqua" w:cs="Arial"/>
          <w:color w:val="231F20"/>
          <w:sz w:val="24"/>
          <w:szCs w:val="24"/>
        </w:rPr>
      </w:pPr>
      <w:r w:rsidRPr="009902E7">
        <w:rPr>
          <w:rFonts w:ascii="Book Antiqua" w:hAnsi="Book Antiqua" w:cs="Arial"/>
          <w:sz w:val="24"/>
          <w:szCs w:val="24"/>
        </w:rPr>
        <w:t>LT</w:t>
      </w:r>
      <w:r w:rsidR="007E5967" w:rsidRPr="009902E7">
        <w:rPr>
          <w:rFonts w:ascii="Book Antiqua" w:hAnsi="Book Antiqua" w:cs="Arial"/>
          <w:sz w:val="24"/>
          <w:szCs w:val="24"/>
        </w:rPr>
        <w:t xml:space="preserve"> remains the only therapeutic option in patients with end stage liver disease from PSC and there </w:t>
      </w:r>
      <w:r w:rsidR="0042590B" w:rsidRPr="009902E7">
        <w:rPr>
          <w:rFonts w:ascii="Book Antiqua" w:hAnsi="Book Antiqua" w:cs="Arial"/>
          <w:sz w:val="24"/>
          <w:szCs w:val="24"/>
        </w:rPr>
        <w:t xml:space="preserve">are </w:t>
      </w:r>
      <w:r w:rsidR="007E5967" w:rsidRPr="009902E7">
        <w:rPr>
          <w:rFonts w:ascii="Book Antiqua" w:hAnsi="Book Antiqua" w:cs="Arial"/>
          <w:sz w:val="24"/>
          <w:szCs w:val="24"/>
        </w:rPr>
        <w:t xml:space="preserve">no known </w:t>
      </w:r>
      <w:r w:rsidR="00DD6CA2" w:rsidRPr="009902E7">
        <w:rPr>
          <w:rFonts w:ascii="Book Antiqua" w:hAnsi="Book Antiqua" w:cs="Arial"/>
          <w:sz w:val="24"/>
          <w:szCs w:val="24"/>
        </w:rPr>
        <w:t xml:space="preserve">treatments that </w:t>
      </w:r>
      <w:r w:rsidR="007E5967" w:rsidRPr="009902E7">
        <w:rPr>
          <w:rFonts w:ascii="Book Antiqua" w:hAnsi="Book Antiqua" w:cs="Arial"/>
          <w:sz w:val="24"/>
          <w:szCs w:val="24"/>
        </w:rPr>
        <w:t xml:space="preserve">can </w:t>
      </w:r>
      <w:r w:rsidR="00DD6CA2" w:rsidRPr="009902E7">
        <w:rPr>
          <w:rFonts w:ascii="Book Antiqua" w:hAnsi="Book Antiqua" w:cs="Arial"/>
          <w:sz w:val="24"/>
          <w:szCs w:val="24"/>
        </w:rPr>
        <w:t xml:space="preserve">alter the development and/or progression of </w:t>
      </w:r>
      <w:r w:rsidR="0042590B" w:rsidRPr="009902E7">
        <w:rPr>
          <w:rFonts w:ascii="Book Antiqua" w:hAnsi="Book Antiqua" w:cs="Arial"/>
          <w:sz w:val="24"/>
          <w:szCs w:val="24"/>
        </w:rPr>
        <w:t>r</w:t>
      </w:r>
      <w:r w:rsidR="00DD6CA2" w:rsidRPr="009902E7">
        <w:rPr>
          <w:rFonts w:ascii="Book Antiqua" w:hAnsi="Book Antiqua" w:cs="Arial"/>
          <w:sz w:val="24"/>
          <w:szCs w:val="24"/>
        </w:rPr>
        <w:t>PSC after LT</w:t>
      </w:r>
      <w:r w:rsidR="002642C4" w:rsidRPr="009902E7">
        <w:rPr>
          <w:rFonts w:ascii="Book Antiqua" w:hAnsi="Book Antiqua" w:cs="Arial"/>
          <w:sz w:val="24"/>
          <w:szCs w:val="24"/>
        </w:rPr>
        <w:t xml:space="preserve"> which oftentimes requires re-transplantation</w:t>
      </w:r>
      <w:r w:rsidR="00760605" w:rsidRPr="009902E7">
        <w:rPr>
          <w:rFonts w:ascii="Book Antiqua" w:hAnsi="Book Antiqua"/>
          <w:sz w:val="24"/>
          <w:szCs w:val="24"/>
          <w:vertAlign w:val="superscript"/>
        </w:rPr>
        <w:t>[</w:t>
      </w:r>
      <w:r w:rsidR="00DD6CA2" w:rsidRPr="009902E7">
        <w:rPr>
          <w:rFonts w:ascii="Book Antiqua" w:hAnsi="Book Antiqua" w:cs="Arial"/>
          <w:sz w:val="24"/>
          <w:szCs w:val="24"/>
        </w:rPr>
        <w:fldChar w:fldCharType="begin">
          <w:fldData xml:space="preserve">PFJlZm1hbj48Q2l0ZT48QXV0aG9yPkthcmxzZW48L0F1dGhvcj48WWVhcj4yMDE3PC9ZZWFyPjxS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</w:fldData>
        </w:fldChar>
      </w:r>
      <w:r w:rsidR="0004713B" w:rsidRPr="009902E7">
        <w:rPr>
          <w:rFonts w:ascii="Book Antiqua" w:hAnsi="Book Antiqua" w:cs="Arial"/>
          <w:sz w:val="24"/>
          <w:szCs w:val="24"/>
        </w:rPr>
        <w:instrText xml:space="preserve"> ADDIN REFMGR.CITE </w:instrText>
      </w:r>
      <w:r w:rsidR="0004713B" w:rsidRPr="009902E7">
        <w:rPr>
          <w:rFonts w:ascii="Book Antiqua" w:hAnsi="Book Antiqua" w:cs="Arial"/>
          <w:sz w:val="24"/>
          <w:szCs w:val="24"/>
        </w:rPr>
        <w:fldChar w:fldCharType="begin">
          <w:fldData xml:space="preserve">PFJlZm1hbj48Q2l0ZT48QXV0aG9yPkthcmxzZW48L0F1dGhvcj48WWVhcj4yMDE3PC9ZZWFyPjxS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</w:fldData>
        </w:fldChar>
      </w:r>
      <w:r w:rsidR="0004713B" w:rsidRPr="009902E7">
        <w:rPr>
          <w:rFonts w:ascii="Book Antiqua" w:hAnsi="Book Antiqua" w:cs="Arial"/>
          <w:sz w:val="24"/>
          <w:szCs w:val="24"/>
        </w:rPr>
        <w:instrText xml:space="preserve"> ADDIN EN.CITE.DATA </w:instrText>
      </w:r>
      <w:r w:rsidR="0004713B" w:rsidRPr="009902E7">
        <w:rPr>
          <w:rFonts w:ascii="Book Antiqua" w:hAnsi="Book Antiqua" w:cs="Arial"/>
          <w:sz w:val="24"/>
          <w:szCs w:val="24"/>
        </w:rPr>
      </w:r>
      <w:r w:rsidR="0004713B" w:rsidRPr="009902E7">
        <w:rPr>
          <w:rFonts w:ascii="Book Antiqua" w:hAnsi="Book Antiqua" w:cs="Arial"/>
          <w:sz w:val="24"/>
          <w:szCs w:val="24"/>
        </w:rPr>
        <w:fldChar w:fldCharType="end"/>
      </w:r>
      <w:r w:rsidR="00DD6CA2" w:rsidRPr="009902E7">
        <w:rPr>
          <w:rFonts w:ascii="Book Antiqua" w:hAnsi="Book Antiqua" w:cs="Arial"/>
          <w:sz w:val="24"/>
          <w:szCs w:val="24"/>
        </w:rPr>
      </w:r>
      <w:r w:rsidR="00DD6CA2" w:rsidRPr="009902E7">
        <w:rPr>
          <w:rFonts w:ascii="Book Antiqua" w:hAnsi="Book Antiqua" w:cs="Arial"/>
          <w:sz w:val="24"/>
          <w:szCs w:val="24"/>
        </w:rPr>
        <w:fldChar w:fldCharType="separate"/>
      </w:r>
      <w:r w:rsidR="00777593" w:rsidRPr="009902E7">
        <w:rPr>
          <w:rFonts w:ascii="Book Antiqua" w:hAnsi="Book Antiqua" w:cs="Arial"/>
          <w:noProof/>
          <w:sz w:val="24"/>
          <w:szCs w:val="24"/>
          <w:vertAlign w:val="superscript"/>
        </w:rPr>
        <w:t>1</w:t>
      </w:r>
      <w:r w:rsidR="00730821" w:rsidRPr="009902E7">
        <w:rPr>
          <w:rFonts w:ascii="Book Antiqua" w:hAnsi="Book Antiqua" w:cs="Arial"/>
          <w:noProof/>
          <w:sz w:val="24"/>
          <w:szCs w:val="24"/>
          <w:vertAlign w:val="superscript"/>
        </w:rPr>
        <w:t>,</w:t>
      </w:r>
      <w:r w:rsidR="00777593" w:rsidRPr="009902E7">
        <w:rPr>
          <w:rFonts w:ascii="Book Antiqua" w:hAnsi="Book Antiqua" w:cs="Arial"/>
          <w:noProof/>
          <w:sz w:val="24"/>
          <w:szCs w:val="24"/>
          <w:vertAlign w:val="superscript"/>
        </w:rPr>
        <w:t>5</w:t>
      </w:r>
      <w:r w:rsidR="00DD6CA2" w:rsidRPr="009902E7">
        <w:rPr>
          <w:rFonts w:ascii="Book Antiqua" w:hAnsi="Book Antiqua" w:cs="Arial"/>
          <w:sz w:val="24"/>
          <w:szCs w:val="24"/>
        </w:rPr>
        <w:fldChar w:fldCharType="end"/>
      </w:r>
      <w:r w:rsidR="006A36A8" w:rsidRPr="009902E7">
        <w:rPr>
          <w:rFonts w:ascii="Book Antiqua" w:hAnsi="Book Antiqua"/>
          <w:sz w:val="24"/>
          <w:szCs w:val="24"/>
          <w:vertAlign w:val="superscript"/>
        </w:rPr>
        <w:t>]</w:t>
      </w:r>
      <w:r w:rsidR="00490EC1" w:rsidRPr="009902E7">
        <w:rPr>
          <w:rFonts w:ascii="Book Antiqua" w:hAnsi="Book Antiqua"/>
          <w:sz w:val="24"/>
          <w:szCs w:val="24"/>
        </w:rPr>
        <w:t>.</w:t>
      </w:r>
      <w:r w:rsidR="00DD6CA2" w:rsidRPr="009902E7">
        <w:rPr>
          <w:rFonts w:ascii="Book Antiqua" w:hAnsi="Book Antiqua" w:cs="Arial"/>
          <w:sz w:val="24"/>
          <w:szCs w:val="24"/>
        </w:rPr>
        <w:t xml:space="preserve"> </w:t>
      </w:r>
      <w:r w:rsidR="007604A9" w:rsidRPr="009902E7">
        <w:rPr>
          <w:rFonts w:ascii="Book Antiqua" w:hAnsi="Book Antiqua" w:cs="Arial"/>
          <w:sz w:val="24"/>
          <w:szCs w:val="24"/>
        </w:rPr>
        <w:t xml:space="preserve">Different risk factors for rPSC have been identified by individual groups: </w:t>
      </w:r>
      <w:r w:rsidR="006B04D0" w:rsidRPr="009902E7">
        <w:rPr>
          <w:rFonts w:ascii="Book Antiqua" w:hAnsi="Book Antiqua" w:cs="Arial"/>
          <w:sz w:val="24"/>
          <w:szCs w:val="24"/>
        </w:rPr>
        <w:t xml:space="preserve">male recipient gender, cholangiocarcinoma </w:t>
      </w:r>
      <w:r w:rsidR="0042590B" w:rsidRPr="009902E7">
        <w:rPr>
          <w:rFonts w:ascii="Book Antiqua" w:hAnsi="Book Antiqua" w:cs="Arial"/>
          <w:sz w:val="24"/>
          <w:szCs w:val="24"/>
        </w:rPr>
        <w:t>identified on explant histology</w:t>
      </w:r>
      <w:r w:rsidR="007604A9" w:rsidRPr="009902E7">
        <w:rPr>
          <w:rFonts w:ascii="Book Antiqua" w:hAnsi="Book Antiqua" w:cs="Arial"/>
          <w:sz w:val="24"/>
          <w:szCs w:val="24"/>
        </w:rPr>
        <w:t xml:space="preserve">, extended criteria </w:t>
      </w:r>
      <w:r w:rsidR="006B04D0" w:rsidRPr="009902E7">
        <w:rPr>
          <w:rFonts w:ascii="Book Antiqua" w:hAnsi="Book Antiqua" w:cs="Arial"/>
          <w:sz w:val="24"/>
          <w:szCs w:val="24"/>
        </w:rPr>
        <w:t>donor allograft, first-degree-related donor and acute cellular rejection</w:t>
      </w:r>
      <w:r w:rsidR="00760605" w:rsidRPr="009902E7">
        <w:rPr>
          <w:rFonts w:ascii="Book Antiqua" w:hAnsi="Book Antiqua"/>
          <w:sz w:val="24"/>
          <w:szCs w:val="24"/>
          <w:vertAlign w:val="superscript"/>
        </w:rPr>
        <w:t>[</w:t>
      </w:r>
      <w:r w:rsidR="006B04D0" w:rsidRPr="009902E7">
        <w:rPr>
          <w:rFonts w:ascii="Book Antiqua" w:hAnsi="Book Antiqua" w:cs="Arial"/>
          <w:sz w:val="24"/>
          <w:szCs w:val="24"/>
        </w:rPr>
        <w:fldChar w:fldCharType="begin"/>
      </w:r>
      <w:r w:rsidR="0004713B" w:rsidRPr="009902E7">
        <w:rPr>
          <w:rFonts w:ascii="Book Antiqua" w:hAnsi="Book Antiqua" w:cs="Arial"/>
          <w:sz w:val="24"/>
          <w:szCs w:val="24"/>
        </w:rPr>
        <w:instrText xml:space="preserve"> ADDIN REFMGR.CITE &lt;Refman&gt;&lt;Cite&gt;&lt;Author&gt;Carbone&lt;/Author&gt;&lt;Year&gt;2013&lt;/Year&gt;&lt;RecNum&gt;2756&lt;/RecNum&gt;&lt;IDText&gt;Autoimmune liver disease, autoimmunity and liver transplantation.&lt;/IDText&gt;&lt;MDL Ref_Type="Journal"&gt;&lt;Ref_Type&gt;Journal&lt;/Ref_Type&gt;&lt;Ref_ID&gt;2756&lt;/Ref_ID&gt;&lt;Title_Primary&gt;Autoimmune liver disease, autoimmunity and liver transplantation.&lt;/Title_Primary&gt;&lt;Authors_Primary&gt;Carbone,Marco&lt;/Authors_Primary&gt;&lt;Authors_Primary&gt;Neuberger,James&lt;/Authors_Primary&gt;&lt;Date_Primary&gt;2013&lt;/Date_Primary&gt;&lt;Keywords&gt;Disease&lt;/Keywords&gt;&lt;Keywords&gt;Autoimmunity&lt;/Keywords&gt;&lt;Keywords&gt;Liver&lt;/Keywords&gt;&lt;Keywords&gt;Liver Transplantation&lt;/Keywords&gt;&lt;Keywords&gt;transplantation&lt;/Keywords&gt;&lt;Reprint&gt;Not in File&lt;/Reprint&gt;&lt;Start_Page&gt;210&lt;/Start_Page&gt;&lt;End_Page&gt;223&lt;/End_Page&gt;&lt;Periodical&gt;J Hepatol&lt;/Periodical&gt;&lt;Volume&gt;60&lt;/Volume&gt;&lt;ZZ_JournalFull&gt;&lt;f name="System"&gt;J Hepatol&lt;/f&gt;&lt;/ZZ_JournalFull&gt;&lt;ZZ_WorkformID&gt;1&lt;/ZZ_WorkformID&gt;&lt;/MDL&gt;&lt;/Cite&gt;&lt;/Refman&gt;</w:instrText>
      </w:r>
      <w:r w:rsidR="006B04D0" w:rsidRPr="009902E7">
        <w:rPr>
          <w:rFonts w:ascii="Book Antiqua" w:hAnsi="Book Antiqua" w:cs="Arial"/>
          <w:sz w:val="24"/>
          <w:szCs w:val="24"/>
        </w:rPr>
        <w:fldChar w:fldCharType="separate"/>
      </w:r>
      <w:r w:rsidR="00777593" w:rsidRPr="009902E7">
        <w:rPr>
          <w:rFonts w:ascii="Book Antiqua" w:hAnsi="Book Antiqua" w:cs="Arial"/>
          <w:noProof/>
          <w:sz w:val="24"/>
          <w:szCs w:val="24"/>
          <w:vertAlign w:val="superscript"/>
        </w:rPr>
        <w:t>6</w:t>
      </w:r>
      <w:r w:rsidR="006B04D0" w:rsidRPr="009902E7">
        <w:rPr>
          <w:rFonts w:ascii="Book Antiqua" w:hAnsi="Book Antiqua" w:cs="Arial"/>
          <w:sz w:val="24"/>
          <w:szCs w:val="24"/>
        </w:rPr>
        <w:fldChar w:fldCharType="end"/>
      </w:r>
      <w:r w:rsidR="006A36A8" w:rsidRPr="009902E7">
        <w:rPr>
          <w:rFonts w:ascii="Book Antiqua" w:hAnsi="Book Antiqua"/>
          <w:sz w:val="24"/>
          <w:szCs w:val="24"/>
          <w:vertAlign w:val="superscript"/>
        </w:rPr>
        <w:t>]</w:t>
      </w:r>
      <w:r w:rsidR="00490EC1" w:rsidRPr="009902E7">
        <w:rPr>
          <w:rFonts w:ascii="Book Antiqua" w:hAnsi="Book Antiqua"/>
          <w:sz w:val="24"/>
          <w:szCs w:val="24"/>
        </w:rPr>
        <w:t>.</w:t>
      </w:r>
      <w:r w:rsidR="006B04D0" w:rsidRPr="009902E7">
        <w:rPr>
          <w:rFonts w:ascii="Book Antiqua" w:hAnsi="Book Antiqua" w:cs="Arial"/>
          <w:sz w:val="24"/>
          <w:szCs w:val="24"/>
        </w:rPr>
        <w:t xml:space="preserve"> </w:t>
      </w:r>
      <w:r w:rsidR="006B04D0" w:rsidRPr="009902E7">
        <w:rPr>
          <w:rFonts w:ascii="Book Antiqua" w:hAnsi="Book Antiqua" w:cs="Arial"/>
          <w:color w:val="231F20"/>
          <w:sz w:val="24"/>
          <w:szCs w:val="24"/>
        </w:rPr>
        <w:t>A</w:t>
      </w:r>
      <w:r w:rsidR="005D27AA" w:rsidRPr="009902E7">
        <w:rPr>
          <w:rFonts w:ascii="Book Antiqua" w:hAnsi="Book Antiqua" w:cs="Arial"/>
          <w:color w:val="231F20"/>
          <w:sz w:val="24"/>
          <w:szCs w:val="24"/>
        </w:rPr>
        <w:t xml:space="preserve">lthough </w:t>
      </w:r>
      <w:r w:rsidR="007E5967" w:rsidRPr="009902E7">
        <w:rPr>
          <w:rFonts w:ascii="Book Antiqua" w:hAnsi="Book Antiqua" w:cs="Arial"/>
          <w:color w:val="231F20"/>
          <w:sz w:val="24"/>
          <w:szCs w:val="24"/>
        </w:rPr>
        <w:t xml:space="preserve">the </w:t>
      </w:r>
      <w:r w:rsidR="005D27AA" w:rsidRPr="009902E7">
        <w:rPr>
          <w:rFonts w:ascii="Book Antiqua" w:hAnsi="Book Antiqua" w:cs="Arial"/>
          <w:color w:val="231F20"/>
          <w:sz w:val="24"/>
          <w:szCs w:val="24"/>
        </w:rPr>
        <w:t xml:space="preserve">association of </w:t>
      </w:r>
      <w:r w:rsidR="00F50B53" w:rsidRPr="009902E7">
        <w:rPr>
          <w:rFonts w:ascii="Book Antiqua" w:hAnsi="Book Antiqua" w:cs="Arial"/>
          <w:color w:val="231F20"/>
          <w:sz w:val="24"/>
          <w:szCs w:val="24"/>
        </w:rPr>
        <w:t>ulcerative colitis (UC)</w:t>
      </w:r>
      <w:r w:rsidR="005D27AA" w:rsidRPr="009902E7">
        <w:rPr>
          <w:rFonts w:ascii="Book Antiqua" w:hAnsi="Book Antiqua" w:cs="Arial"/>
          <w:color w:val="231F20"/>
          <w:sz w:val="24"/>
          <w:szCs w:val="24"/>
        </w:rPr>
        <w:t xml:space="preserve"> and PSC is </w:t>
      </w:r>
      <w:r w:rsidR="007E5967" w:rsidRPr="009902E7">
        <w:rPr>
          <w:rFonts w:ascii="Book Antiqua" w:hAnsi="Book Antiqua" w:cs="Arial"/>
          <w:color w:val="231F20"/>
          <w:sz w:val="24"/>
          <w:szCs w:val="24"/>
        </w:rPr>
        <w:t xml:space="preserve">widely </w:t>
      </w:r>
      <w:r w:rsidR="00304292" w:rsidRPr="009902E7">
        <w:rPr>
          <w:rFonts w:ascii="Book Antiqua" w:hAnsi="Book Antiqua" w:cs="Arial"/>
          <w:color w:val="231F20"/>
          <w:sz w:val="24"/>
          <w:szCs w:val="24"/>
        </w:rPr>
        <w:t>acknowledged</w:t>
      </w:r>
      <w:r w:rsidR="00760605" w:rsidRPr="009902E7">
        <w:rPr>
          <w:rFonts w:ascii="Book Antiqua" w:hAnsi="Book Antiqua"/>
          <w:sz w:val="24"/>
          <w:szCs w:val="24"/>
          <w:vertAlign w:val="superscript"/>
        </w:rPr>
        <w:t>[</w:t>
      </w:r>
      <w:r w:rsidR="00FE3B0B" w:rsidRPr="009902E7">
        <w:rPr>
          <w:rFonts w:ascii="Book Antiqua" w:hAnsi="Book Antiqua" w:cs="Arial"/>
          <w:color w:val="231F20"/>
          <w:sz w:val="24"/>
          <w:szCs w:val="24"/>
        </w:rPr>
        <w:fldChar w:fldCharType="begin"/>
      </w:r>
      <w:r w:rsidR="0004713B" w:rsidRPr="009902E7">
        <w:rPr>
          <w:rFonts w:ascii="Book Antiqua" w:hAnsi="Book Antiqua" w:cs="Arial"/>
          <w:color w:val="231F20"/>
          <w:sz w:val="24"/>
          <w:szCs w:val="24"/>
        </w:rPr>
        <w:instrText xml:space="preserve"> ADDIN REFMGR.CITE &lt;Refman&gt;&lt;Cite&gt;&lt;Author&gt;Loftus&lt;/Author&gt;&lt;Year&gt;2005&lt;/Year&gt;&lt;RecNum&gt;2755&lt;/RecNum&gt;&lt;IDText&gt;PSC-IBD: a unique form of inflammatory bowel disease associated with primary sclerosing cholangitis.&lt;/IDText&gt;&lt;MDL Ref_Type="Journal"&gt;&lt;Ref_Type&gt;Journal&lt;/Ref_Type&gt;&lt;Ref_ID&gt;2755&lt;/Ref_ID&gt;&lt;Title_Primary&gt;PSC-IBD: a unique form of inflammatory bowel disease associated with primary sclerosing cholangitis.&lt;/Title_Primary&gt;&lt;Authors_Primary&gt;Loftus,EV Jr&lt;/Authors_Primary&gt;&lt;Authors_Primary&gt;Harewood,GC&lt;/Authors_Primary&gt;&lt;Authors_Primary&gt;Loftus,CG&lt;/Authors_Primary&gt;&lt;Authors_Primary&gt;Tremaine,WJ&lt;/Authors_Primary&gt;&lt;Authors_Primary&gt;Harmsen,WS&lt;/Authors_Primary&gt;&lt;Authors_Primary&gt;Zinsmeister,AR&lt;/Authors_Primary&gt;&lt;Authors_Primary&gt;Jewell,DA&lt;/Authors_Primary&gt;&lt;Authors_Primary&gt;Sandborn,WJ&lt;/Authors_Primary&gt;&lt;Date_Primary&gt;2005&lt;/Date_Primary&gt;&lt;Keywords&gt;Inflammatory bowel disease&lt;/Keywords&gt;&lt;Keywords&gt;Disease&lt;/Keywords&gt;&lt;Reprint&gt;Not in File&lt;/Reprint&gt;&lt;Start_Page&gt;91&lt;/Start_Page&gt;&lt;End_Page&gt;96&lt;/End_Page&gt;&lt;Periodical&gt;Gut&lt;/Periodical&gt;&lt;Volume&gt;54&lt;/Volume&gt;&lt;ZZ_JournalFull&gt;&lt;f name="System"&gt;Gut&lt;/f&gt;&lt;/ZZ_JournalFull&gt;&lt;ZZ_WorkformID&gt;1&lt;/ZZ_WorkformID&gt;&lt;/MDL&gt;&lt;/Cite&gt;&lt;/Refman&gt;</w:instrText>
      </w:r>
      <w:r w:rsidR="00FE3B0B" w:rsidRPr="009902E7">
        <w:rPr>
          <w:rFonts w:ascii="Book Antiqua" w:hAnsi="Book Antiqua" w:cs="Arial"/>
          <w:color w:val="231F20"/>
          <w:sz w:val="24"/>
          <w:szCs w:val="24"/>
        </w:rPr>
        <w:fldChar w:fldCharType="separate"/>
      </w:r>
      <w:r w:rsidR="00777593" w:rsidRPr="009902E7">
        <w:rPr>
          <w:rFonts w:ascii="Book Antiqua" w:hAnsi="Book Antiqua" w:cs="Arial"/>
          <w:noProof/>
          <w:color w:val="231F20"/>
          <w:sz w:val="24"/>
          <w:szCs w:val="24"/>
          <w:vertAlign w:val="superscript"/>
        </w:rPr>
        <w:t>7</w:t>
      </w:r>
      <w:r w:rsidR="00FE3B0B" w:rsidRPr="009902E7">
        <w:rPr>
          <w:rFonts w:ascii="Book Antiqua" w:hAnsi="Book Antiqua" w:cs="Arial"/>
          <w:color w:val="231F20"/>
          <w:sz w:val="24"/>
          <w:szCs w:val="24"/>
        </w:rPr>
        <w:fldChar w:fldCharType="end"/>
      </w:r>
      <w:r w:rsidR="006A36A8" w:rsidRPr="009902E7">
        <w:rPr>
          <w:rFonts w:ascii="Book Antiqua" w:hAnsi="Book Antiqua"/>
          <w:sz w:val="24"/>
          <w:szCs w:val="24"/>
          <w:vertAlign w:val="superscript"/>
        </w:rPr>
        <w:t>]</w:t>
      </w:r>
      <w:r w:rsidR="00490EC1" w:rsidRPr="009902E7">
        <w:rPr>
          <w:rFonts w:ascii="Book Antiqua" w:hAnsi="Book Antiqua"/>
          <w:sz w:val="24"/>
          <w:szCs w:val="24"/>
        </w:rPr>
        <w:t>,</w:t>
      </w:r>
      <w:r w:rsidR="005D27AA" w:rsidRPr="009902E7">
        <w:rPr>
          <w:rFonts w:ascii="Book Antiqua" w:hAnsi="Book Antiqua" w:cs="Arial"/>
          <w:color w:val="231F20"/>
          <w:sz w:val="24"/>
          <w:szCs w:val="24"/>
        </w:rPr>
        <w:t xml:space="preserve"> there </w:t>
      </w:r>
      <w:r w:rsidR="007E5967" w:rsidRPr="009902E7">
        <w:rPr>
          <w:rFonts w:ascii="Book Antiqua" w:hAnsi="Book Antiqua" w:cs="Arial"/>
          <w:color w:val="231F20"/>
          <w:sz w:val="24"/>
          <w:szCs w:val="24"/>
        </w:rPr>
        <w:t>is</w:t>
      </w:r>
      <w:r w:rsidR="005D27AA" w:rsidRPr="009902E7">
        <w:rPr>
          <w:rFonts w:ascii="Book Antiqua" w:hAnsi="Book Antiqua" w:cs="Arial"/>
          <w:color w:val="231F20"/>
          <w:sz w:val="24"/>
          <w:szCs w:val="24"/>
        </w:rPr>
        <w:t xml:space="preserve"> </w:t>
      </w:r>
      <w:r w:rsidR="007E5967" w:rsidRPr="009902E7">
        <w:rPr>
          <w:rFonts w:ascii="Book Antiqua" w:hAnsi="Book Antiqua" w:cs="Arial"/>
          <w:color w:val="231F20"/>
          <w:sz w:val="24"/>
          <w:szCs w:val="24"/>
        </w:rPr>
        <w:t xml:space="preserve">a lack of understanding with regards to the effect of UC on the risk of developing rPSC in </w:t>
      </w:r>
      <w:r w:rsidR="005D27AA" w:rsidRPr="009902E7">
        <w:rPr>
          <w:rFonts w:ascii="Book Antiqua" w:hAnsi="Book Antiqua" w:cs="Arial"/>
          <w:color w:val="231F20"/>
          <w:sz w:val="24"/>
          <w:szCs w:val="24"/>
        </w:rPr>
        <w:t xml:space="preserve">LT recipients. </w:t>
      </w:r>
    </w:p>
    <w:p w14:paraId="00F4764F" w14:textId="3C387576" w:rsidR="00616A85" w:rsidRPr="009902E7" w:rsidRDefault="009F7D44" w:rsidP="004C46F2">
      <w:pPr>
        <w:adjustRightInd w:val="0"/>
        <w:snapToGrid w:val="0"/>
        <w:spacing w:after="0" w:line="360" w:lineRule="auto"/>
        <w:ind w:firstLineChars="100" w:firstLine="240"/>
        <w:jc w:val="both"/>
        <w:rPr>
          <w:rFonts w:ascii="Book Antiqua" w:hAnsi="Book Antiqua" w:cs="Arial"/>
          <w:b/>
          <w:sz w:val="24"/>
          <w:szCs w:val="24"/>
        </w:rPr>
      </w:pPr>
      <w:r w:rsidRPr="009902E7">
        <w:rPr>
          <w:rFonts w:ascii="Book Antiqua" w:hAnsi="Book Antiqua" w:cs="Arial"/>
          <w:color w:val="231F20"/>
          <w:sz w:val="24"/>
          <w:szCs w:val="24"/>
        </w:rPr>
        <w:t>Some authors have suggested</w:t>
      </w:r>
      <w:r w:rsidR="004C5129" w:rsidRPr="009902E7">
        <w:rPr>
          <w:rFonts w:ascii="Book Antiqua" w:hAnsi="Book Antiqua" w:cs="Arial"/>
          <w:color w:val="231F20"/>
          <w:sz w:val="24"/>
          <w:szCs w:val="24"/>
        </w:rPr>
        <w:t xml:space="preserve"> that the presence of </w:t>
      </w:r>
      <w:r w:rsidR="0080072C" w:rsidRPr="009902E7">
        <w:rPr>
          <w:rFonts w:ascii="Book Antiqua" w:hAnsi="Book Antiqua" w:cs="Arial"/>
          <w:color w:val="231F20"/>
          <w:sz w:val="24"/>
          <w:szCs w:val="24"/>
        </w:rPr>
        <w:t>the</w:t>
      </w:r>
      <w:r w:rsidR="008E243B" w:rsidRPr="009902E7">
        <w:rPr>
          <w:rFonts w:ascii="Book Antiqua" w:hAnsi="Book Antiqua" w:cs="Arial"/>
          <w:color w:val="231F20"/>
          <w:sz w:val="24"/>
          <w:szCs w:val="24"/>
        </w:rPr>
        <w:t xml:space="preserve"> </w:t>
      </w:r>
      <w:r w:rsidR="004C5129" w:rsidRPr="009902E7">
        <w:rPr>
          <w:rFonts w:ascii="Book Antiqua" w:hAnsi="Book Antiqua" w:cs="Arial"/>
          <w:color w:val="231F20"/>
          <w:sz w:val="24"/>
          <w:szCs w:val="24"/>
        </w:rPr>
        <w:t>colon at LT is associated with an increased risk of rPSC</w:t>
      </w:r>
      <w:r w:rsidR="00760605" w:rsidRPr="009902E7">
        <w:rPr>
          <w:rFonts w:ascii="Book Antiqua" w:hAnsi="Book Antiqua"/>
          <w:sz w:val="24"/>
          <w:szCs w:val="24"/>
          <w:vertAlign w:val="superscript"/>
        </w:rPr>
        <w:t>[</w:t>
      </w:r>
      <w:r w:rsidR="00F50B53" w:rsidRPr="009902E7">
        <w:rPr>
          <w:rFonts w:ascii="Book Antiqua" w:hAnsi="Book Antiqua" w:cs="Arial"/>
          <w:color w:val="231F20"/>
          <w:sz w:val="24"/>
          <w:szCs w:val="24"/>
        </w:rPr>
        <w:fldChar w:fldCharType="begin"/>
      </w:r>
      <w:r w:rsidR="0004713B" w:rsidRPr="009902E7">
        <w:rPr>
          <w:rFonts w:ascii="Book Antiqua" w:hAnsi="Book Antiqua" w:cs="Arial"/>
          <w:color w:val="231F20"/>
          <w:sz w:val="24"/>
          <w:szCs w:val="24"/>
        </w:rPr>
        <w:instrText xml:space="preserve"> ADDIN REFMGR.CITE &lt;Refman&gt;&lt;Cite&gt;&lt;Author&gt;Vera&lt;/Author&gt;&lt;Year&gt;2002&lt;/Year&gt;&lt;RecNum&gt;2735&lt;/RecNum&gt;&lt;IDText&gt;Risk factors for recurrence of primary sclerosing cholangitis of liver allograft&lt;/IDText&gt;&lt;MDL Ref_Type="Journal"&gt;&lt;Ref_Type&gt;Journal&lt;/Ref_Type&gt;&lt;Ref_ID&gt;2735&lt;/Ref_ID&gt;&lt;Title_Primary&gt;Risk factors for recurrence of primary sclerosing cholangitis of liver allograft&lt;/Title_Primary&gt;&lt;Authors_Primary&gt;Vera,A.&lt;/Authors_Primary&gt;&lt;Authors_Primary&gt;Moledina,S.&lt;/Authors_Primary&gt;&lt;Authors_Primary&gt;Gunson,B.&lt;/Authors_Primary&gt;&lt;Authors_Primary&gt;Hubscher,S.&lt;/Authors_Primary&gt;&lt;Authors_Primary&gt;Mirza,D.&lt;/Authors_Primary&gt;&lt;Authors_Primary&gt;Olliff,S.&lt;/Authors_Primary&gt;&lt;Authors_Primary&gt;Neuberger,J.&lt;/Authors_Primary&gt;&lt;Date_Primary&gt;2002/12/14&lt;/Date_Primary&gt;&lt;Keywords&gt;analysis&lt;/Keywords&gt;&lt;Keywords&gt;Cholangitis,Sclerosing&lt;/Keywords&gt;&lt;Keywords&gt;Colon&lt;/Keywords&gt;&lt;Keywords&gt;Disease&lt;/Keywords&gt;&lt;Keywords&gt;etiology&lt;/Keywords&gt;&lt;Keywords&gt;Female&lt;/Keywords&gt;&lt;Keywords&gt;Graft Survival&lt;/Keywords&gt;&lt;Keywords&gt;Humans&lt;/Keywords&gt;&lt;Keywords&gt;Inflammatory bowel disease&lt;/Keywords&gt;&lt;Keywords&gt;Liver&lt;/Keywords&gt;&lt;Keywords&gt;Liver Transplantation&lt;/Keywords&gt;&lt;Keywords&gt;Male&lt;/Keywords&gt;&lt;Keywords&gt;Multivariate Analysis&lt;/Keywords&gt;&lt;Keywords&gt;Postoperative Complications&lt;/Keywords&gt;&lt;Keywords&gt;Recurrence&lt;/Keywords&gt;&lt;Keywords&gt;Retrospective Studies&lt;/Keywords&gt;&lt;Keywords&gt;Risk&lt;/Keywords&gt;&lt;Keywords&gt;Risk Factors&lt;/Keywords&gt;&lt;Keywords&gt;Time Factors&lt;/Keywords&gt;&lt;Keywords&gt;transplantation&lt;/Keywords&gt;&lt;Reprint&gt;Not in File&lt;/Reprint&gt;&lt;Start_Page&gt;1943&lt;/Start_Page&gt;&lt;End_Page&gt;1944&lt;/End_Page&gt;&lt;Periodical&gt;Lancet&lt;/Periodical&gt;&lt;Volume&gt;360&lt;/Volume&gt;&lt;Issue&gt;9349&lt;/Issue&gt;&lt;Misc_3&gt;S0140-6736(02)11861-7 [pii];10.1016/S0140-6736(02)11861-7 [doi]&lt;/Misc_3&gt;&lt;Address&gt;Liver Unit, Queen Elizabeth Hospital, B15 2TH, Birmingham, UK&lt;/Address&gt;&lt;Web_URL&gt;PM:12493264&lt;/Web_URL&gt;&lt;ZZ_JournalStdAbbrev&gt;&lt;f name="System"&gt;Lancet&lt;/f&gt;&lt;/ZZ_JournalStdAbbrev&gt;&lt;ZZ_WorkformID&gt;1&lt;/ZZ_WorkformID&gt;&lt;/MDL&gt;&lt;/Cite&gt;&lt;/Refman&gt;</w:instrText>
      </w:r>
      <w:r w:rsidR="00F50B53" w:rsidRPr="009902E7">
        <w:rPr>
          <w:rFonts w:ascii="Book Antiqua" w:hAnsi="Book Antiqua" w:cs="Arial"/>
          <w:color w:val="231F20"/>
          <w:sz w:val="24"/>
          <w:szCs w:val="24"/>
        </w:rPr>
        <w:fldChar w:fldCharType="separate"/>
      </w:r>
      <w:r w:rsidR="00777593" w:rsidRPr="009902E7">
        <w:rPr>
          <w:rFonts w:ascii="Book Antiqua" w:hAnsi="Book Antiqua" w:cs="Arial"/>
          <w:noProof/>
          <w:color w:val="231F20"/>
          <w:sz w:val="24"/>
          <w:szCs w:val="24"/>
          <w:vertAlign w:val="superscript"/>
        </w:rPr>
        <w:t>8</w:t>
      </w:r>
      <w:r w:rsidR="00F50B53" w:rsidRPr="009902E7">
        <w:rPr>
          <w:rFonts w:ascii="Book Antiqua" w:hAnsi="Book Antiqua" w:cs="Arial"/>
          <w:color w:val="231F20"/>
          <w:sz w:val="24"/>
          <w:szCs w:val="24"/>
        </w:rPr>
        <w:fldChar w:fldCharType="end"/>
      </w:r>
      <w:r w:rsidR="006A36A8" w:rsidRPr="009902E7">
        <w:rPr>
          <w:rFonts w:ascii="Book Antiqua" w:hAnsi="Book Antiqua"/>
          <w:sz w:val="24"/>
          <w:szCs w:val="24"/>
          <w:vertAlign w:val="superscript"/>
        </w:rPr>
        <w:t>]</w:t>
      </w:r>
      <w:r w:rsidR="0080072C" w:rsidRPr="009902E7">
        <w:rPr>
          <w:rFonts w:ascii="Book Antiqua" w:hAnsi="Book Antiqua"/>
          <w:sz w:val="24"/>
          <w:szCs w:val="24"/>
        </w:rPr>
        <w:t xml:space="preserve">. Three recent discoveries support a mechanistic link </w:t>
      </w:r>
      <w:r w:rsidR="000E37D3" w:rsidRPr="009902E7">
        <w:rPr>
          <w:rFonts w:ascii="Book Antiqua" w:hAnsi="Book Antiqua"/>
          <w:sz w:val="24"/>
          <w:szCs w:val="24"/>
        </w:rPr>
        <w:t xml:space="preserve">between the colon and PSC, and the </w:t>
      </w:r>
      <w:r w:rsidR="000E37D3" w:rsidRPr="009902E7">
        <w:rPr>
          <w:rFonts w:ascii="Book Antiqua" w:hAnsi="Book Antiqua" w:cs="Arial"/>
          <w:color w:val="231F20"/>
          <w:sz w:val="24"/>
          <w:szCs w:val="24"/>
        </w:rPr>
        <w:t>same pathways that drive PSC in the non-transplant population might lead to the development of rPSC after LT</w:t>
      </w:r>
      <w:r w:rsidR="000E37D3" w:rsidRPr="009902E7">
        <w:rPr>
          <w:rFonts w:ascii="Book Antiqua" w:hAnsi="Book Antiqua"/>
          <w:sz w:val="24"/>
          <w:szCs w:val="24"/>
        </w:rPr>
        <w:t>.</w:t>
      </w:r>
      <w:r w:rsidR="00FD4699" w:rsidRPr="009902E7">
        <w:rPr>
          <w:rFonts w:ascii="Book Antiqua" w:hAnsi="Book Antiqua" w:cs="Arial"/>
          <w:color w:val="231F20"/>
          <w:sz w:val="24"/>
          <w:szCs w:val="24"/>
        </w:rPr>
        <w:t xml:space="preserve"> First, </w:t>
      </w:r>
      <w:r w:rsidR="004C5129" w:rsidRPr="009902E7">
        <w:rPr>
          <w:rFonts w:ascii="Book Antiqua" w:hAnsi="Book Antiqua" w:cs="Arial"/>
          <w:color w:val="231F20"/>
          <w:sz w:val="24"/>
          <w:szCs w:val="24"/>
        </w:rPr>
        <w:t xml:space="preserve">intestinal inflammation may fuel hepatic inflammation </w:t>
      </w:r>
      <w:r w:rsidR="00FD4699" w:rsidRPr="009902E7">
        <w:rPr>
          <w:rFonts w:ascii="Book Antiqua" w:hAnsi="Book Antiqua" w:cs="Arial"/>
          <w:i/>
          <w:color w:val="231F20"/>
          <w:sz w:val="24"/>
          <w:szCs w:val="24"/>
        </w:rPr>
        <w:t>via</w:t>
      </w:r>
      <w:r w:rsidR="00FD4699" w:rsidRPr="009902E7">
        <w:rPr>
          <w:rFonts w:ascii="Book Antiqua" w:hAnsi="Book Antiqua" w:cs="Arial"/>
          <w:color w:val="231F20"/>
          <w:sz w:val="24"/>
          <w:szCs w:val="24"/>
        </w:rPr>
        <w:t xml:space="preserve"> </w:t>
      </w:r>
      <w:r w:rsidR="00664E25" w:rsidRPr="009902E7">
        <w:rPr>
          <w:rFonts w:ascii="Book Antiqua" w:hAnsi="Book Antiqua" w:cs="Arial"/>
          <w:color w:val="231F20"/>
          <w:sz w:val="24"/>
          <w:szCs w:val="24"/>
        </w:rPr>
        <w:t>shared leukocyte recruitment pathways of the gut-liver axis</w:t>
      </w:r>
      <w:r w:rsidR="00760605" w:rsidRPr="009902E7">
        <w:rPr>
          <w:rFonts w:ascii="Book Antiqua" w:hAnsi="Book Antiqua"/>
          <w:sz w:val="24"/>
          <w:szCs w:val="24"/>
          <w:vertAlign w:val="superscript"/>
        </w:rPr>
        <w:t>[</w:t>
      </w:r>
      <w:r w:rsidR="00EE729E" w:rsidRPr="009902E7">
        <w:rPr>
          <w:rFonts w:ascii="Book Antiqua" w:hAnsi="Book Antiqua" w:cs="Arial"/>
          <w:color w:val="231F20"/>
          <w:sz w:val="24"/>
          <w:szCs w:val="24"/>
        </w:rPr>
        <w:fldChar w:fldCharType="begin"/>
      </w:r>
      <w:r w:rsidR="0004713B" w:rsidRPr="009902E7">
        <w:rPr>
          <w:rFonts w:ascii="Book Antiqua" w:hAnsi="Book Antiqua" w:cs="Arial"/>
          <w:color w:val="231F20"/>
          <w:sz w:val="24"/>
          <w:szCs w:val="24"/>
        </w:rPr>
        <w:instrText xml:space="preserve"> ADDIN REFMGR.CITE &lt;Refman&gt;&lt;Cite&gt;&lt;Author&gt;Trivedi&lt;/Author&gt;&lt;Year&gt;2016&lt;/Year&gt;&lt;RecNum&gt;2758&lt;/RecNum&gt;&lt;IDText&gt;Gut-liver immunity&lt;/IDText&gt;&lt;MDL Ref_Type="Journal"&gt;&lt;Ref_Type&gt;Journal&lt;/Ref_Type&gt;&lt;Ref_ID&gt;2758&lt;/Ref_ID&gt;&lt;Title_Primary&gt;Gut-liver immunity&lt;/Title_Primary&gt;&lt;Authors_Primary&gt;Trivedi,Palak J.&lt;/Authors_Primary&gt;&lt;Authors_Primary&gt;Adams,David H.&lt;/Authors_Primary&gt;&lt;Date_Primary&gt;2016&lt;/Date_Primary&gt;&lt;Keywords&gt;Immunity&lt;/Keywords&gt;&lt;Reprint&gt;Not in File&lt;/Reprint&gt;&lt;Start_Page&gt;1187&lt;/Start_Page&gt;&lt;End_Page&gt;1189&lt;/End_Page&gt;&lt;Periodical&gt;J Hepatol&lt;/Periodical&gt;&lt;Volume&gt;64&lt;/Volume&gt;&lt;ZZ_JournalFull&gt;&lt;f name="System"&gt;J Hepatol&lt;/f&gt;&lt;/ZZ_JournalFull&gt;&lt;ZZ_WorkformID&gt;1&lt;/ZZ_WorkformID&gt;&lt;/MDL&gt;&lt;/Cite&gt;&lt;/Refman&gt;</w:instrText>
      </w:r>
      <w:r w:rsidR="00EE729E" w:rsidRPr="009902E7">
        <w:rPr>
          <w:rFonts w:ascii="Book Antiqua" w:hAnsi="Book Antiqua" w:cs="Arial"/>
          <w:color w:val="231F20"/>
          <w:sz w:val="24"/>
          <w:szCs w:val="24"/>
        </w:rPr>
        <w:fldChar w:fldCharType="separate"/>
      </w:r>
      <w:r w:rsidR="00777593" w:rsidRPr="009902E7">
        <w:rPr>
          <w:rFonts w:ascii="Book Antiqua" w:hAnsi="Book Antiqua" w:cs="Arial"/>
          <w:noProof/>
          <w:color w:val="231F20"/>
          <w:sz w:val="24"/>
          <w:szCs w:val="24"/>
          <w:vertAlign w:val="superscript"/>
        </w:rPr>
        <w:t>9</w:t>
      </w:r>
      <w:r w:rsidR="00EE729E" w:rsidRPr="009902E7">
        <w:rPr>
          <w:rFonts w:ascii="Book Antiqua" w:hAnsi="Book Antiqua" w:cs="Arial"/>
          <w:color w:val="231F20"/>
          <w:sz w:val="24"/>
          <w:szCs w:val="24"/>
        </w:rPr>
        <w:fldChar w:fldCharType="end"/>
      </w:r>
      <w:r w:rsidR="006A36A8" w:rsidRPr="009902E7">
        <w:rPr>
          <w:rFonts w:ascii="Book Antiqua" w:hAnsi="Book Antiqua"/>
          <w:sz w:val="24"/>
          <w:szCs w:val="24"/>
          <w:vertAlign w:val="superscript"/>
        </w:rPr>
        <w:t>]</w:t>
      </w:r>
      <w:r w:rsidR="0019188B" w:rsidRPr="009902E7">
        <w:rPr>
          <w:rFonts w:ascii="Book Antiqua" w:hAnsi="Book Antiqua"/>
          <w:sz w:val="24"/>
          <w:szCs w:val="24"/>
        </w:rPr>
        <w:t>.</w:t>
      </w:r>
      <w:r w:rsidRPr="009902E7">
        <w:rPr>
          <w:rFonts w:ascii="Book Antiqua" w:hAnsi="Book Antiqua" w:cs="Arial"/>
          <w:color w:val="231F20"/>
          <w:sz w:val="24"/>
          <w:szCs w:val="24"/>
        </w:rPr>
        <w:t xml:space="preserve"> </w:t>
      </w:r>
      <w:r w:rsidR="004C5129" w:rsidRPr="009902E7">
        <w:rPr>
          <w:rFonts w:ascii="Book Antiqua" w:hAnsi="Book Antiqua" w:cs="Arial"/>
          <w:color w:val="231F20"/>
          <w:sz w:val="24"/>
          <w:szCs w:val="24"/>
        </w:rPr>
        <w:t>Homing molecules</w:t>
      </w:r>
      <w:r w:rsidRPr="009902E7">
        <w:rPr>
          <w:rFonts w:ascii="Book Antiqua" w:hAnsi="Book Antiqua" w:cs="Arial"/>
          <w:color w:val="231F20"/>
          <w:sz w:val="24"/>
          <w:szCs w:val="24"/>
        </w:rPr>
        <w:t xml:space="preserve"> such as</w:t>
      </w:r>
      <w:r w:rsidR="004C5129" w:rsidRPr="009902E7">
        <w:rPr>
          <w:rFonts w:ascii="Book Antiqua" w:hAnsi="Book Antiqua" w:cs="Arial"/>
          <w:color w:val="231F20"/>
          <w:sz w:val="24"/>
          <w:szCs w:val="24"/>
        </w:rPr>
        <w:t xml:space="preserve"> mucosal vascular addressin cell adhesion molecule 1 (MADCAM1) and the gut-associated chemokine (C-C motif) ligand 25, which are normally restricted to the gut, are abnormally upregulated in the liver of PSC patients and facilitate the recruitment of </w:t>
      </w:r>
      <w:r w:rsidR="00710E64" w:rsidRPr="009902E7">
        <w:rPr>
          <w:rFonts w:ascii="Book Antiqua" w:hAnsi="Book Antiqua" w:cs="Arial"/>
          <w:color w:val="231F20"/>
          <w:sz w:val="24"/>
          <w:szCs w:val="24"/>
        </w:rPr>
        <w:t xml:space="preserve">enteric-primed </w:t>
      </w:r>
      <w:r w:rsidR="004C5129" w:rsidRPr="009902E7">
        <w:rPr>
          <w:rFonts w:ascii="Book Antiqua" w:hAnsi="Book Antiqua" w:cs="Arial"/>
          <w:color w:val="231F20"/>
          <w:sz w:val="24"/>
          <w:szCs w:val="24"/>
        </w:rPr>
        <w:t>destructive α4β7-positive lymphocytes into the liver</w:t>
      </w:r>
      <w:r w:rsidR="00760605" w:rsidRPr="009902E7">
        <w:rPr>
          <w:rFonts w:ascii="Book Antiqua" w:hAnsi="Book Antiqua"/>
          <w:sz w:val="24"/>
          <w:szCs w:val="24"/>
          <w:vertAlign w:val="superscript"/>
        </w:rPr>
        <w:t>[</w:t>
      </w:r>
      <w:r w:rsidR="002A3AF6" w:rsidRPr="009902E7">
        <w:rPr>
          <w:rFonts w:ascii="Book Antiqua" w:hAnsi="Book Antiqua"/>
          <w:sz w:val="24"/>
          <w:szCs w:val="24"/>
          <w:vertAlign w:val="superscript"/>
        </w:rPr>
        <w:fldChar w:fldCharType="begin">
          <w:fldData xml:space="preserve">PFJlZm1hbj48Q2l0ZT48QXV0aG9yPkdyYW50PC9BdXRob3I+PFllYXI+MjAwMTwvWWVhcj48UmVj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=
</w:fldData>
        </w:fldChar>
      </w:r>
      <w:r w:rsidR="0004713B" w:rsidRPr="009902E7">
        <w:rPr>
          <w:rFonts w:ascii="Book Antiqua" w:hAnsi="Book Antiqua"/>
          <w:sz w:val="24"/>
          <w:szCs w:val="24"/>
          <w:vertAlign w:val="superscript"/>
        </w:rPr>
        <w:instrText xml:space="preserve"> ADDIN REFMGR.CITE </w:instrText>
      </w:r>
      <w:r w:rsidR="0004713B" w:rsidRPr="009902E7">
        <w:rPr>
          <w:rFonts w:ascii="Book Antiqua" w:hAnsi="Book Antiqua"/>
          <w:sz w:val="24"/>
          <w:szCs w:val="24"/>
          <w:vertAlign w:val="superscript"/>
        </w:rPr>
        <w:fldChar w:fldCharType="begin">
          <w:fldData xml:space="preserve">PFJlZm1hbj48Q2l0ZT48QXV0aG9yPkdyYW50PC9BdXRob3I+PFllYXI+MjAwMTwvWWVhcj48UmVj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=
</w:fldData>
        </w:fldChar>
      </w:r>
      <w:r w:rsidR="0004713B" w:rsidRPr="009902E7">
        <w:rPr>
          <w:rFonts w:ascii="Book Antiqua" w:hAnsi="Book Antiqua"/>
          <w:sz w:val="24"/>
          <w:szCs w:val="24"/>
          <w:vertAlign w:val="superscript"/>
        </w:rPr>
        <w:instrText xml:space="preserve"> ADDIN EN.CITE.DATA </w:instrText>
      </w:r>
      <w:r w:rsidR="0004713B" w:rsidRPr="009902E7">
        <w:rPr>
          <w:rFonts w:ascii="Book Antiqua" w:hAnsi="Book Antiqua"/>
          <w:sz w:val="24"/>
          <w:szCs w:val="24"/>
          <w:vertAlign w:val="superscript"/>
        </w:rPr>
      </w:r>
      <w:r w:rsidR="0004713B" w:rsidRPr="009902E7">
        <w:rPr>
          <w:rFonts w:ascii="Book Antiqua" w:hAnsi="Book Antiqua"/>
          <w:sz w:val="24"/>
          <w:szCs w:val="24"/>
          <w:vertAlign w:val="superscript"/>
        </w:rPr>
        <w:fldChar w:fldCharType="end"/>
      </w:r>
      <w:r w:rsidR="002A3AF6" w:rsidRPr="009902E7">
        <w:rPr>
          <w:rFonts w:ascii="Book Antiqua" w:hAnsi="Book Antiqua"/>
          <w:sz w:val="24"/>
          <w:szCs w:val="24"/>
          <w:vertAlign w:val="superscript"/>
        </w:rPr>
      </w:r>
      <w:r w:rsidR="002A3AF6" w:rsidRPr="009902E7">
        <w:rPr>
          <w:rFonts w:ascii="Book Antiqua" w:hAnsi="Book Antiqua"/>
          <w:sz w:val="24"/>
          <w:szCs w:val="24"/>
          <w:vertAlign w:val="superscript"/>
        </w:rPr>
        <w:fldChar w:fldCharType="separate"/>
      </w:r>
      <w:r w:rsidR="002A3AF6" w:rsidRPr="009902E7">
        <w:rPr>
          <w:rFonts w:ascii="Book Antiqua" w:hAnsi="Book Antiqua"/>
          <w:noProof/>
          <w:sz w:val="24"/>
          <w:szCs w:val="24"/>
          <w:vertAlign w:val="superscript"/>
        </w:rPr>
        <w:t>10</w:t>
      </w:r>
      <w:r w:rsidR="00730821"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11</w:t>
      </w:r>
      <w:r w:rsidR="002A3AF6" w:rsidRPr="009902E7">
        <w:rPr>
          <w:rFonts w:ascii="Book Antiqua" w:hAnsi="Book Antiqua"/>
          <w:sz w:val="24"/>
          <w:szCs w:val="24"/>
          <w:vertAlign w:val="superscript"/>
        </w:rPr>
        <w:fldChar w:fldCharType="end"/>
      </w:r>
      <w:r w:rsidR="006A36A8" w:rsidRPr="009902E7">
        <w:rPr>
          <w:rFonts w:ascii="Book Antiqua" w:hAnsi="Book Antiqua"/>
          <w:sz w:val="24"/>
          <w:szCs w:val="24"/>
          <w:vertAlign w:val="superscript"/>
        </w:rPr>
        <w:t>]</w:t>
      </w:r>
      <w:r w:rsidR="0019188B" w:rsidRPr="009902E7">
        <w:rPr>
          <w:rFonts w:ascii="Book Antiqua" w:hAnsi="Book Antiqua" w:cs="Arial"/>
          <w:color w:val="231F20"/>
          <w:sz w:val="24"/>
          <w:szCs w:val="24"/>
        </w:rPr>
        <w:t xml:space="preserve">. </w:t>
      </w:r>
      <w:r w:rsidR="00EE729E" w:rsidRPr="009902E7">
        <w:rPr>
          <w:rFonts w:ascii="Book Antiqua" w:hAnsi="Book Antiqua" w:cs="Arial"/>
          <w:color w:val="231F20"/>
          <w:sz w:val="24"/>
          <w:szCs w:val="24"/>
        </w:rPr>
        <w:t xml:space="preserve">Additionally, as a consequence of intestinal inflammation, failure of the gut mucosal barrier with translocation of enteric pathogens to the portal circulation </w:t>
      </w:r>
      <w:r w:rsidR="00EE729E" w:rsidRPr="009902E7">
        <w:rPr>
          <w:rFonts w:ascii="Book Antiqua" w:hAnsi="Book Antiqua" w:cs="Arial"/>
          <w:color w:val="231F20"/>
          <w:sz w:val="24"/>
          <w:szCs w:val="24"/>
        </w:rPr>
        <w:lastRenderedPageBreak/>
        <w:t xml:space="preserve">can drive hepatic inflammation </w:t>
      </w:r>
      <w:r w:rsidR="00EE729E" w:rsidRPr="009902E7">
        <w:rPr>
          <w:rFonts w:ascii="Book Antiqua" w:hAnsi="Book Antiqua" w:cs="Arial"/>
          <w:i/>
          <w:color w:val="231F20"/>
          <w:sz w:val="24"/>
          <w:szCs w:val="24"/>
        </w:rPr>
        <w:t>via</w:t>
      </w:r>
      <w:r w:rsidR="00EE729E" w:rsidRPr="009902E7">
        <w:rPr>
          <w:rFonts w:ascii="Book Antiqua" w:hAnsi="Book Antiqua" w:cs="Arial"/>
          <w:color w:val="231F20"/>
          <w:sz w:val="24"/>
          <w:szCs w:val="24"/>
        </w:rPr>
        <w:t xml:space="preserve"> </w:t>
      </w:r>
      <w:r w:rsidR="003E3D0F" w:rsidRPr="009902E7">
        <w:rPr>
          <w:rFonts w:ascii="Book Antiqua" w:hAnsi="Book Antiqua" w:cs="Arial"/>
          <w:color w:val="231F20"/>
          <w:sz w:val="24"/>
          <w:szCs w:val="24"/>
        </w:rPr>
        <w:t>epithelial pattern recognition receptor</w:t>
      </w:r>
      <w:r w:rsidR="00EE729E" w:rsidRPr="009902E7">
        <w:rPr>
          <w:rFonts w:ascii="Book Antiqua" w:hAnsi="Book Antiqua" w:cs="Arial"/>
          <w:color w:val="231F20"/>
          <w:sz w:val="24"/>
          <w:szCs w:val="24"/>
        </w:rPr>
        <w:t xml:space="preserve"> activation</w:t>
      </w:r>
      <w:r w:rsidR="00760605" w:rsidRPr="009902E7">
        <w:rPr>
          <w:rFonts w:ascii="Book Antiqua" w:hAnsi="Book Antiqua"/>
          <w:sz w:val="24"/>
          <w:szCs w:val="24"/>
          <w:vertAlign w:val="superscript"/>
        </w:rPr>
        <w:t>[</w:t>
      </w:r>
      <w:r w:rsidR="00EE729E" w:rsidRPr="009902E7">
        <w:rPr>
          <w:rFonts w:ascii="Book Antiqua" w:hAnsi="Book Antiqua" w:cs="Arial"/>
          <w:color w:val="231F20"/>
          <w:sz w:val="24"/>
          <w:szCs w:val="24"/>
        </w:rPr>
        <w:fldChar w:fldCharType="begin"/>
      </w:r>
      <w:r w:rsidR="0004713B" w:rsidRPr="009902E7">
        <w:rPr>
          <w:rFonts w:ascii="Book Antiqua" w:hAnsi="Book Antiqua" w:cs="Arial"/>
          <w:color w:val="231F20"/>
          <w:sz w:val="24"/>
          <w:szCs w:val="24"/>
        </w:rPr>
        <w:instrText xml:space="preserve"> ADDIN REFMGR.CITE &lt;Refman&gt;&lt;Cite&gt;&lt;Author&gt;Trivedi&lt;/Author&gt;&lt;Year&gt;2016&lt;/Year&gt;&lt;RecNum&gt;2758&lt;/RecNum&gt;&lt;IDText&gt;Gut-liver immunity&lt;/IDText&gt;&lt;MDL Ref_Type="Journal"&gt;&lt;Ref_Type&gt;Journal&lt;/Ref_Type&gt;&lt;Ref_ID&gt;2758&lt;/Ref_ID&gt;&lt;Title_Primary&gt;Gut-liver immunity&lt;/Title_Primary&gt;&lt;Authors_Primary&gt;Trivedi,Palak J.&lt;/Authors_Primary&gt;&lt;Authors_Primary&gt;Adams,David H.&lt;/Authors_Primary&gt;&lt;Date_Primary&gt;2016&lt;/Date_Primary&gt;&lt;Keywords&gt;Immunity&lt;/Keywords&gt;&lt;Reprint&gt;Not in File&lt;/Reprint&gt;&lt;Start_Page&gt;1187&lt;/Start_Page&gt;&lt;End_Page&gt;1189&lt;/End_Page&gt;&lt;Periodical&gt;J Hepatol&lt;/Periodical&gt;&lt;Volume&gt;64&lt;/Volume&gt;&lt;ZZ_JournalFull&gt;&lt;f name="System"&gt;J Hepatol&lt;/f&gt;&lt;/ZZ_JournalFull&gt;&lt;ZZ_WorkformID&gt;1&lt;/ZZ_WorkformID&gt;&lt;/MDL&gt;&lt;/Cite&gt;&lt;/Refman&gt;</w:instrText>
      </w:r>
      <w:r w:rsidR="00EE729E" w:rsidRPr="009902E7">
        <w:rPr>
          <w:rFonts w:ascii="Book Antiqua" w:hAnsi="Book Antiqua" w:cs="Arial"/>
          <w:color w:val="231F20"/>
          <w:sz w:val="24"/>
          <w:szCs w:val="24"/>
        </w:rPr>
        <w:fldChar w:fldCharType="separate"/>
      </w:r>
      <w:r w:rsidR="00777593" w:rsidRPr="009902E7">
        <w:rPr>
          <w:rFonts w:ascii="Book Antiqua" w:hAnsi="Book Antiqua" w:cs="Arial"/>
          <w:noProof/>
          <w:color w:val="231F20"/>
          <w:sz w:val="24"/>
          <w:szCs w:val="24"/>
          <w:vertAlign w:val="superscript"/>
        </w:rPr>
        <w:t>9</w:t>
      </w:r>
      <w:r w:rsidR="00EE729E" w:rsidRPr="009902E7">
        <w:rPr>
          <w:rFonts w:ascii="Book Antiqua" w:hAnsi="Book Antiqua" w:cs="Arial"/>
          <w:color w:val="231F20"/>
          <w:sz w:val="24"/>
          <w:szCs w:val="24"/>
        </w:rPr>
        <w:fldChar w:fldCharType="end"/>
      </w:r>
      <w:r w:rsidR="006A36A8" w:rsidRPr="009902E7">
        <w:rPr>
          <w:rFonts w:ascii="Book Antiqua" w:hAnsi="Book Antiqua"/>
          <w:sz w:val="24"/>
          <w:szCs w:val="24"/>
          <w:vertAlign w:val="superscript"/>
        </w:rPr>
        <w:t>]</w:t>
      </w:r>
      <w:r w:rsidR="0019188B" w:rsidRPr="009902E7">
        <w:rPr>
          <w:rFonts w:ascii="Book Antiqua" w:hAnsi="Book Antiqua" w:cs="Arial"/>
          <w:color w:val="231F20"/>
          <w:sz w:val="24"/>
          <w:szCs w:val="24"/>
        </w:rPr>
        <w:t xml:space="preserve">. </w:t>
      </w:r>
      <w:r w:rsidR="005547D8" w:rsidRPr="009902E7">
        <w:rPr>
          <w:rFonts w:ascii="Book Antiqua" w:hAnsi="Book Antiqua" w:cs="Arial"/>
          <w:color w:val="231F20"/>
          <w:sz w:val="24"/>
          <w:szCs w:val="24"/>
        </w:rPr>
        <w:t xml:space="preserve">Third, independent from </w:t>
      </w:r>
      <w:r w:rsidR="001B6B69" w:rsidRPr="009902E7">
        <w:rPr>
          <w:rFonts w:ascii="Book Antiqua" w:hAnsi="Book Antiqua" w:cs="Arial"/>
          <w:color w:val="231F20"/>
          <w:sz w:val="24"/>
          <w:szCs w:val="24"/>
        </w:rPr>
        <w:t>inflammatory bowel disease (</w:t>
      </w:r>
      <w:r w:rsidR="005547D8" w:rsidRPr="009902E7">
        <w:rPr>
          <w:rFonts w:ascii="Book Antiqua" w:hAnsi="Book Antiqua" w:cs="Arial"/>
          <w:color w:val="231F20"/>
          <w:sz w:val="24"/>
          <w:szCs w:val="24"/>
        </w:rPr>
        <w:t>IB</w:t>
      </w:r>
      <w:r w:rsidR="001B6B69" w:rsidRPr="009902E7">
        <w:rPr>
          <w:rFonts w:ascii="Book Antiqua" w:hAnsi="Book Antiqua" w:cs="Arial"/>
          <w:color w:val="231F20"/>
          <w:sz w:val="24"/>
          <w:szCs w:val="24"/>
        </w:rPr>
        <w:t>D)</w:t>
      </w:r>
      <w:r w:rsidR="005547D8" w:rsidRPr="009902E7">
        <w:rPr>
          <w:rFonts w:ascii="Book Antiqua" w:hAnsi="Book Antiqua" w:cs="Arial"/>
          <w:color w:val="231F20"/>
          <w:sz w:val="24"/>
          <w:szCs w:val="24"/>
        </w:rPr>
        <w:t xml:space="preserve">, intestinal dysbiosis </w:t>
      </w:r>
      <w:r w:rsidR="001B6B69" w:rsidRPr="009902E7">
        <w:rPr>
          <w:rFonts w:ascii="Book Antiqua" w:hAnsi="Book Antiqua" w:cs="Arial"/>
          <w:color w:val="231F20"/>
          <w:sz w:val="24"/>
          <w:szCs w:val="24"/>
        </w:rPr>
        <w:t>was found to</w:t>
      </w:r>
      <w:r w:rsidR="005547D8" w:rsidRPr="009902E7">
        <w:rPr>
          <w:rFonts w:ascii="Book Antiqua" w:hAnsi="Book Antiqua" w:cs="Arial"/>
          <w:color w:val="231F20"/>
          <w:sz w:val="24"/>
          <w:szCs w:val="24"/>
        </w:rPr>
        <w:t xml:space="preserve"> be associated with PSC</w:t>
      </w:r>
      <w:r w:rsidR="001B6B69" w:rsidRPr="009902E7">
        <w:rPr>
          <w:rFonts w:ascii="Book Antiqua" w:hAnsi="Book Antiqua" w:cs="Arial"/>
          <w:color w:val="231F20"/>
          <w:sz w:val="24"/>
          <w:szCs w:val="24"/>
        </w:rPr>
        <w:t>, indicating that the intestinal microbiome might play a role in PSC pathogenesis</w:t>
      </w:r>
      <w:r w:rsidR="00760605" w:rsidRPr="009902E7">
        <w:rPr>
          <w:rFonts w:ascii="Book Antiqua" w:hAnsi="Book Antiqua"/>
          <w:sz w:val="24"/>
          <w:szCs w:val="24"/>
          <w:vertAlign w:val="superscript"/>
        </w:rPr>
        <w:t>[</w:t>
      </w:r>
      <w:r w:rsidR="00EE729E" w:rsidRPr="009902E7">
        <w:rPr>
          <w:rFonts w:ascii="Book Antiqua" w:hAnsi="Book Antiqua" w:cs="Arial"/>
          <w:color w:val="231F20"/>
          <w:sz w:val="24"/>
          <w:szCs w:val="24"/>
        </w:rPr>
        <w:fldChar w:fldCharType="begin">
          <w:fldData xml:space="preserve">PFJlZm1hbj48Q2l0ZT48QXV0aG9yPlNhYmlubzwvQXV0aG9yPjxZZWFyPjIwMTY8L1llYXI+PFJl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</w:fldData>
        </w:fldChar>
      </w:r>
      <w:r w:rsidR="0004713B" w:rsidRPr="009902E7">
        <w:rPr>
          <w:rFonts w:ascii="Book Antiqua" w:hAnsi="Book Antiqua" w:cs="Arial"/>
          <w:color w:val="231F20"/>
          <w:sz w:val="24"/>
          <w:szCs w:val="24"/>
        </w:rPr>
        <w:instrText xml:space="preserve"> ADDIN REFMGR.CITE </w:instrText>
      </w:r>
      <w:r w:rsidR="0004713B" w:rsidRPr="009902E7">
        <w:rPr>
          <w:rFonts w:ascii="Book Antiqua" w:hAnsi="Book Antiqua" w:cs="Arial"/>
          <w:color w:val="231F20"/>
          <w:sz w:val="24"/>
          <w:szCs w:val="24"/>
        </w:rPr>
        <w:fldChar w:fldCharType="begin">
          <w:fldData xml:space="preserve">PFJlZm1hbj48Q2l0ZT48QXV0aG9yPlNhYmlubzwvQXV0aG9yPjxZZWFyPjIwMTY8L1llYXI+PFJl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</w:fldData>
        </w:fldChar>
      </w:r>
      <w:r w:rsidR="0004713B" w:rsidRPr="009902E7">
        <w:rPr>
          <w:rFonts w:ascii="Book Antiqua" w:hAnsi="Book Antiqua" w:cs="Arial"/>
          <w:color w:val="231F20"/>
          <w:sz w:val="24"/>
          <w:szCs w:val="24"/>
        </w:rPr>
        <w:instrText xml:space="preserve"> ADDIN EN.CITE.DATA </w:instrText>
      </w:r>
      <w:r w:rsidR="0004713B" w:rsidRPr="009902E7">
        <w:rPr>
          <w:rFonts w:ascii="Book Antiqua" w:hAnsi="Book Antiqua" w:cs="Arial"/>
          <w:color w:val="231F20"/>
          <w:sz w:val="24"/>
          <w:szCs w:val="24"/>
        </w:rPr>
      </w:r>
      <w:r w:rsidR="0004713B" w:rsidRPr="009902E7">
        <w:rPr>
          <w:rFonts w:ascii="Book Antiqua" w:hAnsi="Book Antiqua" w:cs="Arial"/>
          <w:color w:val="231F20"/>
          <w:sz w:val="24"/>
          <w:szCs w:val="24"/>
        </w:rPr>
        <w:fldChar w:fldCharType="end"/>
      </w:r>
      <w:r w:rsidR="00EE729E" w:rsidRPr="009902E7">
        <w:rPr>
          <w:rFonts w:ascii="Book Antiqua" w:hAnsi="Book Antiqua" w:cs="Arial"/>
          <w:color w:val="231F20"/>
          <w:sz w:val="24"/>
          <w:szCs w:val="24"/>
        </w:rPr>
      </w:r>
      <w:r w:rsidR="00EE729E" w:rsidRPr="009902E7">
        <w:rPr>
          <w:rFonts w:ascii="Book Antiqua" w:hAnsi="Book Antiqua" w:cs="Arial"/>
          <w:color w:val="231F20"/>
          <w:sz w:val="24"/>
          <w:szCs w:val="24"/>
        </w:rPr>
        <w:fldChar w:fldCharType="separate"/>
      </w:r>
      <w:r w:rsidR="002A3AF6" w:rsidRPr="009902E7">
        <w:rPr>
          <w:rFonts w:ascii="Book Antiqua" w:hAnsi="Book Antiqua" w:cs="Arial"/>
          <w:noProof/>
          <w:color w:val="231F20"/>
          <w:sz w:val="24"/>
          <w:szCs w:val="24"/>
          <w:vertAlign w:val="superscript"/>
        </w:rPr>
        <w:t>12</w:t>
      </w:r>
      <w:r w:rsidR="00EE729E" w:rsidRPr="009902E7">
        <w:rPr>
          <w:rFonts w:ascii="Book Antiqua" w:hAnsi="Book Antiqua" w:cs="Arial"/>
          <w:color w:val="231F20"/>
          <w:sz w:val="24"/>
          <w:szCs w:val="24"/>
        </w:rPr>
        <w:fldChar w:fldCharType="end"/>
      </w:r>
      <w:r w:rsidR="006A36A8" w:rsidRPr="009902E7">
        <w:rPr>
          <w:rFonts w:ascii="Book Antiqua" w:hAnsi="Book Antiqua"/>
          <w:sz w:val="24"/>
          <w:szCs w:val="24"/>
          <w:vertAlign w:val="superscript"/>
        </w:rPr>
        <w:t>]</w:t>
      </w:r>
      <w:r w:rsidR="0019188B" w:rsidRPr="009902E7">
        <w:rPr>
          <w:rFonts w:ascii="Book Antiqua" w:hAnsi="Book Antiqua" w:cs="Arial"/>
          <w:color w:val="231F20"/>
          <w:sz w:val="24"/>
          <w:szCs w:val="24"/>
        </w:rPr>
        <w:t xml:space="preserve">. </w:t>
      </w:r>
      <w:r w:rsidRPr="009902E7">
        <w:rPr>
          <w:rFonts w:ascii="Book Antiqua" w:hAnsi="Book Antiqua" w:cs="Arial"/>
          <w:color w:val="231F20"/>
          <w:sz w:val="24"/>
          <w:szCs w:val="24"/>
        </w:rPr>
        <w:t xml:space="preserve">This </w:t>
      </w:r>
      <w:r w:rsidR="00EE729E" w:rsidRPr="009902E7">
        <w:rPr>
          <w:rFonts w:ascii="Book Antiqua" w:hAnsi="Book Antiqua" w:cs="Arial"/>
          <w:color w:val="231F20"/>
          <w:sz w:val="24"/>
          <w:szCs w:val="24"/>
        </w:rPr>
        <w:t>article reviews the published evidence on</w:t>
      </w:r>
      <w:r w:rsidRPr="009902E7">
        <w:rPr>
          <w:rFonts w:ascii="Book Antiqua" w:hAnsi="Book Antiqua" w:cs="Arial"/>
          <w:color w:val="231F20"/>
          <w:sz w:val="24"/>
          <w:szCs w:val="24"/>
        </w:rPr>
        <w:t xml:space="preserve"> the role of colectomy in preventing rPSC in LT recipients.</w:t>
      </w:r>
    </w:p>
    <w:p w14:paraId="1712C7B8" w14:textId="77777777" w:rsidR="00616A85" w:rsidRPr="009902E7" w:rsidRDefault="00616A85">
      <w:pPr>
        <w:adjustRightInd w:val="0"/>
        <w:snapToGrid w:val="0"/>
        <w:spacing w:after="0" w:line="360" w:lineRule="auto"/>
        <w:jc w:val="both"/>
        <w:rPr>
          <w:rFonts w:ascii="Book Antiqua" w:hAnsi="Book Antiqua" w:cs="Arial"/>
          <w:b/>
          <w:sz w:val="24"/>
          <w:szCs w:val="24"/>
        </w:rPr>
      </w:pPr>
    </w:p>
    <w:p w14:paraId="5A6BE31D" w14:textId="6555A99C" w:rsidR="00D14196" w:rsidRPr="009902E7" w:rsidRDefault="006E66AE">
      <w:pPr>
        <w:adjustRightInd w:val="0"/>
        <w:snapToGrid w:val="0"/>
        <w:spacing w:after="0" w:line="360" w:lineRule="auto"/>
        <w:jc w:val="both"/>
        <w:rPr>
          <w:rFonts w:ascii="Book Antiqua" w:hAnsi="Book Antiqua" w:cs="Arial"/>
          <w:b/>
          <w:sz w:val="24"/>
          <w:szCs w:val="24"/>
        </w:rPr>
      </w:pPr>
      <w:r w:rsidRPr="009902E7">
        <w:rPr>
          <w:rFonts w:ascii="Book Antiqua" w:hAnsi="Book Antiqua" w:cs="Arial"/>
          <w:b/>
          <w:sz w:val="24"/>
          <w:szCs w:val="24"/>
        </w:rPr>
        <w:t xml:space="preserve">MATERIALS AND </w:t>
      </w:r>
      <w:r w:rsidR="00D14196" w:rsidRPr="009902E7">
        <w:rPr>
          <w:rFonts w:ascii="Book Antiqua" w:hAnsi="Book Antiqua" w:cs="Arial"/>
          <w:b/>
          <w:sz w:val="24"/>
          <w:szCs w:val="24"/>
        </w:rPr>
        <w:t>METHODS</w:t>
      </w:r>
    </w:p>
    <w:p w14:paraId="77F4C060" w14:textId="77777777" w:rsidR="001D0BCE" w:rsidRPr="009902E7" w:rsidRDefault="001D0BCE">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Literature search strategy</w:t>
      </w:r>
    </w:p>
    <w:p w14:paraId="038511D9" w14:textId="3EBEA517" w:rsidR="005E5F73" w:rsidRPr="009902E7" w:rsidRDefault="00365AB1">
      <w:pPr>
        <w:adjustRightInd w:val="0"/>
        <w:snapToGrid w:val="0"/>
        <w:spacing w:after="0" w:line="360" w:lineRule="auto"/>
        <w:jc w:val="both"/>
        <w:rPr>
          <w:rFonts w:ascii="Book Antiqua" w:hAnsi="Book Antiqua"/>
          <w:sz w:val="24"/>
          <w:szCs w:val="24"/>
        </w:rPr>
      </w:pPr>
      <w:r w:rsidRPr="009902E7">
        <w:rPr>
          <w:rFonts w:ascii="Book Antiqua" w:hAnsi="Book Antiqua"/>
          <w:sz w:val="24"/>
          <w:szCs w:val="24"/>
        </w:rPr>
        <w:t xml:space="preserve">A comprehensive literature search was conducted using the databases of </w:t>
      </w:r>
      <w:r w:rsidR="001D0BCE" w:rsidRPr="009902E7">
        <w:rPr>
          <w:rFonts w:ascii="Book Antiqua" w:hAnsi="Book Antiqua"/>
          <w:sz w:val="24"/>
          <w:szCs w:val="24"/>
        </w:rPr>
        <w:t>Pubmed, EMBASE, Medline OvidSP, ISI Web of Science</w:t>
      </w:r>
      <w:r w:rsidRPr="009902E7">
        <w:rPr>
          <w:rFonts w:ascii="Book Antiqua" w:hAnsi="Book Antiqua"/>
          <w:sz w:val="24"/>
          <w:szCs w:val="24"/>
        </w:rPr>
        <w:t>,</w:t>
      </w:r>
      <w:r w:rsidR="001D0BCE" w:rsidRPr="009902E7">
        <w:rPr>
          <w:rFonts w:ascii="Book Antiqua" w:hAnsi="Book Antiqua"/>
          <w:sz w:val="24"/>
          <w:szCs w:val="24"/>
        </w:rPr>
        <w:t xml:space="preserve"> Lista (EBSCO</w:t>
      </w:r>
      <w:r w:rsidRPr="009902E7">
        <w:rPr>
          <w:rFonts w:ascii="Book Antiqua" w:hAnsi="Book Antiqua"/>
          <w:sz w:val="24"/>
          <w:szCs w:val="24"/>
        </w:rPr>
        <w:t xml:space="preserve">) and the Cochrane library. </w:t>
      </w:r>
      <w:r w:rsidR="00366751" w:rsidRPr="009902E7">
        <w:rPr>
          <w:rFonts w:ascii="Book Antiqua" w:hAnsi="Book Antiqua"/>
          <w:sz w:val="24"/>
          <w:szCs w:val="24"/>
        </w:rPr>
        <w:t>Title, abstract, keywords and full-text of a</w:t>
      </w:r>
      <w:r w:rsidR="00921ED8" w:rsidRPr="009902E7">
        <w:rPr>
          <w:rFonts w:ascii="Book Antiqua" w:hAnsi="Book Antiqua"/>
          <w:sz w:val="24"/>
          <w:szCs w:val="24"/>
        </w:rPr>
        <w:t>rticles published in the time period from</w:t>
      </w:r>
      <w:r w:rsidR="00A060EC" w:rsidRPr="009902E7">
        <w:rPr>
          <w:rFonts w:ascii="Book Antiqua" w:hAnsi="Book Antiqua"/>
          <w:sz w:val="24"/>
          <w:szCs w:val="24"/>
        </w:rPr>
        <w:t xml:space="preserve"> </w:t>
      </w:r>
      <w:r w:rsidR="00921ED8" w:rsidRPr="009902E7">
        <w:rPr>
          <w:rFonts w:ascii="Book Antiqua" w:hAnsi="Book Antiqua"/>
          <w:sz w:val="24"/>
          <w:szCs w:val="24"/>
        </w:rPr>
        <w:t>1945 un</w:t>
      </w:r>
      <w:r w:rsidR="002642C4" w:rsidRPr="009902E7">
        <w:rPr>
          <w:rFonts w:ascii="Book Antiqua" w:hAnsi="Book Antiqua"/>
          <w:sz w:val="24"/>
          <w:szCs w:val="24"/>
        </w:rPr>
        <w:t>til 29</w:t>
      </w:r>
      <w:r w:rsidR="00921ED8" w:rsidRPr="009902E7">
        <w:rPr>
          <w:rFonts w:ascii="Book Antiqua" w:hAnsi="Book Antiqua"/>
          <w:sz w:val="24"/>
          <w:szCs w:val="24"/>
          <w:vertAlign w:val="superscript"/>
        </w:rPr>
        <w:t>th</w:t>
      </w:r>
      <w:r w:rsidR="00921ED8" w:rsidRPr="009902E7">
        <w:rPr>
          <w:rFonts w:ascii="Book Antiqua" w:hAnsi="Book Antiqua"/>
          <w:sz w:val="24"/>
          <w:szCs w:val="24"/>
        </w:rPr>
        <w:t xml:space="preserve"> of </w:t>
      </w:r>
      <w:r w:rsidR="002642C4" w:rsidRPr="009902E7">
        <w:rPr>
          <w:rFonts w:ascii="Book Antiqua" w:hAnsi="Book Antiqua"/>
          <w:sz w:val="24"/>
          <w:szCs w:val="24"/>
        </w:rPr>
        <w:t>April</w:t>
      </w:r>
      <w:r w:rsidR="00921ED8" w:rsidRPr="009902E7">
        <w:rPr>
          <w:rFonts w:ascii="Book Antiqua" w:hAnsi="Book Antiqua"/>
          <w:sz w:val="24"/>
          <w:szCs w:val="24"/>
        </w:rPr>
        <w:t xml:space="preserve"> 2018 were </w:t>
      </w:r>
      <w:r w:rsidR="00A060EC" w:rsidRPr="009902E7">
        <w:rPr>
          <w:rFonts w:ascii="Book Antiqua" w:hAnsi="Book Antiqua"/>
          <w:sz w:val="24"/>
          <w:szCs w:val="24"/>
        </w:rPr>
        <w:t>screened</w:t>
      </w:r>
      <w:r w:rsidR="00C479E7" w:rsidRPr="009902E7">
        <w:rPr>
          <w:rFonts w:ascii="Book Antiqua" w:hAnsi="Book Antiqua"/>
          <w:sz w:val="24"/>
          <w:szCs w:val="24"/>
        </w:rPr>
        <w:t xml:space="preserve"> for t</w:t>
      </w:r>
      <w:r w:rsidRPr="009902E7">
        <w:rPr>
          <w:rFonts w:ascii="Book Antiqua" w:hAnsi="Book Antiqua"/>
          <w:sz w:val="24"/>
          <w:szCs w:val="24"/>
        </w:rPr>
        <w:t>he s</w:t>
      </w:r>
      <w:r w:rsidR="001D0BCE" w:rsidRPr="009902E7">
        <w:rPr>
          <w:rFonts w:ascii="Book Antiqua" w:hAnsi="Book Antiqua"/>
          <w:sz w:val="24"/>
          <w:szCs w:val="24"/>
        </w:rPr>
        <w:t xml:space="preserve">earch terms </w:t>
      </w:r>
      <w:r w:rsidR="00C479E7" w:rsidRPr="009902E7">
        <w:rPr>
          <w:rFonts w:ascii="Book Antiqua" w:hAnsi="Book Antiqua"/>
          <w:sz w:val="24"/>
          <w:szCs w:val="24"/>
        </w:rPr>
        <w:t xml:space="preserve">which </w:t>
      </w:r>
      <w:r w:rsidRPr="009902E7">
        <w:rPr>
          <w:rFonts w:ascii="Book Antiqua" w:hAnsi="Book Antiqua"/>
          <w:sz w:val="24"/>
          <w:szCs w:val="24"/>
        </w:rPr>
        <w:t xml:space="preserve">were stratified in blocks with </w:t>
      </w:r>
      <w:r w:rsidR="000C4C64" w:rsidRPr="009902E7">
        <w:rPr>
          <w:rFonts w:ascii="Book Antiqua" w:hAnsi="Book Antiqua"/>
          <w:sz w:val="24"/>
          <w:szCs w:val="24"/>
        </w:rPr>
        <w:t>r</w:t>
      </w:r>
      <w:r w:rsidR="001D0BCE" w:rsidRPr="009902E7">
        <w:rPr>
          <w:rFonts w:ascii="Book Antiqua" w:hAnsi="Book Antiqua"/>
          <w:sz w:val="24"/>
          <w:szCs w:val="24"/>
        </w:rPr>
        <w:t>PSC</w:t>
      </w:r>
      <w:r w:rsidRPr="009902E7">
        <w:rPr>
          <w:rFonts w:ascii="Book Antiqua" w:hAnsi="Book Antiqua"/>
          <w:sz w:val="24"/>
          <w:szCs w:val="24"/>
        </w:rPr>
        <w:t xml:space="preserve"> (block 1)</w:t>
      </w:r>
      <w:r w:rsidR="001D0BCE" w:rsidRPr="009902E7">
        <w:rPr>
          <w:rFonts w:ascii="Book Antiqua" w:hAnsi="Book Antiqua"/>
          <w:sz w:val="24"/>
          <w:szCs w:val="24"/>
        </w:rPr>
        <w:t>, colectomy and ulcerative colitis</w:t>
      </w:r>
      <w:r w:rsidRPr="009902E7">
        <w:rPr>
          <w:rFonts w:ascii="Book Antiqua" w:hAnsi="Book Antiqua"/>
          <w:sz w:val="24"/>
          <w:szCs w:val="24"/>
        </w:rPr>
        <w:t xml:space="preserve"> (block 2)</w:t>
      </w:r>
      <w:r w:rsidR="001D0BCE" w:rsidRPr="009902E7">
        <w:rPr>
          <w:rFonts w:ascii="Book Antiqua" w:hAnsi="Book Antiqua"/>
          <w:sz w:val="24"/>
          <w:szCs w:val="24"/>
        </w:rPr>
        <w:t>,</w:t>
      </w:r>
      <w:r w:rsidRPr="009902E7">
        <w:rPr>
          <w:rFonts w:ascii="Book Antiqua" w:hAnsi="Book Antiqua"/>
          <w:sz w:val="24"/>
          <w:szCs w:val="24"/>
        </w:rPr>
        <w:t xml:space="preserve"> and </w:t>
      </w:r>
      <w:r w:rsidR="009E62AD" w:rsidRPr="009902E7">
        <w:rPr>
          <w:rFonts w:ascii="Book Antiqua" w:hAnsi="Book Antiqua"/>
          <w:sz w:val="24"/>
          <w:szCs w:val="24"/>
        </w:rPr>
        <w:t>liver transplant, i</w:t>
      </w:r>
      <w:r w:rsidR="001D0BCE" w:rsidRPr="009902E7">
        <w:rPr>
          <w:rFonts w:ascii="Book Antiqua" w:hAnsi="Book Antiqua"/>
          <w:sz w:val="24"/>
          <w:szCs w:val="24"/>
        </w:rPr>
        <w:t>mmunology and inflammatory bowel disease</w:t>
      </w:r>
      <w:r w:rsidRPr="009902E7">
        <w:rPr>
          <w:rFonts w:ascii="Book Antiqua" w:hAnsi="Book Antiqua"/>
          <w:sz w:val="24"/>
          <w:szCs w:val="24"/>
        </w:rPr>
        <w:t xml:space="preserve"> (block 3)</w:t>
      </w:r>
      <w:r w:rsidR="00C479E7" w:rsidRPr="009902E7">
        <w:rPr>
          <w:rFonts w:ascii="Book Antiqua" w:hAnsi="Book Antiqua"/>
          <w:sz w:val="24"/>
          <w:szCs w:val="24"/>
        </w:rPr>
        <w:t>. All combinations were explored</w:t>
      </w:r>
      <w:r w:rsidR="001D0BCE" w:rsidRPr="009902E7">
        <w:rPr>
          <w:rFonts w:ascii="Book Antiqua" w:hAnsi="Book Antiqua"/>
          <w:sz w:val="24"/>
          <w:szCs w:val="24"/>
        </w:rPr>
        <w:t xml:space="preserve"> with one term </w:t>
      </w:r>
      <w:r w:rsidR="005703CD" w:rsidRPr="009902E7">
        <w:rPr>
          <w:rFonts w:ascii="Book Antiqua" w:hAnsi="Book Antiqua"/>
          <w:sz w:val="24"/>
          <w:szCs w:val="24"/>
        </w:rPr>
        <w:t xml:space="preserve">each </w:t>
      </w:r>
      <w:r w:rsidR="001D0BCE" w:rsidRPr="009902E7">
        <w:rPr>
          <w:rFonts w:ascii="Book Antiqua" w:hAnsi="Book Antiqua"/>
          <w:sz w:val="24"/>
          <w:szCs w:val="24"/>
        </w:rPr>
        <w:t>from block 1 and 2, subsequently combined with search terms from block 3</w:t>
      </w:r>
      <w:r w:rsidR="00264646">
        <w:rPr>
          <w:rFonts w:ascii="Book Antiqua" w:hAnsi="Book Antiqua"/>
          <w:sz w:val="24"/>
          <w:szCs w:val="24"/>
        </w:rPr>
        <w:t xml:space="preserve"> (Supplementary Figure </w:t>
      </w:r>
      <w:r w:rsidR="001E2A9E" w:rsidRPr="009902E7">
        <w:rPr>
          <w:rFonts w:ascii="Book Antiqua" w:hAnsi="Book Antiqua"/>
          <w:sz w:val="24"/>
          <w:szCs w:val="24"/>
        </w:rPr>
        <w:t>1)</w:t>
      </w:r>
      <w:r w:rsidR="001D0BCE" w:rsidRPr="009902E7">
        <w:rPr>
          <w:rFonts w:ascii="Book Antiqua" w:hAnsi="Book Antiqua"/>
          <w:sz w:val="24"/>
          <w:szCs w:val="24"/>
        </w:rPr>
        <w:t>. All languages and all publication</w:t>
      </w:r>
      <w:r w:rsidR="005703CD" w:rsidRPr="009902E7">
        <w:rPr>
          <w:rFonts w:ascii="Book Antiqua" w:hAnsi="Book Antiqua"/>
          <w:sz w:val="24"/>
          <w:szCs w:val="24"/>
        </w:rPr>
        <w:t>s</w:t>
      </w:r>
      <w:r w:rsidR="001D0BCE" w:rsidRPr="009902E7">
        <w:rPr>
          <w:rFonts w:ascii="Book Antiqua" w:hAnsi="Book Antiqua"/>
          <w:sz w:val="24"/>
          <w:szCs w:val="24"/>
        </w:rPr>
        <w:t xml:space="preserve"> on human subjects were considered. This unrestricted and unfiltered literature search was independently </w:t>
      </w:r>
      <w:r w:rsidRPr="009902E7">
        <w:rPr>
          <w:rFonts w:ascii="Book Antiqua" w:hAnsi="Book Antiqua"/>
          <w:sz w:val="24"/>
          <w:szCs w:val="24"/>
        </w:rPr>
        <w:t>conduct</w:t>
      </w:r>
      <w:r w:rsidR="005703CD" w:rsidRPr="009902E7">
        <w:rPr>
          <w:rFonts w:ascii="Book Antiqua" w:hAnsi="Book Antiqua"/>
          <w:sz w:val="24"/>
          <w:szCs w:val="24"/>
        </w:rPr>
        <w:t>e</w:t>
      </w:r>
      <w:r w:rsidRPr="009902E7">
        <w:rPr>
          <w:rFonts w:ascii="Book Antiqua" w:hAnsi="Book Antiqua"/>
          <w:sz w:val="24"/>
          <w:szCs w:val="24"/>
        </w:rPr>
        <w:t>d</w:t>
      </w:r>
      <w:r w:rsidR="001D0BCE" w:rsidRPr="009902E7">
        <w:rPr>
          <w:rFonts w:ascii="Book Antiqua" w:hAnsi="Book Antiqua"/>
          <w:sz w:val="24"/>
          <w:szCs w:val="24"/>
        </w:rPr>
        <w:t xml:space="preserve"> by </w:t>
      </w:r>
      <w:r w:rsidR="00A060EC" w:rsidRPr="009902E7">
        <w:rPr>
          <w:rFonts w:ascii="Book Antiqua" w:hAnsi="Book Antiqua"/>
          <w:sz w:val="24"/>
          <w:szCs w:val="24"/>
        </w:rPr>
        <w:t>2</w:t>
      </w:r>
      <w:r w:rsidR="001D0BCE" w:rsidRPr="009902E7">
        <w:rPr>
          <w:rFonts w:ascii="Book Antiqua" w:hAnsi="Book Antiqua"/>
          <w:sz w:val="24"/>
          <w:szCs w:val="24"/>
        </w:rPr>
        <w:t xml:space="preserve"> authors (</w:t>
      </w:r>
      <w:r w:rsidR="00730821" w:rsidRPr="009902E7">
        <w:rPr>
          <w:rFonts w:ascii="Book Antiqua" w:hAnsi="Book Antiqua"/>
          <w:sz w:val="24"/>
          <w:szCs w:val="24"/>
        </w:rPr>
        <w:t>Buchholz BM and Lykoudis PM</w:t>
      </w:r>
      <w:r w:rsidR="001D0BCE" w:rsidRPr="009902E7">
        <w:rPr>
          <w:rFonts w:ascii="Book Antiqua" w:hAnsi="Book Antiqua"/>
          <w:sz w:val="24"/>
          <w:szCs w:val="24"/>
        </w:rPr>
        <w:t xml:space="preserve">). </w:t>
      </w:r>
      <w:r w:rsidR="00494587" w:rsidRPr="009902E7">
        <w:rPr>
          <w:rFonts w:ascii="Book Antiqua" w:hAnsi="Book Antiqua"/>
          <w:sz w:val="24"/>
          <w:szCs w:val="24"/>
        </w:rPr>
        <w:t>Any disagreement was resolved by a third author (</w:t>
      </w:r>
      <w:bookmarkStart w:id="56" w:name="OLE_LINK175"/>
      <w:r w:rsidR="00730821" w:rsidRPr="009902E7">
        <w:rPr>
          <w:rFonts w:ascii="Book Antiqua" w:hAnsi="Book Antiqua"/>
          <w:sz w:val="24"/>
          <w:szCs w:val="24"/>
        </w:rPr>
        <w:t>Fusai GK</w:t>
      </w:r>
      <w:bookmarkEnd w:id="56"/>
      <w:r w:rsidR="00494587" w:rsidRPr="009902E7">
        <w:rPr>
          <w:rFonts w:ascii="Book Antiqua" w:hAnsi="Book Antiqua"/>
          <w:sz w:val="24"/>
          <w:szCs w:val="24"/>
        </w:rPr>
        <w:t>)</w:t>
      </w:r>
      <w:r w:rsidR="00730821" w:rsidRPr="009902E7">
        <w:rPr>
          <w:rFonts w:ascii="Book Antiqua" w:hAnsi="Book Antiqua"/>
          <w:sz w:val="24"/>
          <w:szCs w:val="24"/>
        </w:rPr>
        <w:t>.</w:t>
      </w:r>
      <w:r w:rsidR="00494587" w:rsidRPr="009902E7">
        <w:rPr>
          <w:rFonts w:ascii="Book Antiqua" w:hAnsi="Book Antiqua"/>
          <w:sz w:val="24"/>
          <w:szCs w:val="24"/>
        </w:rPr>
        <w:t xml:space="preserve"> </w:t>
      </w:r>
      <w:r w:rsidR="00C479E7" w:rsidRPr="009902E7">
        <w:rPr>
          <w:rFonts w:ascii="Book Antiqua" w:hAnsi="Book Antiqua" w:cs="Arial"/>
          <w:sz w:val="24"/>
          <w:szCs w:val="24"/>
        </w:rPr>
        <w:t xml:space="preserve">The references of the identified publications were assessed for further </w:t>
      </w:r>
      <w:r w:rsidR="00AA47F5" w:rsidRPr="009902E7">
        <w:rPr>
          <w:rFonts w:ascii="Book Antiqua" w:hAnsi="Book Antiqua" w:cs="Arial"/>
          <w:sz w:val="24"/>
          <w:szCs w:val="24"/>
        </w:rPr>
        <w:t>reports</w:t>
      </w:r>
      <w:r w:rsidR="00C479E7" w:rsidRPr="009902E7">
        <w:rPr>
          <w:rFonts w:ascii="Book Antiqua" w:hAnsi="Book Antiqua" w:cs="Arial"/>
          <w:sz w:val="24"/>
          <w:szCs w:val="24"/>
        </w:rPr>
        <w:t xml:space="preserve"> pertinent to the topic.</w:t>
      </w:r>
    </w:p>
    <w:p w14:paraId="230A65C2" w14:textId="77777777" w:rsidR="005E5F73" w:rsidRPr="009902E7" w:rsidRDefault="005E5F73">
      <w:pPr>
        <w:adjustRightInd w:val="0"/>
        <w:snapToGrid w:val="0"/>
        <w:spacing w:after="0" w:line="360" w:lineRule="auto"/>
        <w:jc w:val="both"/>
        <w:rPr>
          <w:rFonts w:ascii="Book Antiqua" w:hAnsi="Book Antiqua"/>
          <w:sz w:val="24"/>
          <w:szCs w:val="24"/>
        </w:rPr>
      </w:pPr>
    </w:p>
    <w:p w14:paraId="60EE9898" w14:textId="77777777" w:rsidR="005E5F73" w:rsidRPr="009902E7" w:rsidRDefault="005E5F73">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Study selection</w:t>
      </w:r>
    </w:p>
    <w:p w14:paraId="3C60E63F" w14:textId="7A75F771" w:rsidR="001D0BCE" w:rsidRPr="009902E7" w:rsidRDefault="00DE2710">
      <w:pPr>
        <w:adjustRightInd w:val="0"/>
        <w:snapToGrid w:val="0"/>
        <w:spacing w:after="0" w:line="360" w:lineRule="auto"/>
        <w:jc w:val="both"/>
        <w:rPr>
          <w:rFonts w:ascii="Book Antiqua" w:hAnsi="Book Antiqua" w:cs="Arial"/>
          <w:sz w:val="24"/>
          <w:szCs w:val="24"/>
        </w:rPr>
      </w:pPr>
      <w:r w:rsidRPr="009902E7">
        <w:rPr>
          <w:rFonts w:ascii="Book Antiqua" w:hAnsi="Book Antiqua" w:cs="Arial"/>
          <w:sz w:val="24"/>
          <w:szCs w:val="24"/>
        </w:rPr>
        <w:t>Articles</w:t>
      </w:r>
      <w:r w:rsidR="001D0BCE" w:rsidRPr="009902E7">
        <w:rPr>
          <w:rFonts w:ascii="Book Antiqua" w:hAnsi="Book Antiqua" w:cs="Arial"/>
          <w:sz w:val="24"/>
          <w:szCs w:val="24"/>
        </w:rPr>
        <w:t xml:space="preserve"> were </w:t>
      </w:r>
      <w:r w:rsidR="00BE0C70" w:rsidRPr="009902E7">
        <w:rPr>
          <w:rFonts w:ascii="Book Antiqua" w:hAnsi="Book Antiqua" w:cs="Arial"/>
          <w:sz w:val="24"/>
          <w:szCs w:val="24"/>
        </w:rPr>
        <w:t>selected</w:t>
      </w:r>
      <w:r w:rsidR="001D0BCE" w:rsidRPr="009902E7">
        <w:rPr>
          <w:rFonts w:ascii="Book Antiqua" w:hAnsi="Book Antiqua" w:cs="Arial"/>
          <w:sz w:val="24"/>
          <w:szCs w:val="24"/>
        </w:rPr>
        <w:t xml:space="preserve"> </w:t>
      </w:r>
      <w:r w:rsidR="00A060EC" w:rsidRPr="009902E7">
        <w:rPr>
          <w:rFonts w:ascii="Book Antiqua" w:hAnsi="Book Antiqua" w:cs="Arial"/>
          <w:sz w:val="24"/>
          <w:szCs w:val="24"/>
        </w:rPr>
        <w:t xml:space="preserve">for final review </w:t>
      </w:r>
      <w:r w:rsidR="001D0BCE" w:rsidRPr="009902E7">
        <w:rPr>
          <w:rFonts w:ascii="Book Antiqua" w:hAnsi="Book Antiqua" w:cs="Arial"/>
          <w:sz w:val="24"/>
          <w:szCs w:val="24"/>
        </w:rPr>
        <w:t xml:space="preserve">if they compared </w:t>
      </w:r>
      <w:r w:rsidR="005703CD" w:rsidRPr="009902E7">
        <w:rPr>
          <w:rFonts w:ascii="Book Antiqua" w:hAnsi="Book Antiqua" w:cs="Arial"/>
          <w:sz w:val="24"/>
          <w:szCs w:val="24"/>
        </w:rPr>
        <w:t xml:space="preserve">LT recipients with and without </w:t>
      </w:r>
      <w:r w:rsidR="000C4C64" w:rsidRPr="009902E7">
        <w:rPr>
          <w:rFonts w:ascii="Book Antiqua" w:hAnsi="Book Antiqua" w:cs="Arial"/>
          <w:sz w:val="24"/>
          <w:szCs w:val="24"/>
        </w:rPr>
        <w:t>r</w:t>
      </w:r>
      <w:r w:rsidR="001D0BCE" w:rsidRPr="009902E7">
        <w:rPr>
          <w:rFonts w:ascii="Book Antiqua" w:hAnsi="Book Antiqua" w:cs="Arial"/>
          <w:sz w:val="24"/>
          <w:szCs w:val="24"/>
        </w:rPr>
        <w:t>PSC</w:t>
      </w:r>
      <w:r w:rsidR="00A060EC" w:rsidRPr="009902E7">
        <w:rPr>
          <w:rFonts w:ascii="Book Antiqua" w:hAnsi="Book Antiqua" w:cs="Arial"/>
          <w:sz w:val="24"/>
          <w:szCs w:val="24"/>
        </w:rPr>
        <w:t>,</w:t>
      </w:r>
      <w:r w:rsidR="005703CD" w:rsidRPr="009902E7">
        <w:rPr>
          <w:rFonts w:ascii="Book Antiqua" w:hAnsi="Book Antiqua" w:cs="Arial"/>
          <w:sz w:val="24"/>
          <w:szCs w:val="24"/>
        </w:rPr>
        <w:t xml:space="preserve"> and reported </w:t>
      </w:r>
      <w:r w:rsidR="00BE0C70" w:rsidRPr="009902E7">
        <w:rPr>
          <w:rFonts w:ascii="Book Antiqua" w:hAnsi="Book Antiqua" w:cs="Arial"/>
          <w:sz w:val="24"/>
          <w:szCs w:val="24"/>
        </w:rPr>
        <w:t>at least one of</w:t>
      </w:r>
      <w:r w:rsidR="00E2003A" w:rsidRPr="009902E7">
        <w:rPr>
          <w:rFonts w:ascii="Book Antiqua" w:hAnsi="Book Antiqua" w:cs="Arial"/>
          <w:sz w:val="24"/>
          <w:szCs w:val="24"/>
        </w:rPr>
        <w:t xml:space="preserve"> the</w:t>
      </w:r>
      <w:r w:rsidR="00BE0C70" w:rsidRPr="009902E7">
        <w:rPr>
          <w:rFonts w:ascii="Book Antiqua" w:hAnsi="Book Antiqua" w:cs="Arial"/>
          <w:sz w:val="24"/>
          <w:szCs w:val="24"/>
        </w:rPr>
        <w:t xml:space="preserve"> </w:t>
      </w:r>
      <w:r w:rsidR="005703CD" w:rsidRPr="009902E7">
        <w:rPr>
          <w:rFonts w:ascii="Book Antiqua" w:hAnsi="Book Antiqua" w:cs="Arial"/>
          <w:sz w:val="24"/>
          <w:szCs w:val="24"/>
        </w:rPr>
        <w:t>defined outcome endpoints</w:t>
      </w:r>
      <w:r w:rsidR="001D0BCE" w:rsidRPr="009902E7">
        <w:rPr>
          <w:rFonts w:ascii="Book Antiqua" w:hAnsi="Book Antiqua" w:cs="Arial"/>
          <w:sz w:val="24"/>
          <w:szCs w:val="24"/>
        </w:rPr>
        <w:t>.</w:t>
      </w:r>
      <w:r w:rsidR="005703CD" w:rsidRPr="009902E7">
        <w:rPr>
          <w:rFonts w:ascii="Book Antiqua" w:hAnsi="Book Antiqua" w:cs="Arial"/>
          <w:sz w:val="24"/>
          <w:szCs w:val="24"/>
        </w:rPr>
        <w:t xml:space="preserve"> </w:t>
      </w:r>
      <w:r w:rsidRPr="009902E7">
        <w:rPr>
          <w:rFonts w:ascii="Book Antiqua" w:hAnsi="Book Antiqua" w:cs="Arial"/>
          <w:sz w:val="24"/>
          <w:szCs w:val="24"/>
        </w:rPr>
        <w:t>If the same patient cohort w</w:t>
      </w:r>
      <w:r w:rsidR="002A2A2C" w:rsidRPr="009902E7">
        <w:rPr>
          <w:rFonts w:ascii="Book Antiqua" w:hAnsi="Book Antiqua" w:cs="Arial"/>
          <w:sz w:val="24"/>
          <w:szCs w:val="24"/>
        </w:rPr>
        <w:t>as</w:t>
      </w:r>
      <w:r w:rsidRPr="009902E7">
        <w:rPr>
          <w:rFonts w:ascii="Book Antiqua" w:hAnsi="Book Antiqua" w:cs="Arial"/>
          <w:sz w:val="24"/>
          <w:szCs w:val="24"/>
        </w:rPr>
        <w:t xml:space="preserve"> included in multiple publications, only the most recent update </w:t>
      </w:r>
      <w:r w:rsidR="002A2A2C" w:rsidRPr="009902E7">
        <w:rPr>
          <w:rFonts w:ascii="Book Antiqua" w:hAnsi="Book Antiqua" w:cs="Arial"/>
          <w:sz w:val="24"/>
          <w:szCs w:val="24"/>
        </w:rPr>
        <w:t xml:space="preserve">with the largest number of patients </w:t>
      </w:r>
      <w:r w:rsidRPr="009902E7">
        <w:rPr>
          <w:rFonts w:ascii="Book Antiqua" w:hAnsi="Book Antiqua" w:cs="Arial"/>
          <w:sz w:val="24"/>
          <w:szCs w:val="24"/>
        </w:rPr>
        <w:t>w</w:t>
      </w:r>
      <w:r w:rsidR="002A2A2C" w:rsidRPr="009902E7">
        <w:rPr>
          <w:rFonts w:ascii="Book Antiqua" w:hAnsi="Book Antiqua" w:cs="Arial"/>
          <w:sz w:val="24"/>
          <w:szCs w:val="24"/>
        </w:rPr>
        <w:t>as</w:t>
      </w:r>
      <w:r w:rsidRPr="009902E7">
        <w:rPr>
          <w:rFonts w:ascii="Book Antiqua" w:hAnsi="Book Antiqua" w:cs="Arial"/>
          <w:sz w:val="24"/>
          <w:szCs w:val="24"/>
        </w:rPr>
        <w:t xml:space="preserve"> retained. </w:t>
      </w:r>
    </w:p>
    <w:p w14:paraId="6C6DCF5B" w14:textId="77777777" w:rsidR="002240D0" w:rsidRPr="009902E7" w:rsidRDefault="002240D0">
      <w:pPr>
        <w:adjustRightInd w:val="0"/>
        <w:snapToGrid w:val="0"/>
        <w:spacing w:after="0" w:line="360" w:lineRule="auto"/>
        <w:jc w:val="both"/>
        <w:rPr>
          <w:rFonts w:ascii="Book Antiqua" w:hAnsi="Book Antiqua" w:cs="Arial"/>
          <w:sz w:val="24"/>
          <w:szCs w:val="24"/>
        </w:rPr>
      </w:pPr>
    </w:p>
    <w:p w14:paraId="4BB8D968" w14:textId="77777777" w:rsidR="002240D0" w:rsidRPr="009902E7" w:rsidRDefault="002240D0">
      <w:pPr>
        <w:adjustRightInd w:val="0"/>
        <w:snapToGrid w:val="0"/>
        <w:spacing w:after="0" w:line="360" w:lineRule="auto"/>
        <w:jc w:val="both"/>
        <w:outlineLvl w:val="0"/>
        <w:rPr>
          <w:rFonts w:ascii="Book Antiqua" w:hAnsi="Book Antiqua" w:cs="Arial"/>
          <w:b/>
          <w:i/>
          <w:sz w:val="24"/>
          <w:szCs w:val="24"/>
        </w:rPr>
      </w:pPr>
      <w:bookmarkStart w:id="57" w:name="OLE_LINK173"/>
      <w:bookmarkStart w:id="58" w:name="OLE_LINK174"/>
      <w:r w:rsidRPr="009902E7">
        <w:rPr>
          <w:rFonts w:ascii="Book Antiqua" w:hAnsi="Book Antiqua" w:cs="Arial"/>
          <w:b/>
          <w:i/>
          <w:sz w:val="24"/>
          <w:szCs w:val="24"/>
        </w:rPr>
        <w:t xml:space="preserve">Quality </w:t>
      </w:r>
      <w:r w:rsidR="00C479E7" w:rsidRPr="009902E7">
        <w:rPr>
          <w:rFonts w:ascii="Book Antiqua" w:hAnsi="Book Antiqua" w:cs="Arial"/>
          <w:b/>
          <w:i/>
          <w:sz w:val="24"/>
          <w:szCs w:val="24"/>
        </w:rPr>
        <w:t>assessment of studies</w:t>
      </w:r>
    </w:p>
    <w:bookmarkEnd w:id="57"/>
    <w:bookmarkEnd w:id="58"/>
    <w:p w14:paraId="0D7954A9" w14:textId="5CE35E06" w:rsidR="00E676C7" w:rsidRPr="009902E7" w:rsidRDefault="00DE2710">
      <w:pPr>
        <w:adjustRightInd w:val="0"/>
        <w:snapToGrid w:val="0"/>
        <w:spacing w:after="0" w:line="360" w:lineRule="auto"/>
        <w:jc w:val="both"/>
        <w:rPr>
          <w:rFonts w:ascii="Book Antiqua" w:hAnsi="Book Antiqua"/>
          <w:sz w:val="24"/>
          <w:szCs w:val="24"/>
        </w:rPr>
      </w:pPr>
      <w:r w:rsidRPr="009902E7">
        <w:rPr>
          <w:rFonts w:ascii="Book Antiqua" w:hAnsi="Book Antiqua" w:cs="Arial"/>
          <w:sz w:val="24"/>
          <w:szCs w:val="24"/>
        </w:rPr>
        <w:lastRenderedPageBreak/>
        <w:t>The quality of publications</w:t>
      </w:r>
      <w:r w:rsidR="00E676C7" w:rsidRPr="009902E7">
        <w:rPr>
          <w:rFonts w:ascii="Book Antiqua" w:hAnsi="Book Antiqua" w:cs="Arial"/>
          <w:sz w:val="24"/>
          <w:szCs w:val="24"/>
        </w:rPr>
        <w:t xml:space="preserve"> identified by the above literature search</w:t>
      </w:r>
      <w:r w:rsidRPr="009902E7">
        <w:rPr>
          <w:rFonts w:ascii="Book Antiqua" w:hAnsi="Book Antiqua" w:cs="Arial"/>
          <w:sz w:val="24"/>
          <w:szCs w:val="24"/>
        </w:rPr>
        <w:t xml:space="preserve"> was </w:t>
      </w:r>
      <w:r w:rsidR="00F71A96" w:rsidRPr="009902E7">
        <w:rPr>
          <w:rFonts w:ascii="Book Antiqua" w:hAnsi="Book Antiqua" w:cs="Arial"/>
          <w:sz w:val="24"/>
          <w:szCs w:val="24"/>
        </w:rPr>
        <w:t>evaluated</w:t>
      </w:r>
      <w:r w:rsidRPr="009902E7">
        <w:rPr>
          <w:rFonts w:ascii="Book Antiqua" w:hAnsi="Book Antiqua" w:cs="Arial"/>
          <w:sz w:val="24"/>
          <w:szCs w:val="24"/>
        </w:rPr>
        <w:t xml:space="preserve"> using </w:t>
      </w:r>
      <w:r w:rsidR="00F71A96" w:rsidRPr="009902E7">
        <w:rPr>
          <w:rFonts w:ascii="Book Antiqua" w:hAnsi="Book Antiqua" w:cs="Arial"/>
          <w:sz w:val="24"/>
          <w:szCs w:val="24"/>
        </w:rPr>
        <w:t>a modification of the methodological index for non-randomized studies (MINORS) criteria</w:t>
      </w:r>
      <w:r w:rsidRPr="009902E7">
        <w:rPr>
          <w:rFonts w:ascii="Book Antiqua" w:hAnsi="Book Antiqua" w:cs="Arial"/>
          <w:sz w:val="24"/>
          <w:szCs w:val="24"/>
        </w:rPr>
        <w:t xml:space="preserve">, consisting of </w:t>
      </w:r>
      <w:r w:rsidR="00BB269A" w:rsidRPr="009902E7">
        <w:rPr>
          <w:rFonts w:ascii="Book Antiqua" w:hAnsi="Book Antiqua" w:cs="Arial"/>
          <w:sz w:val="24"/>
          <w:szCs w:val="24"/>
        </w:rPr>
        <w:t>9 items</w:t>
      </w:r>
      <w:r w:rsidRPr="009902E7">
        <w:rPr>
          <w:rFonts w:ascii="Book Antiqua" w:hAnsi="Book Antiqua" w:cs="Arial"/>
          <w:sz w:val="24"/>
          <w:szCs w:val="24"/>
        </w:rPr>
        <w:t xml:space="preserve"> categorized into</w:t>
      </w:r>
      <w:r w:rsidR="00EE50D8" w:rsidRPr="009902E7">
        <w:rPr>
          <w:rFonts w:ascii="Book Antiqua" w:hAnsi="Book Antiqua" w:cs="Arial"/>
          <w:sz w:val="24"/>
          <w:szCs w:val="24"/>
        </w:rPr>
        <w:t xml:space="preserve"> </w:t>
      </w:r>
      <w:r w:rsidR="00BB269A" w:rsidRPr="009902E7">
        <w:rPr>
          <w:rFonts w:ascii="Book Antiqua" w:hAnsi="Book Antiqua" w:cs="Arial"/>
          <w:sz w:val="24"/>
          <w:szCs w:val="24"/>
        </w:rPr>
        <w:t xml:space="preserve">study design (clearly stated aim, inclusion of consecutive patients, </w:t>
      </w:r>
      <w:r w:rsidR="00D92FEF" w:rsidRPr="009902E7">
        <w:rPr>
          <w:rFonts w:ascii="Book Antiqua" w:hAnsi="Book Antiqua" w:cs="Arial"/>
          <w:sz w:val="24"/>
          <w:szCs w:val="24"/>
        </w:rPr>
        <w:t xml:space="preserve">prospective </w:t>
      </w:r>
      <w:r w:rsidR="00BB269A" w:rsidRPr="009902E7">
        <w:rPr>
          <w:rFonts w:ascii="Book Antiqua" w:hAnsi="Book Antiqua" w:cs="Arial"/>
          <w:sz w:val="24"/>
          <w:szCs w:val="24"/>
        </w:rPr>
        <w:t xml:space="preserve">collection of data, </w:t>
      </w:r>
      <w:r w:rsidR="00D92FEF" w:rsidRPr="009902E7">
        <w:rPr>
          <w:rFonts w:ascii="Book Antiqua" w:hAnsi="Book Antiqua" w:cs="Arial"/>
          <w:sz w:val="24"/>
          <w:szCs w:val="24"/>
        </w:rPr>
        <w:t>endpoints appropriate to the aim of the study), data recording and data quality (appropriate follow-up period, loss to follow-up reporting, baseline equivalence of groups) and study assessment (outcome evaluation bias</w:t>
      </w:r>
      <w:r w:rsidR="00B23C6D" w:rsidRPr="009902E7">
        <w:rPr>
          <w:rFonts w:ascii="Book Antiqua" w:hAnsi="Book Antiqua" w:cs="Arial"/>
          <w:sz w:val="24"/>
          <w:szCs w:val="24"/>
        </w:rPr>
        <w:t>, adequate statistical analysis</w:t>
      </w:r>
      <w:r w:rsidR="00760605" w:rsidRPr="009902E7">
        <w:rPr>
          <w:rFonts w:ascii="Book Antiqua" w:hAnsi="Book Antiqua"/>
          <w:sz w:val="24"/>
          <w:szCs w:val="24"/>
          <w:vertAlign w:val="superscript"/>
        </w:rPr>
        <w:t>[</w:t>
      </w:r>
      <w:r w:rsidR="00B23C6D" w:rsidRPr="009902E7">
        <w:rPr>
          <w:rFonts w:ascii="Book Antiqua" w:hAnsi="Book Antiqua" w:cs="Arial"/>
          <w:sz w:val="24"/>
          <w:szCs w:val="24"/>
        </w:rPr>
        <w:fldChar w:fldCharType="begin"/>
      </w:r>
      <w:r w:rsidR="0004713B" w:rsidRPr="009902E7">
        <w:rPr>
          <w:rFonts w:ascii="Book Antiqua" w:hAnsi="Book Antiqua" w:cs="Arial"/>
          <w:sz w:val="24"/>
          <w:szCs w:val="24"/>
        </w:rPr>
        <w:instrText xml:space="preserve"> ADDIN REFMGR.CITE &lt;Refman&gt;&lt;Cite&gt;&lt;Author&gt;Slim&lt;/Author&gt;&lt;Year&gt;2003&lt;/Year&gt;&lt;RecNum&gt;2753&lt;/RecNum&gt;&lt;IDText&gt;Methodological index for non-randomized studies (MINORS): development and validation of a new instrument.&lt;/IDText&gt;&lt;MDL Ref_Type="Journal"&gt;&lt;Ref_Type&gt;Journal&lt;/Ref_Type&gt;&lt;Ref_ID&gt;2753&lt;/Ref_ID&gt;&lt;Title_Primary&gt;Methodological index for non-randomized studies (MINORS): development and validation of a new instrument.&lt;/Title_Primary&gt;&lt;Authors_Primary&gt;Slim,Karem&lt;/Authors_Primary&gt;&lt;Authors_Primary&gt;Nini,Emile&lt;/Authors_Primary&gt;&lt;Authors_Primary&gt;Forestier,Damien&lt;/Authors_Primary&gt;&lt;Authors_Primary&gt;Kwiatkowski,Fabrice&lt;/Authors_Primary&gt;&lt;Authors_Primary&gt;Panis,Yves&lt;/Authors_Primary&gt;&lt;Authors_Primary&gt;Chipponi,Jacques&lt;/Authors_Primary&gt;&lt;Date_Primary&gt;2003&lt;/Date_Primary&gt;&lt;Reprint&gt;Not in File&lt;/Reprint&gt;&lt;Start_Page&gt;712&lt;/Start_Page&gt;&lt;End_Page&gt;716&lt;/End_Page&gt;&lt;Periodical&gt;ANZ J Surg&lt;/Periodical&gt;&lt;Volume&gt;73&lt;/Volume&gt;&lt;ZZ_JournalFull&gt;&lt;f name="System"&gt;ANZ J Surg&lt;/f&gt;&lt;/ZZ_JournalFull&gt;&lt;ZZ_WorkformID&gt;1&lt;/ZZ_WorkformID&gt;&lt;/MDL&gt;&lt;/Cite&gt;&lt;/Refman&gt;</w:instrText>
      </w:r>
      <w:r w:rsidR="00B23C6D" w:rsidRPr="009902E7">
        <w:rPr>
          <w:rFonts w:ascii="Book Antiqua" w:hAnsi="Book Antiqua" w:cs="Arial"/>
          <w:sz w:val="24"/>
          <w:szCs w:val="24"/>
        </w:rPr>
        <w:fldChar w:fldCharType="separate"/>
      </w:r>
      <w:r w:rsidR="002A3AF6" w:rsidRPr="009902E7">
        <w:rPr>
          <w:rFonts w:ascii="Book Antiqua" w:hAnsi="Book Antiqua" w:cs="Arial"/>
          <w:noProof/>
          <w:sz w:val="24"/>
          <w:szCs w:val="24"/>
          <w:vertAlign w:val="superscript"/>
        </w:rPr>
        <w:t>13</w:t>
      </w:r>
      <w:r w:rsidR="00B23C6D" w:rsidRPr="009902E7">
        <w:rPr>
          <w:rFonts w:ascii="Book Antiqua" w:hAnsi="Book Antiqua" w:cs="Arial"/>
          <w:sz w:val="24"/>
          <w:szCs w:val="24"/>
        </w:rPr>
        <w:fldChar w:fldCharType="end"/>
      </w:r>
      <w:r w:rsidR="006A36A8" w:rsidRPr="009902E7">
        <w:rPr>
          <w:rFonts w:ascii="Book Antiqua" w:hAnsi="Book Antiqua"/>
          <w:sz w:val="24"/>
          <w:szCs w:val="24"/>
          <w:vertAlign w:val="superscript"/>
        </w:rPr>
        <w:t>]</w:t>
      </w:r>
      <w:r w:rsidR="00730821" w:rsidRPr="009902E7">
        <w:rPr>
          <w:rFonts w:ascii="Book Antiqua" w:hAnsi="Book Antiqua"/>
          <w:sz w:val="24"/>
          <w:szCs w:val="24"/>
        </w:rPr>
        <w:t>.</w:t>
      </w:r>
      <w:r w:rsidRPr="009902E7">
        <w:rPr>
          <w:rFonts w:ascii="Book Antiqua" w:hAnsi="Book Antiqua" w:cs="Arial"/>
          <w:sz w:val="24"/>
          <w:szCs w:val="24"/>
        </w:rPr>
        <w:t xml:space="preserve"> </w:t>
      </w:r>
      <w:r w:rsidR="00BB269A" w:rsidRPr="009902E7">
        <w:rPr>
          <w:rFonts w:ascii="Book Antiqua" w:hAnsi="Book Antiqua" w:cs="Arial"/>
          <w:sz w:val="24"/>
          <w:szCs w:val="24"/>
        </w:rPr>
        <w:t>The items were scored as 0 (not reported), 1 (reported but inadequate) or 2 (reported and adequate)</w:t>
      </w:r>
      <w:r w:rsidR="00C63C1F" w:rsidRPr="009902E7">
        <w:rPr>
          <w:rFonts w:ascii="Book Antiqua" w:hAnsi="Book Antiqua" w:cs="Arial"/>
          <w:sz w:val="24"/>
          <w:szCs w:val="24"/>
        </w:rPr>
        <w:t xml:space="preserve"> with the ideal score being 18</w:t>
      </w:r>
      <w:r w:rsidR="00BB269A" w:rsidRPr="009902E7">
        <w:rPr>
          <w:rFonts w:ascii="Book Antiqua" w:hAnsi="Book Antiqua" w:cs="Arial"/>
          <w:sz w:val="24"/>
          <w:szCs w:val="24"/>
        </w:rPr>
        <w:t xml:space="preserve">. </w:t>
      </w:r>
      <w:r w:rsidR="00E676C7" w:rsidRPr="009902E7">
        <w:rPr>
          <w:rFonts w:ascii="Book Antiqua" w:hAnsi="Book Antiqua" w:cs="Arial"/>
          <w:sz w:val="24"/>
          <w:szCs w:val="24"/>
        </w:rPr>
        <w:t>The s</w:t>
      </w:r>
      <w:r w:rsidR="00A060EC" w:rsidRPr="009902E7">
        <w:rPr>
          <w:rFonts w:ascii="Book Antiqua" w:hAnsi="Book Antiqua"/>
          <w:sz w:val="24"/>
          <w:szCs w:val="24"/>
        </w:rPr>
        <w:t>tud</w:t>
      </w:r>
      <w:r w:rsidR="00C479E7" w:rsidRPr="009902E7">
        <w:rPr>
          <w:rFonts w:ascii="Book Antiqua" w:hAnsi="Book Antiqua"/>
          <w:sz w:val="24"/>
          <w:szCs w:val="24"/>
        </w:rPr>
        <w:t xml:space="preserve">y evaluation for </w:t>
      </w:r>
      <w:r w:rsidR="00C63C1F" w:rsidRPr="009902E7">
        <w:rPr>
          <w:rFonts w:ascii="Book Antiqua" w:hAnsi="Book Antiqua"/>
          <w:sz w:val="24"/>
          <w:szCs w:val="24"/>
        </w:rPr>
        <w:t>the MINORS</w:t>
      </w:r>
      <w:r w:rsidR="00A060EC" w:rsidRPr="009902E7">
        <w:rPr>
          <w:rFonts w:ascii="Book Antiqua" w:hAnsi="Book Antiqua"/>
          <w:sz w:val="24"/>
          <w:szCs w:val="24"/>
        </w:rPr>
        <w:t xml:space="preserve"> criteria </w:t>
      </w:r>
      <w:r w:rsidR="00C479E7" w:rsidRPr="009902E7">
        <w:rPr>
          <w:rFonts w:ascii="Book Antiqua" w:hAnsi="Book Antiqua"/>
          <w:sz w:val="24"/>
          <w:szCs w:val="24"/>
        </w:rPr>
        <w:t xml:space="preserve">was independently performed </w:t>
      </w:r>
      <w:r w:rsidR="00A060EC" w:rsidRPr="009902E7">
        <w:rPr>
          <w:rFonts w:ascii="Book Antiqua" w:hAnsi="Book Antiqua"/>
          <w:sz w:val="24"/>
          <w:szCs w:val="24"/>
        </w:rPr>
        <w:t>by 2 authors (</w:t>
      </w:r>
      <w:bookmarkStart w:id="59" w:name="OLE_LINK176"/>
      <w:r w:rsidR="00730821" w:rsidRPr="009902E7">
        <w:rPr>
          <w:rFonts w:ascii="Book Antiqua" w:hAnsi="Book Antiqua"/>
          <w:sz w:val="24"/>
          <w:szCs w:val="24"/>
        </w:rPr>
        <w:t>Buchholz BM and Lykoudis PM</w:t>
      </w:r>
      <w:bookmarkEnd w:id="59"/>
      <w:r w:rsidR="00A060EC" w:rsidRPr="009902E7">
        <w:rPr>
          <w:rFonts w:ascii="Book Antiqua" w:hAnsi="Book Antiqua"/>
          <w:sz w:val="24"/>
          <w:szCs w:val="24"/>
        </w:rPr>
        <w:t xml:space="preserve">), and discrepancies were resolved by consensus </w:t>
      </w:r>
      <w:r w:rsidR="00E676C7" w:rsidRPr="009902E7">
        <w:rPr>
          <w:rFonts w:ascii="Book Antiqua" w:hAnsi="Book Antiqua"/>
          <w:sz w:val="24"/>
          <w:szCs w:val="24"/>
        </w:rPr>
        <w:t>with a</w:t>
      </w:r>
      <w:r w:rsidR="001D0BCE" w:rsidRPr="009902E7">
        <w:rPr>
          <w:rFonts w:ascii="Book Antiqua" w:hAnsi="Book Antiqua"/>
          <w:sz w:val="24"/>
          <w:szCs w:val="24"/>
        </w:rPr>
        <w:t xml:space="preserve"> neutral referee (</w:t>
      </w:r>
      <w:r w:rsidR="00730821" w:rsidRPr="009902E7">
        <w:rPr>
          <w:rFonts w:ascii="Book Antiqua" w:hAnsi="Book Antiqua"/>
          <w:sz w:val="24"/>
          <w:szCs w:val="24"/>
        </w:rPr>
        <w:t>Fusai GK</w:t>
      </w:r>
      <w:r w:rsidR="001D0BCE" w:rsidRPr="009902E7">
        <w:rPr>
          <w:rFonts w:ascii="Book Antiqua" w:hAnsi="Book Antiqua"/>
          <w:sz w:val="24"/>
          <w:szCs w:val="24"/>
        </w:rPr>
        <w:t xml:space="preserve">). </w:t>
      </w:r>
      <w:r w:rsidR="00F6558F" w:rsidRPr="009902E7">
        <w:rPr>
          <w:rFonts w:ascii="Book Antiqua" w:hAnsi="Book Antiqua"/>
          <w:sz w:val="24"/>
          <w:szCs w:val="24"/>
        </w:rPr>
        <w:t xml:space="preserve">Given </w:t>
      </w:r>
      <w:r w:rsidR="00782919" w:rsidRPr="009902E7">
        <w:rPr>
          <w:rFonts w:ascii="Book Antiqua" w:hAnsi="Book Antiqua"/>
          <w:sz w:val="24"/>
          <w:szCs w:val="24"/>
        </w:rPr>
        <w:t xml:space="preserve">the above outlined natural history of rPSC, </w:t>
      </w:r>
      <w:r w:rsidR="00D94F5F" w:rsidRPr="009902E7">
        <w:rPr>
          <w:rFonts w:ascii="Book Antiqua" w:hAnsi="Book Antiqua"/>
          <w:sz w:val="24"/>
          <w:szCs w:val="24"/>
        </w:rPr>
        <w:t xml:space="preserve">a follow-up time of 5 years after liver transplantation </w:t>
      </w:r>
      <w:r w:rsidR="009A1AF9" w:rsidRPr="009902E7">
        <w:rPr>
          <w:rFonts w:ascii="Book Antiqua" w:hAnsi="Book Antiqua"/>
          <w:sz w:val="24"/>
          <w:szCs w:val="24"/>
        </w:rPr>
        <w:t xml:space="preserve">was set </w:t>
      </w:r>
      <w:r w:rsidR="00D94F5F" w:rsidRPr="009902E7">
        <w:rPr>
          <w:rFonts w:ascii="Book Antiqua" w:hAnsi="Book Antiqua"/>
          <w:sz w:val="24"/>
          <w:szCs w:val="24"/>
        </w:rPr>
        <w:t xml:space="preserve">as appropriate. </w:t>
      </w:r>
    </w:p>
    <w:p w14:paraId="02B17DC3" w14:textId="77777777" w:rsidR="00EE50D8" w:rsidRPr="009902E7" w:rsidRDefault="00EE50D8">
      <w:pPr>
        <w:adjustRightInd w:val="0"/>
        <w:snapToGrid w:val="0"/>
        <w:spacing w:after="0" w:line="360" w:lineRule="auto"/>
        <w:jc w:val="both"/>
        <w:rPr>
          <w:rFonts w:ascii="Book Antiqua" w:hAnsi="Book Antiqua"/>
          <w:i/>
          <w:sz w:val="24"/>
          <w:szCs w:val="24"/>
        </w:rPr>
      </w:pPr>
    </w:p>
    <w:p w14:paraId="6E325550" w14:textId="77777777" w:rsidR="005E5F73" w:rsidRPr="009902E7" w:rsidRDefault="005E5F73">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Primary and secondary endpoints</w:t>
      </w:r>
    </w:p>
    <w:p w14:paraId="1BFFD61A" w14:textId="179DE8C8" w:rsidR="001D0BCE" w:rsidRPr="009902E7" w:rsidRDefault="005E5F73">
      <w:pPr>
        <w:adjustRightInd w:val="0"/>
        <w:snapToGrid w:val="0"/>
        <w:spacing w:after="0" w:line="360" w:lineRule="auto"/>
        <w:jc w:val="both"/>
        <w:rPr>
          <w:rFonts w:ascii="Book Antiqua" w:hAnsi="Book Antiqua" w:cs="Arial"/>
          <w:sz w:val="24"/>
          <w:szCs w:val="24"/>
        </w:rPr>
      </w:pPr>
      <w:r w:rsidRPr="009902E7">
        <w:rPr>
          <w:rFonts w:ascii="Book Antiqua" w:hAnsi="Book Antiqua"/>
          <w:sz w:val="24"/>
          <w:szCs w:val="24"/>
        </w:rPr>
        <w:t>The primary outcome was</w:t>
      </w:r>
      <w:r w:rsidR="001F48EF" w:rsidRPr="009902E7">
        <w:rPr>
          <w:rFonts w:ascii="Book Antiqua" w:hAnsi="Book Antiqua"/>
          <w:sz w:val="24"/>
          <w:szCs w:val="24"/>
        </w:rPr>
        <w:t xml:space="preserve"> </w:t>
      </w:r>
      <w:r w:rsidR="00300D07" w:rsidRPr="009902E7">
        <w:rPr>
          <w:rFonts w:ascii="Book Antiqua" w:hAnsi="Book Antiqua"/>
          <w:sz w:val="24"/>
          <w:szCs w:val="24"/>
        </w:rPr>
        <w:t>the impact of presence</w:t>
      </w:r>
      <w:r w:rsidR="000C4C64" w:rsidRPr="009902E7">
        <w:rPr>
          <w:rFonts w:ascii="Book Antiqua" w:hAnsi="Book Antiqua"/>
          <w:sz w:val="24"/>
          <w:szCs w:val="24"/>
        </w:rPr>
        <w:t xml:space="preserve"> (yes or no), timing (pre-/</w:t>
      </w:r>
      <w:r w:rsidR="00300D07" w:rsidRPr="009902E7">
        <w:rPr>
          <w:rFonts w:ascii="Book Antiqua" w:hAnsi="Book Antiqua"/>
          <w:sz w:val="24"/>
          <w:szCs w:val="24"/>
        </w:rPr>
        <w:t>peri-LT</w:t>
      </w:r>
      <w:r w:rsidR="000C4C64" w:rsidRPr="009902E7">
        <w:rPr>
          <w:rFonts w:ascii="Book Antiqua" w:hAnsi="Book Antiqua"/>
          <w:sz w:val="24"/>
          <w:szCs w:val="24"/>
        </w:rPr>
        <w:t xml:space="preserve"> or</w:t>
      </w:r>
      <w:r w:rsidR="00300D07" w:rsidRPr="009902E7">
        <w:rPr>
          <w:rFonts w:ascii="Book Antiqua" w:hAnsi="Book Antiqua"/>
          <w:sz w:val="24"/>
          <w:szCs w:val="24"/>
        </w:rPr>
        <w:t xml:space="preserve"> post-LT) and type of colectomy (pan</w:t>
      </w:r>
      <w:r w:rsidR="00CD01A1" w:rsidRPr="009902E7">
        <w:rPr>
          <w:rFonts w:ascii="Book Antiqua" w:hAnsi="Book Antiqua"/>
          <w:sz w:val="24"/>
          <w:szCs w:val="24"/>
        </w:rPr>
        <w:t>-</w:t>
      </w:r>
      <w:r w:rsidR="00300D07" w:rsidRPr="009902E7">
        <w:rPr>
          <w:rFonts w:ascii="Book Antiqua" w:hAnsi="Book Antiqua"/>
          <w:sz w:val="24"/>
          <w:szCs w:val="24"/>
        </w:rPr>
        <w:t>proctocolectomy, segmental/subtotal or other) on</w:t>
      </w:r>
      <w:r w:rsidR="00534B83" w:rsidRPr="009902E7">
        <w:rPr>
          <w:rFonts w:ascii="Book Antiqua" w:hAnsi="Book Antiqua"/>
          <w:sz w:val="24"/>
          <w:szCs w:val="24"/>
        </w:rPr>
        <w:t xml:space="preserve"> r</w:t>
      </w:r>
      <w:r w:rsidR="00B1015E" w:rsidRPr="009902E7">
        <w:rPr>
          <w:rFonts w:ascii="Book Antiqua" w:hAnsi="Book Antiqua"/>
          <w:sz w:val="24"/>
          <w:szCs w:val="24"/>
        </w:rPr>
        <w:t>PSC</w:t>
      </w:r>
      <w:r w:rsidR="00300D07" w:rsidRPr="009902E7">
        <w:rPr>
          <w:rFonts w:ascii="Book Antiqua" w:hAnsi="Book Antiqua"/>
          <w:sz w:val="24"/>
          <w:szCs w:val="24"/>
        </w:rPr>
        <w:t xml:space="preserve"> in the liver allograft. T</w:t>
      </w:r>
      <w:r w:rsidR="000A0D9D" w:rsidRPr="009902E7">
        <w:rPr>
          <w:rFonts w:ascii="Book Antiqua" w:hAnsi="Book Antiqua"/>
          <w:sz w:val="24"/>
          <w:szCs w:val="24"/>
        </w:rPr>
        <w:t xml:space="preserve">he following endpoints were assessed </w:t>
      </w:r>
      <w:r w:rsidRPr="009902E7">
        <w:rPr>
          <w:rFonts w:ascii="Book Antiqua" w:hAnsi="Book Antiqua"/>
          <w:sz w:val="24"/>
          <w:szCs w:val="24"/>
        </w:rPr>
        <w:t>as secondary outcomes</w:t>
      </w:r>
      <w:r w:rsidR="009A1AF9" w:rsidRPr="009902E7">
        <w:rPr>
          <w:rFonts w:ascii="Book Antiqua" w:hAnsi="Book Antiqua"/>
          <w:sz w:val="24"/>
          <w:szCs w:val="24"/>
        </w:rPr>
        <w:t>:</w:t>
      </w:r>
      <w:r w:rsidRPr="009902E7">
        <w:rPr>
          <w:rFonts w:ascii="Book Antiqua" w:hAnsi="Book Antiqua"/>
          <w:sz w:val="24"/>
          <w:szCs w:val="24"/>
        </w:rPr>
        <w:t xml:space="preserve"> </w:t>
      </w:r>
      <w:r w:rsidR="000A0D9D" w:rsidRPr="009902E7">
        <w:rPr>
          <w:rFonts w:ascii="Book Antiqua" w:hAnsi="Book Antiqua"/>
          <w:sz w:val="24"/>
          <w:szCs w:val="24"/>
        </w:rPr>
        <w:t xml:space="preserve">(1) </w:t>
      </w:r>
      <w:r w:rsidR="00300D07" w:rsidRPr="009902E7">
        <w:rPr>
          <w:rFonts w:ascii="Book Antiqua" w:hAnsi="Book Antiqua"/>
          <w:sz w:val="24"/>
          <w:szCs w:val="24"/>
        </w:rPr>
        <w:t xml:space="preserve">presence of IBD, time of IBD diagnosis (pre-LT, </w:t>
      </w:r>
      <w:r w:rsidR="00300D07" w:rsidRPr="009902E7">
        <w:rPr>
          <w:rFonts w:ascii="Book Antiqua" w:hAnsi="Book Antiqua"/>
          <w:i/>
          <w:sz w:val="24"/>
          <w:szCs w:val="24"/>
        </w:rPr>
        <w:t>de</w:t>
      </w:r>
      <w:r w:rsidR="00DD7E15" w:rsidRPr="009902E7">
        <w:rPr>
          <w:rFonts w:ascii="Book Antiqua" w:hAnsi="Book Antiqua"/>
          <w:i/>
          <w:sz w:val="24"/>
          <w:szCs w:val="24"/>
        </w:rPr>
        <w:t xml:space="preserve"> </w:t>
      </w:r>
      <w:r w:rsidR="00300D07" w:rsidRPr="009902E7">
        <w:rPr>
          <w:rFonts w:ascii="Book Antiqua" w:hAnsi="Book Antiqua"/>
          <w:i/>
          <w:sz w:val="24"/>
          <w:szCs w:val="24"/>
        </w:rPr>
        <w:t>novo</w:t>
      </w:r>
      <w:r w:rsidR="00300D07" w:rsidRPr="009902E7">
        <w:rPr>
          <w:rFonts w:ascii="Book Antiqua" w:hAnsi="Book Antiqua"/>
          <w:sz w:val="24"/>
          <w:szCs w:val="24"/>
        </w:rPr>
        <w:t>), and post-transplant presence of IBD</w:t>
      </w:r>
      <w:r w:rsidR="00730821" w:rsidRPr="009902E7">
        <w:rPr>
          <w:rFonts w:ascii="Book Antiqua" w:hAnsi="Book Antiqua"/>
          <w:sz w:val="24"/>
          <w:szCs w:val="24"/>
        </w:rPr>
        <w:t>;</w:t>
      </w:r>
      <w:r w:rsidR="00300D07" w:rsidRPr="009902E7">
        <w:rPr>
          <w:rFonts w:ascii="Book Antiqua" w:hAnsi="Book Antiqua"/>
          <w:sz w:val="24"/>
          <w:szCs w:val="24"/>
        </w:rPr>
        <w:t xml:space="preserve"> and (</w:t>
      </w:r>
      <w:r w:rsidR="000A0D9D" w:rsidRPr="009902E7">
        <w:rPr>
          <w:rFonts w:ascii="Book Antiqua" w:hAnsi="Book Antiqua"/>
          <w:sz w:val="24"/>
          <w:szCs w:val="24"/>
        </w:rPr>
        <w:t xml:space="preserve">2) </w:t>
      </w:r>
      <w:r w:rsidR="00300D07" w:rsidRPr="009902E7">
        <w:rPr>
          <w:rFonts w:ascii="Book Antiqua" w:hAnsi="Book Antiqua"/>
          <w:sz w:val="24"/>
          <w:szCs w:val="24"/>
        </w:rPr>
        <w:t xml:space="preserve">primary and secondary immunosuppression. </w:t>
      </w:r>
      <w:r w:rsidR="00FC0950" w:rsidRPr="009902E7">
        <w:rPr>
          <w:rFonts w:ascii="Book Antiqua" w:hAnsi="Book Antiqua"/>
          <w:sz w:val="24"/>
          <w:szCs w:val="24"/>
        </w:rPr>
        <w:t xml:space="preserve">Further parameters were collected on recipient characteristics (recipient age at LT, recipient gender, MELD at LT, time to diagnosis of rPSC, and follow-up period) and donor demographics [donor age, </w:t>
      </w:r>
      <w:r w:rsidR="009020FA" w:rsidRPr="009902E7">
        <w:rPr>
          <w:rFonts w:ascii="Book Antiqua" w:hAnsi="Book Antiqua"/>
          <w:sz w:val="24"/>
          <w:szCs w:val="24"/>
        </w:rPr>
        <w:t xml:space="preserve">donor </w:t>
      </w:r>
      <w:r w:rsidR="00FC0950" w:rsidRPr="009902E7">
        <w:rPr>
          <w:rFonts w:ascii="Book Antiqua" w:hAnsi="Book Antiqua"/>
          <w:sz w:val="24"/>
          <w:szCs w:val="24"/>
        </w:rPr>
        <w:t xml:space="preserve">gender and type of donation (DBD, DCD)]. </w:t>
      </w:r>
      <w:r w:rsidR="00300D07" w:rsidRPr="009902E7">
        <w:rPr>
          <w:rFonts w:ascii="Book Antiqua" w:hAnsi="Book Antiqua"/>
          <w:sz w:val="24"/>
          <w:szCs w:val="24"/>
        </w:rPr>
        <w:t>The data of interest was extracted and tabulated from the relevant studies texts, tables and figures</w:t>
      </w:r>
      <w:r w:rsidR="009A1AF9" w:rsidRPr="009902E7">
        <w:rPr>
          <w:rFonts w:ascii="Book Antiqua" w:hAnsi="Book Antiqua"/>
          <w:sz w:val="24"/>
          <w:szCs w:val="24"/>
        </w:rPr>
        <w:t>,</w:t>
      </w:r>
      <w:r w:rsidR="00300D07" w:rsidRPr="009902E7">
        <w:rPr>
          <w:rFonts w:ascii="Book Antiqua" w:hAnsi="Book Antiqua"/>
          <w:sz w:val="24"/>
          <w:szCs w:val="24"/>
        </w:rPr>
        <w:t xml:space="preserve"> by 2 independent authors (</w:t>
      </w:r>
      <w:r w:rsidR="00730821" w:rsidRPr="009902E7">
        <w:rPr>
          <w:rFonts w:ascii="Book Antiqua" w:hAnsi="Book Antiqua"/>
          <w:sz w:val="24"/>
          <w:szCs w:val="24"/>
        </w:rPr>
        <w:t xml:space="preserve">Buchholz BM and </w:t>
      </w:r>
      <w:bookmarkStart w:id="60" w:name="OLE_LINK177"/>
      <w:r w:rsidR="00730821" w:rsidRPr="009902E7">
        <w:rPr>
          <w:rFonts w:ascii="Book Antiqua" w:hAnsi="Book Antiqua"/>
          <w:sz w:val="24"/>
          <w:szCs w:val="24"/>
        </w:rPr>
        <w:t>Lykoudis PM</w:t>
      </w:r>
      <w:bookmarkEnd w:id="60"/>
      <w:r w:rsidR="00300D07" w:rsidRPr="009902E7">
        <w:rPr>
          <w:rFonts w:ascii="Book Antiqua" w:hAnsi="Book Antiqua"/>
          <w:sz w:val="24"/>
          <w:szCs w:val="24"/>
        </w:rPr>
        <w:t xml:space="preserve">). </w:t>
      </w:r>
      <w:r w:rsidR="00FC0950" w:rsidRPr="009902E7">
        <w:rPr>
          <w:rFonts w:ascii="Book Antiqua" w:hAnsi="Book Antiqua"/>
          <w:sz w:val="24"/>
          <w:szCs w:val="24"/>
        </w:rPr>
        <w:t>D</w:t>
      </w:r>
      <w:r w:rsidR="006B39F8" w:rsidRPr="009902E7">
        <w:rPr>
          <w:rFonts w:ascii="Book Antiqua" w:hAnsi="Book Antiqua"/>
          <w:sz w:val="24"/>
          <w:szCs w:val="24"/>
        </w:rPr>
        <w:t xml:space="preserve">ata are reported as </w:t>
      </w:r>
      <w:r w:rsidR="006B39F8" w:rsidRPr="009902E7">
        <w:rPr>
          <w:rFonts w:ascii="Book Antiqua" w:hAnsi="Book Antiqua"/>
          <w:i/>
          <w:sz w:val="24"/>
          <w:szCs w:val="24"/>
        </w:rPr>
        <w:t>n</w:t>
      </w:r>
      <w:r w:rsidR="006B39F8" w:rsidRPr="009902E7">
        <w:rPr>
          <w:rFonts w:ascii="Book Antiqua" w:hAnsi="Book Antiqua"/>
          <w:sz w:val="24"/>
          <w:szCs w:val="24"/>
        </w:rPr>
        <w:t xml:space="preserve"> (%) and median (interquartile range) unless otherwise indicated.</w:t>
      </w:r>
    </w:p>
    <w:p w14:paraId="39C37F6B" w14:textId="77777777" w:rsidR="00086AA7" w:rsidRPr="009902E7" w:rsidRDefault="00086AA7">
      <w:pPr>
        <w:adjustRightInd w:val="0"/>
        <w:snapToGrid w:val="0"/>
        <w:spacing w:after="0" w:line="360" w:lineRule="auto"/>
        <w:jc w:val="both"/>
        <w:rPr>
          <w:rFonts w:ascii="Book Antiqua" w:hAnsi="Book Antiqua"/>
          <w:sz w:val="24"/>
          <w:szCs w:val="24"/>
        </w:rPr>
      </w:pPr>
    </w:p>
    <w:p w14:paraId="1BFBEC16" w14:textId="77777777" w:rsidR="00086AA7" w:rsidRPr="009902E7" w:rsidRDefault="00086AA7">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Biostatistics</w:t>
      </w:r>
    </w:p>
    <w:p w14:paraId="4684AE2B" w14:textId="77777777" w:rsidR="00616A85" w:rsidRPr="009902E7" w:rsidRDefault="00086AA7">
      <w:pPr>
        <w:adjustRightInd w:val="0"/>
        <w:snapToGrid w:val="0"/>
        <w:spacing w:after="0" w:line="360" w:lineRule="auto"/>
        <w:jc w:val="both"/>
        <w:rPr>
          <w:rFonts w:ascii="Book Antiqua" w:hAnsi="Book Antiqua"/>
          <w:b/>
          <w:sz w:val="24"/>
          <w:szCs w:val="24"/>
        </w:rPr>
      </w:pPr>
      <w:r w:rsidRPr="009902E7">
        <w:rPr>
          <w:rFonts w:ascii="Book Antiqua" w:hAnsi="Book Antiqua"/>
          <w:sz w:val="24"/>
          <w:szCs w:val="24"/>
        </w:rPr>
        <w:t xml:space="preserve">The statistical methods of this study were reviewed by </w:t>
      </w:r>
      <w:r w:rsidR="0032501F" w:rsidRPr="009902E7">
        <w:rPr>
          <w:rFonts w:ascii="Book Antiqua" w:hAnsi="Book Antiqua"/>
          <w:sz w:val="24"/>
          <w:szCs w:val="24"/>
        </w:rPr>
        <w:t>one of the authors</w:t>
      </w:r>
      <w:r w:rsidR="00494587" w:rsidRPr="009902E7">
        <w:rPr>
          <w:rFonts w:ascii="Book Antiqua" w:hAnsi="Book Antiqua"/>
          <w:sz w:val="24"/>
          <w:szCs w:val="24"/>
        </w:rPr>
        <w:t xml:space="preserve"> (</w:t>
      </w:r>
      <w:r w:rsidR="00730821" w:rsidRPr="009902E7">
        <w:rPr>
          <w:rFonts w:ascii="Book Antiqua" w:hAnsi="Book Antiqua"/>
          <w:sz w:val="24"/>
          <w:szCs w:val="24"/>
        </w:rPr>
        <w:t>Lykoudis PM</w:t>
      </w:r>
      <w:r w:rsidR="00494587" w:rsidRPr="009902E7">
        <w:rPr>
          <w:rFonts w:ascii="Book Antiqua" w:hAnsi="Book Antiqua"/>
          <w:sz w:val="24"/>
          <w:szCs w:val="24"/>
        </w:rPr>
        <w:t>)</w:t>
      </w:r>
      <w:r w:rsidR="0032501F" w:rsidRPr="009902E7">
        <w:rPr>
          <w:rFonts w:ascii="Book Antiqua" w:hAnsi="Book Antiqua"/>
          <w:sz w:val="24"/>
          <w:szCs w:val="24"/>
        </w:rPr>
        <w:t xml:space="preserve"> Apart of the descriptive median MINORS score, no meaningful statistical analysis was </w:t>
      </w:r>
      <w:r w:rsidR="0032501F" w:rsidRPr="009902E7">
        <w:rPr>
          <w:rFonts w:ascii="Book Antiqua" w:hAnsi="Book Antiqua"/>
          <w:sz w:val="24"/>
          <w:szCs w:val="24"/>
        </w:rPr>
        <w:lastRenderedPageBreak/>
        <w:t xml:space="preserve">feasible in this systematic review given the heterogeneity of the statistical methods applied for the described endpoints in the included original studies. </w:t>
      </w:r>
      <w:r w:rsidR="0032501F" w:rsidRPr="009902E7">
        <w:rPr>
          <w:rFonts w:ascii="Book Antiqua" w:hAnsi="Book Antiqua"/>
          <w:sz w:val="24"/>
          <w:szCs w:val="24"/>
          <w:highlight w:val="yellow"/>
        </w:rPr>
        <w:t xml:space="preserve"> </w:t>
      </w:r>
    </w:p>
    <w:p w14:paraId="3F89D610" w14:textId="77777777" w:rsidR="009156D9" w:rsidRDefault="009156D9">
      <w:pPr>
        <w:adjustRightInd w:val="0"/>
        <w:snapToGrid w:val="0"/>
        <w:spacing w:after="0" w:line="360" w:lineRule="auto"/>
        <w:jc w:val="both"/>
        <w:rPr>
          <w:rFonts w:ascii="Book Antiqua" w:hAnsi="Book Antiqua"/>
          <w:b/>
          <w:sz w:val="24"/>
          <w:szCs w:val="24"/>
          <w:lang w:eastAsia="zh-CN"/>
        </w:rPr>
      </w:pPr>
    </w:p>
    <w:p w14:paraId="71088659" w14:textId="77777777" w:rsidR="001D0BCE" w:rsidRPr="009902E7" w:rsidRDefault="000631AB">
      <w:pPr>
        <w:adjustRightInd w:val="0"/>
        <w:snapToGrid w:val="0"/>
        <w:spacing w:after="0" w:line="360" w:lineRule="auto"/>
        <w:jc w:val="both"/>
        <w:rPr>
          <w:rFonts w:ascii="Book Antiqua" w:hAnsi="Book Antiqua"/>
          <w:b/>
          <w:sz w:val="24"/>
          <w:szCs w:val="24"/>
        </w:rPr>
      </w:pPr>
      <w:r w:rsidRPr="009902E7">
        <w:rPr>
          <w:rFonts w:ascii="Book Antiqua" w:hAnsi="Book Antiqua"/>
          <w:b/>
          <w:sz w:val="24"/>
          <w:szCs w:val="24"/>
        </w:rPr>
        <w:t>RESULTS</w:t>
      </w:r>
    </w:p>
    <w:p w14:paraId="6F16F326" w14:textId="3F96F60E" w:rsidR="000631AB" w:rsidRPr="009902E7" w:rsidRDefault="00F71A96">
      <w:pPr>
        <w:adjustRightInd w:val="0"/>
        <w:snapToGrid w:val="0"/>
        <w:spacing w:after="0" w:line="360" w:lineRule="auto"/>
        <w:jc w:val="both"/>
        <w:rPr>
          <w:rFonts w:ascii="Book Antiqua" w:hAnsi="Book Antiqua"/>
          <w:sz w:val="24"/>
          <w:szCs w:val="24"/>
        </w:rPr>
      </w:pPr>
      <w:r w:rsidRPr="009902E7">
        <w:rPr>
          <w:rFonts w:ascii="Book Antiqua" w:hAnsi="Book Antiqua"/>
          <w:sz w:val="24"/>
          <w:szCs w:val="24"/>
        </w:rPr>
        <w:t xml:space="preserve">The systematic literature search </w:t>
      </w:r>
      <w:r w:rsidR="00642CA6" w:rsidRPr="009902E7">
        <w:rPr>
          <w:rFonts w:ascii="Book Antiqua" w:hAnsi="Book Antiqua"/>
          <w:sz w:val="24"/>
          <w:szCs w:val="24"/>
        </w:rPr>
        <w:t xml:space="preserve">of the databases </w:t>
      </w:r>
      <w:r w:rsidRPr="009902E7">
        <w:rPr>
          <w:rFonts w:ascii="Book Antiqua" w:hAnsi="Book Antiqua"/>
          <w:sz w:val="24"/>
          <w:szCs w:val="24"/>
        </w:rPr>
        <w:t xml:space="preserve">yielded </w:t>
      </w:r>
      <w:r w:rsidR="00642CA6" w:rsidRPr="009902E7">
        <w:rPr>
          <w:rFonts w:ascii="Book Antiqua" w:hAnsi="Book Antiqua"/>
          <w:sz w:val="24"/>
          <w:szCs w:val="24"/>
        </w:rPr>
        <w:t>a total of 1</w:t>
      </w:r>
      <w:r w:rsidR="00BA7E92" w:rsidRPr="009902E7">
        <w:rPr>
          <w:rFonts w:ascii="Book Antiqua" w:hAnsi="Book Antiqua"/>
          <w:sz w:val="24"/>
          <w:szCs w:val="24"/>
        </w:rPr>
        <w:t>80</w:t>
      </w:r>
      <w:r w:rsidR="00642CA6" w:rsidRPr="009902E7">
        <w:rPr>
          <w:rFonts w:ascii="Book Antiqua" w:hAnsi="Book Antiqua"/>
          <w:sz w:val="24"/>
          <w:szCs w:val="24"/>
        </w:rPr>
        <w:t xml:space="preserve"> publications (Figure 1). No article was identified in the Cochrane Library </w:t>
      </w:r>
      <w:r w:rsidR="002642C4" w:rsidRPr="009902E7">
        <w:rPr>
          <w:rFonts w:ascii="Book Antiqua" w:hAnsi="Book Antiqua"/>
          <w:sz w:val="24"/>
          <w:szCs w:val="24"/>
        </w:rPr>
        <w:t xml:space="preserve">or Lista (EBSCO) </w:t>
      </w:r>
      <w:r w:rsidR="00642CA6" w:rsidRPr="009902E7">
        <w:rPr>
          <w:rFonts w:ascii="Book Antiqua" w:hAnsi="Book Antiqua"/>
          <w:sz w:val="24"/>
          <w:szCs w:val="24"/>
        </w:rPr>
        <w:t xml:space="preserve">and no additional </w:t>
      </w:r>
      <w:r w:rsidR="00F61FE2" w:rsidRPr="009902E7">
        <w:rPr>
          <w:rFonts w:ascii="Book Antiqua" w:hAnsi="Book Antiqua"/>
          <w:sz w:val="24"/>
          <w:szCs w:val="24"/>
        </w:rPr>
        <w:t>records</w:t>
      </w:r>
      <w:r w:rsidR="00642CA6" w:rsidRPr="009902E7">
        <w:rPr>
          <w:rFonts w:ascii="Book Antiqua" w:hAnsi="Book Antiqua"/>
          <w:sz w:val="24"/>
          <w:szCs w:val="24"/>
        </w:rPr>
        <w:t xml:space="preserve"> were retrieved from the manual search of the reference lists. </w:t>
      </w:r>
      <w:r w:rsidR="002642C4" w:rsidRPr="009902E7">
        <w:rPr>
          <w:rFonts w:ascii="Book Antiqua" w:hAnsi="Book Antiqua"/>
          <w:sz w:val="24"/>
          <w:szCs w:val="24"/>
        </w:rPr>
        <w:t>Fol</w:t>
      </w:r>
      <w:r w:rsidR="00BA7E92" w:rsidRPr="009902E7">
        <w:rPr>
          <w:rFonts w:ascii="Book Antiqua" w:hAnsi="Book Antiqua"/>
          <w:sz w:val="24"/>
          <w:szCs w:val="24"/>
        </w:rPr>
        <w:t>lowing removal of duplicates, 56</w:t>
      </w:r>
      <w:r w:rsidR="002642C4" w:rsidRPr="009902E7">
        <w:rPr>
          <w:rFonts w:ascii="Book Antiqua" w:hAnsi="Book Antiqua"/>
          <w:sz w:val="24"/>
          <w:szCs w:val="24"/>
        </w:rPr>
        <w:t xml:space="preserve"> studies were screened of which 43 were excluded on title screening (</w:t>
      </w:r>
      <w:r w:rsidR="002642C4" w:rsidRPr="009902E7">
        <w:rPr>
          <w:rFonts w:ascii="Book Antiqua" w:hAnsi="Book Antiqua"/>
          <w:i/>
          <w:sz w:val="24"/>
          <w:szCs w:val="24"/>
        </w:rPr>
        <w:t>n</w:t>
      </w:r>
      <w:r w:rsidR="00730821" w:rsidRPr="009902E7">
        <w:rPr>
          <w:rFonts w:ascii="Book Antiqua" w:hAnsi="Book Antiqua"/>
          <w:sz w:val="24"/>
          <w:szCs w:val="24"/>
        </w:rPr>
        <w:t xml:space="preserve"> </w:t>
      </w:r>
      <w:r w:rsidR="002642C4" w:rsidRPr="009902E7">
        <w:rPr>
          <w:rFonts w:ascii="Book Antiqua" w:hAnsi="Book Antiqua"/>
          <w:sz w:val="24"/>
          <w:szCs w:val="24"/>
        </w:rPr>
        <w:t>=</w:t>
      </w:r>
      <w:r w:rsidR="00730821" w:rsidRPr="009902E7">
        <w:rPr>
          <w:rFonts w:ascii="Book Antiqua" w:hAnsi="Book Antiqua"/>
          <w:sz w:val="24"/>
          <w:szCs w:val="24"/>
        </w:rPr>
        <w:t xml:space="preserve"> </w:t>
      </w:r>
      <w:r w:rsidR="002642C4" w:rsidRPr="009902E7">
        <w:rPr>
          <w:rFonts w:ascii="Book Antiqua" w:hAnsi="Book Antiqua"/>
          <w:sz w:val="24"/>
          <w:szCs w:val="24"/>
        </w:rPr>
        <w:t>7) and abstract screening (</w:t>
      </w:r>
      <w:r w:rsidR="002642C4" w:rsidRPr="009902E7">
        <w:rPr>
          <w:rFonts w:ascii="Book Antiqua" w:hAnsi="Book Antiqua"/>
          <w:i/>
          <w:sz w:val="24"/>
          <w:szCs w:val="24"/>
        </w:rPr>
        <w:t>n</w:t>
      </w:r>
      <w:r w:rsidR="00730821" w:rsidRPr="009902E7">
        <w:rPr>
          <w:rFonts w:ascii="Book Antiqua" w:hAnsi="Book Antiqua"/>
          <w:sz w:val="24"/>
          <w:szCs w:val="24"/>
        </w:rPr>
        <w:t xml:space="preserve"> </w:t>
      </w:r>
      <w:r w:rsidR="002642C4" w:rsidRPr="009902E7">
        <w:rPr>
          <w:rFonts w:ascii="Book Antiqua" w:hAnsi="Book Antiqua"/>
          <w:sz w:val="24"/>
          <w:szCs w:val="24"/>
        </w:rPr>
        <w:t>=</w:t>
      </w:r>
      <w:r w:rsidR="00730821" w:rsidRPr="009902E7">
        <w:rPr>
          <w:rFonts w:ascii="Book Antiqua" w:hAnsi="Book Antiqua"/>
          <w:sz w:val="24"/>
          <w:szCs w:val="24"/>
        </w:rPr>
        <w:t xml:space="preserve"> </w:t>
      </w:r>
      <w:r w:rsidR="002642C4" w:rsidRPr="009902E7">
        <w:rPr>
          <w:rFonts w:ascii="Book Antiqua" w:hAnsi="Book Antiqua"/>
          <w:sz w:val="24"/>
          <w:szCs w:val="24"/>
        </w:rPr>
        <w:t>36) as not pertinent to the topic. The full-text of the remaining 1</w:t>
      </w:r>
      <w:r w:rsidR="00BA7E92" w:rsidRPr="009902E7">
        <w:rPr>
          <w:rFonts w:ascii="Book Antiqua" w:hAnsi="Book Antiqua"/>
          <w:sz w:val="24"/>
          <w:szCs w:val="24"/>
        </w:rPr>
        <w:t>4</w:t>
      </w:r>
      <w:r w:rsidR="002642C4" w:rsidRPr="009902E7">
        <w:rPr>
          <w:rFonts w:ascii="Book Antiqua" w:hAnsi="Book Antiqua"/>
          <w:sz w:val="24"/>
          <w:szCs w:val="24"/>
        </w:rPr>
        <w:t xml:space="preserve"> publications was assessed for eligibility. </w:t>
      </w:r>
      <w:r w:rsidR="00F61FE2" w:rsidRPr="009902E7">
        <w:rPr>
          <w:rFonts w:ascii="Book Antiqua" w:hAnsi="Book Antiqua"/>
          <w:sz w:val="24"/>
          <w:szCs w:val="24"/>
        </w:rPr>
        <w:t xml:space="preserve">Publications reporting on </w:t>
      </w:r>
      <w:r w:rsidR="000E68C4" w:rsidRPr="009902E7">
        <w:rPr>
          <w:rFonts w:ascii="Book Antiqua" w:hAnsi="Book Antiqua"/>
          <w:sz w:val="24"/>
          <w:szCs w:val="24"/>
        </w:rPr>
        <w:t xml:space="preserve">a smaller proportion of </w:t>
      </w:r>
      <w:r w:rsidR="00F61FE2" w:rsidRPr="009902E7">
        <w:rPr>
          <w:rFonts w:ascii="Book Antiqua" w:hAnsi="Book Antiqua"/>
          <w:sz w:val="24"/>
          <w:szCs w:val="24"/>
        </w:rPr>
        <w:t xml:space="preserve">the </w:t>
      </w:r>
      <w:r w:rsidR="00D07FD8" w:rsidRPr="009902E7">
        <w:rPr>
          <w:rFonts w:ascii="Book Antiqua" w:hAnsi="Book Antiqua"/>
          <w:sz w:val="24"/>
          <w:szCs w:val="24"/>
        </w:rPr>
        <w:t>same patient population as larger studies</w:t>
      </w:r>
      <w:r w:rsidR="00760605" w:rsidRPr="009902E7">
        <w:rPr>
          <w:rFonts w:ascii="Book Antiqua" w:hAnsi="Book Antiqua"/>
          <w:sz w:val="24"/>
          <w:szCs w:val="24"/>
          <w:vertAlign w:val="superscript"/>
        </w:rPr>
        <w:t>[</w:t>
      </w:r>
      <w:r w:rsidR="00247178"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Vera&lt;/Author&gt;&lt;Year&gt;2002&lt;/Year&gt;&lt;RecNum&gt;2735&lt;/RecNum&gt;&lt;IDText&gt;Risk factors for recurrence of primary sclerosing cholangitis of liver allograft&lt;/IDText&gt;&lt;MDL Ref_Type="Journal"&gt;&lt;Ref_Type&gt;Journal&lt;/Ref_Type&gt;&lt;Ref_ID&gt;2735&lt;/Ref_ID&gt;&lt;Title_Primary&gt;Risk factors for recurrence of primary sclerosing cholangitis of liver allograft&lt;/Title_Primary&gt;&lt;Authors_Primary&gt;Vera,A.&lt;/Authors_Primary&gt;&lt;Authors_Primary&gt;Moledina,S.&lt;/Authors_Primary&gt;&lt;Authors_Primary&gt;Gunson,B.&lt;/Authors_Primary&gt;&lt;Authors_Primary&gt;Hubscher,S.&lt;/Authors_Primary&gt;&lt;Authors_Primary&gt;Mirza,D.&lt;/Authors_Primary&gt;&lt;Authors_Primary&gt;Olliff,S.&lt;/Authors_Primary&gt;&lt;Authors_Primary&gt;Neuberger,J.&lt;/Authors_Primary&gt;&lt;Date_Primary&gt;2002/12/14&lt;/Date_Primary&gt;&lt;Keywords&gt;analysis&lt;/Keywords&gt;&lt;Keywords&gt;Cholangitis,Sclerosing&lt;/Keywords&gt;&lt;Keywords&gt;Colon&lt;/Keywords&gt;&lt;Keywords&gt;Disease&lt;/Keywords&gt;&lt;Keywords&gt;etiology&lt;/Keywords&gt;&lt;Keywords&gt;Female&lt;/Keywords&gt;&lt;Keywords&gt;Graft Survival&lt;/Keywords&gt;&lt;Keywords&gt;Humans&lt;/Keywords&gt;&lt;Keywords&gt;Inflammatory bowel disease&lt;/Keywords&gt;&lt;Keywords&gt;Liver&lt;/Keywords&gt;&lt;Keywords&gt;Liver Transplantation&lt;/Keywords&gt;&lt;Keywords&gt;Male&lt;/Keywords&gt;&lt;Keywords&gt;Multivariate Analysis&lt;/Keywords&gt;&lt;Keywords&gt;Postoperative Complications&lt;/Keywords&gt;&lt;Keywords&gt;Recurrence&lt;/Keywords&gt;&lt;Keywords&gt;Retrospective Studies&lt;/Keywords&gt;&lt;Keywords&gt;Risk&lt;/Keywords&gt;&lt;Keywords&gt;Risk Factors&lt;/Keywords&gt;&lt;Keywords&gt;Time Factors&lt;/Keywords&gt;&lt;Keywords&gt;transplantation&lt;/Keywords&gt;&lt;Reprint&gt;Not in File&lt;/Reprint&gt;&lt;Start_Page&gt;1943&lt;/Start_Page&gt;&lt;End_Page&gt;1944&lt;/End_Page&gt;&lt;Periodical&gt;Lancet&lt;/Periodical&gt;&lt;Volume&gt;360&lt;/Volume&gt;&lt;Issue&gt;9349&lt;/Issue&gt;&lt;Misc_3&gt;S0140-6736(02)11861-7 [pii];10.1016/S0140-6736(02)11861-7 [doi]&lt;/Misc_3&gt;&lt;Address&gt;Liver Unit, Queen Elizabeth Hospital, B15 2TH, Birmingham, UK&lt;/Address&gt;&lt;Web_URL&gt;PM:12493264&lt;/Web_URL&gt;&lt;ZZ_JournalStdAbbrev&gt;&lt;f name="System"&gt;Lancet&lt;/f&gt;&lt;/ZZ_JournalStdAbbrev&gt;&lt;ZZ_WorkformID&gt;1&lt;/ZZ_WorkformID&gt;&lt;/MDL&gt;&lt;/Cite&gt;&lt;/Refman&gt;</w:instrText>
      </w:r>
      <w:r w:rsidR="00247178" w:rsidRPr="009902E7">
        <w:rPr>
          <w:rFonts w:ascii="Book Antiqua" w:hAnsi="Book Antiqua"/>
          <w:sz w:val="24"/>
          <w:szCs w:val="24"/>
        </w:rPr>
        <w:fldChar w:fldCharType="separate"/>
      </w:r>
      <w:r w:rsidR="00777593" w:rsidRPr="009902E7">
        <w:rPr>
          <w:rFonts w:ascii="Book Antiqua" w:hAnsi="Book Antiqua"/>
          <w:noProof/>
          <w:sz w:val="24"/>
          <w:szCs w:val="24"/>
          <w:vertAlign w:val="superscript"/>
        </w:rPr>
        <w:t>8</w:t>
      </w:r>
      <w:r w:rsidR="00247178"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19188B" w:rsidRPr="009902E7">
        <w:rPr>
          <w:rFonts w:ascii="Book Antiqua" w:hAnsi="Book Antiqua"/>
          <w:sz w:val="24"/>
          <w:szCs w:val="24"/>
        </w:rPr>
        <w:t>,</w:t>
      </w:r>
      <w:r w:rsidR="00D07FD8" w:rsidRPr="009902E7">
        <w:rPr>
          <w:rFonts w:ascii="Book Antiqua" w:hAnsi="Book Antiqua"/>
          <w:sz w:val="24"/>
          <w:szCs w:val="24"/>
        </w:rPr>
        <w:t xml:space="preserve"> </w:t>
      </w:r>
      <w:r w:rsidR="00462F63" w:rsidRPr="009902E7">
        <w:rPr>
          <w:rFonts w:ascii="Book Antiqua" w:hAnsi="Book Antiqua"/>
          <w:sz w:val="24"/>
          <w:szCs w:val="24"/>
        </w:rPr>
        <w:t>conference abstracts</w:t>
      </w:r>
      <w:r w:rsidR="00760605" w:rsidRPr="009902E7">
        <w:rPr>
          <w:rFonts w:ascii="Book Antiqua" w:hAnsi="Book Antiqua"/>
          <w:sz w:val="24"/>
          <w:szCs w:val="24"/>
          <w:vertAlign w:val="superscript"/>
        </w:rPr>
        <w:t>[</w:t>
      </w:r>
      <w:r w:rsidR="00462F63" w:rsidRPr="009902E7">
        <w:rPr>
          <w:rFonts w:ascii="Book Antiqua" w:hAnsi="Book Antiqua"/>
          <w:sz w:val="24"/>
          <w:szCs w:val="24"/>
        </w:rPr>
        <w:fldChar w:fldCharType="begin">
          <w:fldData xml:space="preserve">PFJlZm1hbj48Q2l0ZT48QXV0aG9yPlNyaXZhc3RhPC9BdXRob3I+PFllYXI+MjAxMTwvWWVhcj48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lNyaXZhc3RhPC9BdXRob3I+PFllYXI+MjAxMTwvWWVhcj48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462F63" w:rsidRPr="009902E7">
        <w:rPr>
          <w:rFonts w:ascii="Book Antiqua" w:hAnsi="Book Antiqua"/>
          <w:sz w:val="24"/>
          <w:szCs w:val="24"/>
        </w:rPr>
      </w:r>
      <w:r w:rsidR="00462F63"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14</w:t>
      </w:r>
      <w:r w:rsidR="00730821"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15</w:t>
      </w:r>
      <w:r w:rsidR="00462F63"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462F63" w:rsidRPr="009902E7">
        <w:rPr>
          <w:rFonts w:ascii="Book Antiqua" w:hAnsi="Book Antiqua"/>
          <w:sz w:val="24"/>
          <w:szCs w:val="24"/>
        </w:rPr>
        <w:t xml:space="preserve"> </w:t>
      </w:r>
      <w:r w:rsidR="00D07FD8" w:rsidRPr="009902E7">
        <w:rPr>
          <w:rFonts w:ascii="Book Antiqua" w:hAnsi="Book Antiqua"/>
          <w:sz w:val="24"/>
          <w:szCs w:val="24"/>
        </w:rPr>
        <w:t>and cohort studies</w:t>
      </w:r>
      <w:r w:rsidR="00760605" w:rsidRPr="009902E7">
        <w:rPr>
          <w:rFonts w:ascii="Book Antiqua" w:hAnsi="Book Antiqua"/>
          <w:sz w:val="24"/>
          <w:szCs w:val="24"/>
          <w:vertAlign w:val="superscript"/>
        </w:rPr>
        <w:t>[</w:t>
      </w:r>
      <w:r w:rsidR="00247178" w:rsidRPr="009902E7">
        <w:rPr>
          <w:rFonts w:ascii="Book Antiqua" w:hAnsi="Book Antiqua"/>
          <w:sz w:val="24"/>
          <w:szCs w:val="24"/>
        </w:rPr>
        <w:fldChar w:fldCharType="begin">
          <w:fldData xml:space="preserve">PFJlZm1hbj48Q2l0ZT48QXV0aG9yPkdyYXppYWRlaTwvQXV0aG9yPjxZZWFyPjE5OTk8L1llYXI+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==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dyYXppYWRlaTwvQXV0aG9yPjxZZWFyPjE5OTk8L1llYXI+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==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247178" w:rsidRPr="009902E7">
        <w:rPr>
          <w:rFonts w:ascii="Book Antiqua" w:hAnsi="Book Antiqua"/>
          <w:sz w:val="24"/>
          <w:szCs w:val="24"/>
        </w:rPr>
      </w:r>
      <w:r w:rsidR="00247178"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16</w:t>
      </w:r>
      <w:r w:rsidR="00730821"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17</w:t>
      </w:r>
      <w:r w:rsidR="00247178"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BF0A1A" w:rsidRPr="009902E7">
        <w:rPr>
          <w:rFonts w:ascii="Book Antiqua" w:hAnsi="Book Antiqua"/>
          <w:sz w:val="24"/>
          <w:szCs w:val="24"/>
        </w:rPr>
        <w:t xml:space="preserve"> were further excluded leaving a selection of 8 studies </w:t>
      </w:r>
      <w:r w:rsidR="009020FA" w:rsidRPr="009902E7">
        <w:rPr>
          <w:rFonts w:ascii="Book Antiqua" w:hAnsi="Book Antiqua"/>
          <w:sz w:val="24"/>
          <w:szCs w:val="24"/>
        </w:rPr>
        <w:t>eligible</w:t>
      </w:r>
      <w:r w:rsidR="00BF0A1A" w:rsidRPr="009902E7">
        <w:rPr>
          <w:rFonts w:ascii="Book Antiqua" w:hAnsi="Book Antiqua"/>
          <w:sz w:val="24"/>
          <w:szCs w:val="24"/>
        </w:rPr>
        <w:t xml:space="preserve"> </w:t>
      </w:r>
      <w:r w:rsidR="009020FA" w:rsidRPr="009902E7">
        <w:rPr>
          <w:rFonts w:ascii="Book Antiqua" w:hAnsi="Book Antiqua"/>
          <w:sz w:val="24"/>
          <w:szCs w:val="24"/>
        </w:rPr>
        <w:t>for</w:t>
      </w:r>
      <w:r w:rsidR="00BF0A1A" w:rsidRPr="009902E7">
        <w:rPr>
          <w:rFonts w:ascii="Book Antiqua" w:hAnsi="Book Antiqua"/>
          <w:sz w:val="24"/>
          <w:szCs w:val="24"/>
        </w:rPr>
        <w:t xml:space="preserve"> quality assessment.</w:t>
      </w:r>
    </w:p>
    <w:p w14:paraId="5E7AEB85" w14:textId="77777777" w:rsidR="000631AB" w:rsidRPr="009902E7" w:rsidRDefault="000631AB">
      <w:pPr>
        <w:adjustRightInd w:val="0"/>
        <w:snapToGrid w:val="0"/>
        <w:spacing w:after="0" w:line="360" w:lineRule="auto"/>
        <w:jc w:val="both"/>
        <w:rPr>
          <w:rFonts w:ascii="Book Antiqua" w:hAnsi="Book Antiqua"/>
          <w:sz w:val="24"/>
          <w:szCs w:val="24"/>
        </w:rPr>
      </w:pPr>
    </w:p>
    <w:p w14:paraId="2CAA2AC1" w14:textId="77777777" w:rsidR="0043415D" w:rsidRPr="009902E7" w:rsidRDefault="0043415D">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Quality assessment of selected publications</w:t>
      </w:r>
    </w:p>
    <w:p w14:paraId="3261AE08" w14:textId="41A670AA" w:rsidR="00DD4A5E" w:rsidRPr="009902E7" w:rsidRDefault="002E2F41">
      <w:pPr>
        <w:adjustRightInd w:val="0"/>
        <w:snapToGrid w:val="0"/>
        <w:spacing w:after="0" w:line="360" w:lineRule="auto"/>
        <w:jc w:val="both"/>
        <w:rPr>
          <w:rFonts w:ascii="Book Antiqua" w:hAnsi="Book Antiqua"/>
          <w:sz w:val="24"/>
          <w:szCs w:val="24"/>
        </w:rPr>
      </w:pPr>
      <w:r w:rsidRPr="009902E7">
        <w:rPr>
          <w:rFonts w:ascii="Book Antiqua" w:hAnsi="Book Antiqua"/>
          <w:sz w:val="24"/>
          <w:szCs w:val="24"/>
        </w:rPr>
        <w:t xml:space="preserve">All retrieved publications had an observational and retrospective design; </w:t>
      </w:r>
      <w:r w:rsidR="00DD4A5E" w:rsidRPr="009902E7">
        <w:rPr>
          <w:rFonts w:ascii="Book Antiqua" w:hAnsi="Book Antiqua"/>
          <w:sz w:val="24"/>
          <w:szCs w:val="24"/>
        </w:rPr>
        <w:t xml:space="preserve">no </w:t>
      </w:r>
      <w:r w:rsidR="00BF0A1A" w:rsidRPr="009902E7">
        <w:rPr>
          <w:rFonts w:ascii="Book Antiqua" w:hAnsi="Book Antiqua"/>
          <w:sz w:val="24"/>
          <w:szCs w:val="24"/>
        </w:rPr>
        <w:t xml:space="preserve">randomized </w:t>
      </w:r>
      <w:r w:rsidRPr="009902E7">
        <w:rPr>
          <w:rFonts w:ascii="Book Antiqua" w:hAnsi="Book Antiqua"/>
          <w:sz w:val="24"/>
          <w:szCs w:val="24"/>
        </w:rPr>
        <w:t>controlled trial</w:t>
      </w:r>
      <w:r w:rsidR="00DD4A5E" w:rsidRPr="009902E7">
        <w:rPr>
          <w:rFonts w:ascii="Book Antiqua" w:hAnsi="Book Antiqua"/>
          <w:sz w:val="24"/>
          <w:szCs w:val="24"/>
        </w:rPr>
        <w:t xml:space="preserve"> was identified. Two studies did not report any relevant endpoints and were therefore excluded in retrospect</w:t>
      </w:r>
      <w:r w:rsidR="00760605" w:rsidRPr="009902E7">
        <w:rPr>
          <w:rFonts w:ascii="Book Antiqua" w:hAnsi="Book Antiqua"/>
          <w:sz w:val="24"/>
          <w:szCs w:val="24"/>
          <w:vertAlign w:val="superscript"/>
        </w:rPr>
        <w:t>[</w:t>
      </w:r>
      <w:r w:rsidR="00DB4766" w:rsidRPr="009902E7">
        <w:rPr>
          <w:rFonts w:ascii="Book Antiqua" w:hAnsi="Book Antiqua"/>
          <w:sz w:val="24"/>
          <w:szCs w:val="24"/>
        </w:rPr>
        <w:fldChar w:fldCharType="begin">
          <w:fldData xml:space="preserve">PFJlZm1hbj48Q2l0ZT48QXV0aG9yPkdvcmRvbjwvQXV0aG9yPjxZZWFyPjIwMTY8L1llYXI+PFJl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dvcmRvbjwvQXV0aG9yPjxZZWFyPjIwMTY8L1llYXI+PFJl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DB4766" w:rsidRPr="009902E7">
        <w:rPr>
          <w:rFonts w:ascii="Book Antiqua" w:hAnsi="Book Antiqua"/>
          <w:sz w:val="24"/>
          <w:szCs w:val="24"/>
        </w:rPr>
      </w:r>
      <w:r w:rsidR="00DB4766"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18</w:t>
      </w:r>
      <w:r w:rsidR="00730821"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19</w:t>
      </w:r>
      <w:r w:rsidR="00DB4766"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19188B" w:rsidRPr="009902E7">
        <w:rPr>
          <w:rFonts w:ascii="Book Antiqua" w:hAnsi="Book Antiqua"/>
          <w:sz w:val="24"/>
          <w:szCs w:val="24"/>
        </w:rPr>
        <w:t xml:space="preserve">. </w:t>
      </w:r>
      <w:r w:rsidR="00C456B0" w:rsidRPr="009902E7">
        <w:rPr>
          <w:rFonts w:ascii="Book Antiqua" w:hAnsi="Book Antiqua"/>
          <w:sz w:val="24"/>
          <w:szCs w:val="24"/>
        </w:rPr>
        <w:t>Hence, a</w:t>
      </w:r>
      <w:r w:rsidR="00DD4A5E" w:rsidRPr="009902E7">
        <w:rPr>
          <w:rFonts w:ascii="Book Antiqua" w:hAnsi="Book Antiqua"/>
          <w:sz w:val="24"/>
          <w:szCs w:val="24"/>
        </w:rPr>
        <w:t xml:space="preserve"> total of 6 reports</w:t>
      </w:r>
      <w:r w:rsidR="00DB4766" w:rsidRPr="009902E7">
        <w:rPr>
          <w:rFonts w:ascii="Book Antiqua" w:hAnsi="Book Antiqua"/>
          <w:sz w:val="24"/>
          <w:szCs w:val="24"/>
        </w:rPr>
        <w:t xml:space="preserve"> comparing LT recipients with and without </w:t>
      </w:r>
      <w:r w:rsidR="009020FA" w:rsidRPr="009902E7">
        <w:rPr>
          <w:rFonts w:ascii="Book Antiqua" w:hAnsi="Book Antiqua"/>
          <w:sz w:val="24"/>
          <w:szCs w:val="24"/>
        </w:rPr>
        <w:t>r</w:t>
      </w:r>
      <w:r w:rsidR="00DB4766" w:rsidRPr="009902E7">
        <w:rPr>
          <w:rFonts w:ascii="Book Antiqua" w:hAnsi="Book Antiqua"/>
          <w:sz w:val="24"/>
          <w:szCs w:val="24"/>
        </w:rPr>
        <w:t>PSC in contemporary groups</w:t>
      </w:r>
      <w:r w:rsidR="00DD4A5E" w:rsidRPr="009902E7">
        <w:rPr>
          <w:rFonts w:ascii="Book Antiqua" w:hAnsi="Book Antiqua"/>
          <w:sz w:val="24"/>
          <w:szCs w:val="24"/>
        </w:rPr>
        <w:t xml:space="preserve"> were assessed by MINORS criteria</w:t>
      </w:r>
      <w:r w:rsidR="00760605" w:rsidRPr="009902E7">
        <w:rPr>
          <w:rFonts w:ascii="Book Antiqua" w:hAnsi="Book Antiqua"/>
          <w:sz w:val="24"/>
          <w:szCs w:val="24"/>
          <w:vertAlign w:val="superscript"/>
        </w:rPr>
        <w:t>[</w:t>
      </w:r>
      <w:r w:rsidR="00DB4766"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DaG9sb25naXRhczwv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DaG9sb25naXRhczwv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DB4766" w:rsidRPr="009902E7">
        <w:rPr>
          <w:rFonts w:ascii="Book Antiqua" w:hAnsi="Book Antiqua"/>
          <w:sz w:val="24"/>
          <w:szCs w:val="24"/>
        </w:rPr>
      </w:r>
      <w:r w:rsidR="00DB4766"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0-25</w:t>
      </w:r>
      <w:r w:rsidR="00DB4766"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19188B" w:rsidRPr="009902E7">
        <w:rPr>
          <w:rFonts w:ascii="Book Antiqua" w:hAnsi="Book Antiqua"/>
          <w:sz w:val="24"/>
          <w:szCs w:val="24"/>
        </w:rPr>
        <w:t xml:space="preserve">. </w:t>
      </w:r>
      <w:r w:rsidR="00DD4A5E" w:rsidRPr="009902E7">
        <w:rPr>
          <w:rFonts w:ascii="Book Antiqua" w:hAnsi="Book Antiqua"/>
          <w:sz w:val="24"/>
          <w:szCs w:val="24"/>
        </w:rPr>
        <w:t>The median MINORS score was 11 (IQR 8.75</w:t>
      </w:r>
      <w:r w:rsidR="00894EAA">
        <w:rPr>
          <w:rFonts w:ascii="Book Antiqua" w:hAnsi="Book Antiqua" w:hint="eastAsia"/>
          <w:sz w:val="24"/>
          <w:szCs w:val="24"/>
          <w:lang w:eastAsia="zh-CN"/>
        </w:rPr>
        <w:t>-</w:t>
      </w:r>
      <w:r w:rsidR="00DD4A5E" w:rsidRPr="009902E7">
        <w:rPr>
          <w:rFonts w:ascii="Book Antiqua" w:hAnsi="Book Antiqua"/>
          <w:sz w:val="24"/>
          <w:szCs w:val="24"/>
        </w:rPr>
        <w:t>12.25), with incomplete outcome reporting, lack of equivalent groups and failure to adequately state loss to follow up accounting primarily for lower scores</w:t>
      </w:r>
      <w:r w:rsidR="00DB4766" w:rsidRPr="009902E7">
        <w:rPr>
          <w:rFonts w:ascii="Book Antiqua" w:hAnsi="Book Antiqua"/>
          <w:sz w:val="24"/>
          <w:szCs w:val="24"/>
        </w:rPr>
        <w:t xml:space="preserve"> (Table 1)</w:t>
      </w:r>
      <w:r w:rsidR="00DD4A5E" w:rsidRPr="009902E7">
        <w:rPr>
          <w:rFonts w:ascii="Book Antiqua" w:hAnsi="Book Antiqua"/>
          <w:sz w:val="24"/>
          <w:szCs w:val="24"/>
        </w:rPr>
        <w:t xml:space="preserve">. </w:t>
      </w:r>
      <w:r w:rsidR="00FA4D7E" w:rsidRPr="009902E7">
        <w:rPr>
          <w:rFonts w:ascii="Book Antiqua" w:hAnsi="Book Antiqua"/>
          <w:sz w:val="24"/>
          <w:szCs w:val="24"/>
        </w:rPr>
        <w:t>There was evidence in outcome evaluation bias in all but two studies</w:t>
      </w:r>
      <w:r w:rsidR="00760605" w:rsidRPr="009902E7">
        <w:rPr>
          <w:rFonts w:ascii="Book Antiqua" w:hAnsi="Book Antiqua"/>
          <w:sz w:val="24"/>
          <w:szCs w:val="24"/>
          <w:vertAlign w:val="superscript"/>
        </w:rPr>
        <w:t>[</w:t>
      </w:r>
      <w:r w:rsidR="00FA4D7E"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SYXZpa3VtYXI8L0F1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SYXZpa3VtYXI8L0F1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FA4D7E" w:rsidRPr="009902E7">
        <w:rPr>
          <w:rFonts w:ascii="Book Antiqua" w:hAnsi="Book Antiqua"/>
          <w:sz w:val="24"/>
          <w:szCs w:val="24"/>
        </w:rPr>
      </w:r>
      <w:r w:rsidR="00FA4D7E"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0</w:t>
      </w:r>
      <w:r w:rsidR="00730821"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5</w:t>
      </w:r>
      <w:r w:rsidR="00FA4D7E" w:rsidRPr="009902E7">
        <w:rPr>
          <w:rFonts w:ascii="Book Antiqua" w:hAnsi="Book Antiqua"/>
          <w:sz w:val="24"/>
          <w:szCs w:val="24"/>
        </w:rPr>
        <w:fldChar w:fldCharType="end"/>
      </w:r>
      <w:r w:rsidR="00730821" w:rsidRPr="009902E7">
        <w:rPr>
          <w:rFonts w:ascii="Book Antiqua" w:hAnsi="Book Antiqua"/>
          <w:sz w:val="24"/>
          <w:szCs w:val="24"/>
          <w:vertAlign w:val="superscript"/>
        </w:rPr>
        <w:t>]</w:t>
      </w:r>
      <w:r w:rsidR="0019188B" w:rsidRPr="009902E7">
        <w:rPr>
          <w:rFonts w:ascii="Book Antiqua" w:hAnsi="Book Antiqua"/>
          <w:sz w:val="24"/>
          <w:szCs w:val="24"/>
        </w:rPr>
        <w:t xml:space="preserve">. </w:t>
      </w:r>
      <w:r w:rsidR="00C456B0" w:rsidRPr="009902E7">
        <w:rPr>
          <w:rFonts w:ascii="Book Antiqua" w:hAnsi="Book Antiqua"/>
          <w:sz w:val="24"/>
          <w:szCs w:val="24"/>
        </w:rPr>
        <w:t>The study design was overall good with reporting of consecutive patients in all publications and a clearly formulated study aim in most reports</w:t>
      </w:r>
      <w:r w:rsidR="002A13BA" w:rsidRPr="009902E7">
        <w:rPr>
          <w:rFonts w:ascii="Book Antiqua" w:hAnsi="Book Antiqua"/>
          <w:sz w:val="24"/>
          <w:szCs w:val="24"/>
        </w:rPr>
        <w:t>,</w:t>
      </w:r>
      <w:r w:rsidR="00C456B0" w:rsidRPr="009902E7">
        <w:rPr>
          <w:rFonts w:ascii="Book Antiqua" w:hAnsi="Book Antiqua"/>
          <w:sz w:val="24"/>
          <w:szCs w:val="24"/>
        </w:rPr>
        <w:t xml:space="preserve"> but only o</w:t>
      </w:r>
      <w:r w:rsidR="0019188B" w:rsidRPr="009902E7">
        <w:rPr>
          <w:rFonts w:ascii="Book Antiqua" w:hAnsi="Book Antiqua"/>
          <w:sz w:val="24"/>
          <w:szCs w:val="24"/>
        </w:rPr>
        <w:t>ne study reported all endpoints</w:t>
      </w:r>
      <w:r w:rsidR="00760605" w:rsidRPr="009902E7">
        <w:rPr>
          <w:rFonts w:ascii="Book Antiqua" w:hAnsi="Book Antiqua"/>
          <w:sz w:val="24"/>
          <w:szCs w:val="24"/>
          <w:vertAlign w:val="superscript"/>
        </w:rPr>
        <w:t>[</w:t>
      </w:r>
      <w:r w:rsidR="00F6558F"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L1JlZm1h
bj4A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L1JlZm1h
bj4A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F6558F" w:rsidRPr="009902E7">
        <w:rPr>
          <w:rFonts w:ascii="Book Antiqua" w:hAnsi="Book Antiqua"/>
          <w:sz w:val="24"/>
          <w:szCs w:val="24"/>
        </w:rPr>
      </w:r>
      <w:r w:rsidR="00F6558F"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5</w:t>
      </w:r>
      <w:r w:rsidR="00F6558F"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19188B" w:rsidRPr="009902E7">
        <w:rPr>
          <w:rFonts w:ascii="Book Antiqua" w:hAnsi="Book Antiqua"/>
          <w:sz w:val="24"/>
          <w:szCs w:val="24"/>
        </w:rPr>
        <w:t xml:space="preserve">. </w:t>
      </w:r>
      <w:r w:rsidR="002A13BA" w:rsidRPr="009902E7">
        <w:rPr>
          <w:rFonts w:ascii="Book Antiqua" w:hAnsi="Book Antiqua"/>
          <w:sz w:val="24"/>
          <w:szCs w:val="24"/>
        </w:rPr>
        <w:t xml:space="preserve">Follow-up period and statistical methods were appropriate </w:t>
      </w:r>
      <w:r w:rsidR="0032501F" w:rsidRPr="009902E7">
        <w:rPr>
          <w:rFonts w:ascii="Book Antiqua" w:hAnsi="Book Antiqua"/>
          <w:sz w:val="24"/>
          <w:szCs w:val="24"/>
        </w:rPr>
        <w:t>apart from</w:t>
      </w:r>
      <w:r w:rsidR="002A13BA" w:rsidRPr="009902E7">
        <w:rPr>
          <w:rFonts w:ascii="Book Antiqua" w:hAnsi="Book Antiqua"/>
          <w:sz w:val="24"/>
          <w:szCs w:val="24"/>
        </w:rPr>
        <w:t xml:space="preserve"> one study</w:t>
      </w:r>
      <w:r w:rsidR="00295E42" w:rsidRPr="009902E7">
        <w:rPr>
          <w:rFonts w:ascii="Book Antiqua" w:hAnsi="Book Antiqua"/>
          <w:sz w:val="24"/>
          <w:szCs w:val="24"/>
        </w:rPr>
        <w:t xml:space="preserve"> published by Gelley </w:t>
      </w:r>
      <w:r w:rsidR="00295E42" w:rsidRPr="009902E7">
        <w:rPr>
          <w:rFonts w:ascii="Book Antiqua" w:hAnsi="Book Antiqua"/>
          <w:i/>
          <w:sz w:val="24"/>
          <w:szCs w:val="24"/>
        </w:rPr>
        <w:t>et al</w:t>
      </w:r>
      <w:r w:rsidR="006A36A8" w:rsidRPr="009902E7">
        <w:rPr>
          <w:rFonts w:ascii="Book Antiqua" w:hAnsi="Book Antiqua"/>
          <w:sz w:val="24"/>
          <w:szCs w:val="24"/>
          <w:vertAlign w:val="superscript"/>
        </w:rPr>
        <w:t>[</w:t>
      </w:r>
      <w:r w:rsidR="00462F63"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Gelley&lt;/Author&gt;&lt;Year&gt;2014&lt;/Year&gt;&lt;RecNum&gt;2679&lt;/RecNum&gt;&lt;IDText&gt;Recurrence of primary sclerosing cholangitis after liver transplantation - The Hungarian experience&lt;/IDText&gt;&lt;MDL Ref_Type="Journal"&gt;&lt;Ref_Type&gt;Journal&lt;/Ref_Type&gt;&lt;Ref_ID&gt;2679&lt;/Ref_ID&gt;&lt;Title_Primary&gt;Recurrence of primary sclerosing cholangitis after liver transplantation - The Hungarian experience&lt;/Title_Primary&gt;&lt;Authors_Primary&gt;Gelley,F.&lt;/Authors_Primary&gt;&lt;Authors_Primary&gt;Zadori,G.&lt;/Authors_Primary&gt;&lt;Authors_Primary&gt;Gorog,D.&lt;/Authors_Primary&gt;&lt;Authors_Primary&gt;Kobori,L.&lt;/Authors_Primary&gt;&lt;Authors_Primary&gt;Fehervari,I.&lt;/Authors_Primary&gt;&lt;Authors_Primary&gt;Gaman,G.&lt;/Authors_Primary&gt;&lt;Authors_Primary&gt;Gerlei,Z.&lt;/Authors_Primary&gt;&lt;Authors_Primary&gt;Nagy,P.&lt;/Authors_Primary&gt;&lt;Authors_Primary&gt;Sarvary,E.&lt;/Authors_Primary&gt;&lt;Authors_Primary&gt;Nemes,B.&lt;/Authors_Primary&gt;&lt;Date_Primary&gt;2014/3&lt;/Date_Primary&gt;&lt;Keywords&gt;Adult&lt;/Keywords&gt;&lt;Keywords&gt;Colectomy&lt;/Keywords&gt;&lt;Keywords&gt;Colitis&lt;/Keywords&gt;&lt;Keywords&gt;Disease&lt;/Keywords&gt;&lt;Keywords&gt;Graft Survival&lt;/Keywords&gt;&lt;Keywords&gt;Hungary&lt;/Keywords&gt;&lt;Keywords&gt;Incidence&lt;/Keywords&gt;&lt;Keywords&gt;Liver&lt;/Keywords&gt;&lt;Keywords&gt;Liver Transplantation&lt;/Keywords&gt;&lt;Keywords&gt;methods&lt;/Keywords&gt;&lt;Keywords&gt;mortality&lt;/Keywords&gt;&lt;Keywords&gt;Recurrence&lt;/Keywords&gt;&lt;Keywords&gt;Survival&lt;/Keywords&gt;&lt;Keywords&gt;therapy&lt;/Keywords&gt;&lt;Keywords&gt;transplantation&lt;/Keywords&gt;&lt;Reprint&gt;Not in File&lt;/Reprint&gt;&lt;Start_Page&gt;16&lt;/Start_Page&gt;&lt;End_Page&gt;18&lt;/End_Page&gt;&lt;Periodical&gt;Interv.Med Appl.Sci&lt;/Periodical&gt;&lt;Volume&gt;6&lt;/Volume&gt;&lt;Issue&gt;1&lt;/Issue&gt;&lt;User_Def_5&gt;PMC3955810&lt;/User_Def_5&gt;&lt;Misc_3&gt;10.1556/IMAS.6.2014.1.2 [doi];IMAS_6(2014)1/2 [pii]&lt;/Misc_3&gt;&lt;Web_URL&gt;PM:24672670&lt;/Web_URL&gt;&lt;ZZ_JournalStdAbbrev&gt;&lt;f name="System"&gt;Interv.Med Appl.Sci&lt;/f&gt;&lt;/ZZ_JournalStdAbbrev&gt;&lt;ZZ_WorkformID&gt;1&lt;/ZZ_WorkformID&gt;&lt;/MDL&gt;&lt;/Cite&gt;&lt;/Refman&gt;</w:instrText>
      </w:r>
      <w:r w:rsidR="00462F63"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2</w:t>
      </w:r>
      <w:r w:rsidR="00462F63"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19188B" w:rsidRPr="009902E7">
        <w:rPr>
          <w:rFonts w:ascii="Book Antiqua" w:hAnsi="Book Antiqua"/>
          <w:sz w:val="24"/>
          <w:szCs w:val="24"/>
        </w:rPr>
        <w:t>.</w:t>
      </w:r>
      <w:r w:rsidR="002A13BA" w:rsidRPr="009902E7">
        <w:rPr>
          <w:rFonts w:ascii="Book Antiqua" w:hAnsi="Book Antiqua"/>
          <w:sz w:val="24"/>
          <w:szCs w:val="24"/>
        </w:rPr>
        <w:t xml:space="preserve"> The latter </w:t>
      </w:r>
      <w:r w:rsidR="008D0BC4" w:rsidRPr="009902E7">
        <w:rPr>
          <w:rFonts w:ascii="Book Antiqua" w:hAnsi="Book Antiqua"/>
          <w:sz w:val="24"/>
          <w:szCs w:val="24"/>
        </w:rPr>
        <w:t>study therefore scored overall low quality (5 points) while 5 publications</w:t>
      </w:r>
      <w:r w:rsidR="009A1AF9" w:rsidRPr="009902E7">
        <w:rPr>
          <w:rFonts w:ascii="Book Antiqua" w:hAnsi="Book Antiqua"/>
          <w:sz w:val="24"/>
          <w:szCs w:val="24"/>
        </w:rPr>
        <w:t xml:space="preserve"> were deemed</w:t>
      </w:r>
      <w:r w:rsidR="008D0BC4" w:rsidRPr="009902E7">
        <w:rPr>
          <w:rFonts w:ascii="Book Antiqua" w:hAnsi="Book Antiqua"/>
          <w:sz w:val="24"/>
          <w:szCs w:val="24"/>
        </w:rPr>
        <w:t xml:space="preserve"> of good quality with a score ranging from 10 to 13. These included single-centre experience</w:t>
      </w:r>
      <w:r w:rsidR="000C2072" w:rsidRPr="009902E7">
        <w:rPr>
          <w:rFonts w:ascii="Book Antiqua" w:hAnsi="Book Antiqua"/>
          <w:sz w:val="24"/>
          <w:szCs w:val="24"/>
        </w:rPr>
        <w:t>s</w:t>
      </w:r>
      <w:r w:rsidR="00760605" w:rsidRPr="009902E7">
        <w:rPr>
          <w:rFonts w:ascii="Book Antiqua" w:hAnsi="Book Antiqua"/>
          <w:sz w:val="24"/>
          <w:szCs w:val="24"/>
          <w:vertAlign w:val="superscript"/>
        </w:rPr>
        <w:t>[</w:t>
      </w:r>
      <w:r w:rsidR="00462F63"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DaG9sb25naXRhczwv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DaG9sb25naXRhczwv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462F63" w:rsidRPr="009902E7">
        <w:rPr>
          <w:rFonts w:ascii="Book Antiqua" w:hAnsi="Book Antiqua"/>
          <w:sz w:val="24"/>
          <w:szCs w:val="24"/>
        </w:rPr>
      </w:r>
      <w:r w:rsidR="00462F63"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0</w:t>
      </w:r>
      <w:r w:rsidR="00730821"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1</w:t>
      </w:r>
      <w:r w:rsidR="00730821"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4</w:t>
      </w:r>
      <w:r w:rsidR="00462F63"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0C2072" w:rsidRPr="009902E7">
        <w:rPr>
          <w:rFonts w:ascii="Book Antiqua" w:hAnsi="Book Antiqua"/>
          <w:sz w:val="24"/>
          <w:szCs w:val="24"/>
        </w:rPr>
        <w:t xml:space="preserve"> as well as two large multi-centre cohorts</w:t>
      </w:r>
      <w:r w:rsidR="00760605" w:rsidRPr="009902E7">
        <w:rPr>
          <w:rFonts w:ascii="Book Antiqua" w:hAnsi="Book Antiqua"/>
          <w:sz w:val="24"/>
          <w:szCs w:val="24"/>
          <w:vertAlign w:val="superscript"/>
        </w:rPr>
        <w:t>[</w:t>
      </w:r>
      <w:r w:rsidR="000C2072"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Q2l0ZT48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Q2l0ZT48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0C2072" w:rsidRPr="009902E7">
        <w:rPr>
          <w:rFonts w:ascii="Book Antiqua" w:hAnsi="Book Antiqua"/>
          <w:sz w:val="24"/>
          <w:szCs w:val="24"/>
        </w:rPr>
      </w:r>
      <w:r w:rsidR="000C2072"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3</w:t>
      </w:r>
      <w:r w:rsidR="00730821"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5</w:t>
      </w:r>
      <w:r w:rsidR="000C2072"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19188B" w:rsidRPr="009902E7">
        <w:rPr>
          <w:rFonts w:ascii="Book Antiqua" w:hAnsi="Book Antiqua"/>
          <w:sz w:val="24"/>
          <w:szCs w:val="24"/>
        </w:rPr>
        <w:t xml:space="preserve">. </w:t>
      </w:r>
      <w:r w:rsidR="00C96AF4" w:rsidRPr="009902E7">
        <w:rPr>
          <w:rFonts w:ascii="Book Antiqua" w:hAnsi="Book Antiqua"/>
          <w:sz w:val="24"/>
          <w:szCs w:val="24"/>
        </w:rPr>
        <w:t xml:space="preserve">The patient cohort of </w:t>
      </w:r>
      <w:r w:rsidR="001033FE" w:rsidRPr="009902E7">
        <w:rPr>
          <w:rFonts w:ascii="Book Antiqua" w:hAnsi="Book Antiqua"/>
          <w:sz w:val="24"/>
          <w:szCs w:val="24"/>
        </w:rPr>
        <w:t>the</w:t>
      </w:r>
      <w:r w:rsidR="00C96AF4" w:rsidRPr="009902E7">
        <w:rPr>
          <w:rFonts w:ascii="Book Antiqua" w:hAnsi="Book Antiqua"/>
          <w:sz w:val="24"/>
          <w:szCs w:val="24"/>
        </w:rPr>
        <w:t xml:space="preserve"> </w:t>
      </w:r>
      <w:r w:rsidR="00C96AF4" w:rsidRPr="009902E7">
        <w:rPr>
          <w:rFonts w:ascii="Book Antiqua" w:hAnsi="Book Antiqua"/>
          <w:sz w:val="24"/>
          <w:szCs w:val="24"/>
        </w:rPr>
        <w:lastRenderedPageBreak/>
        <w:t>multi-centr</w:t>
      </w:r>
      <w:r w:rsidR="006B4C9C" w:rsidRPr="009902E7">
        <w:rPr>
          <w:rFonts w:ascii="Book Antiqua" w:hAnsi="Book Antiqua"/>
          <w:sz w:val="24"/>
          <w:szCs w:val="24"/>
        </w:rPr>
        <w:t>e report</w:t>
      </w:r>
      <w:r w:rsidR="001033FE" w:rsidRPr="009902E7">
        <w:rPr>
          <w:rFonts w:ascii="Book Antiqua" w:hAnsi="Book Antiqua"/>
          <w:sz w:val="24"/>
          <w:szCs w:val="24"/>
        </w:rPr>
        <w:t xml:space="preserve"> by Ravikumar </w:t>
      </w:r>
      <w:r w:rsidR="001033FE" w:rsidRPr="009902E7">
        <w:rPr>
          <w:rFonts w:ascii="Book Antiqua" w:hAnsi="Book Antiqua"/>
          <w:i/>
          <w:sz w:val="24"/>
          <w:szCs w:val="24"/>
        </w:rPr>
        <w:t>et al</w:t>
      </w:r>
      <w:r w:rsidR="00760605" w:rsidRPr="009902E7">
        <w:rPr>
          <w:rFonts w:ascii="Book Antiqua" w:hAnsi="Book Antiqua"/>
          <w:sz w:val="24"/>
          <w:szCs w:val="24"/>
          <w:vertAlign w:val="superscript"/>
        </w:rPr>
        <w:t>[</w:t>
      </w:r>
      <w:r w:rsidR="006B4C9C"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L1JlZm1h
bj4A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L1JlZm1h
bj4A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6B4C9C" w:rsidRPr="009902E7">
        <w:rPr>
          <w:rFonts w:ascii="Book Antiqua" w:hAnsi="Book Antiqua"/>
          <w:sz w:val="24"/>
          <w:szCs w:val="24"/>
        </w:rPr>
      </w:r>
      <w:r w:rsidR="006B4C9C"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5</w:t>
      </w:r>
      <w:r w:rsidR="006B4C9C"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6B4C9C" w:rsidRPr="009902E7">
        <w:rPr>
          <w:rFonts w:ascii="Book Antiqua" w:hAnsi="Book Antiqua"/>
          <w:sz w:val="24"/>
          <w:szCs w:val="24"/>
        </w:rPr>
        <w:t xml:space="preserve"> overlap</w:t>
      </w:r>
      <w:r w:rsidR="001033FE" w:rsidRPr="009902E7">
        <w:rPr>
          <w:rFonts w:ascii="Book Antiqua" w:hAnsi="Book Antiqua"/>
          <w:sz w:val="24"/>
          <w:szCs w:val="24"/>
        </w:rPr>
        <w:t>s</w:t>
      </w:r>
      <w:r w:rsidR="006B4C9C" w:rsidRPr="009902E7">
        <w:rPr>
          <w:rFonts w:ascii="Book Antiqua" w:hAnsi="Book Antiqua"/>
          <w:sz w:val="24"/>
          <w:szCs w:val="24"/>
        </w:rPr>
        <w:t xml:space="preserve"> in part with </w:t>
      </w:r>
      <w:r w:rsidR="00C96AF4" w:rsidRPr="009902E7">
        <w:rPr>
          <w:rFonts w:ascii="Book Antiqua" w:hAnsi="Book Antiqua"/>
          <w:sz w:val="24"/>
          <w:szCs w:val="24"/>
        </w:rPr>
        <w:t>two single-centre studies</w:t>
      </w:r>
      <w:r w:rsidR="00760605" w:rsidRPr="009902E7">
        <w:rPr>
          <w:rFonts w:ascii="Book Antiqua" w:hAnsi="Book Antiqua"/>
          <w:sz w:val="24"/>
          <w:szCs w:val="24"/>
          <w:vertAlign w:val="superscript"/>
        </w:rPr>
        <w:t>[</w:t>
      </w:r>
      <w:r w:rsidR="006B4C9C"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DaG9sb25naXRhczwv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DaG9sb25naXRhczwv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6B4C9C" w:rsidRPr="009902E7">
        <w:rPr>
          <w:rFonts w:ascii="Book Antiqua" w:hAnsi="Book Antiqua"/>
          <w:sz w:val="24"/>
          <w:szCs w:val="24"/>
        </w:rPr>
      </w:r>
      <w:r w:rsidR="006B4C9C"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0</w:t>
      </w:r>
      <w:r w:rsidR="00730821"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1</w:t>
      </w:r>
      <w:r w:rsidR="006B4C9C"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C96AF4" w:rsidRPr="009902E7">
        <w:rPr>
          <w:rFonts w:ascii="Book Antiqua" w:hAnsi="Book Antiqua"/>
          <w:sz w:val="24"/>
          <w:szCs w:val="24"/>
        </w:rPr>
        <w:t xml:space="preserve"> but does not </w:t>
      </w:r>
      <w:r w:rsidR="00665012" w:rsidRPr="009902E7">
        <w:rPr>
          <w:rFonts w:ascii="Book Antiqua" w:hAnsi="Book Antiqua"/>
          <w:sz w:val="24"/>
          <w:szCs w:val="24"/>
        </w:rPr>
        <w:t>completely</w:t>
      </w:r>
      <w:r w:rsidR="00C96AF4" w:rsidRPr="009902E7">
        <w:rPr>
          <w:rFonts w:ascii="Book Antiqua" w:hAnsi="Book Antiqua"/>
          <w:sz w:val="24"/>
          <w:szCs w:val="24"/>
        </w:rPr>
        <w:t xml:space="preserve"> capture the patient data; therefore, all three publications were retained.</w:t>
      </w:r>
    </w:p>
    <w:p w14:paraId="7C3F0678" w14:textId="77777777" w:rsidR="00730821" w:rsidRPr="009902E7" w:rsidRDefault="00730821">
      <w:pPr>
        <w:adjustRightInd w:val="0"/>
        <w:snapToGrid w:val="0"/>
        <w:spacing w:after="0" w:line="360" w:lineRule="auto"/>
        <w:jc w:val="both"/>
        <w:rPr>
          <w:rFonts w:ascii="Book Antiqua" w:hAnsi="Book Antiqua"/>
          <w:sz w:val="24"/>
          <w:szCs w:val="24"/>
        </w:rPr>
      </w:pPr>
    </w:p>
    <w:p w14:paraId="72D973D2" w14:textId="77777777" w:rsidR="00A37674" w:rsidRPr="009902E7" w:rsidRDefault="000631AB">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Recipient and donor demographics</w:t>
      </w:r>
    </w:p>
    <w:p w14:paraId="0427C012" w14:textId="58ABDF85" w:rsidR="000631AB" w:rsidRPr="009902E7" w:rsidRDefault="00DC167A">
      <w:pPr>
        <w:adjustRightInd w:val="0"/>
        <w:snapToGrid w:val="0"/>
        <w:spacing w:after="0" w:line="360" w:lineRule="auto"/>
        <w:jc w:val="both"/>
        <w:rPr>
          <w:rFonts w:ascii="Book Antiqua" w:hAnsi="Book Antiqua"/>
          <w:sz w:val="24"/>
          <w:szCs w:val="24"/>
        </w:rPr>
      </w:pPr>
      <w:r w:rsidRPr="009902E7">
        <w:rPr>
          <w:rFonts w:ascii="Book Antiqua" w:hAnsi="Book Antiqua"/>
          <w:sz w:val="24"/>
          <w:szCs w:val="24"/>
        </w:rPr>
        <w:t>The retrieved studies on rPSC we</w:t>
      </w:r>
      <w:r w:rsidR="00C96AF4" w:rsidRPr="009902E7">
        <w:rPr>
          <w:rFonts w:ascii="Book Antiqua" w:hAnsi="Book Antiqua"/>
          <w:sz w:val="24"/>
          <w:szCs w:val="24"/>
        </w:rPr>
        <w:t>re published within the last decade and capture</w:t>
      </w:r>
      <w:r w:rsidRPr="009902E7">
        <w:rPr>
          <w:rFonts w:ascii="Book Antiqua" w:hAnsi="Book Antiqua"/>
          <w:sz w:val="24"/>
          <w:szCs w:val="24"/>
        </w:rPr>
        <w:t>d</w:t>
      </w:r>
      <w:r w:rsidR="00C96AF4" w:rsidRPr="009902E7">
        <w:rPr>
          <w:rFonts w:ascii="Book Antiqua" w:hAnsi="Book Antiqua"/>
          <w:sz w:val="24"/>
          <w:szCs w:val="24"/>
        </w:rPr>
        <w:t xml:space="preserve"> patient data from 1986 to 2011.</w:t>
      </w:r>
      <w:r w:rsidR="00665012" w:rsidRPr="009902E7">
        <w:rPr>
          <w:rFonts w:ascii="Book Antiqua" w:hAnsi="Book Antiqua"/>
          <w:sz w:val="24"/>
          <w:szCs w:val="24"/>
        </w:rPr>
        <w:t xml:space="preserve"> </w:t>
      </w:r>
      <w:r w:rsidR="00AE5E1E" w:rsidRPr="009902E7">
        <w:rPr>
          <w:rFonts w:ascii="Book Antiqua" w:hAnsi="Book Antiqua"/>
          <w:sz w:val="24"/>
          <w:szCs w:val="24"/>
        </w:rPr>
        <w:t xml:space="preserve">The indication for liver transplantation was PSC in all patients and LT recipients were followed up for a median time of 5.7 to 9.1 years (Table 2). Follow-up was restricted by patient death but extended up to 8 to 22 years in the various studies. </w:t>
      </w:r>
      <w:r w:rsidR="00D475A5" w:rsidRPr="009902E7">
        <w:rPr>
          <w:rFonts w:ascii="Book Antiqua" w:hAnsi="Book Antiqua"/>
          <w:sz w:val="24"/>
          <w:szCs w:val="24"/>
        </w:rPr>
        <w:t>Diagnosis of rPSC was guided by Mayo criteria</w:t>
      </w:r>
      <w:r w:rsidR="00760605" w:rsidRPr="009902E7">
        <w:rPr>
          <w:rFonts w:ascii="Book Antiqua" w:hAnsi="Book Antiqua"/>
          <w:sz w:val="24"/>
          <w:szCs w:val="24"/>
          <w:vertAlign w:val="superscript"/>
        </w:rPr>
        <w:t>[</w:t>
      </w:r>
      <w:r w:rsidR="00D34A82" w:rsidRPr="009902E7">
        <w:rPr>
          <w:rFonts w:ascii="Book Antiqua" w:hAnsi="Book Antiqua"/>
          <w:sz w:val="24"/>
          <w:szCs w:val="24"/>
        </w:rPr>
        <w:fldChar w:fldCharType="begin">
          <w:fldData xml:space="preserve">PFJlZm1hbj48Q2l0ZT48QXV0aG9yPkdyYXppYWRlaTwvQXV0aG9yPjxZZWFyPjE5OTk8L1llYXI+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dyYXppYWRlaTwvQXV0aG9yPjxZZWFyPjE5OTk8L1llYXI+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D34A82" w:rsidRPr="009902E7">
        <w:rPr>
          <w:rFonts w:ascii="Book Antiqua" w:hAnsi="Book Antiqua"/>
          <w:sz w:val="24"/>
          <w:szCs w:val="24"/>
        </w:rPr>
      </w:r>
      <w:r w:rsidR="00D34A82" w:rsidRPr="009902E7">
        <w:rPr>
          <w:rFonts w:ascii="Book Antiqua" w:hAnsi="Book Antiqua"/>
          <w:sz w:val="24"/>
          <w:szCs w:val="24"/>
        </w:rPr>
        <w:fldChar w:fldCharType="separate"/>
      </w:r>
      <w:r w:rsidR="00777593" w:rsidRPr="009902E7">
        <w:rPr>
          <w:rFonts w:ascii="Book Antiqua" w:hAnsi="Book Antiqua"/>
          <w:noProof/>
          <w:sz w:val="24"/>
          <w:szCs w:val="24"/>
          <w:vertAlign w:val="superscript"/>
        </w:rPr>
        <w:t>4</w:t>
      </w:r>
      <w:r w:rsidR="00D34A82"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D475A5" w:rsidRPr="009902E7">
        <w:rPr>
          <w:rFonts w:ascii="Book Antiqua" w:hAnsi="Book Antiqua"/>
          <w:sz w:val="24"/>
          <w:szCs w:val="24"/>
        </w:rPr>
        <w:t xml:space="preserve"> in all studies and m</w:t>
      </w:r>
      <w:r w:rsidR="00665012" w:rsidRPr="009902E7">
        <w:rPr>
          <w:rFonts w:ascii="Book Antiqua" w:hAnsi="Book Antiqua"/>
          <w:sz w:val="24"/>
          <w:szCs w:val="24"/>
        </w:rPr>
        <w:t xml:space="preserve">edian time to diagnosis of </w:t>
      </w:r>
      <w:r w:rsidR="001033FE" w:rsidRPr="009902E7">
        <w:rPr>
          <w:rFonts w:ascii="Book Antiqua" w:hAnsi="Book Antiqua"/>
          <w:sz w:val="24"/>
          <w:szCs w:val="24"/>
        </w:rPr>
        <w:t>r</w:t>
      </w:r>
      <w:r w:rsidR="00665012" w:rsidRPr="009902E7">
        <w:rPr>
          <w:rFonts w:ascii="Book Antiqua" w:hAnsi="Book Antiqua"/>
          <w:sz w:val="24"/>
          <w:szCs w:val="24"/>
        </w:rPr>
        <w:t xml:space="preserve">PSC </w:t>
      </w:r>
      <w:r w:rsidR="00DD7E15" w:rsidRPr="009902E7">
        <w:rPr>
          <w:rFonts w:ascii="Book Antiqua" w:hAnsi="Book Antiqua"/>
          <w:sz w:val="24"/>
          <w:szCs w:val="24"/>
        </w:rPr>
        <w:t xml:space="preserve">ranged from 3.4 to 5 years </w:t>
      </w:r>
      <w:r w:rsidR="00665012" w:rsidRPr="009902E7">
        <w:rPr>
          <w:rFonts w:ascii="Book Antiqua" w:hAnsi="Book Antiqua"/>
          <w:sz w:val="24"/>
          <w:szCs w:val="24"/>
        </w:rPr>
        <w:t>as reported by 4 studies</w:t>
      </w:r>
      <w:r w:rsidR="00AE5E1E" w:rsidRPr="009902E7">
        <w:rPr>
          <w:rFonts w:ascii="Book Antiqua" w:hAnsi="Book Antiqua"/>
          <w:sz w:val="24"/>
          <w:szCs w:val="24"/>
        </w:rPr>
        <w:t>.</w:t>
      </w:r>
      <w:r w:rsidR="00665012" w:rsidRPr="009902E7">
        <w:rPr>
          <w:rFonts w:ascii="Book Antiqua" w:hAnsi="Book Antiqua"/>
          <w:sz w:val="24"/>
          <w:szCs w:val="24"/>
        </w:rPr>
        <w:t xml:space="preserve"> </w:t>
      </w:r>
      <w:r w:rsidR="00D475A5" w:rsidRPr="009902E7">
        <w:rPr>
          <w:rFonts w:ascii="Book Antiqua" w:hAnsi="Book Antiqua"/>
          <w:sz w:val="24"/>
          <w:szCs w:val="24"/>
        </w:rPr>
        <w:t xml:space="preserve"> </w:t>
      </w:r>
      <w:r w:rsidR="00C96AF4" w:rsidRPr="009902E7">
        <w:rPr>
          <w:rFonts w:ascii="Book Antiqua" w:hAnsi="Book Antiqua"/>
          <w:sz w:val="24"/>
          <w:szCs w:val="24"/>
        </w:rPr>
        <w:t xml:space="preserve">  </w:t>
      </w:r>
    </w:p>
    <w:p w14:paraId="0400208D" w14:textId="18E82B26" w:rsidR="000631AB" w:rsidRPr="009902E7" w:rsidRDefault="00730821">
      <w:pPr>
        <w:adjustRightInd w:val="0"/>
        <w:snapToGrid w:val="0"/>
        <w:spacing w:after="0" w:line="360" w:lineRule="auto"/>
        <w:jc w:val="both"/>
        <w:rPr>
          <w:rFonts w:ascii="Book Antiqua" w:hAnsi="Book Antiqua"/>
          <w:sz w:val="24"/>
          <w:szCs w:val="24"/>
        </w:rPr>
      </w:pPr>
      <w:r w:rsidRPr="009902E7">
        <w:rPr>
          <w:rFonts w:ascii="Book Antiqua" w:hAnsi="Book Antiqua"/>
          <w:sz w:val="24"/>
          <w:szCs w:val="24"/>
        </w:rPr>
        <w:t xml:space="preserve">  </w:t>
      </w:r>
      <w:r w:rsidR="002843EE" w:rsidRPr="009902E7">
        <w:rPr>
          <w:rFonts w:ascii="Book Antiqua" w:hAnsi="Book Antiqua"/>
          <w:sz w:val="24"/>
          <w:szCs w:val="24"/>
        </w:rPr>
        <w:t xml:space="preserve">Demographics were analyzed and </w:t>
      </w:r>
      <w:r w:rsidR="00DD7E15" w:rsidRPr="009902E7">
        <w:rPr>
          <w:rFonts w:ascii="Book Antiqua" w:hAnsi="Book Antiqua"/>
          <w:sz w:val="24"/>
          <w:szCs w:val="24"/>
        </w:rPr>
        <w:t>described</w:t>
      </w:r>
      <w:r w:rsidR="002843EE" w:rsidRPr="009902E7">
        <w:rPr>
          <w:rFonts w:ascii="Book Antiqua" w:hAnsi="Book Antiqua"/>
          <w:sz w:val="24"/>
          <w:szCs w:val="24"/>
        </w:rPr>
        <w:t xml:space="preserve"> by different statistical methods in the various studies and can therefore only be compared in a descriptive manner. </w:t>
      </w:r>
      <w:r w:rsidR="009F7D44" w:rsidRPr="009902E7">
        <w:rPr>
          <w:rFonts w:ascii="Book Antiqua" w:hAnsi="Book Antiqua"/>
          <w:sz w:val="24"/>
          <w:szCs w:val="24"/>
        </w:rPr>
        <w:t xml:space="preserve">rPSC was more prevalent in patients undergoing a </w:t>
      </w:r>
      <w:r w:rsidR="00754E24" w:rsidRPr="009902E7">
        <w:rPr>
          <w:rFonts w:ascii="Book Antiqua" w:hAnsi="Book Antiqua"/>
          <w:sz w:val="24"/>
          <w:szCs w:val="24"/>
        </w:rPr>
        <w:t xml:space="preserve">first </w:t>
      </w:r>
      <w:r w:rsidR="009F7D44" w:rsidRPr="009902E7">
        <w:rPr>
          <w:rFonts w:ascii="Book Antiqua" w:hAnsi="Book Antiqua"/>
          <w:sz w:val="24"/>
          <w:szCs w:val="24"/>
        </w:rPr>
        <w:t xml:space="preserve">liver transplant at a younger age. Similarly, there was a predominance of male gender in the rPSC group, with a higher </w:t>
      </w:r>
      <w:r w:rsidR="00E85E8E" w:rsidRPr="009902E7">
        <w:rPr>
          <w:rFonts w:ascii="Book Antiqua" w:hAnsi="Book Antiqua"/>
          <w:sz w:val="24"/>
          <w:szCs w:val="24"/>
        </w:rPr>
        <w:t xml:space="preserve">MELD at LT. </w:t>
      </w:r>
      <w:r w:rsidR="00754E24" w:rsidRPr="009902E7">
        <w:rPr>
          <w:rFonts w:ascii="Book Antiqua" w:hAnsi="Book Antiqua"/>
          <w:sz w:val="24"/>
          <w:szCs w:val="24"/>
        </w:rPr>
        <w:t>Liver grafts from y</w:t>
      </w:r>
      <w:r w:rsidR="000A5066" w:rsidRPr="009902E7">
        <w:rPr>
          <w:rFonts w:ascii="Book Antiqua" w:hAnsi="Book Antiqua"/>
          <w:sz w:val="24"/>
          <w:szCs w:val="24"/>
        </w:rPr>
        <w:t>ounger donors were also associated with rPSC.</w:t>
      </w:r>
      <w:r w:rsidR="005D1103" w:rsidRPr="009902E7">
        <w:rPr>
          <w:rFonts w:ascii="Book Antiqua" w:hAnsi="Book Antiqua"/>
          <w:sz w:val="24"/>
          <w:szCs w:val="24"/>
        </w:rPr>
        <w:t xml:space="preserve"> Donor gender and donor type were rarely reported; however, the available data </w:t>
      </w:r>
      <w:r w:rsidR="00017716" w:rsidRPr="009902E7">
        <w:rPr>
          <w:rFonts w:ascii="Book Antiqua" w:hAnsi="Book Antiqua"/>
          <w:sz w:val="24"/>
          <w:szCs w:val="24"/>
        </w:rPr>
        <w:t>suggested</w:t>
      </w:r>
      <w:r w:rsidR="005D1103" w:rsidRPr="009902E7">
        <w:rPr>
          <w:rFonts w:ascii="Book Antiqua" w:hAnsi="Book Antiqua"/>
          <w:sz w:val="24"/>
          <w:szCs w:val="24"/>
        </w:rPr>
        <w:t xml:space="preserve"> no relevant differences between groups. It is noticeable that almost exclusively livers from donors after brain death were utilized, a fact that is likely explained by era of transplantation prior to increased transplantation of organs from donors after</w:t>
      </w:r>
      <w:r w:rsidR="000A5066" w:rsidRPr="009902E7">
        <w:rPr>
          <w:rFonts w:ascii="Book Antiqua" w:hAnsi="Book Antiqua"/>
          <w:sz w:val="24"/>
          <w:szCs w:val="24"/>
        </w:rPr>
        <w:t xml:space="preserve"> </w:t>
      </w:r>
      <w:r w:rsidR="005D1103" w:rsidRPr="009902E7">
        <w:rPr>
          <w:rFonts w:ascii="Book Antiqua" w:hAnsi="Book Antiqua"/>
          <w:sz w:val="24"/>
          <w:szCs w:val="24"/>
        </w:rPr>
        <w:t xml:space="preserve">circulatory death.   </w:t>
      </w:r>
      <w:r w:rsidR="002F7093" w:rsidRPr="009902E7">
        <w:rPr>
          <w:rFonts w:ascii="Book Antiqua" w:hAnsi="Book Antiqua"/>
          <w:sz w:val="24"/>
          <w:szCs w:val="24"/>
        </w:rPr>
        <w:t xml:space="preserve"> </w:t>
      </w:r>
    </w:p>
    <w:p w14:paraId="13ED6292" w14:textId="7CD75320" w:rsidR="000631AB" w:rsidRPr="009902E7" w:rsidRDefault="0075734B">
      <w:pPr>
        <w:adjustRightInd w:val="0"/>
        <w:snapToGrid w:val="0"/>
        <w:spacing w:after="0" w:line="360" w:lineRule="auto"/>
        <w:jc w:val="both"/>
        <w:rPr>
          <w:rFonts w:ascii="Book Antiqua" w:hAnsi="Book Antiqua"/>
          <w:sz w:val="24"/>
          <w:szCs w:val="24"/>
        </w:rPr>
      </w:pPr>
      <w:r w:rsidRPr="009902E7">
        <w:rPr>
          <w:rFonts w:ascii="Book Antiqua" w:hAnsi="Book Antiqua"/>
          <w:sz w:val="24"/>
          <w:szCs w:val="24"/>
        </w:rPr>
        <w:t xml:space="preserve">  </w:t>
      </w:r>
      <w:r w:rsidR="00467747" w:rsidRPr="009902E7">
        <w:rPr>
          <w:rFonts w:ascii="Book Antiqua" w:hAnsi="Book Antiqua"/>
          <w:sz w:val="24"/>
          <w:szCs w:val="24"/>
        </w:rPr>
        <w:t xml:space="preserve">Recipient factors such as younger age and advanced severity of liver disease were described as independent risk factors for rPSC (Table 4) but are given at the time of transplantation; it is </w:t>
      </w:r>
      <w:r w:rsidR="002C23A2" w:rsidRPr="009902E7">
        <w:rPr>
          <w:rFonts w:ascii="Book Antiqua" w:hAnsi="Book Antiqua"/>
          <w:sz w:val="24"/>
          <w:szCs w:val="24"/>
        </w:rPr>
        <w:t>logical that these cannot be addressed</w:t>
      </w:r>
      <w:r w:rsidR="00467747" w:rsidRPr="009902E7">
        <w:rPr>
          <w:rFonts w:ascii="Book Antiqua" w:hAnsi="Book Antiqua"/>
          <w:sz w:val="24"/>
          <w:szCs w:val="24"/>
        </w:rPr>
        <w:t xml:space="preserve"> </w:t>
      </w:r>
      <w:r w:rsidR="00CE67A8" w:rsidRPr="009902E7">
        <w:rPr>
          <w:rFonts w:ascii="Book Antiqua" w:hAnsi="Book Antiqua"/>
          <w:sz w:val="24"/>
          <w:szCs w:val="24"/>
        </w:rPr>
        <w:t>with the aim to improve outcome.</w:t>
      </w:r>
      <w:r w:rsidR="00467747" w:rsidRPr="009902E7">
        <w:rPr>
          <w:rFonts w:ascii="Book Antiqua" w:hAnsi="Book Antiqua"/>
          <w:sz w:val="24"/>
          <w:szCs w:val="24"/>
        </w:rPr>
        <w:t xml:space="preserve"> </w:t>
      </w:r>
      <w:r w:rsidR="002C23A2" w:rsidRPr="009902E7">
        <w:rPr>
          <w:rFonts w:ascii="Book Antiqua" w:hAnsi="Book Antiqua"/>
          <w:sz w:val="24"/>
          <w:szCs w:val="24"/>
        </w:rPr>
        <w:t xml:space="preserve">The studies </w:t>
      </w:r>
      <w:r w:rsidR="00BD56FD" w:rsidRPr="009902E7">
        <w:rPr>
          <w:rFonts w:ascii="Book Antiqua" w:hAnsi="Book Antiqua"/>
          <w:sz w:val="24"/>
          <w:szCs w:val="24"/>
        </w:rPr>
        <w:t>further</w:t>
      </w:r>
      <w:r w:rsidR="002C23A2" w:rsidRPr="009902E7">
        <w:rPr>
          <w:rFonts w:ascii="Book Antiqua" w:hAnsi="Book Antiqua"/>
          <w:sz w:val="24"/>
          <w:szCs w:val="24"/>
        </w:rPr>
        <w:t xml:space="preserve"> suggest that a better g</w:t>
      </w:r>
      <w:r w:rsidR="00467747" w:rsidRPr="009902E7">
        <w:rPr>
          <w:rFonts w:ascii="Book Antiqua" w:hAnsi="Book Antiqua"/>
          <w:sz w:val="24"/>
          <w:szCs w:val="24"/>
        </w:rPr>
        <w:t xml:space="preserve">raft selection </w:t>
      </w:r>
      <w:r w:rsidR="002C23A2" w:rsidRPr="009902E7">
        <w:rPr>
          <w:rFonts w:ascii="Book Antiqua" w:hAnsi="Book Antiqua"/>
          <w:sz w:val="24"/>
          <w:szCs w:val="24"/>
        </w:rPr>
        <w:t xml:space="preserve">with avoidance of donors with extended criteria, higher age and higher </w:t>
      </w:r>
      <w:r w:rsidR="005D0E82" w:rsidRPr="009902E7">
        <w:rPr>
          <w:rFonts w:ascii="Book Antiqua" w:hAnsi="Book Antiqua" w:cs="Arial"/>
          <w:sz w:val="24"/>
          <w:szCs w:val="24"/>
        </w:rPr>
        <w:t>body mass index</w:t>
      </w:r>
      <w:r w:rsidR="005D0E82" w:rsidRPr="009902E7">
        <w:rPr>
          <w:rFonts w:ascii="Book Antiqua" w:hAnsi="Book Antiqua"/>
          <w:sz w:val="24"/>
          <w:szCs w:val="24"/>
        </w:rPr>
        <w:t xml:space="preserve"> (</w:t>
      </w:r>
      <w:r w:rsidR="002C23A2" w:rsidRPr="009902E7">
        <w:rPr>
          <w:rFonts w:ascii="Book Antiqua" w:hAnsi="Book Antiqua"/>
          <w:sz w:val="24"/>
          <w:szCs w:val="24"/>
        </w:rPr>
        <w:t>BMI</w:t>
      </w:r>
      <w:r w:rsidR="005D0E82" w:rsidRPr="009902E7">
        <w:rPr>
          <w:rFonts w:ascii="Book Antiqua" w:hAnsi="Book Antiqua"/>
          <w:sz w:val="24"/>
          <w:szCs w:val="24"/>
        </w:rPr>
        <w:t>)</w:t>
      </w:r>
      <w:r w:rsidR="002C23A2" w:rsidRPr="009902E7">
        <w:rPr>
          <w:rFonts w:ascii="Book Antiqua" w:hAnsi="Book Antiqua"/>
          <w:sz w:val="24"/>
          <w:szCs w:val="24"/>
        </w:rPr>
        <w:t xml:space="preserve"> c</w:t>
      </w:r>
      <w:r w:rsidR="00467747" w:rsidRPr="009902E7">
        <w:rPr>
          <w:rFonts w:ascii="Book Antiqua" w:hAnsi="Book Antiqua"/>
          <w:sz w:val="24"/>
          <w:szCs w:val="24"/>
        </w:rPr>
        <w:t>ould aid in preventing rPSC.</w:t>
      </w:r>
      <w:r w:rsidR="00DC167A" w:rsidRPr="009902E7">
        <w:rPr>
          <w:rFonts w:ascii="Book Antiqua" w:hAnsi="Book Antiqua"/>
          <w:sz w:val="24"/>
          <w:szCs w:val="24"/>
        </w:rPr>
        <w:t xml:space="preserve"> </w:t>
      </w:r>
    </w:p>
    <w:p w14:paraId="5E2D0201" w14:textId="77777777" w:rsidR="00EC414F" w:rsidRPr="009902E7" w:rsidRDefault="00EC414F">
      <w:pPr>
        <w:adjustRightInd w:val="0"/>
        <w:snapToGrid w:val="0"/>
        <w:spacing w:after="0" w:line="360" w:lineRule="auto"/>
        <w:jc w:val="both"/>
        <w:rPr>
          <w:rFonts w:ascii="Book Antiqua" w:hAnsi="Book Antiqua"/>
          <w:sz w:val="24"/>
          <w:szCs w:val="24"/>
        </w:rPr>
      </w:pPr>
    </w:p>
    <w:p w14:paraId="3C0C340A" w14:textId="77777777" w:rsidR="00A37674" w:rsidRPr="009902E7" w:rsidRDefault="00F349C0">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Inflammatory bowel disease</w:t>
      </w:r>
    </w:p>
    <w:p w14:paraId="7F978F97" w14:textId="2560CF03" w:rsidR="009B6B0E" w:rsidRPr="009902E7" w:rsidRDefault="00062853">
      <w:pPr>
        <w:adjustRightInd w:val="0"/>
        <w:snapToGrid w:val="0"/>
        <w:spacing w:after="0" w:line="360" w:lineRule="auto"/>
        <w:jc w:val="both"/>
        <w:rPr>
          <w:rFonts w:ascii="Book Antiqua" w:hAnsi="Book Antiqua"/>
          <w:i/>
          <w:sz w:val="24"/>
          <w:szCs w:val="24"/>
        </w:rPr>
      </w:pPr>
      <w:r w:rsidRPr="009902E7">
        <w:rPr>
          <w:rFonts w:ascii="Book Antiqua" w:hAnsi="Book Antiqua"/>
          <w:sz w:val="24"/>
          <w:szCs w:val="24"/>
        </w:rPr>
        <w:lastRenderedPageBreak/>
        <w:t xml:space="preserve">PSC develops in 2.4% to 7.5% of patients with inflammatory bowel disease (IBD) while 70% to 85% of patients with PSC will </w:t>
      </w:r>
      <w:r w:rsidR="0010354A" w:rsidRPr="009902E7">
        <w:rPr>
          <w:rFonts w:ascii="Book Antiqua" w:hAnsi="Book Antiqua"/>
          <w:sz w:val="24"/>
          <w:szCs w:val="24"/>
        </w:rPr>
        <w:t xml:space="preserve">manifest symptoms of </w:t>
      </w:r>
      <w:r w:rsidRPr="009902E7">
        <w:rPr>
          <w:rFonts w:ascii="Book Antiqua" w:hAnsi="Book Antiqua"/>
          <w:sz w:val="24"/>
          <w:szCs w:val="24"/>
        </w:rPr>
        <w:t xml:space="preserve">IBD </w:t>
      </w:r>
      <w:r w:rsidRPr="009902E7">
        <w:rPr>
          <w:rFonts w:ascii="Book Antiqua" w:hAnsi="Book Antiqua" w:cs="Arial"/>
          <w:color w:val="231F20"/>
          <w:sz w:val="24"/>
          <w:szCs w:val="24"/>
        </w:rPr>
        <w:t>during their lifetime</w:t>
      </w:r>
      <w:r w:rsidR="00760605" w:rsidRPr="009902E7">
        <w:rPr>
          <w:rFonts w:ascii="Book Antiqua" w:hAnsi="Book Antiqua"/>
          <w:sz w:val="24"/>
          <w:szCs w:val="24"/>
          <w:vertAlign w:val="superscript"/>
        </w:rPr>
        <w:t>[</w:t>
      </w:r>
      <w:r w:rsidR="00812996" w:rsidRPr="009902E7">
        <w:rPr>
          <w:rFonts w:ascii="Book Antiqua" w:hAnsi="Book Antiqua" w:cs="Arial"/>
          <w:color w:val="231F20"/>
          <w:sz w:val="24"/>
          <w:szCs w:val="24"/>
        </w:rPr>
        <w:fldChar w:fldCharType="begin"/>
      </w:r>
      <w:r w:rsidR="0004713B" w:rsidRPr="009902E7">
        <w:rPr>
          <w:rFonts w:ascii="Book Antiqua" w:hAnsi="Book Antiqua" w:cs="Arial"/>
          <w:color w:val="231F20"/>
          <w:sz w:val="24"/>
          <w:szCs w:val="24"/>
        </w:rPr>
        <w:instrText xml:space="preserve"> ADDIN REFMGR.CITE &lt;Refman&gt;&lt;Cite&gt;&lt;Author&gt;Broome&lt;/Author&gt;&lt;Year&gt;1996&lt;/Year&gt;&lt;RecNum&gt;2762&lt;/RecNum&gt;&lt;IDText&gt;Natural history and prognostic factors in 305 Swedish patients with primary sclerosing cholangitis&lt;/IDText&gt;&lt;MDL Ref_Type="Journal"&gt;&lt;Ref_Type&gt;Journal&lt;/Ref_Type&gt;&lt;Ref_ID&gt;2762&lt;/Ref_ID&gt;&lt;Title_Primary&gt;Natural history and prognostic factors in 305 Swedish patients with primary sclerosing cholangitis&lt;/Title_Primary&gt;&lt;Authors_Primary&gt;Broome,U&lt;/Authors_Primary&gt;&lt;Authors_Primary&gt;Olsson,R&lt;/Authors_Primary&gt;&lt;Authors_Primary&gt;Loof,L&lt;/Authors_Primary&gt;&lt;Authors_Primary&gt;Bodemar,G&lt;/Authors_Primary&gt;&lt;Authors_Primary&gt;Hultcrantz,R&lt;/Authors_Primary&gt;&lt;Authors_Primary&gt;Danielsson,A&lt;/Authors_Primary&gt;&lt;Authors_Primary&gt;Prytz,H&lt;/Authors_Primary&gt;&lt;Authors_Primary&gt;Sandberg-Gertzen,H&lt;/Authors_Primary&gt;&lt;Authors_Primary&gt;Wallerstedt,S&lt;/Authors_Primary&gt;&lt;Authors_Primary&gt;Lindberg,G&lt;/Authors_Primary&gt;&lt;Date_Primary&gt;1996&lt;/Date_Primary&gt;&lt;Keywords&gt;history&lt;/Keywords&gt;&lt;Reprint&gt;Not in File&lt;/Reprint&gt;&lt;Start_Page&gt;610&lt;/Start_Page&gt;&lt;End_Page&gt;615&lt;/End_Page&gt;&lt;Periodical&gt;Gut&lt;/Periodical&gt;&lt;Volume&gt;38&lt;/Volume&gt;&lt;ZZ_JournalFull&gt;&lt;f name="System"&gt;Gut&lt;/f&gt;&lt;/ZZ_JournalFull&gt;&lt;ZZ_WorkformID&gt;1&lt;/ZZ_WorkformID&gt;&lt;/MDL&gt;&lt;/Cite&gt;&lt;/Refman&gt;</w:instrText>
      </w:r>
      <w:r w:rsidR="00812996" w:rsidRPr="009902E7">
        <w:rPr>
          <w:rFonts w:ascii="Book Antiqua" w:hAnsi="Book Antiqua" w:cs="Arial"/>
          <w:color w:val="231F20"/>
          <w:sz w:val="24"/>
          <w:szCs w:val="24"/>
        </w:rPr>
        <w:fldChar w:fldCharType="separate"/>
      </w:r>
      <w:r w:rsidR="00151E2C" w:rsidRPr="009902E7">
        <w:rPr>
          <w:rFonts w:ascii="Book Antiqua" w:hAnsi="Book Antiqua" w:cs="Arial"/>
          <w:noProof/>
          <w:color w:val="231F20"/>
          <w:sz w:val="24"/>
          <w:szCs w:val="24"/>
          <w:vertAlign w:val="superscript"/>
        </w:rPr>
        <w:t>26</w:t>
      </w:r>
      <w:r w:rsidR="00812996" w:rsidRPr="009902E7">
        <w:rPr>
          <w:rFonts w:ascii="Book Antiqua" w:hAnsi="Book Antiqua" w:cs="Arial"/>
          <w:color w:val="231F20"/>
          <w:sz w:val="24"/>
          <w:szCs w:val="24"/>
        </w:rPr>
        <w:fldChar w:fldCharType="end"/>
      </w:r>
      <w:r w:rsidR="006A36A8" w:rsidRPr="009902E7">
        <w:rPr>
          <w:rFonts w:ascii="Book Antiqua" w:hAnsi="Book Antiqua"/>
          <w:sz w:val="24"/>
          <w:szCs w:val="24"/>
          <w:vertAlign w:val="superscript"/>
        </w:rPr>
        <w:t>]</w:t>
      </w:r>
      <w:r w:rsidR="0019188B" w:rsidRPr="009902E7">
        <w:rPr>
          <w:rFonts w:ascii="Book Antiqua" w:hAnsi="Book Antiqua" w:cs="Arial"/>
          <w:color w:val="231F20"/>
          <w:sz w:val="24"/>
          <w:szCs w:val="24"/>
        </w:rPr>
        <w:t xml:space="preserve">. </w:t>
      </w:r>
      <w:r w:rsidR="00812996" w:rsidRPr="009902E7">
        <w:rPr>
          <w:rFonts w:ascii="Book Antiqua" w:hAnsi="Book Antiqua" w:cs="Arial"/>
          <w:color w:val="231F20"/>
          <w:sz w:val="24"/>
          <w:szCs w:val="24"/>
        </w:rPr>
        <w:t xml:space="preserve">Of the two distinct </w:t>
      </w:r>
      <w:r w:rsidR="009B6B0E" w:rsidRPr="009902E7">
        <w:rPr>
          <w:rFonts w:ascii="Book Antiqua" w:hAnsi="Book Antiqua" w:cs="Arial"/>
          <w:color w:val="231F20"/>
          <w:sz w:val="24"/>
          <w:szCs w:val="24"/>
        </w:rPr>
        <w:t>sub</w:t>
      </w:r>
      <w:r w:rsidR="00812996" w:rsidRPr="009902E7">
        <w:rPr>
          <w:rFonts w:ascii="Book Antiqua" w:hAnsi="Book Antiqua" w:cs="Arial"/>
          <w:color w:val="231F20"/>
          <w:sz w:val="24"/>
          <w:szCs w:val="24"/>
        </w:rPr>
        <w:t>types of IBD, ulcerative colitis has the strongest association with PSC accoun</w:t>
      </w:r>
      <w:r w:rsidR="001033FE" w:rsidRPr="009902E7">
        <w:rPr>
          <w:rFonts w:ascii="Book Antiqua" w:hAnsi="Book Antiqua" w:cs="Arial"/>
          <w:color w:val="231F20"/>
          <w:sz w:val="24"/>
          <w:szCs w:val="24"/>
        </w:rPr>
        <w:t xml:space="preserve">ting for </w:t>
      </w:r>
      <w:r w:rsidR="00F856B3" w:rsidRPr="009902E7">
        <w:rPr>
          <w:rFonts w:ascii="Book Antiqua" w:hAnsi="Book Antiqua" w:cs="Arial"/>
          <w:color w:val="231F20"/>
          <w:sz w:val="24"/>
          <w:szCs w:val="24"/>
        </w:rPr>
        <w:t>90</w:t>
      </w:r>
      <w:r w:rsidR="001033FE" w:rsidRPr="009902E7">
        <w:rPr>
          <w:rFonts w:ascii="Book Antiqua" w:hAnsi="Book Antiqua" w:cs="Arial"/>
          <w:color w:val="231F20"/>
          <w:sz w:val="24"/>
          <w:szCs w:val="24"/>
        </w:rPr>
        <w:t>% of the cases</w:t>
      </w:r>
      <w:r w:rsidR="00760605" w:rsidRPr="009902E7">
        <w:rPr>
          <w:rFonts w:ascii="Book Antiqua" w:hAnsi="Book Antiqua"/>
          <w:sz w:val="24"/>
          <w:szCs w:val="24"/>
          <w:vertAlign w:val="superscript"/>
        </w:rPr>
        <w:t>[</w:t>
      </w:r>
      <w:r w:rsidR="00812996" w:rsidRPr="009902E7">
        <w:rPr>
          <w:rFonts w:ascii="Book Antiqua" w:hAnsi="Book Antiqua" w:cs="Arial"/>
          <w:color w:val="231F20"/>
          <w:sz w:val="24"/>
          <w:szCs w:val="24"/>
        </w:rPr>
        <w:fldChar w:fldCharType="begin"/>
      </w:r>
      <w:r w:rsidR="0004713B" w:rsidRPr="009902E7">
        <w:rPr>
          <w:rFonts w:ascii="Book Antiqua" w:hAnsi="Book Antiqua" w:cs="Arial"/>
          <w:color w:val="231F20"/>
          <w:sz w:val="24"/>
          <w:szCs w:val="24"/>
        </w:rPr>
        <w:instrText xml:space="preserve"> ADDIN REFMGR.CITE &lt;Refman&gt;&lt;Cite&gt;&lt;Author&gt;Loftus&lt;/Author&gt;&lt;Year&gt;2005&lt;/Year&gt;&lt;RecNum&gt;2755&lt;/RecNum&gt;&lt;IDText&gt;PSC-IBD: a unique form of inflammatory bowel disease associated with primary sclerosing cholangitis.&lt;/IDText&gt;&lt;MDL Ref_Type="Journal"&gt;&lt;Ref_Type&gt;Journal&lt;/Ref_Type&gt;&lt;Ref_ID&gt;2755&lt;/Ref_ID&gt;&lt;Title_Primary&gt;PSC-IBD: a unique form of inflammatory bowel disease associated with primary sclerosing cholangitis.&lt;/Title_Primary&gt;&lt;Authors_Primary&gt;Loftus,EV Jr&lt;/Authors_Primary&gt;&lt;Authors_Primary&gt;Harewood,GC&lt;/Authors_Primary&gt;&lt;Authors_Primary&gt;Loftus,CG&lt;/Authors_Primary&gt;&lt;Authors_Primary&gt;Tremaine,WJ&lt;/Authors_Primary&gt;&lt;Authors_Primary&gt;Harmsen,WS&lt;/Authors_Primary&gt;&lt;Authors_Primary&gt;Zinsmeister,AR&lt;/Authors_Primary&gt;&lt;Authors_Primary&gt;Jewell,DA&lt;/Authors_Primary&gt;&lt;Authors_Primary&gt;Sandborn,WJ&lt;/Authors_Primary&gt;&lt;Date_Primary&gt;2005&lt;/Date_Primary&gt;&lt;Keywords&gt;Inflammatory bowel disease&lt;/Keywords&gt;&lt;Keywords&gt;Disease&lt;/Keywords&gt;&lt;Reprint&gt;Not in File&lt;/Reprint&gt;&lt;Start_Page&gt;91&lt;/Start_Page&gt;&lt;End_Page&gt;96&lt;/End_Page&gt;&lt;Periodical&gt;Gut&lt;/Periodical&gt;&lt;Volume&gt;54&lt;/Volume&gt;&lt;ZZ_JournalFull&gt;&lt;f name="System"&gt;Gut&lt;/f&gt;&lt;/ZZ_JournalFull&gt;&lt;ZZ_WorkformID&gt;1&lt;/ZZ_WorkformID&gt;&lt;/MDL&gt;&lt;/Cite&gt;&lt;/Refman&gt;</w:instrText>
      </w:r>
      <w:r w:rsidR="00812996" w:rsidRPr="009902E7">
        <w:rPr>
          <w:rFonts w:ascii="Book Antiqua" w:hAnsi="Book Antiqua" w:cs="Arial"/>
          <w:color w:val="231F20"/>
          <w:sz w:val="24"/>
          <w:szCs w:val="24"/>
        </w:rPr>
        <w:fldChar w:fldCharType="separate"/>
      </w:r>
      <w:r w:rsidR="00777593" w:rsidRPr="009902E7">
        <w:rPr>
          <w:rFonts w:ascii="Book Antiqua" w:hAnsi="Book Antiqua" w:cs="Arial"/>
          <w:noProof/>
          <w:color w:val="231F20"/>
          <w:sz w:val="24"/>
          <w:szCs w:val="24"/>
          <w:vertAlign w:val="superscript"/>
        </w:rPr>
        <w:t>7</w:t>
      </w:r>
      <w:r w:rsidR="00812996" w:rsidRPr="009902E7">
        <w:rPr>
          <w:rFonts w:ascii="Book Antiqua" w:hAnsi="Book Antiqua" w:cs="Arial"/>
          <w:color w:val="231F20"/>
          <w:sz w:val="24"/>
          <w:szCs w:val="24"/>
        </w:rPr>
        <w:fldChar w:fldCharType="end"/>
      </w:r>
      <w:r w:rsidR="006A36A8" w:rsidRPr="009902E7">
        <w:rPr>
          <w:rFonts w:ascii="Book Antiqua" w:hAnsi="Book Antiqua"/>
          <w:sz w:val="24"/>
          <w:szCs w:val="24"/>
          <w:vertAlign w:val="superscript"/>
        </w:rPr>
        <w:t>]</w:t>
      </w:r>
      <w:r w:rsidR="0019188B" w:rsidRPr="009902E7">
        <w:rPr>
          <w:rFonts w:ascii="Book Antiqua" w:hAnsi="Book Antiqua" w:cs="Arial"/>
          <w:color w:val="231F20"/>
          <w:sz w:val="24"/>
          <w:szCs w:val="24"/>
        </w:rPr>
        <w:t xml:space="preserve">. </w:t>
      </w:r>
      <w:r w:rsidR="00265636" w:rsidRPr="009902E7">
        <w:rPr>
          <w:rFonts w:ascii="Book Antiqua" w:hAnsi="Book Antiqua" w:cs="Arial"/>
          <w:color w:val="231F20"/>
          <w:sz w:val="24"/>
          <w:szCs w:val="24"/>
        </w:rPr>
        <w:t>In</w:t>
      </w:r>
      <w:r w:rsidR="009B6B0E" w:rsidRPr="009902E7">
        <w:rPr>
          <w:rFonts w:ascii="Book Antiqua" w:hAnsi="Book Antiqua" w:cs="Arial"/>
          <w:color w:val="231F20"/>
          <w:sz w:val="24"/>
          <w:szCs w:val="24"/>
        </w:rPr>
        <w:t xml:space="preserve"> line with </w:t>
      </w:r>
      <w:r w:rsidR="00265636" w:rsidRPr="009902E7">
        <w:rPr>
          <w:rFonts w:ascii="Book Antiqua" w:hAnsi="Book Antiqua" w:cs="Arial"/>
          <w:color w:val="231F20"/>
          <w:sz w:val="24"/>
          <w:szCs w:val="24"/>
        </w:rPr>
        <w:t xml:space="preserve">this, </w:t>
      </w:r>
      <w:r w:rsidR="009B6B0E" w:rsidRPr="009902E7">
        <w:rPr>
          <w:rFonts w:ascii="Book Antiqua" w:hAnsi="Book Antiqua" w:cs="Arial"/>
          <w:color w:val="231F20"/>
          <w:sz w:val="24"/>
          <w:szCs w:val="24"/>
        </w:rPr>
        <w:t>d</w:t>
      </w:r>
      <w:r w:rsidR="009B6B0E" w:rsidRPr="009902E7">
        <w:rPr>
          <w:rFonts w:ascii="Book Antiqua" w:hAnsi="Book Antiqua"/>
          <w:sz w:val="24"/>
          <w:szCs w:val="24"/>
        </w:rPr>
        <w:t xml:space="preserve">ata from Hildebrand </w:t>
      </w:r>
      <w:r w:rsidR="009B6B0E" w:rsidRPr="009902E7">
        <w:rPr>
          <w:rFonts w:ascii="Book Antiqua" w:hAnsi="Book Antiqua"/>
          <w:i/>
          <w:sz w:val="24"/>
          <w:szCs w:val="24"/>
        </w:rPr>
        <w:t>et al</w:t>
      </w:r>
      <w:r w:rsidR="0075734B" w:rsidRPr="009902E7">
        <w:rPr>
          <w:rFonts w:ascii="Book Antiqua" w:hAnsi="Book Antiqua"/>
          <w:sz w:val="24"/>
          <w:szCs w:val="24"/>
          <w:vertAlign w:val="superscript"/>
        </w:rPr>
        <w:t>[</w:t>
      </w:r>
      <w:r w:rsidR="0075734B" w:rsidRPr="009902E7">
        <w:rPr>
          <w:rFonts w:ascii="Book Antiqua" w:hAnsi="Book Antiqua"/>
          <w:sz w:val="24"/>
          <w:szCs w:val="24"/>
        </w:rPr>
        <w:fldChar w:fldCharType="begin">
          <w:fldData xml:space="preserve">PFJlZm1hbj48Q2l0ZT48QXV0aG9yPkhpbGRlYnJhbmQ8L0F1dGhvcj48WWVhcj4yMDE2PC9ZZWFy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</w:fldData>
        </w:fldChar>
      </w:r>
      <w:r w:rsidR="0075734B" w:rsidRPr="009902E7">
        <w:rPr>
          <w:rFonts w:ascii="Book Antiqua" w:hAnsi="Book Antiqua"/>
          <w:sz w:val="24"/>
          <w:szCs w:val="24"/>
        </w:rPr>
        <w:instrText xml:space="preserve"> ADDIN REFMGR.CITE </w:instrText>
      </w:r>
      <w:r w:rsidR="0075734B" w:rsidRPr="009902E7">
        <w:rPr>
          <w:rFonts w:ascii="Book Antiqua" w:hAnsi="Book Antiqua"/>
          <w:sz w:val="24"/>
          <w:szCs w:val="24"/>
        </w:rPr>
        <w:fldChar w:fldCharType="begin">
          <w:fldData xml:space="preserve">PFJlZm1hbj48Q2l0ZT48QXV0aG9yPkhpbGRlYnJhbmQ8L0F1dGhvcj48WWVhcj4yMDE2PC9ZZWFy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</w:fldData>
        </w:fldChar>
      </w:r>
      <w:r w:rsidR="0075734B" w:rsidRPr="009902E7">
        <w:rPr>
          <w:rFonts w:ascii="Book Antiqua" w:hAnsi="Book Antiqua"/>
          <w:sz w:val="24"/>
          <w:szCs w:val="24"/>
        </w:rPr>
        <w:instrText xml:space="preserve"> ADDIN EN.CITE.DATA </w:instrText>
      </w:r>
      <w:r w:rsidR="0075734B" w:rsidRPr="009902E7">
        <w:rPr>
          <w:rFonts w:ascii="Book Antiqua" w:hAnsi="Book Antiqua"/>
          <w:sz w:val="24"/>
          <w:szCs w:val="24"/>
        </w:rPr>
      </w:r>
      <w:r w:rsidR="0075734B" w:rsidRPr="009902E7">
        <w:rPr>
          <w:rFonts w:ascii="Book Antiqua" w:hAnsi="Book Antiqua"/>
          <w:sz w:val="24"/>
          <w:szCs w:val="24"/>
        </w:rPr>
        <w:fldChar w:fldCharType="end"/>
      </w:r>
      <w:r w:rsidR="0075734B" w:rsidRPr="009902E7">
        <w:rPr>
          <w:rFonts w:ascii="Book Antiqua" w:hAnsi="Book Antiqua"/>
          <w:sz w:val="24"/>
          <w:szCs w:val="24"/>
        </w:rPr>
      </w:r>
      <w:r w:rsidR="0075734B" w:rsidRPr="009902E7">
        <w:rPr>
          <w:rFonts w:ascii="Book Antiqua" w:hAnsi="Book Antiqua"/>
          <w:sz w:val="24"/>
          <w:szCs w:val="24"/>
        </w:rPr>
        <w:fldChar w:fldCharType="separate"/>
      </w:r>
      <w:r w:rsidR="0075734B" w:rsidRPr="009902E7">
        <w:rPr>
          <w:rFonts w:ascii="Book Antiqua" w:hAnsi="Book Antiqua"/>
          <w:noProof/>
          <w:sz w:val="24"/>
          <w:szCs w:val="24"/>
          <w:vertAlign w:val="superscript"/>
        </w:rPr>
        <w:t>23</w:t>
      </w:r>
      <w:r w:rsidR="0075734B" w:rsidRPr="009902E7">
        <w:rPr>
          <w:rFonts w:ascii="Book Antiqua" w:hAnsi="Book Antiqua"/>
          <w:sz w:val="24"/>
          <w:szCs w:val="24"/>
        </w:rPr>
        <w:fldChar w:fldCharType="end"/>
      </w:r>
      <w:r w:rsidR="0075734B" w:rsidRPr="009902E7">
        <w:rPr>
          <w:rFonts w:ascii="Book Antiqua" w:hAnsi="Book Antiqua"/>
          <w:sz w:val="24"/>
          <w:szCs w:val="24"/>
          <w:vertAlign w:val="superscript"/>
        </w:rPr>
        <w:t>]</w:t>
      </w:r>
      <w:r w:rsidR="009B6B0E" w:rsidRPr="009902E7">
        <w:rPr>
          <w:rFonts w:ascii="Book Antiqua" w:hAnsi="Book Antiqua"/>
          <w:sz w:val="24"/>
          <w:szCs w:val="24"/>
        </w:rPr>
        <w:t xml:space="preserve"> indicat</w:t>
      </w:r>
      <w:r w:rsidR="00265636" w:rsidRPr="009902E7">
        <w:rPr>
          <w:rFonts w:ascii="Book Antiqua" w:hAnsi="Book Antiqua"/>
          <w:sz w:val="24"/>
          <w:szCs w:val="24"/>
        </w:rPr>
        <w:t>e</w:t>
      </w:r>
      <w:r w:rsidR="009B6B0E" w:rsidRPr="009902E7">
        <w:rPr>
          <w:rFonts w:ascii="Book Antiqua" w:hAnsi="Book Antiqua"/>
          <w:sz w:val="24"/>
          <w:szCs w:val="24"/>
        </w:rPr>
        <w:t xml:space="preserve"> that rates of IBD exceed the presence of UC in both rPSC and non-rPSC groups by approximately 10%</w:t>
      </w:r>
      <w:r w:rsidR="0019188B" w:rsidRPr="009902E7">
        <w:rPr>
          <w:rFonts w:ascii="Book Antiqua" w:hAnsi="Book Antiqua"/>
          <w:sz w:val="24"/>
          <w:szCs w:val="24"/>
        </w:rPr>
        <w:t xml:space="preserve">. </w:t>
      </w:r>
      <w:r w:rsidR="008735D1" w:rsidRPr="009902E7">
        <w:rPr>
          <w:rFonts w:ascii="Book Antiqua" w:hAnsi="Book Antiqua"/>
          <w:sz w:val="24"/>
          <w:szCs w:val="24"/>
        </w:rPr>
        <w:t>The majority of the studies (</w:t>
      </w:r>
      <w:r w:rsidR="00E312DF" w:rsidRPr="009902E7">
        <w:rPr>
          <w:rFonts w:ascii="Book Antiqua" w:hAnsi="Book Antiqua"/>
          <w:sz w:val="24"/>
          <w:szCs w:val="24"/>
        </w:rPr>
        <w:t xml:space="preserve">3 </w:t>
      </w:r>
      <w:r w:rsidR="00F349C0" w:rsidRPr="009902E7">
        <w:rPr>
          <w:rFonts w:ascii="Book Antiqua" w:hAnsi="Book Antiqua"/>
          <w:sz w:val="24"/>
          <w:szCs w:val="24"/>
        </w:rPr>
        <w:t xml:space="preserve">out of </w:t>
      </w:r>
      <w:r w:rsidR="00E312DF" w:rsidRPr="009902E7">
        <w:rPr>
          <w:rFonts w:ascii="Book Antiqua" w:hAnsi="Book Antiqua"/>
          <w:sz w:val="24"/>
          <w:szCs w:val="24"/>
        </w:rPr>
        <w:t>4</w:t>
      </w:r>
      <w:r w:rsidR="008735D1" w:rsidRPr="009902E7">
        <w:rPr>
          <w:rFonts w:ascii="Book Antiqua" w:hAnsi="Book Antiqua"/>
          <w:sz w:val="24"/>
          <w:szCs w:val="24"/>
        </w:rPr>
        <w:t>)</w:t>
      </w:r>
      <w:r w:rsidR="00F349C0" w:rsidRPr="009902E7">
        <w:rPr>
          <w:rFonts w:ascii="Book Antiqua" w:hAnsi="Book Antiqua"/>
          <w:sz w:val="24"/>
          <w:szCs w:val="24"/>
        </w:rPr>
        <w:t xml:space="preserve"> </w:t>
      </w:r>
      <w:r w:rsidR="009B6B0E" w:rsidRPr="009902E7">
        <w:rPr>
          <w:rFonts w:ascii="Book Antiqua" w:hAnsi="Book Antiqua"/>
          <w:sz w:val="24"/>
          <w:szCs w:val="24"/>
        </w:rPr>
        <w:t>stated</w:t>
      </w:r>
      <w:r w:rsidR="00EA4CDD" w:rsidRPr="009902E7">
        <w:rPr>
          <w:rFonts w:ascii="Book Antiqua" w:hAnsi="Book Antiqua"/>
          <w:sz w:val="24"/>
          <w:szCs w:val="24"/>
        </w:rPr>
        <w:t xml:space="preserve"> a </w:t>
      </w:r>
      <w:r w:rsidR="000A5066" w:rsidRPr="009902E7">
        <w:rPr>
          <w:rFonts w:ascii="Book Antiqua" w:hAnsi="Book Antiqua"/>
          <w:sz w:val="24"/>
          <w:szCs w:val="24"/>
        </w:rPr>
        <w:t>high</w:t>
      </w:r>
      <w:r w:rsidR="00E312DF" w:rsidRPr="009902E7">
        <w:rPr>
          <w:rFonts w:ascii="Book Antiqua" w:hAnsi="Book Antiqua"/>
          <w:sz w:val="24"/>
          <w:szCs w:val="24"/>
        </w:rPr>
        <w:t>er</w:t>
      </w:r>
      <w:r w:rsidR="000A5066" w:rsidRPr="009902E7">
        <w:rPr>
          <w:rFonts w:ascii="Book Antiqua" w:hAnsi="Book Antiqua"/>
          <w:sz w:val="24"/>
          <w:szCs w:val="24"/>
        </w:rPr>
        <w:t xml:space="preserve"> rate</w:t>
      </w:r>
      <w:r w:rsidR="00F349C0" w:rsidRPr="009902E7">
        <w:rPr>
          <w:rFonts w:ascii="Book Antiqua" w:hAnsi="Book Antiqua"/>
          <w:sz w:val="24"/>
          <w:szCs w:val="24"/>
        </w:rPr>
        <w:t xml:space="preserve"> of IBD </w:t>
      </w:r>
      <w:r w:rsidR="008735D1" w:rsidRPr="009902E7">
        <w:rPr>
          <w:rFonts w:ascii="Book Antiqua" w:hAnsi="Book Antiqua"/>
          <w:sz w:val="24"/>
          <w:szCs w:val="24"/>
        </w:rPr>
        <w:t xml:space="preserve">in LT recipients </w:t>
      </w:r>
      <w:r w:rsidR="00F349C0" w:rsidRPr="009902E7">
        <w:rPr>
          <w:rFonts w:ascii="Book Antiqua" w:hAnsi="Book Antiqua"/>
          <w:sz w:val="24"/>
          <w:szCs w:val="24"/>
        </w:rPr>
        <w:t xml:space="preserve">with </w:t>
      </w:r>
      <w:r w:rsidR="000A5066" w:rsidRPr="009902E7">
        <w:rPr>
          <w:rFonts w:ascii="Book Antiqua" w:hAnsi="Book Antiqua"/>
          <w:sz w:val="24"/>
          <w:szCs w:val="24"/>
        </w:rPr>
        <w:t>r</w:t>
      </w:r>
      <w:r w:rsidR="00F349C0" w:rsidRPr="009902E7">
        <w:rPr>
          <w:rFonts w:ascii="Book Antiqua" w:hAnsi="Book Antiqua"/>
          <w:sz w:val="24"/>
          <w:szCs w:val="24"/>
        </w:rPr>
        <w:t xml:space="preserve">PSC </w:t>
      </w:r>
      <w:r w:rsidR="008735D1" w:rsidRPr="009902E7">
        <w:rPr>
          <w:rFonts w:ascii="Book Antiqua" w:hAnsi="Book Antiqua"/>
          <w:sz w:val="24"/>
          <w:szCs w:val="24"/>
        </w:rPr>
        <w:t xml:space="preserve">ranging between </w:t>
      </w:r>
      <w:r w:rsidR="00E312DF" w:rsidRPr="009902E7">
        <w:rPr>
          <w:rFonts w:ascii="Book Antiqua" w:hAnsi="Book Antiqua"/>
          <w:sz w:val="24"/>
          <w:szCs w:val="24"/>
        </w:rPr>
        <w:t>86</w:t>
      </w:r>
      <w:r w:rsidR="008735D1" w:rsidRPr="009902E7">
        <w:rPr>
          <w:rFonts w:ascii="Book Antiqua" w:hAnsi="Book Antiqua"/>
          <w:sz w:val="24"/>
          <w:szCs w:val="24"/>
        </w:rPr>
        <w:t xml:space="preserve">% to 100% </w:t>
      </w:r>
      <w:r w:rsidR="00E312DF" w:rsidRPr="009902E7">
        <w:rPr>
          <w:rFonts w:ascii="Book Antiqua" w:hAnsi="Book Antiqua"/>
          <w:sz w:val="24"/>
          <w:szCs w:val="24"/>
        </w:rPr>
        <w:t>compared to the non-rPSC group (71%</w:t>
      </w:r>
      <w:r w:rsidR="00537B3F">
        <w:rPr>
          <w:rFonts w:ascii="Book Antiqua" w:hAnsi="Book Antiqua" w:hint="eastAsia"/>
          <w:sz w:val="24"/>
          <w:szCs w:val="24"/>
          <w:lang w:eastAsia="zh-CN"/>
        </w:rPr>
        <w:t>-</w:t>
      </w:r>
      <w:r w:rsidR="00E312DF" w:rsidRPr="009902E7">
        <w:rPr>
          <w:rFonts w:ascii="Book Antiqua" w:hAnsi="Book Antiqua"/>
          <w:sz w:val="24"/>
          <w:szCs w:val="24"/>
        </w:rPr>
        <w:t xml:space="preserve">79%) </w:t>
      </w:r>
      <w:r w:rsidR="008735D1" w:rsidRPr="009902E7">
        <w:rPr>
          <w:rFonts w:ascii="Book Antiqua" w:hAnsi="Book Antiqua"/>
          <w:sz w:val="24"/>
          <w:szCs w:val="24"/>
        </w:rPr>
        <w:t xml:space="preserve">with the exception of Alabraba </w:t>
      </w:r>
      <w:r w:rsidR="008735D1" w:rsidRPr="009902E7">
        <w:rPr>
          <w:rFonts w:ascii="Book Antiqua" w:hAnsi="Book Antiqua"/>
          <w:i/>
          <w:sz w:val="24"/>
          <w:szCs w:val="24"/>
        </w:rPr>
        <w:t>et al</w:t>
      </w:r>
      <w:r w:rsidR="0075734B" w:rsidRPr="009902E7">
        <w:rPr>
          <w:rFonts w:ascii="Book Antiqua" w:hAnsi="Book Antiqua"/>
          <w:sz w:val="24"/>
          <w:szCs w:val="24"/>
          <w:vertAlign w:val="superscript"/>
        </w:rPr>
        <w:t>[</w:t>
      </w:r>
      <w:r w:rsidR="0075734B"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C9SZWZtYW4+AG==
</w:fldData>
        </w:fldChar>
      </w:r>
      <w:r w:rsidR="0075734B" w:rsidRPr="009902E7">
        <w:rPr>
          <w:rFonts w:ascii="Book Antiqua" w:hAnsi="Book Antiqua"/>
          <w:sz w:val="24"/>
          <w:szCs w:val="24"/>
        </w:rPr>
        <w:instrText xml:space="preserve"> ADDIN REFMGR.CITE </w:instrText>
      </w:r>
      <w:r w:rsidR="0075734B"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C9SZWZtYW4+AG==
</w:fldData>
        </w:fldChar>
      </w:r>
      <w:r w:rsidR="0075734B" w:rsidRPr="009902E7">
        <w:rPr>
          <w:rFonts w:ascii="Book Antiqua" w:hAnsi="Book Antiqua"/>
          <w:sz w:val="24"/>
          <w:szCs w:val="24"/>
        </w:rPr>
        <w:instrText xml:space="preserve"> ADDIN EN.CITE.DATA </w:instrText>
      </w:r>
      <w:r w:rsidR="0075734B" w:rsidRPr="009902E7">
        <w:rPr>
          <w:rFonts w:ascii="Book Antiqua" w:hAnsi="Book Antiqua"/>
          <w:sz w:val="24"/>
          <w:szCs w:val="24"/>
        </w:rPr>
      </w:r>
      <w:r w:rsidR="0075734B" w:rsidRPr="009902E7">
        <w:rPr>
          <w:rFonts w:ascii="Book Antiqua" w:hAnsi="Book Antiqua"/>
          <w:sz w:val="24"/>
          <w:szCs w:val="24"/>
        </w:rPr>
        <w:fldChar w:fldCharType="end"/>
      </w:r>
      <w:r w:rsidR="0075734B" w:rsidRPr="009902E7">
        <w:rPr>
          <w:rFonts w:ascii="Book Antiqua" w:hAnsi="Book Antiqua"/>
          <w:sz w:val="24"/>
          <w:szCs w:val="24"/>
        </w:rPr>
      </w:r>
      <w:r w:rsidR="0075734B" w:rsidRPr="009902E7">
        <w:rPr>
          <w:rFonts w:ascii="Book Antiqua" w:hAnsi="Book Antiqua"/>
          <w:sz w:val="24"/>
          <w:szCs w:val="24"/>
        </w:rPr>
        <w:fldChar w:fldCharType="separate"/>
      </w:r>
      <w:r w:rsidR="0075734B" w:rsidRPr="009902E7">
        <w:rPr>
          <w:rFonts w:ascii="Book Antiqua" w:hAnsi="Book Antiqua"/>
          <w:noProof/>
          <w:sz w:val="24"/>
          <w:szCs w:val="24"/>
          <w:vertAlign w:val="superscript"/>
        </w:rPr>
        <w:t>20</w:t>
      </w:r>
      <w:r w:rsidR="0075734B" w:rsidRPr="009902E7">
        <w:rPr>
          <w:rFonts w:ascii="Book Antiqua" w:hAnsi="Book Antiqua"/>
          <w:sz w:val="24"/>
          <w:szCs w:val="24"/>
        </w:rPr>
        <w:fldChar w:fldCharType="end"/>
      </w:r>
      <w:r w:rsidR="0075734B" w:rsidRPr="009902E7">
        <w:rPr>
          <w:rFonts w:ascii="Book Antiqua" w:hAnsi="Book Antiqua"/>
          <w:sz w:val="24"/>
          <w:szCs w:val="24"/>
          <w:vertAlign w:val="superscript"/>
        </w:rPr>
        <w:t>]</w:t>
      </w:r>
      <w:r w:rsidR="008735D1" w:rsidRPr="009902E7">
        <w:rPr>
          <w:rFonts w:ascii="Book Antiqua" w:hAnsi="Book Antiqua"/>
          <w:sz w:val="24"/>
          <w:szCs w:val="24"/>
        </w:rPr>
        <w:t xml:space="preserve"> who observed an </w:t>
      </w:r>
      <w:r w:rsidR="0010354A" w:rsidRPr="009902E7">
        <w:rPr>
          <w:rFonts w:ascii="Book Antiqua" w:hAnsi="Book Antiqua"/>
          <w:sz w:val="24"/>
          <w:szCs w:val="24"/>
        </w:rPr>
        <w:t xml:space="preserve">equivalent </w:t>
      </w:r>
      <w:r w:rsidR="008735D1" w:rsidRPr="009902E7">
        <w:rPr>
          <w:rFonts w:ascii="Book Antiqua" w:hAnsi="Book Antiqua"/>
          <w:sz w:val="24"/>
          <w:szCs w:val="24"/>
        </w:rPr>
        <w:t>rate of IBD presence between groups reaching 72% and 70%, respectively (Table 3)</w:t>
      </w:r>
      <w:r w:rsidR="0019188B" w:rsidRPr="009902E7">
        <w:rPr>
          <w:rFonts w:ascii="Book Antiqua" w:hAnsi="Book Antiqua"/>
          <w:sz w:val="24"/>
          <w:szCs w:val="24"/>
        </w:rPr>
        <w:t xml:space="preserve">. </w:t>
      </w:r>
      <w:r w:rsidR="00E312DF" w:rsidRPr="009902E7">
        <w:rPr>
          <w:rFonts w:ascii="Book Antiqua" w:hAnsi="Book Antiqua"/>
          <w:sz w:val="24"/>
          <w:szCs w:val="24"/>
        </w:rPr>
        <w:t>Two studies exclusively reported on ulcerative colitis (UC)</w:t>
      </w:r>
      <w:r w:rsidR="001157CE" w:rsidRPr="009902E7">
        <w:rPr>
          <w:rFonts w:ascii="Book Antiqua" w:hAnsi="Book Antiqua"/>
          <w:sz w:val="24"/>
          <w:szCs w:val="24"/>
        </w:rPr>
        <w:t xml:space="preserve"> with a higher prevalence of UC in rPSC (78% - 100%) </w:t>
      </w:r>
      <w:r w:rsidR="004157C2" w:rsidRPr="009902E7">
        <w:rPr>
          <w:rFonts w:ascii="Book Antiqua" w:hAnsi="Book Antiqua"/>
          <w:i/>
          <w:sz w:val="24"/>
          <w:szCs w:val="24"/>
        </w:rPr>
        <w:t>vs</w:t>
      </w:r>
      <w:r w:rsidR="001157CE" w:rsidRPr="009902E7">
        <w:rPr>
          <w:rFonts w:ascii="Book Antiqua" w:hAnsi="Book Antiqua"/>
          <w:sz w:val="24"/>
          <w:szCs w:val="24"/>
        </w:rPr>
        <w:t xml:space="preserve"> non-rPSC (52%</w:t>
      </w:r>
      <w:r w:rsidR="00A66C0F">
        <w:rPr>
          <w:rFonts w:ascii="Book Antiqua" w:hAnsi="Book Antiqua" w:hint="eastAsia"/>
          <w:sz w:val="24"/>
          <w:szCs w:val="24"/>
          <w:lang w:eastAsia="zh-CN"/>
        </w:rPr>
        <w:t>-</w:t>
      </w:r>
      <w:r w:rsidR="001157CE" w:rsidRPr="009902E7">
        <w:rPr>
          <w:rFonts w:ascii="Book Antiqua" w:hAnsi="Book Antiqua"/>
          <w:sz w:val="24"/>
          <w:szCs w:val="24"/>
        </w:rPr>
        <w:t>56%)</w:t>
      </w:r>
      <w:r w:rsidR="00760605" w:rsidRPr="009902E7">
        <w:rPr>
          <w:rFonts w:ascii="Book Antiqua" w:hAnsi="Book Antiqua"/>
          <w:sz w:val="24"/>
          <w:szCs w:val="24"/>
          <w:vertAlign w:val="superscript"/>
        </w:rPr>
        <w:t>[</w:t>
      </w:r>
      <w:r w:rsidR="00D71052" w:rsidRPr="009902E7">
        <w:rPr>
          <w:rFonts w:ascii="Book Antiqua" w:hAnsi="Book Antiqua"/>
          <w:sz w:val="24"/>
          <w:szCs w:val="24"/>
        </w:rPr>
        <w:fldChar w:fldCharType="begin">
          <w:fldData xml:space="preserve">PFJlZm1hbj48Q2l0ZT48QXV0aG9yPkNob2xvbmdpdGFzPC9BdXRob3I+PFllYXI+MjAwODwvWWVh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Nob2xvbmdpdGFzPC9BdXRob3I+PFllYXI+MjAwODwvWWVh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D71052" w:rsidRPr="009902E7">
        <w:rPr>
          <w:rFonts w:ascii="Book Antiqua" w:hAnsi="Book Antiqua"/>
          <w:sz w:val="24"/>
          <w:szCs w:val="24"/>
        </w:rPr>
      </w:r>
      <w:r w:rsidR="00D71052"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1</w:t>
      </w:r>
      <w:r w:rsidR="0075734B"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5</w:t>
      </w:r>
      <w:r w:rsidR="00D71052"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19188B" w:rsidRPr="009902E7">
        <w:rPr>
          <w:rFonts w:ascii="Book Antiqua" w:hAnsi="Book Antiqua"/>
          <w:sz w:val="24"/>
          <w:szCs w:val="24"/>
        </w:rPr>
        <w:t>.</w:t>
      </w:r>
    </w:p>
    <w:p w14:paraId="356988AE" w14:textId="48FB83BA" w:rsidR="009B2C54" w:rsidRPr="009902E7" w:rsidRDefault="0075734B">
      <w:pPr>
        <w:adjustRightInd w:val="0"/>
        <w:snapToGrid w:val="0"/>
        <w:spacing w:after="0" w:line="360" w:lineRule="auto"/>
        <w:jc w:val="both"/>
        <w:rPr>
          <w:rFonts w:ascii="Book Antiqua" w:hAnsi="Book Antiqua"/>
          <w:sz w:val="24"/>
          <w:szCs w:val="24"/>
        </w:rPr>
      </w:pPr>
      <w:r w:rsidRPr="009902E7">
        <w:rPr>
          <w:rFonts w:ascii="Book Antiqua" w:hAnsi="Book Antiqua"/>
          <w:sz w:val="24"/>
          <w:szCs w:val="24"/>
        </w:rPr>
        <w:t xml:space="preserve">  </w:t>
      </w:r>
      <w:r w:rsidR="008735D1" w:rsidRPr="009902E7">
        <w:rPr>
          <w:rFonts w:ascii="Book Antiqua" w:hAnsi="Book Antiqua"/>
          <w:sz w:val="24"/>
          <w:szCs w:val="24"/>
        </w:rPr>
        <w:t xml:space="preserve">The available </w:t>
      </w:r>
      <w:r w:rsidR="009B6B0E" w:rsidRPr="009902E7">
        <w:rPr>
          <w:rFonts w:ascii="Book Antiqua" w:hAnsi="Book Antiqua"/>
          <w:sz w:val="24"/>
          <w:szCs w:val="24"/>
        </w:rPr>
        <w:t>results</w:t>
      </w:r>
      <w:r w:rsidR="008735D1" w:rsidRPr="009902E7">
        <w:rPr>
          <w:rFonts w:ascii="Book Antiqua" w:hAnsi="Book Antiqua"/>
          <w:sz w:val="24"/>
          <w:szCs w:val="24"/>
        </w:rPr>
        <w:t xml:space="preserve"> </w:t>
      </w:r>
      <w:r w:rsidR="00012C12" w:rsidRPr="009902E7">
        <w:rPr>
          <w:rFonts w:ascii="Book Antiqua" w:hAnsi="Book Antiqua"/>
          <w:sz w:val="24"/>
          <w:szCs w:val="24"/>
        </w:rPr>
        <w:t xml:space="preserve">of 4 studies </w:t>
      </w:r>
      <w:r w:rsidR="008735D1" w:rsidRPr="009902E7">
        <w:rPr>
          <w:rFonts w:ascii="Book Antiqua" w:hAnsi="Book Antiqua"/>
          <w:sz w:val="24"/>
          <w:szCs w:val="24"/>
        </w:rPr>
        <w:t>on tim</w:t>
      </w:r>
      <w:r w:rsidR="000A5066" w:rsidRPr="009902E7">
        <w:rPr>
          <w:rFonts w:ascii="Book Antiqua" w:hAnsi="Book Antiqua"/>
          <w:sz w:val="24"/>
          <w:szCs w:val="24"/>
        </w:rPr>
        <w:t>ing</w:t>
      </w:r>
      <w:r w:rsidR="008735D1" w:rsidRPr="009902E7">
        <w:rPr>
          <w:rFonts w:ascii="Book Antiqua" w:hAnsi="Book Antiqua"/>
          <w:sz w:val="24"/>
          <w:szCs w:val="24"/>
        </w:rPr>
        <w:t xml:space="preserve"> of IBD</w:t>
      </w:r>
      <w:r w:rsidR="001157CE" w:rsidRPr="009902E7">
        <w:rPr>
          <w:rFonts w:ascii="Book Antiqua" w:hAnsi="Book Antiqua"/>
          <w:sz w:val="24"/>
          <w:szCs w:val="24"/>
        </w:rPr>
        <w:t>/UC</w:t>
      </w:r>
      <w:r w:rsidR="008735D1" w:rsidRPr="009902E7">
        <w:rPr>
          <w:rFonts w:ascii="Book Antiqua" w:hAnsi="Book Antiqua"/>
          <w:sz w:val="24"/>
          <w:szCs w:val="24"/>
        </w:rPr>
        <w:t xml:space="preserve"> diagnosis </w:t>
      </w:r>
      <w:r w:rsidR="00012C12" w:rsidRPr="009902E7">
        <w:rPr>
          <w:rFonts w:ascii="Book Antiqua" w:hAnsi="Book Antiqua"/>
          <w:sz w:val="24"/>
          <w:szCs w:val="24"/>
        </w:rPr>
        <w:t>demonstrates that IBD</w:t>
      </w:r>
      <w:r w:rsidR="001157CE" w:rsidRPr="009902E7">
        <w:rPr>
          <w:rFonts w:ascii="Book Antiqua" w:hAnsi="Book Antiqua"/>
          <w:sz w:val="24"/>
          <w:szCs w:val="24"/>
        </w:rPr>
        <w:t>/UC</w:t>
      </w:r>
      <w:r w:rsidR="00012C12" w:rsidRPr="009902E7">
        <w:rPr>
          <w:rFonts w:ascii="Book Antiqua" w:hAnsi="Book Antiqua"/>
          <w:sz w:val="24"/>
          <w:szCs w:val="24"/>
        </w:rPr>
        <w:t xml:space="preserve"> occurs more frequently in </w:t>
      </w:r>
      <w:r w:rsidR="00EB2373" w:rsidRPr="009902E7">
        <w:rPr>
          <w:rFonts w:ascii="Book Antiqua" w:hAnsi="Book Antiqua"/>
          <w:sz w:val="24"/>
          <w:szCs w:val="24"/>
        </w:rPr>
        <w:t>LT recipients with r</w:t>
      </w:r>
      <w:r w:rsidR="00012C12" w:rsidRPr="009902E7">
        <w:rPr>
          <w:rFonts w:ascii="Book Antiqua" w:hAnsi="Book Antiqua"/>
          <w:sz w:val="24"/>
          <w:szCs w:val="24"/>
        </w:rPr>
        <w:t>PSC both prior to transplantation (65%</w:t>
      </w:r>
      <w:r w:rsidR="00237CCC">
        <w:rPr>
          <w:rFonts w:ascii="Book Antiqua" w:hAnsi="Book Antiqua" w:hint="eastAsia"/>
          <w:sz w:val="24"/>
          <w:szCs w:val="24"/>
          <w:lang w:eastAsia="zh-CN"/>
        </w:rPr>
        <w:t>-</w:t>
      </w:r>
      <w:r w:rsidR="00012C12" w:rsidRPr="009902E7">
        <w:rPr>
          <w:rFonts w:ascii="Book Antiqua" w:hAnsi="Book Antiqua"/>
          <w:sz w:val="24"/>
          <w:szCs w:val="24"/>
        </w:rPr>
        <w:t xml:space="preserve">83% </w:t>
      </w:r>
      <w:r w:rsidR="004157C2" w:rsidRPr="009902E7">
        <w:rPr>
          <w:rFonts w:ascii="Book Antiqua" w:hAnsi="Book Antiqua"/>
          <w:i/>
          <w:sz w:val="24"/>
          <w:szCs w:val="24"/>
        </w:rPr>
        <w:t>vs</w:t>
      </w:r>
      <w:r w:rsidR="00012C12" w:rsidRPr="009902E7">
        <w:rPr>
          <w:rFonts w:ascii="Book Antiqua" w:hAnsi="Book Antiqua"/>
          <w:sz w:val="24"/>
          <w:szCs w:val="24"/>
        </w:rPr>
        <w:t xml:space="preserve"> 46%</w:t>
      </w:r>
      <w:r w:rsidR="00237CCC">
        <w:rPr>
          <w:rFonts w:ascii="Book Antiqua" w:hAnsi="Book Antiqua" w:hint="eastAsia"/>
          <w:sz w:val="24"/>
          <w:szCs w:val="24"/>
          <w:lang w:eastAsia="zh-CN"/>
        </w:rPr>
        <w:t>-</w:t>
      </w:r>
      <w:r w:rsidR="00012C12" w:rsidRPr="009902E7">
        <w:rPr>
          <w:rFonts w:ascii="Book Antiqua" w:hAnsi="Book Antiqua"/>
          <w:sz w:val="24"/>
          <w:szCs w:val="24"/>
        </w:rPr>
        <w:t xml:space="preserve">74%) and </w:t>
      </w:r>
      <w:r w:rsidR="00012C12" w:rsidRPr="009902E7">
        <w:rPr>
          <w:rFonts w:ascii="Book Antiqua" w:hAnsi="Book Antiqua"/>
          <w:i/>
          <w:sz w:val="24"/>
          <w:szCs w:val="24"/>
        </w:rPr>
        <w:t>de novo</w:t>
      </w:r>
      <w:r w:rsidR="00012C12" w:rsidRPr="009902E7">
        <w:rPr>
          <w:rFonts w:ascii="Book Antiqua" w:hAnsi="Book Antiqua"/>
          <w:sz w:val="24"/>
          <w:szCs w:val="24"/>
        </w:rPr>
        <w:t xml:space="preserve"> after transplantation (13%</w:t>
      </w:r>
      <w:r w:rsidR="00237CCC">
        <w:rPr>
          <w:rFonts w:ascii="Book Antiqua" w:hAnsi="Book Antiqua" w:hint="eastAsia"/>
          <w:sz w:val="24"/>
          <w:szCs w:val="24"/>
          <w:lang w:eastAsia="zh-CN"/>
        </w:rPr>
        <w:t>-</w:t>
      </w:r>
      <w:r w:rsidR="00012C12" w:rsidRPr="009902E7">
        <w:rPr>
          <w:rFonts w:ascii="Book Antiqua" w:hAnsi="Book Antiqua"/>
          <w:sz w:val="24"/>
          <w:szCs w:val="24"/>
        </w:rPr>
        <w:t xml:space="preserve">29% </w:t>
      </w:r>
      <w:r w:rsidR="004157C2" w:rsidRPr="009902E7">
        <w:rPr>
          <w:rFonts w:ascii="Book Antiqua" w:hAnsi="Book Antiqua"/>
          <w:i/>
          <w:sz w:val="24"/>
          <w:szCs w:val="24"/>
        </w:rPr>
        <w:t>vs</w:t>
      </w:r>
      <w:r w:rsidR="00012C12" w:rsidRPr="009902E7">
        <w:rPr>
          <w:rFonts w:ascii="Book Antiqua" w:hAnsi="Book Antiqua"/>
          <w:sz w:val="24"/>
          <w:szCs w:val="24"/>
        </w:rPr>
        <w:t xml:space="preserve"> 2%</w:t>
      </w:r>
      <w:r w:rsidR="00237CCC">
        <w:rPr>
          <w:rFonts w:ascii="Book Antiqua" w:hAnsi="Book Antiqua" w:hint="eastAsia"/>
          <w:sz w:val="24"/>
          <w:szCs w:val="24"/>
          <w:lang w:eastAsia="zh-CN"/>
        </w:rPr>
        <w:t>-</w:t>
      </w:r>
      <w:r w:rsidR="00012C12" w:rsidRPr="009902E7">
        <w:rPr>
          <w:rFonts w:ascii="Book Antiqua" w:hAnsi="Book Antiqua"/>
          <w:sz w:val="24"/>
          <w:szCs w:val="24"/>
        </w:rPr>
        <w:t>6</w:t>
      </w:r>
      <w:r w:rsidR="005D0E82" w:rsidRPr="009902E7">
        <w:rPr>
          <w:rFonts w:ascii="Book Antiqua" w:hAnsi="Book Antiqua"/>
          <w:sz w:val="24"/>
          <w:szCs w:val="24"/>
        </w:rPr>
        <w:t>%</w:t>
      </w:r>
      <w:r w:rsidR="00012C12" w:rsidRPr="009902E7">
        <w:rPr>
          <w:rFonts w:ascii="Book Antiqua" w:hAnsi="Book Antiqua"/>
          <w:sz w:val="24"/>
          <w:szCs w:val="24"/>
        </w:rPr>
        <w:t>). There is also consensus amongst reports that the overall presence of IBD</w:t>
      </w:r>
      <w:r w:rsidR="001157CE" w:rsidRPr="009902E7">
        <w:rPr>
          <w:rFonts w:ascii="Book Antiqua" w:hAnsi="Book Antiqua"/>
          <w:sz w:val="24"/>
          <w:szCs w:val="24"/>
        </w:rPr>
        <w:t>/UC</w:t>
      </w:r>
      <w:r w:rsidR="00012C12" w:rsidRPr="009902E7">
        <w:rPr>
          <w:rFonts w:ascii="Book Antiqua" w:hAnsi="Book Antiqua"/>
          <w:sz w:val="24"/>
          <w:szCs w:val="24"/>
        </w:rPr>
        <w:t xml:space="preserve"> after LT is considerably higher in cases of </w:t>
      </w:r>
      <w:r w:rsidR="000A5066" w:rsidRPr="009902E7">
        <w:rPr>
          <w:rFonts w:ascii="Book Antiqua" w:hAnsi="Book Antiqua"/>
          <w:sz w:val="24"/>
          <w:szCs w:val="24"/>
        </w:rPr>
        <w:t>r</w:t>
      </w:r>
      <w:r w:rsidR="00012C12" w:rsidRPr="009902E7">
        <w:rPr>
          <w:rFonts w:ascii="Book Antiqua" w:hAnsi="Book Antiqua"/>
          <w:sz w:val="24"/>
          <w:szCs w:val="24"/>
        </w:rPr>
        <w:t>PSC (65</w:t>
      </w:r>
      <w:r w:rsidR="005D0E82" w:rsidRPr="009902E7">
        <w:rPr>
          <w:rFonts w:ascii="Book Antiqua" w:hAnsi="Book Antiqua"/>
          <w:sz w:val="24"/>
          <w:szCs w:val="24"/>
        </w:rPr>
        <w:t>%</w:t>
      </w:r>
      <w:r w:rsidR="00237CCC">
        <w:rPr>
          <w:rFonts w:ascii="Book Antiqua" w:hAnsi="Book Antiqua" w:hint="eastAsia"/>
          <w:sz w:val="24"/>
          <w:szCs w:val="24"/>
          <w:lang w:eastAsia="zh-CN"/>
        </w:rPr>
        <w:t>-</w:t>
      </w:r>
      <w:r w:rsidR="00012C12" w:rsidRPr="009902E7">
        <w:rPr>
          <w:rFonts w:ascii="Book Antiqua" w:hAnsi="Book Antiqua"/>
          <w:sz w:val="24"/>
          <w:szCs w:val="24"/>
        </w:rPr>
        <w:t xml:space="preserve">100% </w:t>
      </w:r>
      <w:r w:rsidR="004157C2" w:rsidRPr="009902E7">
        <w:rPr>
          <w:rFonts w:ascii="Book Antiqua" w:hAnsi="Book Antiqua"/>
          <w:i/>
          <w:sz w:val="24"/>
          <w:szCs w:val="24"/>
        </w:rPr>
        <w:t>vs</w:t>
      </w:r>
      <w:r w:rsidR="00012C12" w:rsidRPr="009902E7">
        <w:rPr>
          <w:rFonts w:ascii="Book Antiqua" w:hAnsi="Book Antiqua"/>
          <w:sz w:val="24"/>
          <w:szCs w:val="24"/>
        </w:rPr>
        <w:t xml:space="preserve"> 42%</w:t>
      </w:r>
      <w:r w:rsidR="00237CCC">
        <w:rPr>
          <w:rFonts w:ascii="Book Antiqua" w:hAnsi="Book Antiqua" w:hint="eastAsia"/>
          <w:sz w:val="24"/>
          <w:szCs w:val="24"/>
          <w:lang w:eastAsia="zh-CN"/>
        </w:rPr>
        <w:t>-</w:t>
      </w:r>
      <w:r w:rsidR="00012C12" w:rsidRPr="009902E7">
        <w:rPr>
          <w:rFonts w:ascii="Book Antiqua" w:hAnsi="Book Antiqua"/>
          <w:sz w:val="24"/>
          <w:szCs w:val="24"/>
        </w:rPr>
        <w:t xml:space="preserve">79%). </w:t>
      </w:r>
      <w:r w:rsidR="00522FEB" w:rsidRPr="009902E7">
        <w:rPr>
          <w:rFonts w:ascii="Book Antiqua" w:hAnsi="Book Antiqua"/>
          <w:sz w:val="24"/>
          <w:szCs w:val="24"/>
        </w:rPr>
        <w:t>IBD, either by presence of UC post-LT</w:t>
      </w:r>
      <w:r w:rsidR="00760605" w:rsidRPr="009902E7">
        <w:rPr>
          <w:rFonts w:ascii="Book Antiqua" w:hAnsi="Book Antiqua"/>
          <w:sz w:val="24"/>
          <w:szCs w:val="24"/>
          <w:vertAlign w:val="superscript"/>
        </w:rPr>
        <w:t>[</w:t>
      </w:r>
      <w:r w:rsidR="00522FEB" w:rsidRPr="009902E7">
        <w:rPr>
          <w:rFonts w:ascii="Book Antiqua" w:hAnsi="Book Antiqua"/>
          <w:sz w:val="24"/>
          <w:szCs w:val="24"/>
        </w:rPr>
        <w:fldChar w:fldCharType="begin">
          <w:fldData xml:space="preserve">PFJlZm1hbj48Q2l0ZT48QXV0aG9yPkNob2xvbmdpdGFzPC9BdXRob3I+PFllYXI+MjAwODwvWWVh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Nob2xvbmdpdGFzPC9BdXRob3I+PFllYXI+MjAwODwvWWVh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522FEB" w:rsidRPr="009902E7">
        <w:rPr>
          <w:rFonts w:ascii="Book Antiqua" w:hAnsi="Book Antiqua"/>
          <w:sz w:val="24"/>
          <w:szCs w:val="24"/>
        </w:rPr>
      </w:r>
      <w:r w:rsidR="00522FEB"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1</w:t>
      </w:r>
      <w:r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3</w:t>
      </w:r>
      <w:r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5</w:t>
      </w:r>
      <w:r w:rsidR="00522FEB"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522FEB" w:rsidRPr="009902E7">
        <w:rPr>
          <w:rFonts w:ascii="Book Antiqua" w:hAnsi="Book Antiqua"/>
          <w:sz w:val="24"/>
          <w:szCs w:val="24"/>
        </w:rPr>
        <w:t xml:space="preserve"> or severe active IBD</w:t>
      </w:r>
      <w:r w:rsidR="00760605" w:rsidRPr="009902E7">
        <w:rPr>
          <w:rFonts w:ascii="Book Antiqua" w:hAnsi="Book Antiqua"/>
          <w:sz w:val="24"/>
          <w:szCs w:val="24"/>
          <w:vertAlign w:val="superscript"/>
        </w:rPr>
        <w:t>[</w:t>
      </w:r>
      <w:r w:rsidR="00522FEB" w:rsidRPr="009902E7">
        <w:rPr>
          <w:rFonts w:ascii="Book Antiqua" w:hAnsi="Book Antiqua"/>
          <w:sz w:val="24"/>
          <w:szCs w:val="24"/>
        </w:rPr>
        <w:fldChar w:fldCharType="begin">
          <w:fldData xml:space="preserve">PFJlZm1hbj48Q2l0ZT48QXV0aG9yPkdlbGxleTwvQXV0aG9yPjxZZWFyPjIwMTQ8L1llYXI+PFJl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dlbGxleTwvQXV0aG9yPjxZZWFyPjIwMTQ8L1llYXI+PFJl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522FEB" w:rsidRPr="009902E7">
        <w:rPr>
          <w:rFonts w:ascii="Book Antiqua" w:hAnsi="Book Antiqua"/>
          <w:sz w:val="24"/>
          <w:szCs w:val="24"/>
        </w:rPr>
      </w:r>
      <w:r w:rsidR="00522FEB"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2</w:t>
      </w:r>
      <w:r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3</w:t>
      </w:r>
      <w:r w:rsidR="00522FEB"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19188B" w:rsidRPr="009902E7">
        <w:rPr>
          <w:rFonts w:ascii="Book Antiqua" w:hAnsi="Book Antiqua"/>
          <w:sz w:val="24"/>
          <w:szCs w:val="24"/>
        </w:rPr>
        <w:t xml:space="preserve">, </w:t>
      </w:r>
      <w:r w:rsidR="00522FEB" w:rsidRPr="009902E7">
        <w:rPr>
          <w:rFonts w:ascii="Book Antiqua" w:hAnsi="Book Antiqua"/>
          <w:sz w:val="24"/>
          <w:szCs w:val="24"/>
        </w:rPr>
        <w:t xml:space="preserve">was reported as an independent risk factor for disease </w:t>
      </w:r>
      <w:r w:rsidR="00D71052" w:rsidRPr="009902E7">
        <w:rPr>
          <w:rFonts w:ascii="Book Antiqua" w:hAnsi="Book Antiqua"/>
          <w:sz w:val="24"/>
          <w:szCs w:val="24"/>
        </w:rPr>
        <w:t xml:space="preserve">recurrence </w:t>
      </w:r>
      <w:r w:rsidR="00522FEB" w:rsidRPr="009902E7">
        <w:rPr>
          <w:rFonts w:ascii="Book Antiqua" w:hAnsi="Book Antiqua"/>
          <w:sz w:val="24"/>
          <w:szCs w:val="24"/>
        </w:rPr>
        <w:t xml:space="preserve">of PSC in the liver allograft in four studies which included the two multi-centre studies (Table 4). </w:t>
      </w:r>
    </w:p>
    <w:p w14:paraId="4262621D" w14:textId="77777777" w:rsidR="00123D75" w:rsidRPr="009902E7" w:rsidRDefault="00123D75">
      <w:pPr>
        <w:adjustRightInd w:val="0"/>
        <w:snapToGrid w:val="0"/>
        <w:spacing w:after="0" w:line="360" w:lineRule="auto"/>
        <w:jc w:val="both"/>
        <w:rPr>
          <w:rFonts w:ascii="Book Antiqua" w:hAnsi="Book Antiqua"/>
          <w:b/>
          <w:sz w:val="24"/>
          <w:szCs w:val="24"/>
        </w:rPr>
      </w:pPr>
    </w:p>
    <w:p w14:paraId="62F90289" w14:textId="5B9C9439" w:rsidR="00E90C0B" w:rsidRPr="009902E7" w:rsidRDefault="009B2C54">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Presence, t</w:t>
      </w:r>
      <w:r w:rsidR="00510AAA" w:rsidRPr="009902E7">
        <w:rPr>
          <w:rFonts w:ascii="Book Antiqua" w:hAnsi="Book Antiqua"/>
          <w:b/>
          <w:i/>
          <w:sz w:val="24"/>
          <w:szCs w:val="24"/>
        </w:rPr>
        <w:t>iming</w:t>
      </w:r>
      <w:r w:rsidR="00D45C56" w:rsidRPr="009902E7">
        <w:rPr>
          <w:rFonts w:ascii="Book Antiqua" w:hAnsi="Book Antiqua"/>
          <w:b/>
          <w:i/>
          <w:sz w:val="24"/>
          <w:szCs w:val="24"/>
        </w:rPr>
        <w:t xml:space="preserve"> and type of c</w:t>
      </w:r>
      <w:r w:rsidR="00E90C0B" w:rsidRPr="009902E7">
        <w:rPr>
          <w:rFonts w:ascii="Book Antiqua" w:hAnsi="Book Antiqua"/>
          <w:b/>
          <w:i/>
          <w:sz w:val="24"/>
          <w:szCs w:val="24"/>
        </w:rPr>
        <w:t>olectomy</w:t>
      </w:r>
    </w:p>
    <w:p w14:paraId="4E672F5E" w14:textId="410F295E" w:rsidR="00CE5E73" w:rsidRPr="009902E7" w:rsidRDefault="00655EA3">
      <w:pPr>
        <w:adjustRightInd w:val="0"/>
        <w:snapToGrid w:val="0"/>
        <w:spacing w:after="0" w:line="360" w:lineRule="auto"/>
        <w:jc w:val="both"/>
        <w:rPr>
          <w:rFonts w:ascii="Book Antiqua" w:hAnsi="Book Antiqua" w:cs="Arial"/>
          <w:sz w:val="24"/>
          <w:szCs w:val="24"/>
        </w:rPr>
      </w:pPr>
      <w:r w:rsidRPr="009902E7">
        <w:rPr>
          <w:rFonts w:ascii="Book Antiqua" w:hAnsi="Book Antiqua" w:cs="Arial"/>
          <w:sz w:val="24"/>
          <w:szCs w:val="24"/>
        </w:rPr>
        <w:t>None of the identified publications focused on the role of colectomy in prevention of r</w:t>
      </w:r>
      <w:r w:rsidR="009351DE" w:rsidRPr="009902E7">
        <w:rPr>
          <w:rFonts w:ascii="Book Antiqua" w:hAnsi="Book Antiqua" w:cs="Arial"/>
          <w:sz w:val="24"/>
          <w:szCs w:val="24"/>
        </w:rPr>
        <w:t>PSC</w:t>
      </w:r>
      <w:r w:rsidRPr="009902E7">
        <w:rPr>
          <w:rFonts w:ascii="Book Antiqua" w:hAnsi="Book Antiqua" w:cs="Arial"/>
          <w:sz w:val="24"/>
          <w:szCs w:val="24"/>
        </w:rPr>
        <w:t>, but some of them examine</w:t>
      </w:r>
      <w:r w:rsidR="002B6A04" w:rsidRPr="009902E7">
        <w:rPr>
          <w:rFonts w:ascii="Book Antiqua" w:hAnsi="Book Antiqua" w:cs="Arial"/>
          <w:sz w:val="24"/>
          <w:szCs w:val="24"/>
        </w:rPr>
        <w:t>d</w:t>
      </w:r>
      <w:r w:rsidRPr="009902E7">
        <w:rPr>
          <w:rFonts w:ascii="Book Antiqua" w:hAnsi="Book Antiqua" w:cs="Arial"/>
          <w:sz w:val="24"/>
          <w:szCs w:val="24"/>
        </w:rPr>
        <w:t xml:space="preserve"> it within a broader assessment of risk factors for rPSC. </w:t>
      </w:r>
      <w:r w:rsidR="00D4113A" w:rsidRPr="009902E7">
        <w:rPr>
          <w:rFonts w:ascii="Book Antiqua" w:hAnsi="Book Antiqua" w:cs="Arial"/>
          <w:sz w:val="24"/>
          <w:szCs w:val="24"/>
        </w:rPr>
        <w:t xml:space="preserve">Colectomy </w:t>
      </w:r>
      <w:r w:rsidR="00510AAA" w:rsidRPr="009902E7">
        <w:rPr>
          <w:rFonts w:ascii="Book Antiqua" w:hAnsi="Book Antiqua" w:cs="Arial"/>
          <w:sz w:val="24"/>
          <w:szCs w:val="24"/>
        </w:rPr>
        <w:t xml:space="preserve">at any time </w:t>
      </w:r>
      <w:r w:rsidR="00D4113A" w:rsidRPr="009902E7">
        <w:rPr>
          <w:rFonts w:ascii="Book Antiqua" w:hAnsi="Book Antiqua" w:cs="Arial"/>
          <w:sz w:val="24"/>
          <w:szCs w:val="24"/>
        </w:rPr>
        <w:t xml:space="preserve">was </w:t>
      </w:r>
      <w:r w:rsidR="00615B4B" w:rsidRPr="009902E7">
        <w:rPr>
          <w:rFonts w:ascii="Book Antiqua" w:hAnsi="Book Antiqua" w:cs="Arial"/>
          <w:sz w:val="24"/>
          <w:szCs w:val="24"/>
        </w:rPr>
        <w:t>carried out</w:t>
      </w:r>
      <w:r w:rsidR="00D4113A" w:rsidRPr="009902E7">
        <w:rPr>
          <w:rFonts w:ascii="Book Antiqua" w:hAnsi="Book Antiqua" w:cs="Arial"/>
          <w:sz w:val="24"/>
          <w:szCs w:val="24"/>
        </w:rPr>
        <w:t xml:space="preserve"> at lower (7%</w:t>
      </w:r>
      <w:r w:rsidR="00237CCC">
        <w:rPr>
          <w:rFonts w:ascii="Book Antiqua" w:hAnsi="Book Antiqua" w:cs="Arial" w:hint="eastAsia"/>
          <w:sz w:val="24"/>
          <w:szCs w:val="24"/>
          <w:lang w:eastAsia="zh-CN"/>
        </w:rPr>
        <w:t>-</w:t>
      </w:r>
      <w:r w:rsidR="00D4113A" w:rsidRPr="009902E7">
        <w:rPr>
          <w:rFonts w:ascii="Book Antiqua" w:hAnsi="Book Antiqua" w:cs="Arial"/>
          <w:sz w:val="24"/>
          <w:szCs w:val="24"/>
        </w:rPr>
        <w:t xml:space="preserve">14% </w:t>
      </w:r>
      <w:r w:rsidR="004157C2" w:rsidRPr="009902E7">
        <w:rPr>
          <w:rFonts w:ascii="Book Antiqua" w:hAnsi="Book Antiqua" w:cs="Arial"/>
          <w:i/>
          <w:sz w:val="24"/>
          <w:szCs w:val="24"/>
        </w:rPr>
        <w:t>vs</w:t>
      </w:r>
      <w:r w:rsidR="00D4113A" w:rsidRPr="009902E7">
        <w:rPr>
          <w:rFonts w:ascii="Book Antiqua" w:hAnsi="Book Antiqua" w:cs="Arial"/>
          <w:sz w:val="24"/>
          <w:szCs w:val="24"/>
        </w:rPr>
        <w:t xml:space="preserve"> 20%</w:t>
      </w:r>
      <w:r w:rsidR="00237CCC">
        <w:rPr>
          <w:rFonts w:ascii="Book Antiqua" w:hAnsi="Book Antiqua" w:cs="Arial" w:hint="eastAsia"/>
          <w:sz w:val="24"/>
          <w:szCs w:val="24"/>
          <w:lang w:eastAsia="zh-CN"/>
        </w:rPr>
        <w:t>-</w:t>
      </w:r>
      <w:r w:rsidR="00D4113A" w:rsidRPr="009902E7">
        <w:rPr>
          <w:rFonts w:ascii="Book Antiqua" w:hAnsi="Book Antiqua" w:cs="Arial"/>
          <w:sz w:val="24"/>
          <w:szCs w:val="24"/>
        </w:rPr>
        <w:t>26%)</w:t>
      </w:r>
      <w:r w:rsidR="00760605" w:rsidRPr="009902E7">
        <w:rPr>
          <w:rFonts w:ascii="Book Antiqua" w:hAnsi="Book Antiqua"/>
          <w:sz w:val="24"/>
          <w:szCs w:val="24"/>
          <w:vertAlign w:val="superscript"/>
        </w:rPr>
        <w:t>[</w:t>
      </w:r>
      <w:r w:rsidR="00510AAA" w:rsidRPr="009902E7">
        <w:rPr>
          <w:rFonts w:ascii="Book Antiqua" w:hAnsi="Book Antiqua" w:cs="Arial"/>
          <w:sz w:val="24"/>
          <w:szCs w:val="24"/>
        </w:rPr>
        <w:fldChar w:fldCharType="begin">
          <w:fldData xml:space="preserve">PFJlZm1hbj48Q2l0ZT48QXV0aG9yPkNob2xvbmdpdGFzPC9BdXRob3I+PFllYXI+MjAwODwvWWVh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</w:fldData>
        </w:fldChar>
      </w:r>
      <w:r w:rsidR="0004713B" w:rsidRPr="009902E7">
        <w:rPr>
          <w:rFonts w:ascii="Book Antiqua" w:hAnsi="Book Antiqua" w:cs="Arial"/>
          <w:sz w:val="24"/>
          <w:szCs w:val="24"/>
        </w:rPr>
        <w:instrText xml:space="preserve"> ADDIN REFMGR.CITE </w:instrText>
      </w:r>
      <w:r w:rsidR="0004713B" w:rsidRPr="009902E7">
        <w:rPr>
          <w:rFonts w:ascii="Book Antiqua" w:hAnsi="Book Antiqua" w:cs="Arial"/>
          <w:sz w:val="24"/>
          <w:szCs w:val="24"/>
        </w:rPr>
        <w:fldChar w:fldCharType="begin">
          <w:fldData xml:space="preserve">PFJlZm1hbj48Q2l0ZT48QXV0aG9yPkNob2xvbmdpdGFzPC9BdXRob3I+PFllYXI+MjAwODwvWWVh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</w:fldData>
        </w:fldChar>
      </w:r>
      <w:r w:rsidR="0004713B" w:rsidRPr="009902E7">
        <w:rPr>
          <w:rFonts w:ascii="Book Antiqua" w:hAnsi="Book Antiqua" w:cs="Arial"/>
          <w:sz w:val="24"/>
          <w:szCs w:val="24"/>
        </w:rPr>
        <w:instrText xml:space="preserve"> ADDIN EN.CITE.DATA </w:instrText>
      </w:r>
      <w:r w:rsidR="0004713B" w:rsidRPr="009902E7">
        <w:rPr>
          <w:rFonts w:ascii="Book Antiqua" w:hAnsi="Book Antiqua" w:cs="Arial"/>
          <w:sz w:val="24"/>
          <w:szCs w:val="24"/>
        </w:rPr>
      </w:r>
      <w:r w:rsidR="0004713B" w:rsidRPr="009902E7">
        <w:rPr>
          <w:rFonts w:ascii="Book Antiqua" w:hAnsi="Book Antiqua" w:cs="Arial"/>
          <w:sz w:val="24"/>
          <w:szCs w:val="24"/>
        </w:rPr>
        <w:fldChar w:fldCharType="end"/>
      </w:r>
      <w:r w:rsidR="00510AAA" w:rsidRPr="009902E7">
        <w:rPr>
          <w:rFonts w:ascii="Book Antiqua" w:hAnsi="Book Antiqua" w:cs="Arial"/>
          <w:sz w:val="24"/>
          <w:szCs w:val="24"/>
        </w:rPr>
      </w:r>
      <w:r w:rsidR="00510AAA" w:rsidRPr="009902E7">
        <w:rPr>
          <w:rFonts w:ascii="Book Antiqua" w:hAnsi="Book Antiqua" w:cs="Arial"/>
          <w:sz w:val="24"/>
          <w:szCs w:val="24"/>
        </w:rPr>
        <w:fldChar w:fldCharType="separate"/>
      </w:r>
      <w:r w:rsidR="002A3AF6" w:rsidRPr="009902E7">
        <w:rPr>
          <w:rFonts w:ascii="Book Antiqua" w:hAnsi="Book Antiqua" w:cs="Arial"/>
          <w:noProof/>
          <w:sz w:val="24"/>
          <w:szCs w:val="24"/>
          <w:vertAlign w:val="superscript"/>
        </w:rPr>
        <w:t>21</w:t>
      </w:r>
      <w:r w:rsidR="0075734B" w:rsidRPr="009902E7">
        <w:rPr>
          <w:rFonts w:ascii="Book Antiqua" w:hAnsi="Book Antiqua" w:cs="Arial"/>
          <w:noProof/>
          <w:sz w:val="24"/>
          <w:szCs w:val="24"/>
          <w:vertAlign w:val="superscript"/>
        </w:rPr>
        <w:t>,</w:t>
      </w:r>
      <w:r w:rsidR="002A3AF6" w:rsidRPr="009902E7">
        <w:rPr>
          <w:rFonts w:ascii="Book Antiqua" w:hAnsi="Book Antiqua" w:cs="Arial"/>
          <w:noProof/>
          <w:sz w:val="24"/>
          <w:szCs w:val="24"/>
          <w:vertAlign w:val="superscript"/>
        </w:rPr>
        <w:t>24</w:t>
      </w:r>
      <w:r w:rsidR="00510AAA" w:rsidRPr="009902E7">
        <w:rPr>
          <w:rFonts w:ascii="Book Antiqua" w:hAnsi="Book Antiqua" w:cs="Arial"/>
          <w:sz w:val="24"/>
          <w:szCs w:val="24"/>
        </w:rPr>
        <w:fldChar w:fldCharType="end"/>
      </w:r>
      <w:r w:rsidR="006A36A8" w:rsidRPr="009902E7">
        <w:rPr>
          <w:rFonts w:ascii="Book Antiqua" w:hAnsi="Book Antiqua"/>
          <w:sz w:val="24"/>
          <w:szCs w:val="24"/>
          <w:vertAlign w:val="superscript"/>
        </w:rPr>
        <w:t>]</w:t>
      </w:r>
      <w:r w:rsidR="00D4113A" w:rsidRPr="009902E7">
        <w:rPr>
          <w:rFonts w:ascii="Book Antiqua" w:hAnsi="Book Antiqua" w:cs="Arial"/>
          <w:sz w:val="24"/>
          <w:szCs w:val="24"/>
        </w:rPr>
        <w:t xml:space="preserve"> or equal rates (</w:t>
      </w:r>
      <w:r w:rsidR="00510AAA" w:rsidRPr="009902E7">
        <w:rPr>
          <w:rFonts w:ascii="Book Antiqua" w:hAnsi="Book Antiqua" w:cs="Arial"/>
          <w:sz w:val="24"/>
          <w:szCs w:val="24"/>
        </w:rPr>
        <w:t>23%</w:t>
      </w:r>
      <w:r w:rsidR="00237CCC">
        <w:rPr>
          <w:rFonts w:ascii="Book Antiqua" w:hAnsi="Book Antiqua" w:cs="Arial" w:hint="eastAsia"/>
          <w:sz w:val="24"/>
          <w:szCs w:val="24"/>
          <w:lang w:eastAsia="zh-CN"/>
        </w:rPr>
        <w:t>-</w:t>
      </w:r>
      <w:r w:rsidR="00510AAA" w:rsidRPr="009902E7">
        <w:rPr>
          <w:rFonts w:ascii="Book Antiqua" w:hAnsi="Book Antiqua" w:cs="Arial"/>
          <w:sz w:val="24"/>
          <w:szCs w:val="24"/>
        </w:rPr>
        <w:t>34%</w:t>
      </w:r>
      <w:r w:rsidR="00510AAA" w:rsidRPr="009902E7">
        <w:rPr>
          <w:rFonts w:ascii="Book Antiqua" w:hAnsi="Book Antiqua" w:cs="Arial"/>
          <w:i/>
          <w:sz w:val="24"/>
          <w:szCs w:val="24"/>
        </w:rPr>
        <w:t xml:space="preserve"> </w:t>
      </w:r>
      <w:r w:rsidR="004157C2" w:rsidRPr="009902E7">
        <w:rPr>
          <w:rFonts w:ascii="Book Antiqua" w:hAnsi="Book Antiqua" w:cs="Arial"/>
          <w:i/>
          <w:sz w:val="24"/>
          <w:szCs w:val="24"/>
        </w:rPr>
        <w:t>vs</w:t>
      </w:r>
      <w:r w:rsidR="00510AAA" w:rsidRPr="009902E7">
        <w:rPr>
          <w:rFonts w:ascii="Book Antiqua" w:hAnsi="Book Antiqua" w:cs="Arial"/>
          <w:sz w:val="24"/>
          <w:szCs w:val="24"/>
        </w:rPr>
        <w:t xml:space="preserve"> 18%</w:t>
      </w:r>
      <w:r w:rsidR="00237CCC">
        <w:rPr>
          <w:rFonts w:ascii="Book Antiqua" w:hAnsi="Book Antiqua" w:cs="Arial" w:hint="eastAsia"/>
          <w:sz w:val="24"/>
          <w:szCs w:val="24"/>
          <w:lang w:eastAsia="zh-CN"/>
        </w:rPr>
        <w:t>-</w:t>
      </w:r>
      <w:r w:rsidR="00510AAA" w:rsidRPr="009902E7">
        <w:rPr>
          <w:rFonts w:ascii="Book Antiqua" w:hAnsi="Book Antiqua" w:cs="Arial"/>
          <w:sz w:val="24"/>
          <w:szCs w:val="24"/>
        </w:rPr>
        <w:t>32%)</w:t>
      </w:r>
      <w:r w:rsidR="00760605" w:rsidRPr="009902E7">
        <w:rPr>
          <w:rFonts w:ascii="Book Antiqua" w:hAnsi="Book Antiqua"/>
          <w:sz w:val="24"/>
          <w:szCs w:val="24"/>
          <w:vertAlign w:val="superscript"/>
        </w:rPr>
        <w:t>[</w:t>
      </w:r>
      <w:r w:rsidR="00510AAA" w:rsidRPr="009902E7">
        <w:rPr>
          <w:rFonts w:ascii="Book Antiqua" w:hAnsi="Book Antiqua" w:cs="Arial"/>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HZWxsZXk8L0F1dGhv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==
</w:fldData>
        </w:fldChar>
      </w:r>
      <w:r w:rsidR="0004713B" w:rsidRPr="009902E7">
        <w:rPr>
          <w:rFonts w:ascii="Book Antiqua" w:hAnsi="Book Antiqua" w:cs="Arial"/>
          <w:sz w:val="24"/>
          <w:szCs w:val="24"/>
        </w:rPr>
        <w:instrText xml:space="preserve"> ADDIN REFMGR.CITE </w:instrText>
      </w:r>
      <w:r w:rsidR="0004713B" w:rsidRPr="009902E7">
        <w:rPr>
          <w:rFonts w:ascii="Book Antiqua" w:hAnsi="Book Antiqua" w:cs="Arial"/>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HZWxsZXk8L0F1dGhv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==
</w:fldData>
        </w:fldChar>
      </w:r>
      <w:r w:rsidR="0004713B" w:rsidRPr="009902E7">
        <w:rPr>
          <w:rFonts w:ascii="Book Antiqua" w:hAnsi="Book Antiqua" w:cs="Arial"/>
          <w:sz w:val="24"/>
          <w:szCs w:val="24"/>
        </w:rPr>
        <w:instrText xml:space="preserve"> ADDIN EN.CITE.DATA </w:instrText>
      </w:r>
      <w:r w:rsidR="0004713B" w:rsidRPr="009902E7">
        <w:rPr>
          <w:rFonts w:ascii="Book Antiqua" w:hAnsi="Book Antiqua" w:cs="Arial"/>
          <w:sz w:val="24"/>
          <w:szCs w:val="24"/>
        </w:rPr>
      </w:r>
      <w:r w:rsidR="0004713B" w:rsidRPr="009902E7">
        <w:rPr>
          <w:rFonts w:ascii="Book Antiqua" w:hAnsi="Book Antiqua" w:cs="Arial"/>
          <w:sz w:val="24"/>
          <w:szCs w:val="24"/>
        </w:rPr>
        <w:fldChar w:fldCharType="end"/>
      </w:r>
      <w:r w:rsidR="00510AAA" w:rsidRPr="009902E7">
        <w:rPr>
          <w:rFonts w:ascii="Book Antiqua" w:hAnsi="Book Antiqua" w:cs="Arial"/>
          <w:sz w:val="24"/>
          <w:szCs w:val="24"/>
        </w:rPr>
      </w:r>
      <w:r w:rsidR="00510AAA" w:rsidRPr="009902E7">
        <w:rPr>
          <w:rFonts w:ascii="Book Antiqua" w:hAnsi="Book Antiqua" w:cs="Arial"/>
          <w:sz w:val="24"/>
          <w:szCs w:val="24"/>
        </w:rPr>
        <w:fldChar w:fldCharType="separate"/>
      </w:r>
      <w:r w:rsidR="002A3AF6" w:rsidRPr="009902E7">
        <w:rPr>
          <w:rFonts w:ascii="Book Antiqua" w:hAnsi="Book Antiqua" w:cs="Arial"/>
          <w:noProof/>
          <w:sz w:val="24"/>
          <w:szCs w:val="24"/>
          <w:vertAlign w:val="superscript"/>
        </w:rPr>
        <w:t>20</w:t>
      </w:r>
      <w:r w:rsidR="0075734B" w:rsidRPr="009902E7">
        <w:rPr>
          <w:rFonts w:ascii="Book Antiqua" w:hAnsi="Book Antiqua" w:cs="Arial"/>
          <w:noProof/>
          <w:sz w:val="24"/>
          <w:szCs w:val="24"/>
          <w:vertAlign w:val="superscript"/>
        </w:rPr>
        <w:t>,</w:t>
      </w:r>
      <w:r w:rsidR="002A3AF6" w:rsidRPr="009902E7">
        <w:rPr>
          <w:rFonts w:ascii="Book Antiqua" w:hAnsi="Book Antiqua" w:cs="Arial"/>
          <w:noProof/>
          <w:sz w:val="24"/>
          <w:szCs w:val="24"/>
          <w:vertAlign w:val="superscript"/>
        </w:rPr>
        <w:t>22</w:t>
      </w:r>
      <w:r w:rsidR="0075734B" w:rsidRPr="009902E7">
        <w:rPr>
          <w:rFonts w:ascii="Book Antiqua" w:hAnsi="Book Antiqua" w:cs="Arial"/>
          <w:noProof/>
          <w:sz w:val="24"/>
          <w:szCs w:val="24"/>
          <w:vertAlign w:val="superscript"/>
        </w:rPr>
        <w:t>,</w:t>
      </w:r>
      <w:r w:rsidR="002A3AF6" w:rsidRPr="009902E7">
        <w:rPr>
          <w:rFonts w:ascii="Book Antiqua" w:hAnsi="Book Antiqua" w:cs="Arial"/>
          <w:noProof/>
          <w:sz w:val="24"/>
          <w:szCs w:val="24"/>
          <w:vertAlign w:val="superscript"/>
        </w:rPr>
        <w:t>25</w:t>
      </w:r>
      <w:r w:rsidR="00510AAA" w:rsidRPr="009902E7">
        <w:rPr>
          <w:rFonts w:ascii="Book Antiqua" w:hAnsi="Book Antiqua" w:cs="Arial"/>
          <w:sz w:val="24"/>
          <w:szCs w:val="24"/>
        </w:rPr>
        <w:fldChar w:fldCharType="end"/>
      </w:r>
      <w:r w:rsidR="006A36A8" w:rsidRPr="009902E7">
        <w:rPr>
          <w:rFonts w:ascii="Book Antiqua" w:hAnsi="Book Antiqua"/>
          <w:sz w:val="24"/>
          <w:szCs w:val="24"/>
          <w:vertAlign w:val="superscript"/>
        </w:rPr>
        <w:t>]</w:t>
      </w:r>
      <w:r w:rsidR="00510AAA" w:rsidRPr="009902E7">
        <w:rPr>
          <w:rFonts w:ascii="Book Antiqua" w:hAnsi="Book Antiqua" w:cs="Arial"/>
          <w:sz w:val="24"/>
          <w:szCs w:val="24"/>
        </w:rPr>
        <w:t xml:space="preserve"> in LT recipients with </w:t>
      </w:r>
      <w:r w:rsidR="004D43ED" w:rsidRPr="009902E7">
        <w:rPr>
          <w:rFonts w:ascii="Book Antiqua" w:hAnsi="Book Antiqua" w:cs="Arial"/>
          <w:sz w:val="24"/>
          <w:szCs w:val="24"/>
        </w:rPr>
        <w:t>r</w:t>
      </w:r>
      <w:r w:rsidR="00510AAA" w:rsidRPr="009902E7">
        <w:rPr>
          <w:rFonts w:ascii="Book Antiqua" w:hAnsi="Book Antiqua" w:cs="Arial"/>
          <w:sz w:val="24"/>
          <w:szCs w:val="24"/>
        </w:rPr>
        <w:t>PSC compared to the PSC cohort without recurrent disease in the liver allograft. The timing of colectomy</w:t>
      </w:r>
      <w:r w:rsidR="00630F0F" w:rsidRPr="009902E7">
        <w:rPr>
          <w:rFonts w:ascii="Book Antiqua" w:hAnsi="Book Antiqua" w:cs="Arial"/>
          <w:sz w:val="24"/>
          <w:szCs w:val="24"/>
        </w:rPr>
        <w:t>, reported in 5 out of 6 studies,</w:t>
      </w:r>
      <w:r w:rsidR="00510AAA" w:rsidRPr="009902E7">
        <w:rPr>
          <w:rFonts w:ascii="Book Antiqua" w:hAnsi="Book Antiqua" w:cs="Arial"/>
          <w:sz w:val="24"/>
          <w:szCs w:val="24"/>
        </w:rPr>
        <w:t xml:space="preserve"> </w:t>
      </w:r>
      <w:r w:rsidR="00630F0F" w:rsidRPr="009902E7">
        <w:rPr>
          <w:rFonts w:ascii="Book Antiqua" w:hAnsi="Book Antiqua" w:cs="Arial"/>
          <w:sz w:val="24"/>
          <w:szCs w:val="24"/>
        </w:rPr>
        <w:t xml:space="preserve">differed consistently between </w:t>
      </w:r>
      <w:r w:rsidR="00917B43" w:rsidRPr="009902E7">
        <w:rPr>
          <w:rFonts w:ascii="Book Antiqua" w:hAnsi="Book Antiqua" w:cs="Arial"/>
          <w:sz w:val="24"/>
          <w:szCs w:val="24"/>
        </w:rPr>
        <w:t xml:space="preserve">the two </w:t>
      </w:r>
      <w:r w:rsidR="00630F0F" w:rsidRPr="009902E7">
        <w:rPr>
          <w:rFonts w:ascii="Book Antiqua" w:hAnsi="Book Antiqua" w:cs="Arial"/>
          <w:sz w:val="24"/>
          <w:szCs w:val="24"/>
        </w:rPr>
        <w:t xml:space="preserve">groups: colectomy in patients with rPSC was performed </w:t>
      </w:r>
      <w:r w:rsidR="00077F21" w:rsidRPr="009902E7">
        <w:rPr>
          <w:rFonts w:ascii="Book Antiqua" w:hAnsi="Book Antiqua" w:cs="Arial"/>
          <w:sz w:val="24"/>
          <w:szCs w:val="24"/>
        </w:rPr>
        <w:t>mainly post-</w:t>
      </w:r>
      <w:r w:rsidR="00917B43" w:rsidRPr="009902E7">
        <w:rPr>
          <w:rFonts w:ascii="Book Antiqua" w:hAnsi="Book Antiqua" w:cs="Arial"/>
          <w:sz w:val="24"/>
          <w:szCs w:val="24"/>
        </w:rPr>
        <w:t>LT (14%</w:t>
      </w:r>
      <w:r w:rsidR="004A4367">
        <w:rPr>
          <w:rFonts w:ascii="Book Antiqua" w:hAnsi="Book Antiqua" w:cs="Arial" w:hint="eastAsia"/>
          <w:sz w:val="24"/>
          <w:szCs w:val="24"/>
          <w:lang w:eastAsia="zh-CN"/>
        </w:rPr>
        <w:t>-</w:t>
      </w:r>
      <w:r w:rsidR="00917B43" w:rsidRPr="009902E7">
        <w:rPr>
          <w:rFonts w:ascii="Book Antiqua" w:hAnsi="Book Antiqua" w:cs="Arial"/>
          <w:sz w:val="24"/>
          <w:szCs w:val="24"/>
        </w:rPr>
        <w:t xml:space="preserve">34% </w:t>
      </w:r>
      <w:r w:rsidR="004157C2" w:rsidRPr="009902E7">
        <w:rPr>
          <w:rFonts w:ascii="Book Antiqua" w:hAnsi="Book Antiqua" w:cs="Arial"/>
          <w:i/>
          <w:sz w:val="24"/>
          <w:szCs w:val="24"/>
        </w:rPr>
        <w:t>vs</w:t>
      </w:r>
      <w:r w:rsidR="00917B43" w:rsidRPr="009902E7">
        <w:rPr>
          <w:rFonts w:ascii="Book Antiqua" w:hAnsi="Book Antiqua" w:cs="Arial"/>
          <w:sz w:val="24"/>
          <w:szCs w:val="24"/>
        </w:rPr>
        <w:t xml:space="preserve"> 10%</w:t>
      </w:r>
      <w:r w:rsidR="004A4367">
        <w:rPr>
          <w:rFonts w:ascii="Book Antiqua" w:hAnsi="Book Antiqua" w:cs="Arial" w:hint="eastAsia"/>
          <w:sz w:val="24"/>
          <w:szCs w:val="24"/>
          <w:lang w:eastAsia="zh-CN"/>
        </w:rPr>
        <w:t>-</w:t>
      </w:r>
      <w:r w:rsidR="00917B43" w:rsidRPr="009902E7">
        <w:rPr>
          <w:rFonts w:ascii="Book Antiqua" w:hAnsi="Book Antiqua" w:cs="Arial"/>
          <w:sz w:val="24"/>
          <w:szCs w:val="24"/>
        </w:rPr>
        <w:t xml:space="preserve">13%) and </w:t>
      </w:r>
      <w:r w:rsidR="00630F0F" w:rsidRPr="009902E7">
        <w:rPr>
          <w:rFonts w:ascii="Book Antiqua" w:hAnsi="Book Antiqua" w:cs="Arial"/>
          <w:sz w:val="24"/>
          <w:szCs w:val="24"/>
        </w:rPr>
        <w:t>less often pre- and peri-LT (0%</w:t>
      </w:r>
      <w:r w:rsidR="004A4367">
        <w:rPr>
          <w:rFonts w:ascii="Book Antiqua" w:hAnsi="Book Antiqua" w:cs="Arial" w:hint="eastAsia"/>
          <w:sz w:val="24"/>
          <w:szCs w:val="24"/>
          <w:lang w:eastAsia="zh-CN"/>
        </w:rPr>
        <w:t>-</w:t>
      </w:r>
      <w:r w:rsidR="00630F0F" w:rsidRPr="009902E7">
        <w:rPr>
          <w:rFonts w:ascii="Book Antiqua" w:hAnsi="Book Antiqua" w:cs="Arial"/>
          <w:sz w:val="24"/>
          <w:szCs w:val="24"/>
        </w:rPr>
        <w:t xml:space="preserve">7% </w:t>
      </w:r>
      <w:r w:rsidR="004157C2" w:rsidRPr="009902E7">
        <w:rPr>
          <w:rFonts w:ascii="Book Antiqua" w:hAnsi="Book Antiqua" w:cs="Arial"/>
          <w:i/>
          <w:sz w:val="24"/>
          <w:szCs w:val="24"/>
        </w:rPr>
        <w:t>vs</w:t>
      </w:r>
      <w:r w:rsidR="00630F0F" w:rsidRPr="009902E7">
        <w:rPr>
          <w:rFonts w:ascii="Book Antiqua" w:hAnsi="Book Antiqua" w:cs="Arial"/>
          <w:sz w:val="24"/>
          <w:szCs w:val="24"/>
        </w:rPr>
        <w:t xml:space="preserve"> 8%</w:t>
      </w:r>
      <w:r w:rsidR="004A4367">
        <w:rPr>
          <w:rFonts w:ascii="Book Antiqua" w:hAnsi="Book Antiqua" w:cs="Arial" w:hint="eastAsia"/>
          <w:sz w:val="24"/>
          <w:szCs w:val="24"/>
          <w:lang w:eastAsia="zh-CN"/>
        </w:rPr>
        <w:t>-</w:t>
      </w:r>
      <w:r w:rsidR="00630F0F" w:rsidRPr="009902E7">
        <w:rPr>
          <w:rFonts w:ascii="Book Antiqua" w:hAnsi="Book Antiqua" w:cs="Arial"/>
          <w:sz w:val="24"/>
          <w:szCs w:val="24"/>
        </w:rPr>
        <w:t xml:space="preserve">21%) (Table 3). </w:t>
      </w:r>
      <w:r w:rsidR="00CE5E73" w:rsidRPr="009902E7">
        <w:rPr>
          <w:rFonts w:ascii="Book Antiqua" w:hAnsi="Book Antiqua" w:cs="Arial"/>
          <w:sz w:val="24"/>
          <w:szCs w:val="24"/>
        </w:rPr>
        <w:t xml:space="preserve">Two </w:t>
      </w:r>
      <w:r w:rsidR="00492A98" w:rsidRPr="009902E7">
        <w:rPr>
          <w:rFonts w:ascii="Book Antiqua" w:hAnsi="Book Antiqua" w:cs="Arial"/>
          <w:sz w:val="24"/>
          <w:szCs w:val="24"/>
        </w:rPr>
        <w:t xml:space="preserve">of the </w:t>
      </w:r>
      <w:r w:rsidR="00CE5E73" w:rsidRPr="009902E7">
        <w:rPr>
          <w:rFonts w:ascii="Book Antiqua" w:hAnsi="Book Antiqua" w:cs="Arial"/>
          <w:sz w:val="24"/>
          <w:szCs w:val="24"/>
        </w:rPr>
        <w:t>high quality studies conclude that (pre-/peri-</w:t>
      </w:r>
      <w:r w:rsidR="00CE5E73" w:rsidRPr="009902E7">
        <w:rPr>
          <w:rFonts w:ascii="Book Antiqua" w:hAnsi="Book Antiqua" w:cs="Arial"/>
          <w:sz w:val="24"/>
          <w:szCs w:val="24"/>
        </w:rPr>
        <w:lastRenderedPageBreak/>
        <w:t xml:space="preserve">LT) colectomy has a protective effect on </w:t>
      </w:r>
      <w:r w:rsidR="009351DE" w:rsidRPr="009902E7">
        <w:rPr>
          <w:rFonts w:ascii="Book Antiqua" w:hAnsi="Book Antiqua" w:cs="Arial"/>
          <w:sz w:val="24"/>
          <w:szCs w:val="24"/>
        </w:rPr>
        <w:t>r</w:t>
      </w:r>
      <w:r w:rsidR="00CE5E73" w:rsidRPr="009902E7">
        <w:rPr>
          <w:rFonts w:ascii="Book Antiqua" w:hAnsi="Book Antiqua" w:cs="Arial"/>
          <w:sz w:val="24"/>
          <w:szCs w:val="24"/>
        </w:rPr>
        <w:t xml:space="preserve">PSC in the liver allograft as the presence of </w:t>
      </w:r>
      <w:r w:rsidR="009A3A8E" w:rsidRPr="009902E7">
        <w:rPr>
          <w:rFonts w:ascii="Book Antiqua" w:hAnsi="Book Antiqua" w:cs="Arial"/>
          <w:sz w:val="24"/>
          <w:szCs w:val="24"/>
        </w:rPr>
        <w:t>a non-resected</w:t>
      </w:r>
      <w:r w:rsidR="002C34BE" w:rsidRPr="009902E7">
        <w:rPr>
          <w:rFonts w:ascii="Book Antiqua" w:hAnsi="Book Antiqua" w:cs="Arial"/>
          <w:sz w:val="24"/>
          <w:szCs w:val="24"/>
        </w:rPr>
        <w:t xml:space="preserve"> </w:t>
      </w:r>
      <w:r w:rsidR="00CE5E73" w:rsidRPr="009902E7">
        <w:rPr>
          <w:rFonts w:ascii="Book Antiqua" w:hAnsi="Book Antiqua" w:cs="Arial"/>
          <w:sz w:val="24"/>
          <w:szCs w:val="24"/>
        </w:rPr>
        <w:t>colon at transplantation was identified as a risk factor for rPSC on univariable analysis (Table 4</w:t>
      </w:r>
      <w:r w:rsidR="001252C0" w:rsidRPr="009902E7">
        <w:rPr>
          <w:rFonts w:ascii="Book Antiqua" w:hAnsi="Book Antiqua" w:cs="Arial"/>
          <w:sz w:val="24"/>
          <w:szCs w:val="24"/>
        </w:rPr>
        <w:t>)</w:t>
      </w:r>
      <w:r w:rsidR="00760605" w:rsidRPr="009902E7">
        <w:rPr>
          <w:rFonts w:ascii="Book Antiqua" w:hAnsi="Book Antiqua"/>
          <w:sz w:val="24"/>
          <w:szCs w:val="24"/>
          <w:vertAlign w:val="superscript"/>
        </w:rPr>
        <w:t>[</w:t>
      </w:r>
      <w:r w:rsidR="00CE5E73" w:rsidRPr="009902E7">
        <w:rPr>
          <w:rFonts w:ascii="Book Antiqua" w:hAnsi="Book Antiqua" w:cs="Arial"/>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SYXZpa3VtYXI8L0F1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</w:fldData>
        </w:fldChar>
      </w:r>
      <w:r w:rsidR="0004713B" w:rsidRPr="009902E7">
        <w:rPr>
          <w:rFonts w:ascii="Book Antiqua" w:hAnsi="Book Antiqua" w:cs="Arial"/>
          <w:sz w:val="24"/>
          <w:szCs w:val="24"/>
        </w:rPr>
        <w:instrText xml:space="preserve"> ADDIN REFMGR.CITE </w:instrText>
      </w:r>
      <w:r w:rsidR="0004713B" w:rsidRPr="009902E7">
        <w:rPr>
          <w:rFonts w:ascii="Book Antiqua" w:hAnsi="Book Antiqua" w:cs="Arial"/>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SYXZpa3VtYXI8L0F1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</w:fldData>
        </w:fldChar>
      </w:r>
      <w:r w:rsidR="0004713B" w:rsidRPr="009902E7">
        <w:rPr>
          <w:rFonts w:ascii="Book Antiqua" w:hAnsi="Book Antiqua" w:cs="Arial"/>
          <w:sz w:val="24"/>
          <w:szCs w:val="24"/>
        </w:rPr>
        <w:instrText xml:space="preserve"> ADDIN EN.CITE.DATA </w:instrText>
      </w:r>
      <w:r w:rsidR="0004713B" w:rsidRPr="009902E7">
        <w:rPr>
          <w:rFonts w:ascii="Book Antiqua" w:hAnsi="Book Antiqua" w:cs="Arial"/>
          <w:sz w:val="24"/>
          <w:szCs w:val="24"/>
        </w:rPr>
      </w:r>
      <w:r w:rsidR="0004713B" w:rsidRPr="009902E7">
        <w:rPr>
          <w:rFonts w:ascii="Book Antiqua" w:hAnsi="Book Antiqua" w:cs="Arial"/>
          <w:sz w:val="24"/>
          <w:szCs w:val="24"/>
        </w:rPr>
        <w:fldChar w:fldCharType="end"/>
      </w:r>
      <w:r w:rsidR="00CE5E73" w:rsidRPr="009902E7">
        <w:rPr>
          <w:rFonts w:ascii="Book Antiqua" w:hAnsi="Book Antiqua" w:cs="Arial"/>
          <w:sz w:val="24"/>
          <w:szCs w:val="24"/>
        </w:rPr>
      </w:r>
      <w:r w:rsidR="00CE5E73" w:rsidRPr="009902E7">
        <w:rPr>
          <w:rFonts w:ascii="Book Antiqua" w:hAnsi="Book Antiqua" w:cs="Arial"/>
          <w:sz w:val="24"/>
          <w:szCs w:val="24"/>
        </w:rPr>
        <w:fldChar w:fldCharType="separate"/>
      </w:r>
      <w:r w:rsidR="002A3AF6" w:rsidRPr="009902E7">
        <w:rPr>
          <w:rFonts w:ascii="Book Antiqua" w:hAnsi="Book Antiqua" w:cs="Arial"/>
          <w:noProof/>
          <w:sz w:val="24"/>
          <w:szCs w:val="24"/>
          <w:vertAlign w:val="superscript"/>
        </w:rPr>
        <w:t>20</w:t>
      </w:r>
      <w:r w:rsidR="0075734B" w:rsidRPr="009902E7">
        <w:rPr>
          <w:rFonts w:ascii="Book Antiqua" w:hAnsi="Book Antiqua" w:cs="Arial"/>
          <w:noProof/>
          <w:sz w:val="24"/>
          <w:szCs w:val="24"/>
          <w:vertAlign w:val="superscript"/>
        </w:rPr>
        <w:t>,</w:t>
      </w:r>
      <w:r w:rsidR="002A3AF6" w:rsidRPr="009902E7">
        <w:rPr>
          <w:rFonts w:ascii="Book Antiqua" w:hAnsi="Book Antiqua" w:cs="Arial"/>
          <w:noProof/>
          <w:sz w:val="24"/>
          <w:szCs w:val="24"/>
          <w:vertAlign w:val="superscript"/>
        </w:rPr>
        <w:t>25</w:t>
      </w:r>
      <w:r w:rsidR="00CE5E73" w:rsidRPr="009902E7">
        <w:rPr>
          <w:rFonts w:ascii="Book Antiqua" w:hAnsi="Book Antiqua" w:cs="Arial"/>
          <w:sz w:val="24"/>
          <w:szCs w:val="24"/>
        </w:rPr>
        <w:fldChar w:fldCharType="end"/>
      </w:r>
      <w:r w:rsidR="006A36A8" w:rsidRPr="009902E7">
        <w:rPr>
          <w:rFonts w:ascii="Book Antiqua" w:hAnsi="Book Antiqua"/>
          <w:sz w:val="24"/>
          <w:szCs w:val="24"/>
          <w:vertAlign w:val="superscript"/>
        </w:rPr>
        <w:t>]</w:t>
      </w:r>
      <w:r w:rsidR="001252C0" w:rsidRPr="009902E7">
        <w:rPr>
          <w:rFonts w:ascii="Book Antiqua" w:hAnsi="Book Antiqua" w:cs="Arial"/>
          <w:sz w:val="24"/>
          <w:szCs w:val="24"/>
        </w:rPr>
        <w:t xml:space="preserve">. </w:t>
      </w:r>
      <w:r w:rsidR="00CE5E73" w:rsidRPr="009902E7">
        <w:rPr>
          <w:rFonts w:ascii="Book Antiqua" w:hAnsi="Book Antiqua" w:cs="Arial"/>
          <w:sz w:val="24"/>
          <w:szCs w:val="24"/>
        </w:rPr>
        <w:t>The remaining four publications reported no signific</w:t>
      </w:r>
      <w:r w:rsidR="001252C0" w:rsidRPr="009902E7">
        <w:rPr>
          <w:rFonts w:ascii="Book Antiqua" w:hAnsi="Book Antiqua" w:cs="Arial"/>
          <w:sz w:val="24"/>
          <w:szCs w:val="24"/>
        </w:rPr>
        <w:t>ant effect of colectomy on rPSC</w:t>
      </w:r>
      <w:r w:rsidR="00760605" w:rsidRPr="009902E7">
        <w:rPr>
          <w:rFonts w:ascii="Book Antiqua" w:hAnsi="Book Antiqua"/>
          <w:sz w:val="24"/>
          <w:szCs w:val="24"/>
          <w:vertAlign w:val="superscript"/>
        </w:rPr>
        <w:t>[</w:t>
      </w:r>
      <w:r w:rsidR="00CE5E73" w:rsidRPr="009902E7">
        <w:rPr>
          <w:rFonts w:ascii="Book Antiqua" w:hAnsi="Book Antiqua" w:cs="Arial"/>
          <w:sz w:val="24"/>
          <w:szCs w:val="24"/>
        </w:rPr>
        <w:fldChar w:fldCharType="begin">
          <w:fldData xml:space="preserve">PFJlZm1hbj48Q2l0ZT48QXV0aG9yPkNob2xvbmdpdGFzPC9BdXRob3I+PFllYXI+MjAwODwvWWVh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</w:fldData>
        </w:fldChar>
      </w:r>
      <w:r w:rsidR="0004713B" w:rsidRPr="009902E7">
        <w:rPr>
          <w:rFonts w:ascii="Book Antiqua" w:hAnsi="Book Antiqua" w:cs="Arial"/>
          <w:sz w:val="24"/>
          <w:szCs w:val="24"/>
        </w:rPr>
        <w:instrText xml:space="preserve"> ADDIN REFMGR.CITE </w:instrText>
      </w:r>
      <w:r w:rsidR="0004713B" w:rsidRPr="009902E7">
        <w:rPr>
          <w:rFonts w:ascii="Book Antiqua" w:hAnsi="Book Antiqua" w:cs="Arial"/>
          <w:sz w:val="24"/>
          <w:szCs w:val="24"/>
        </w:rPr>
        <w:fldChar w:fldCharType="begin">
          <w:fldData xml:space="preserve">PFJlZm1hbj48Q2l0ZT48QXV0aG9yPkNob2xvbmdpdGFzPC9BdXRob3I+PFllYXI+MjAwODwvWWVh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</w:fldData>
        </w:fldChar>
      </w:r>
      <w:r w:rsidR="0004713B" w:rsidRPr="009902E7">
        <w:rPr>
          <w:rFonts w:ascii="Book Antiqua" w:hAnsi="Book Antiqua" w:cs="Arial"/>
          <w:sz w:val="24"/>
          <w:szCs w:val="24"/>
        </w:rPr>
        <w:instrText xml:space="preserve"> ADDIN EN.CITE.DATA </w:instrText>
      </w:r>
      <w:r w:rsidR="0004713B" w:rsidRPr="009902E7">
        <w:rPr>
          <w:rFonts w:ascii="Book Antiqua" w:hAnsi="Book Antiqua" w:cs="Arial"/>
          <w:sz w:val="24"/>
          <w:szCs w:val="24"/>
        </w:rPr>
      </w:r>
      <w:r w:rsidR="0004713B" w:rsidRPr="009902E7">
        <w:rPr>
          <w:rFonts w:ascii="Book Antiqua" w:hAnsi="Book Antiqua" w:cs="Arial"/>
          <w:sz w:val="24"/>
          <w:szCs w:val="24"/>
        </w:rPr>
        <w:fldChar w:fldCharType="end"/>
      </w:r>
      <w:r w:rsidR="00CE5E73" w:rsidRPr="009902E7">
        <w:rPr>
          <w:rFonts w:ascii="Book Antiqua" w:hAnsi="Book Antiqua" w:cs="Arial"/>
          <w:sz w:val="24"/>
          <w:szCs w:val="24"/>
        </w:rPr>
      </w:r>
      <w:r w:rsidR="00CE5E73" w:rsidRPr="009902E7">
        <w:rPr>
          <w:rFonts w:ascii="Book Antiqua" w:hAnsi="Book Antiqua" w:cs="Arial"/>
          <w:sz w:val="24"/>
          <w:szCs w:val="24"/>
        </w:rPr>
        <w:fldChar w:fldCharType="separate"/>
      </w:r>
      <w:r w:rsidR="002A3AF6" w:rsidRPr="009902E7">
        <w:rPr>
          <w:rFonts w:ascii="Book Antiqua" w:hAnsi="Book Antiqua" w:cs="Arial"/>
          <w:noProof/>
          <w:sz w:val="24"/>
          <w:szCs w:val="24"/>
          <w:vertAlign w:val="superscript"/>
        </w:rPr>
        <w:t>21-24</w:t>
      </w:r>
      <w:r w:rsidR="00CE5E73" w:rsidRPr="009902E7">
        <w:rPr>
          <w:rFonts w:ascii="Book Antiqua" w:hAnsi="Book Antiqua" w:cs="Arial"/>
          <w:sz w:val="24"/>
          <w:szCs w:val="24"/>
        </w:rPr>
        <w:fldChar w:fldCharType="end"/>
      </w:r>
      <w:r w:rsidR="006A36A8" w:rsidRPr="009902E7">
        <w:rPr>
          <w:rFonts w:ascii="Book Antiqua" w:hAnsi="Book Antiqua"/>
          <w:sz w:val="24"/>
          <w:szCs w:val="24"/>
          <w:vertAlign w:val="superscript"/>
        </w:rPr>
        <w:t>]</w:t>
      </w:r>
      <w:r w:rsidR="001252C0" w:rsidRPr="009902E7">
        <w:rPr>
          <w:rFonts w:ascii="Book Antiqua" w:hAnsi="Book Antiqua" w:cs="Arial"/>
          <w:sz w:val="24"/>
          <w:szCs w:val="24"/>
        </w:rPr>
        <w:t>.</w:t>
      </w:r>
      <w:r w:rsidR="00CE5E73" w:rsidRPr="009902E7">
        <w:rPr>
          <w:rFonts w:ascii="Book Antiqua" w:hAnsi="Book Antiqua" w:cs="Arial"/>
          <w:sz w:val="24"/>
          <w:szCs w:val="24"/>
        </w:rPr>
        <w:t xml:space="preserve"> Still, as a trend towards a role of colectomy in preventing rPSC was </w:t>
      </w:r>
      <w:r w:rsidR="002F33F4" w:rsidRPr="009902E7">
        <w:rPr>
          <w:rFonts w:ascii="Book Antiqua" w:hAnsi="Book Antiqua" w:cs="Arial"/>
          <w:sz w:val="24"/>
          <w:szCs w:val="24"/>
        </w:rPr>
        <w:t>found</w:t>
      </w:r>
      <w:r w:rsidR="00CE5E73" w:rsidRPr="009902E7">
        <w:rPr>
          <w:rFonts w:ascii="Book Antiqua" w:hAnsi="Book Antiqua" w:cs="Arial"/>
          <w:sz w:val="24"/>
          <w:szCs w:val="24"/>
        </w:rPr>
        <w:t xml:space="preserve"> in some</w:t>
      </w:r>
      <w:r w:rsidR="002F33F4" w:rsidRPr="009902E7">
        <w:rPr>
          <w:rFonts w:ascii="Book Antiqua" w:hAnsi="Book Antiqua" w:cs="Arial"/>
          <w:sz w:val="24"/>
          <w:szCs w:val="24"/>
        </w:rPr>
        <w:t xml:space="preserve"> of the aforementioned</w:t>
      </w:r>
      <w:r w:rsidR="00CE5E73" w:rsidRPr="009902E7">
        <w:rPr>
          <w:rFonts w:ascii="Book Antiqua" w:hAnsi="Book Antiqua" w:cs="Arial"/>
          <w:sz w:val="24"/>
          <w:szCs w:val="24"/>
        </w:rPr>
        <w:t xml:space="preserve"> studies, the lack of significance may be related to a type 2 statistical error as frequently seen in underpowered studies.</w:t>
      </w:r>
    </w:p>
    <w:p w14:paraId="6B6221F8" w14:textId="5AC2261A" w:rsidR="00D924F5" w:rsidRPr="009902E7" w:rsidRDefault="0075734B">
      <w:pPr>
        <w:adjustRightInd w:val="0"/>
        <w:snapToGrid w:val="0"/>
        <w:spacing w:after="0" w:line="360" w:lineRule="auto"/>
        <w:jc w:val="both"/>
        <w:rPr>
          <w:rFonts w:ascii="Book Antiqua" w:hAnsi="Book Antiqua" w:cs="Arial"/>
          <w:sz w:val="24"/>
          <w:szCs w:val="24"/>
        </w:rPr>
      </w:pPr>
      <w:r w:rsidRPr="009902E7">
        <w:rPr>
          <w:rFonts w:ascii="Book Antiqua" w:hAnsi="Book Antiqua" w:cs="Arial"/>
          <w:sz w:val="24"/>
          <w:szCs w:val="24"/>
        </w:rPr>
        <w:t xml:space="preserve">  </w:t>
      </w:r>
      <w:r w:rsidR="00FE38A0" w:rsidRPr="009902E7">
        <w:rPr>
          <w:rFonts w:ascii="Book Antiqua" w:hAnsi="Book Antiqua" w:cs="Arial"/>
          <w:sz w:val="24"/>
          <w:szCs w:val="24"/>
        </w:rPr>
        <w:t xml:space="preserve">Data on </w:t>
      </w:r>
      <w:r w:rsidR="007807B1" w:rsidRPr="009902E7">
        <w:rPr>
          <w:rFonts w:ascii="Book Antiqua" w:hAnsi="Book Antiqua" w:cs="Arial"/>
          <w:sz w:val="24"/>
          <w:szCs w:val="24"/>
        </w:rPr>
        <w:t xml:space="preserve">the </w:t>
      </w:r>
      <w:r w:rsidR="00FE38A0" w:rsidRPr="009902E7">
        <w:rPr>
          <w:rFonts w:ascii="Book Antiqua" w:hAnsi="Book Antiqua" w:cs="Arial"/>
          <w:sz w:val="24"/>
          <w:szCs w:val="24"/>
        </w:rPr>
        <w:t xml:space="preserve">type of colectomy </w:t>
      </w:r>
      <w:r w:rsidR="00CE5E73" w:rsidRPr="009902E7">
        <w:rPr>
          <w:rFonts w:ascii="Book Antiqua" w:hAnsi="Book Antiqua" w:cs="Arial"/>
          <w:sz w:val="24"/>
          <w:szCs w:val="24"/>
        </w:rPr>
        <w:t xml:space="preserve">in the identified publications </w:t>
      </w:r>
      <w:r w:rsidR="00FE38A0" w:rsidRPr="009902E7">
        <w:rPr>
          <w:rFonts w:ascii="Book Antiqua" w:hAnsi="Book Antiqua" w:cs="Arial"/>
          <w:sz w:val="24"/>
          <w:szCs w:val="24"/>
        </w:rPr>
        <w:t>is scarce</w:t>
      </w:r>
      <w:r w:rsidR="007807B1" w:rsidRPr="009902E7">
        <w:rPr>
          <w:rFonts w:ascii="Book Antiqua" w:hAnsi="Book Antiqua" w:cs="Arial"/>
          <w:sz w:val="24"/>
          <w:szCs w:val="24"/>
        </w:rPr>
        <w:t xml:space="preserve"> and </w:t>
      </w:r>
      <w:r w:rsidR="001F5F1D" w:rsidRPr="009902E7">
        <w:rPr>
          <w:rFonts w:ascii="Book Antiqua" w:hAnsi="Book Antiqua" w:cs="Arial"/>
          <w:sz w:val="24"/>
          <w:szCs w:val="24"/>
        </w:rPr>
        <w:t xml:space="preserve">contradictory. </w:t>
      </w:r>
      <w:r w:rsidR="0017752B" w:rsidRPr="009902E7">
        <w:rPr>
          <w:rFonts w:ascii="Book Antiqua" w:hAnsi="Book Antiqua" w:cs="Arial"/>
          <w:sz w:val="24"/>
          <w:szCs w:val="24"/>
        </w:rPr>
        <w:t xml:space="preserve">Segmental/subtotal colectomy was more often described in the multi-centre study by Ravikumar </w:t>
      </w:r>
      <w:r w:rsidR="0017752B" w:rsidRPr="009902E7">
        <w:rPr>
          <w:rFonts w:ascii="Book Antiqua" w:hAnsi="Book Antiqua" w:cs="Arial"/>
          <w:i/>
          <w:sz w:val="24"/>
          <w:szCs w:val="24"/>
        </w:rPr>
        <w:t>et al</w:t>
      </w:r>
      <w:r w:rsidRPr="009902E7">
        <w:rPr>
          <w:rFonts w:ascii="Book Antiqua" w:hAnsi="Book Antiqua"/>
          <w:sz w:val="24"/>
          <w:szCs w:val="24"/>
          <w:vertAlign w:val="superscript"/>
        </w:rPr>
        <w:t>[</w:t>
      </w:r>
      <w:r w:rsidRPr="009902E7">
        <w:rPr>
          <w:rFonts w:ascii="Book Antiqua" w:hAnsi="Book Antiqua" w:cs="Arial"/>
          <w:sz w:val="24"/>
          <w:szCs w:val="24"/>
          <w:vertAlign w:val="superscript"/>
        </w:rPr>
        <w:t>25</w:t>
      </w:r>
      <w:r w:rsidRPr="009902E7">
        <w:rPr>
          <w:rFonts w:ascii="Book Antiqua" w:hAnsi="Book Antiqua"/>
          <w:sz w:val="24"/>
          <w:szCs w:val="24"/>
          <w:vertAlign w:val="superscript"/>
        </w:rPr>
        <w:t>]</w:t>
      </w:r>
      <w:r w:rsidR="0017752B" w:rsidRPr="009902E7">
        <w:rPr>
          <w:rFonts w:ascii="Book Antiqua" w:hAnsi="Book Antiqua" w:cs="Arial"/>
          <w:sz w:val="24"/>
          <w:szCs w:val="24"/>
        </w:rPr>
        <w:t xml:space="preserve"> while p</w:t>
      </w:r>
      <w:r w:rsidR="000C79B2" w:rsidRPr="009902E7">
        <w:rPr>
          <w:rFonts w:ascii="Book Antiqua" w:hAnsi="Book Antiqua" w:cs="Arial"/>
          <w:sz w:val="24"/>
          <w:szCs w:val="24"/>
        </w:rPr>
        <w:t>an</w:t>
      </w:r>
      <w:r w:rsidR="0010354A" w:rsidRPr="009902E7">
        <w:rPr>
          <w:rFonts w:ascii="Book Antiqua" w:hAnsi="Book Antiqua" w:cs="Arial"/>
          <w:sz w:val="24"/>
          <w:szCs w:val="24"/>
        </w:rPr>
        <w:t>-</w:t>
      </w:r>
      <w:r w:rsidR="000C79B2" w:rsidRPr="009902E7">
        <w:rPr>
          <w:rFonts w:ascii="Book Antiqua" w:hAnsi="Book Antiqua" w:cs="Arial"/>
          <w:sz w:val="24"/>
          <w:szCs w:val="24"/>
        </w:rPr>
        <w:t xml:space="preserve">proctocolectomy (specifically post-LT) was the preferred colorectal approach in LT recipients with rPSC in the work of </w:t>
      </w:r>
      <w:r w:rsidR="00615B4B" w:rsidRPr="009902E7">
        <w:rPr>
          <w:rFonts w:ascii="Book Antiqua" w:hAnsi="Book Antiqua" w:cs="Arial"/>
          <w:sz w:val="24"/>
          <w:szCs w:val="24"/>
        </w:rPr>
        <w:t xml:space="preserve">Alabraba </w:t>
      </w:r>
      <w:r w:rsidR="00615B4B" w:rsidRPr="009902E7">
        <w:rPr>
          <w:rFonts w:ascii="Book Antiqua" w:hAnsi="Book Antiqua" w:cs="Arial"/>
          <w:i/>
          <w:sz w:val="24"/>
          <w:szCs w:val="24"/>
        </w:rPr>
        <w:t>et al</w:t>
      </w:r>
      <w:bookmarkStart w:id="61" w:name="OLE_LINK178"/>
      <w:r w:rsidR="00760605" w:rsidRPr="009902E7">
        <w:rPr>
          <w:rFonts w:ascii="Book Antiqua" w:hAnsi="Book Antiqua"/>
          <w:sz w:val="24"/>
          <w:szCs w:val="24"/>
          <w:vertAlign w:val="superscript"/>
        </w:rPr>
        <w:t>[</w:t>
      </w:r>
      <w:r w:rsidR="007807B1" w:rsidRPr="009902E7">
        <w:rPr>
          <w:rFonts w:ascii="Book Antiqua" w:hAnsi="Book Antiqua" w:cs="Arial"/>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SYXZpa3VtYXI8L0F1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</w:fldData>
        </w:fldChar>
      </w:r>
      <w:r w:rsidR="0004713B" w:rsidRPr="009902E7">
        <w:rPr>
          <w:rFonts w:ascii="Book Antiqua" w:hAnsi="Book Antiqua" w:cs="Arial"/>
          <w:sz w:val="24"/>
          <w:szCs w:val="24"/>
        </w:rPr>
        <w:instrText xml:space="preserve"> ADDIN REFMGR.CITE </w:instrText>
      </w:r>
      <w:r w:rsidR="0004713B" w:rsidRPr="009902E7">
        <w:rPr>
          <w:rFonts w:ascii="Book Antiqua" w:hAnsi="Book Antiqua" w:cs="Arial"/>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SYXZpa3VtYXI8L0F1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</w:fldData>
        </w:fldChar>
      </w:r>
      <w:r w:rsidR="0004713B" w:rsidRPr="009902E7">
        <w:rPr>
          <w:rFonts w:ascii="Book Antiqua" w:hAnsi="Book Antiqua" w:cs="Arial"/>
          <w:sz w:val="24"/>
          <w:szCs w:val="24"/>
        </w:rPr>
        <w:instrText xml:space="preserve"> ADDIN EN.CITE.DATA </w:instrText>
      </w:r>
      <w:r w:rsidR="0004713B" w:rsidRPr="009902E7">
        <w:rPr>
          <w:rFonts w:ascii="Book Antiqua" w:hAnsi="Book Antiqua" w:cs="Arial"/>
          <w:sz w:val="24"/>
          <w:szCs w:val="24"/>
        </w:rPr>
      </w:r>
      <w:r w:rsidR="0004713B" w:rsidRPr="009902E7">
        <w:rPr>
          <w:rFonts w:ascii="Book Antiqua" w:hAnsi="Book Antiqua" w:cs="Arial"/>
          <w:sz w:val="24"/>
          <w:szCs w:val="24"/>
        </w:rPr>
        <w:fldChar w:fldCharType="end"/>
      </w:r>
      <w:r w:rsidR="007807B1" w:rsidRPr="009902E7">
        <w:rPr>
          <w:rFonts w:ascii="Book Antiqua" w:hAnsi="Book Antiqua" w:cs="Arial"/>
          <w:sz w:val="24"/>
          <w:szCs w:val="24"/>
        </w:rPr>
      </w:r>
      <w:r w:rsidR="007807B1" w:rsidRPr="009902E7">
        <w:rPr>
          <w:rFonts w:ascii="Book Antiqua" w:hAnsi="Book Antiqua" w:cs="Arial"/>
          <w:sz w:val="24"/>
          <w:szCs w:val="24"/>
        </w:rPr>
        <w:fldChar w:fldCharType="separate"/>
      </w:r>
      <w:r w:rsidR="002A3AF6" w:rsidRPr="009902E7">
        <w:rPr>
          <w:rFonts w:ascii="Book Antiqua" w:hAnsi="Book Antiqua" w:cs="Arial"/>
          <w:noProof/>
          <w:sz w:val="24"/>
          <w:szCs w:val="24"/>
          <w:vertAlign w:val="superscript"/>
        </w:rPr>
        <w:t>20</w:t>
      </w:r>
      <w:r w:rsidR="007807B1" w:rsidRPr="009902E7">
        <w:rPr>
          <w:rFonts w:ascii="Book Antiqua" w:hAnsi="Book Antiqua" w:cs="Arial"/>
          <w:sz w:val="24"/>
          <w:szCs w:val="24"/>
        </w:rPr>
        <w:fldChar w:fldCharType="end"/>
      </w:r>
      <w:r w:rsidR="006A36A8" w:rsidRPr="009902E7">
        <w:rPr>
          <w:rFonts w:ascii="Book Antiqua" w:hAnsi="Book Antiqua"/>
          <w:sz w:val="24"/>
          <w:szCs w:val="24"/>
          <w:vertAlign w:val="superscript"/>
        </w:rPr>
        <w:t>]</w:t>
      </w:r>
      <w:bookmarkEnd w:id="61"/>
      <w:r w:rsidR="001252C0" w:rsidRPr="009902E7">
        <w:rPr>
          <w:rFonts w:ascii="Book Antiqua" w:hAnsi="Book Antiqua" w:cs="Arial"/>
          <w:sz w:val="24"/>
          <w:szCs w:val="24"/>
        </w:rPr>
        <w:t xml:space="preserve">. </w:t>
      </w:r>
      <w:r w:rsidR="00751B4C" w:rsidRPr="009902E7">
        <w:rPr>
          <w:rFonts w:ascii="Book Antiqua" w:hAnsi="Book Antiqua" w:cs="Arial"/>
          <w:sz w:val="24"/>
          <w:szCs w:val="24"/>
        </w:rPr>
        <w:t xml:space="preserve">Pan-proctocolectomy was compared to other forms of colectomy in which remnant colorectal tissue remained in situ (segmental/subtotal colectomies and ileoanal pouch). </w:t>
      </w:r>
      <w:r w:rsidR="0017752B" w:rsidRPr="009902E7">
        <w:rPr>
          <w:rFonts w:ascii="Book Antiqua" w:hAnsi="Book Antiqua" w:cs="Arial"/>
          <w:sz w:val="24"/>
          <w:szCs w:val="24"/>
        </w:rPr>
        <w:t>Disregarding timing of colectomy, t</w:t>
      </w:r>
      <w:r w:rsidR="004863A5" w:rsidRPr="009902E7">
        <w:rPr>
          <w:rFonts w:ascii="Book Antiqua" w:hAnsi="Book Antiqua" w:cs="Arial"/>
          <w:sz w:val="24"/>
          <w:szCs w:val="24"/>
        </w:rPr>
        <w:t xml:space="preserve">he overall assessment of type of colectomy revealed no significant difference in the risk for </w:t>
      </w:r>
      <w:r w:rsidR="002B6A04" w:rsidRPr="009902E7">
        <w:rPr>
          <w:rFonts w:ascii="Book Antiqua" w:hAnsi="Book Antiqua" w:cs="Arial"/>
          <w:sz w:val="24"/>
          <w:szCs w:val="24"/>
        </w:rPr>
        <w:t>r</w:t>
      </w:r>
      <w:r w:rsidR="004863A5" w:rsidRPr="009902E7">
        <w:rPr>
          <w:rFonts w:ascii="Book Antiqua" w:hAnsi="Book Antiqua" w:cs="Arial"/>
          <w:sz w:val="24"/>
          <w:szCs w:val="24"/>
        </w:rPr>
        <w:t xml:space="preserve">PSC in LT recipients </w:t>
      </w:r>
      <w:r w:rsidR="00751B4C" w:rsidRPr="009902E7">
        <w:rPr>
          <w:rFonts w:ascii="Book Antiqua" w:hAnsi="Book Antiqua" w:cs="Arial"/>
          <w:sz w:val="24"/>
          <w:szCs w:val="24"/>
        </w:rPr>
        <w:t>in both of the aforementioned studies</w:t>
      </w:r>
      <w:r w:rsidR="004863A5" w:rsidRPr="009902E7">
        <w:rPr>
          <w:rFonts w:ascii="Book Antiqua" w:hAnsi="Book Antiqua" w:cs="Arial"/>
          <w:sz w:val="24"/>
          <w:szCs w:val="24"/>
        </w:rPr>
        <w:t xml:space="preserve">. </w:t>
      </w:r>
      <w:r w:rsidR="00602D06" w:rsidRPr="009902E7">
        <w:rPr>
          <w:rFonts w:ascii="Book Antiqua" w:hAnsi="Book Antiqua" w:cs="Arial"/>
          <w:sz w:val="24"/>
          <w:szCs w:val="24"/>
        </w:rPr>
        <w:t>However, in the subgroup of post-LT colectomies, the risk of rPSC was significantly lower in patients who had undergone either pan</w:t>
      </w:r>
      <w:r w:rsidR="0010354A" w:rsidRPr="009902E7">
        <w:rPr>
          <w:rFonts w:ascii="Book Antiqua" w:hAnsi="Book Antiqua" w:cs="Arial"/>
          <w:sz w:val="24"/>
          <w:szCs w:val="24"/>
        </w:rPr>
        <w:t>-</w:t>
      </w:r>
      <w:r w:rsidR="00602D06" w:rsidRPr="009902E7">
        <w:rPr>
          <w:rFonts w:ascii="Book Antiqua" w:hAnsi="Book Antiqua" w:cs="Arial"/>
          <w:sz w:val="24"/>
          <w:szCs w:val="24"/>
        </w:rPr>
        <w:t>proctocolectomy or subtotal colectomy compared with LT recipients with ileoanal pouch</w:t>
      </w:r>
      <w:r w:rsidR="00760605" w:rsidRPr="009902E7">
        <w:rPr>
          <w:rFonts w:ascii="Book Antiqua" w:hAnsi="Book Antiqua"/>
          <w:sz w:val="24"/>
          <w:szCs w:val="24"/>
          <w:vertAlign w:val="superscript"/>
        </w:rPr>
        <w:t>[</w:t>
      </w:r>
      <w:r w:rsidR="00602D06" w:rsidRPr="009902E7">
        <w:rPr>
          <w:rFonts w:ascii="Book Antiqua" w:hAnsi="Book Antiqua" w:cs="Arial"/>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C9SZWZtYW4+AG==
</w:fldData>
        </w:fldChar>
      </w:r>
      <w:r w:rsidR="0004713B" w:rsidRPr="009902E7">
        <w:rPr>
          <w:rFonts w:ascii="Book Antiqua" w:hAnsi="Book Antiqua" w:cs="Arial"/>
          <w:sz w:val="24"/>
          <w:szCs w:val="24"/>
        </w:rPr>
        <w:instrText xml:space="preserve"> ADDIN REFMGR.CITE </w:instrText>
      </w:r>
      <w:r w:rsidR="0004713B" w:rsidRPr="009902E7">
        <w:rPr>
          <w:rFonts w:ascii="Book Antiqua" w:hAnsi="Book Antiqua" w:cs="Arial"/>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C9SZWZtYW4+AG==
</w:fldData>
        </w:fldChar>
      </w:r>
      <w:r w:rsidR="0004713B" w:rsidRPr="009902E7">
        <w:rPr>
          <w:rFonts w:ascii="Book Antiqua" w:hAnsi="Book Antiqua" w:cs="Arial"/>
          <w:sz w:val="24"/>
          <w:szCs w:val="24"/>
        </w:rPr>
        <w:instrText xml:space="preserve"> ADDIN EN.CITE.DATA </w:instrText>
      </w:r>
      <w:r w:rsidR="0004713B" w:rsidRPr="009902E7">
        <w:rPr>
          <w:rFonts w:ascii="Book Antiqua" w:hAnsi="Book Antiqua" w:cs="Arial"/>
          <w:sz w:val="24"/>
          <w:szCs w:val="24"/>
        </w:rPr>
      </w:r>
      <w:r w:rsidR="0004713B" w:rsidRPr="009902E7">
        <w:rPr>
          <w:rFonts w:ascii="Book Antiqua" w:hAnsi="Book Antiqua" w:cs="Arial"/>
          <w:sz w:val="24"/>
          <w:szCs w:val="24"/>
        </w:rPr>
        <w:fldChar w:fldCharType="end"/>
      </w:r>
      <w:r w:rsidR="00602D06" w:rsidRPr="009902E7">
        <w:rPr>
          <w:rFonts w:ascii="Book Antiqua" w:hAnsi="Book Antiqua" w:cs="Arial"/>
          <w:sz w:val="24"/>
          <w:szCs w:val="24"/>
        </w:rPr>
      </w:r>
      <w:r w:rsidR="00602D06" w:rsidRPr="009902E7">
        <w:rPr>
          <w:rFonts w:ascii="Book Antiqua" w:hAnsi="Book Antiqua" w:cs="Arial"/>
          <w:sz w:val="24"/>
          <w:szCs w:val="24"/>
        </w:rPr>
        <w:fldChar w:fldCharType="separate"/>
      </w:r>
      <w:r w:rsidR="002A3AF6" w:rsidRPr="009902E7">
        <w:rPr>
          <w:rFonts w:ascii="Book Antiqua" w:hAnsi="Book Antiqua" w:cs="Arial"/>
          <w:noProof/>
          <w:sz w:val="24"/>
          <w:szCs w:val="24"/>
          <w:vertAlign w:val="superscript"/>
        </w:rPr>
        <w:t>20</w:t>
      </w:r>
      <w:r w:rsidR="00602D06" w:rsidRPr="009902E7">
        <w:rPr>
          <w:rFonts w:ascii="Book Antiqua" w:hAnsi="Book Antiqua" w:cs="Arial"/>
          <w:sz w:val="24"/>
          <w:szCs w:val="24"/>
        </w:rPr>
        <w:fldChar w:fldCharType="end"/>
      </w:r>
      <w:r w:rsidR="006A36A8" w:rsidRPr="009902E7">
        <w:rPr>
          <w:rFonts w:ascii="Book Antiqua" w:hAnsi="Book Antiqua"/>
          <w:sz w:val="24"/>
          <w:szCs w:val="24"/>
          <w:vertAlign w:val="superscript"/>
        </w:rPr>
        <w:t>]</w:t>
      </w:r>
      <w:r w:rsidR="001252C0" w:rsidRPr="009902E7">
        <w:rPr>
          <w:rFonts w:ascii="Book Antiqua" w:hAnsi="Book Antiqua" w:cs="Arial"/>
          <w:sz w:val="24"/>
          <w:szCs w:val="24"/>
        </w:rPr>
        <w:t xml:space="preserve">. </w:t>
      </w:r>
    </w:p>
    <w:p w14:paraId="22D3F9BD" w14:textId="77777777" w:rsidR="003A5AA0" w:rsidRPr="009902E7" w:rsidRDefault="003A5AA0">
      <w:pPr>
        <w:adjustRightInd w:val="0"/>
        <w:snapToGrid w:val="0"/>
        <w:spacing w:after="0" w:line="360" w:lineRule="auto"/>
        <w:jc w:val="both"/>
        <w:rPr>
          <w:rFonts w:ascii="Book Antiqua" w:hAnsi="Book Antiqua" w:cs="Arial"/>
          <w:sz w:val="24"/>
          <w:szCs w:val="24"/>
        </w:rPr>
      </w:pPr>
    </w:p>
    <w:p w14:paraId="531C85B3" w14:textId="78EAB23F" w:rsidR="00F349C0" w:rsidRPr="009902E7" w:rsidRDefault="00F349C0">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Immunosuppression</w:t>
      </w:r>
    </w:p>
    <w:p w14:paraId="0841F614" w14:textId="2433C266" w:rsidR="00CC6BCB" w:rsidRPr="009902E7" w:rsidRDefault="00380BB8">
      <w:pPr>
        <w:adjustRightInd w:val="0"/>
        <w:snapToGrid w:val="0"/>
        <w:spacing w:after="0" w:line="360" w:lineRule="auto"/>
        <w:jc w:val="both"/>
        <w:rPr>
          <w:rFonts w:ascii="Book Antiqua" w:hAnsi="Book Antiqua"/>
          <w:sz w:val="24"/>
          <w:szCs w:val="24"/>
        </w:rPr>
      </w:pPr>
      <w:r w:rsidRPr="009902E7">
        <w:rPr>
          <w:rFonts w:ascii="Book Antiqua" w:hAnsi="Book Antiqua"/>
          <w:sz w:val="24"/>
          <w:szCs w:val="24"/>
        </w:rPr>
        <w:t>T</w:t>
      </w:r>
      <w:r w:rsidR="003D39EC" w:rsidRPr="009902E7">
        <w:rPr>
          <w:rFonts w:ascii="Book Antiqua" w:hAnsi="Book Antiqua"/>
          <w:sz w:val="24"/>
          <w:szCs w:val="24"/>
        </w:rPr>
        <w:t xml:space="preserve">acrolimus and cyclosporine A were used as mainstay immunosuppression in all identified studies. In the group with rPSC, the main choice of </w:t>
      </w:r>
      <w:r w:rsidR="0075734B" w:rsidRPr="009902E7">
        <w:rPr>
          <w:rFonts w:ascii="Book Antiqua" w:hAnsi="Book Antiqua" w:cs="Arial"/>
          <w:sz w:val="24"/>
          <w:szCs w:val="24"/>
        </w:rPr>
        <w:t>calcineurin inhibitor</w:t>
      </w:r>
      <w:r w:rsidR="0075734B" w:rsidRPr="009902E7">
        <w:rPr>
          <w:rFonts w:ascii="Book Antiqua" w:hAnsi="Book Antiqua"/>
          <w:sz w:val="24"/>
          <w:szCs w:val="24"/>
        </w:rPr>
        <w:t xml:space="preserve"> (</w:t>
      </w:r>
      <w:r w:rsidR="003D39EC" w:rsidRPr="009902E7">
        <w:rPr>
          <w:rFonts w:ascii="Book Antiqua" w:hAnsi="Book Antiqua"/>
          <w:sz w:val="24"/>
          <w:szCs w:val="24"/>
        </w:rPr>
        <w:t>CNI</w:t>
      </w:r>
      <w:r w:rsidR="0075734B" w:rsidRPr="009902E7">
        <w:rPr>
          <w:rFonts w:ascii="Book Antiqua" w:hAnsi="Book Antiqua"/>
          <w:sz w:val="24"/>
          <w:szCs w:val="24"/>
        </w:rPr>
        <w:t>)</w:t>
      </w:r>
      <w:r w:rsidR="003D39EC" w:rsidRPr="009902E7">
        <w:rPr>
          <w:rFonts w:ascii="Book Antiqua" w:hAnsi="Book Antiqua"/>
          <w:sz w:val="24"/>
          <w:szCs w:val="24"/>
        </w:rPr>
        <w:t xml:space="preserve"> was cyclospori</w:t>
      </w:r>
      <w:r w:rsidR="001252C0" w:rsidRPr="009902E7">
        <w:rPr>
          <w:rFonts w:ascii="Book Antiqua" w:hAnsi="Book Antiqua"/>
          <w:sz w:val="24"/>
          <w:szCs w:val="24"/>
        </w:rPr>
        <w:t>ne A (71%</w:t>
      </w:r>
      <w:r w:rsidR="004A4367">
        <w:rPr>
          <w:rFonts w:ascii="Book Antiqua" w:hAnsi="Book Antiqua" w:hint="eastAsia"/>
          <w:sz w:val="24"/>
          <w:szCs w:val="24"/>
          <w:lang w:eastAsia="zh-CN"/>
        </w:rPr>
        <w:t>-</w:t>
      </w:r>
      <w:r w:rsidR="001252C0" w:rsidRPr="009902E7">
        <w:rPr>
          <w:rFonts w:ascii="Book Antiqua" w:hAnsi="Book Antiqua"/>
          <w:sz w:val="24"/>
          <w:szCs w:val="24"/>
        </w:rPr>
        <w:t>72%) in two reports</w:t>
      </w:r>
      <w:r w:rsidR="006A36A8" w:rsidRPr="009902E7">
        <w:rPr>
          <w:rFonts w:ascii="Book Antiqua" w:hAnsi="Book Antiqua"/>
          <w:sz w:val="24"/>
          <w:szCs w:val="24"/>
          <w:vertAlign w:val="superscript"/>
        </w:rPr>
        <w:t>[</w:t>
      </w:r>
      <w:r w:rsidR="00A87891"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DaG9sb25naXRhczwv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DaG9sb25naXRhczwv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A87891" w:rsidRPr="009902E7">
        <w:rPr>
          <w:rFonts w:ascii="Book Antiqua" w:hAnsi="Book Antiqua"/>
          <w:sz w:val="24"/>
          <w:szCs w:val="24"/>
        </w:rPr>
      </w:r>
      <w:r w:rsidR="00A87891"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0</w:t>
      </w:r>
      <w:r w:rsidR="0075734B"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1</w:t>
      </w:r>
      <w:r w:rsidR="00A87891"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1252C0" w:rsidRPr="009902E7">
        <w:rPr>
          <w:rFonts w:ascii="Book Antiqua" w:hAnsi="Book Antiqua"/>
          <w:sz w:val="24"/>
          <w:szCs w:val="24"/>
        </w:rPr>
        <w:t xml:space="preserve"> </w:t>
      </w:r>
      <w:r w:rsidR="003D39EC" w:rsidRPr="009902E7">
        <w:rPr>
          <w:rFonts w:ascii="Book Antiqua" w:hAnsi="Book Antiqua"/>
          <w:sz w:val="24"/>
          <w:szCs w:val="24"/>
        </w:rPr>
        <w:t>and tacrolimus (4</w:t>
      </w:r>
      <w:r w:rsidR="001252C0" w:rsidRPr="009902E7">
        <w:rPr>
          <w:rFonts w:ascii="Book Antiqua" w:hAnsi="Book Antiqua"/>
          <w:sz w:val="24"/>
          <w:szCs w:val="24"/>
        </w:rPr>
        <w:t>4%</w:t>
      </w:r>
      <w:r w:rsidR="004A4367">
        <w:rPr>
          <w:rFonts w:ascii="Book Antiqua" w:hAnsi="Book Antiqua" w:hint="eastAsia"/>
          <w:sz w:val="24"/>
          <w:szCs w:val="24"/>
          <w:lang w:eastAsia="zh-CN"/>
        </w:rPr>
        <w:t>-</w:t>
      </w:r>
      <w:r w:rsidR="001252C0" w:rsidRPr="009902E7">
        <w:rPr>
          <w:rFonts w:ascii="Book Antiqua" w:hAnsi="Book Antiqua"/>
          <w:sz w:val="24"/>
          <w:szCs w:val="24"/>
        </w:rPr>
        <w:t>67%) in three publications</w:t>
      </w:r>
      <w:r w:rsidR="00760605" w:rsidRPr="009902E7">
        <w:rPr>
          <w:rFonts w:ascii="Book Antiqua" w:hAnsi="Book Antiqua"/>
          <w:sz w:val="24"/>
          <w:szCs w:val="24"/>
          <w:vertAlign w:val="superscript"/>
        </w:rPr>
        <w:t>[</w:t>
      </w:r>
      <w:r w:rsidR="00A87891" w:rsidRPr="009902E7">
        <w:rPr>
          <w:rFonts w:ascii="Book Antiqua" w:hAnsi="Book Antiqua"/>
          <w:sz w:val="24"/>
          <w:szCs w:val="24"/>
        </w:rPr>
        <w:fldChar w:fldCharType="begin">
          <w:fldData xml:space="preserve">PFJlZm1hbj48Q2l0ZT48QXV0aG9yPkdlbGxleTwvQXV0aG9yPjxZZWFyPjIwMTQ8L1llYXI+PFJl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dlbGxleTwvQXV0aG9yPjxZZWFyPjIwMTQ8L1llYXI+PFJl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A87891" w:rsidRPr="009902E7">
        <w:rPr>
          <w:rFonts w:ascii="Book Antiqua" w:hAnsi="Book Antiqua"/>
          <w:sz w:val="24"/>
          <w:szCs w:val="24"/>
        </w:rPr>
      </w:r>
      <w:r w:rsidR="00A87891"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2</w:t>
      </w:r>
      <w:r w:rsidR="0075734B"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3</w:t>
      </w:r>
      <w:r w:rsidR="0075734B"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5</w:t>
      </w:r>
      <w:r w:rsidR="00A87891"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232918" w:rsidRPr="009902E7">
        <w:rPr>
          <w:rFonts w:ascii="Book Antiqua" w:hAnsi="Book Antiqua"/>
          <w:sz w:val="24"/>
          <w:szCs w:val="24"/>
        </w:rPr>
        <w:t xml:space="preserve">, </w:t>
      </w:r>
      <w:r w:rsidR="003D39EC" w:rsidRPr="009902E7">
        <w:rPr>
          <w:rFonts w:ascii="Book Antiqua" w:hAnsi="Book Antiqua"/>
          <w:sz w:val="24"/>
          <w:szCs w:val="24"/>
        </w:rPr>
        <w:t xml:space="preserve">while </w:t>
      </w:r>
      <w:r w:rsidR="00CB7B45" w:rsidRPr="009902E7">
        <w:rPr>
          <w:rFonts w:ascii="Book Antiqua" w:hAnsi="Book Antiqua"/>
          <w:sz w:val="24"/>
          <w:szCs w:val="24"/>
        </w:rPr>
        <w:t xml:space="preserve">the two drugs </w:t>
      </w:r>
      <w:r w:rsidR="003D39EC" w:rsidRPr="009902E7">
        <w:rPr>
          <w:rFonts w:ascii="Book Antiqua" w:hAnsi="Book Antiqua"/>
          <w:sz w:val="24"/>
          <w:szCs w:val="24"/>
        </w:rPr>
        <w:t xml:space="preserve">were utilized in a similar fashion in the study of Moncrief </w:t>
      </w:r>
      <w:r w:rsidR="003D39EC" w:rsidRPr="009902E7">
        <w:rPr>
          <w:rFonts w:ascii="Book Antiqua" w:hAnsi="Book Antiqua"/>
          <w:i/>
          <w:sz w:val="24"/>
          <w:szCs w:val="24"/>
        </w:rPr>
        <w:t>et al</w:t>
      </w:r>
      <w:r w:rsidR="0075734B" w:rsidRPr="009902E7">
        <w:rPr>
          <w:rFonts w:ascii="Book Antiqua" w:hAnsi="Book Antiqua"/>
          <w:sz w:val="24"/>
          <w:szCs w:val="24"/>
          <w:vertAlign w:val="superscript"/>
        </w:rPr>
        <w:t>[</w:t>
      </w:r>
      <w:r w:rsidR="0075734B" w:rsidRPr="009902E7">
        <w:rPr>
          <w:rFonts w:ascii="Book Antiqua" w:hAnsi="Book Antiqua"/>
          <w:sz w:val="24"/>
          <w:szCs w:val="24"/>
        </w:rPr>
        <w:fldChar w:fldCharType="begin">
          <w:fldData xml:space="preserve">PFJlZm1hbj48Q2l0ZT48QXV0aG9yPk1vbmNyaWVmPC9BdXRob3I+PFllYXI+MjAxMDwvWWVhcj48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</w:fldData>
        </w:fldChar>
      </w:r>
      <w:r w:rsidR="0075734B" w:rsidRPr="009902E7">
        <w:rPr>
          <w:rFonts w:ascii="Book Antiqua" w:hAnsi="Book Antiqua"/>
          <w:sz w:val="24"/>
          <w:szCs w:val="24"/>
        </w:rPr>
        <w:instrText xml:space="preserve"> ADDIN REFMGR.CITE </w:instrText>
      </w:r>
      <w:r w:rsidR="0075734B" w:rsidRPr="009902E7">
        <w:rPr>
          <w:rFonts w:ascii="Book Antiqua" w:hAnsi="Book Antiqua"/>
          <w:sz w:val="24"/>
          <w:szCs w:val="24"/>
        </w:rPr>
        <w:fldChar w:fldCharType="begin">
          <w:fldData xml:space="preserve">PFJlZm1hbj48Q2l0ZT48QXV0aG9yPk1vbmNyaWVmPC9BdXRob3I+PFllYXI+MjAxMDwvWWVhcj48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</w:fldData>
        </w:fldChar>
      </w:r>
      <w:r w:rsidR="0075734B" w:rsidRPr="009902E7">
        <w:rPr>
          <w:rFonts w:ascii="Book Antiqua" w:hAnsi="Book Antiqua"/>
          <w:sz w:val="24"/>
          <w:szCs w:val="24"/>
        </w:rPr>
        <w:instrText xml:space="preserve"> ADDIN EN.CITE.DATA </w:instrText>
      </w:r>
      <w:r w:rsidR="0075734B" w:rsidRPr="009902E7">
        <w:rPr>
          <w:rFonts w:ascii="Book Antiqua" w:hAnsi="Book Antiqua"/>
          <w:sz w:val="24"/>
          <w:szCs w:val="24"/>
        </w:rPr>
      </w:r>
      <w:r w:rsidR="0075734B" w:rsidRPr="009902E7">
        <w:rPr>
          <w:rFonts w:ascii="Book Antiqua" w:hAnsi="Book Antiqua"/>
          <w:sz w:val="24"/>
          <w:szCs w:val="24"/>
        </w:rPr>
        <w:fldChar w:fldCharType="end"/>
      </w:r>
      <w:r w:rsidR="0075734B" w:rsidRPr="009902E7">
        <w:rPr>
          <w:rFonts w:ascii="Book Antiqua" w:hAnsi="Book Antiqua"/>
          <w:sz w:val="24"/>
          <w:szCs w:val="24"/>
        </w:rPr>
      </w:r>
      <w:r w:rsidR="0075734B" w:rsidRPr="009902E7">
        <w:rPr>
          <w:rFonts w:ascii="Book Antiqua" w:hAnsi="Book Antiqua"/>
          <w:sz w:val="24"/>
          <w:szCs w:val="24"/>
        </w:rPr>
        <w:fldChar w:fldCharType="separate"/>
      </w:r>
      <w:r w:rsidR="0075734B" w:rsidRPr="009902E7">
        <w:rPr>
          <w:rFonts w:ascii="Book Antiqua" w:hAnsi="Book Antiqua"/>
          <w:noProof/>
          <w:sz w:val="24"/>
          <w:szCs w:val="24"/>
          <w:vertAlign w:val="superscript"/>
        </w:rPr>
        <w:t>24</w:t>
      </w:r>
      <w:r w:rsidR="0075734B" w:rsidRPr="009902E7">
        <w:rPr>
          <w:rFonts w:ascii="Book Antiqua" w:hAnsi="Book Antiqua"/>
          <w:sz w:val="24"/>
          <w:szCs w:val="24"/>
        </w:rPr>
        <w:fldChar w:fldCharType="end"/>
      </w:r>
      <w:r w:rsidR="0075734B" w:rsidRPr="009902E7">
        <w:rPr>
          <w:rFonts w:ascii="Book Antiqua" w:hAnsi="Book Antiqua"/>
          <w:sz w:val="24"/>
          <w:szCs w:val="24"/>
          <w:vertAlign w:val="superscript"/>
        </w:rPr>
        <w:t>]</w:t>
      </w:r>
      <w:r w:rsidR="004B3D85" w:rsidRPr="009902E7">
        <w:rPr>
          <w:rFonts w:ascii="Book Antiqua" w:hAnsi="Book Antiqua"/>
          <w:sz w:val="24"/>
          <w:szCs w:val="24"/>
        </w:rPr>
        <w:t xml:space="preserve"> (Table 3)</w:t>
      </w:r>
      <w:r w:rsidR="00232918" w:rsidRPr="009902E7">
        <w:rPr>
          <w:rFonts w:ascii="Book Antiqua" w:hAnsi="Book Antiqua"/>
          <w:sz w:val="24"/>
          <w:szCs w:val="24"/>
        </w:rPr>
        <w:t xml:space="preserve">. </w:t>
      </w:r>
      <w:r w:rsidR="003D39EC" w:rsidRPr="009902E7">
        <w:rPr>
          <w:rFonts w:ascii="Book Antiqua" w:hAnsi="Book Antiqua"/>
          <w:sz w:val="24"/>
          <w:szCs w:val="24"/>
        </w:rPr>
        <w:t>Compared to</w:t>
      </w:r>
      <w:r w:rsidR="000C5289" w:rsidRPr="009902E7">
        <w:rPr>
          <w:rFonts w:ascii="Book Antiqua" w:hAnsi="Book Antiqua"/>
          <w:sz w:val="24"/>
          <w:szCs w:val="24"/>
        </w:rPr>
        <w:t xml:space="preserve"> LT recipients without </w:t>
      </w:r>
      <w:r w:rsidR="00EA4CDD" w:rsidRPr="009902E7">
        <w:rPr>
          <w:rFonts w:ascii="Book Antiqua" w:hAnsi="Book Antiqua"/>
          <w:sz w:val="24"/>
          <w:szCs w:val="24"/>
        </w:rPr>
        <w:t>r</w:t>
      </w:r>
      <w:r w:rsidR="000C5289" w:rsidRPr="009902E7">
        <w:rPr>
          <w:rFonts w:ascii="Book Antiqua" w:hAnsi="Book Antiqua"/>
          <w:sz w:val="24"/>
          <w:szCs w:val="24"/>
        </w:rPr>
        <w:t>PSC, cyclosporine A was more often a</w:t>
      </w:r>
      <w:r w:rsidR="002D1594" w:rsidRPr="009902E7">
        <w:rPr>
          <w:rFonts w:ascii="Book Antiqua" w:hAnsi="Book Antiqua"/>
          <w:sz w:val="24"/>
          <w:szCs w:val="24"/>
        </w:rPr>
        <w:t>dministered in the group with r</w:t>
      </w:r>
      <w:r w:rsidR="000C5289" w:rsidRPr="009902E7">
        <w:rPr>
          <w:rFonts w:ascii="Book Antiqua" w:hAnsi="Book Antiqua"/>
          <w:sz w:val="24"/>
          <w:szCs w:val="24"/>
        </w:rPr>
        <w:t>PSC in 4 studies (25</w:t>
      </w:r>
      <w:r w:rsidR="005D0E82" w:rsidRPr="009902E7">
        <w:rPr>
          <w:rFonts w:ascii="Book Antiqua" w:hAnsi="Book Antiqua"/>
          <w:sz w:val="24"/>
          <w:szCs w:val="24"/>
        </w:rPr>
        <w:t>%</w:t>
      </w:r>
      <w:r w:rsidR="004A4367">
        <w:rPr>
          <w:rFonts w:ascii="Book Antiqua" w:hAnsi="Book Antiqua" w:hint="eastAsia"/>
          <w:sz w:val="24"/>
          <w:szCs w:val="24"/>
          <w:lang w:eastAsia="zh-CN"/>
        </w:rPr>
        <w:t>-</w:t>
      </w:r>
      <w:r w:rsidR="000C5289" w:rsidRPr="009902E7">
        <w:rPr>
          <w:rFonts w:ascii="Book Antiqua" w:hAnsi="Book Antiqua"/>
          <w:sz w:val="24"/>
          <w:szCs w:val="24"/>
        </w:rPr>
        <w:t xml:space="preserve">72% </w:t>
      </w:r>
      <w:r w:rsidR="004157C2" w:rsidRPr="009902E7">
        <w:rPr>
          <w:rFonts w:ascii="Book Antiqua" w:hAnsi="Book Antiqua"/>
          <w:i/>
          <w:sz w:val="24"/>
          <w:szCs w:val="24"/>
        </w:rPr>
        <w:t>vs</w:t>
      </w:r>
      <w:r w:rsidR="000C5289" w:rsidRPr="009902E7">
        <w:rPr>
          <w:rFonts w:ascii="Book Antiqua" w:hAnsi="Book Antiqua"/>
          <w:sz w:val="24"/>
          <w:szCs w:val="24"/>
        </w:rPr>
        <w:t xml:space="preserve"> 11%</w:t>
      </w:r>
      <w:r w:rsidR="004A4367">
        <w:rPr>
          <w:rFonts w:ascii="Book Antiqua" w:hAnsi="Book Antiqua" w:hint="eastAsia"/>
          <w:sz w:val="24"/>
          <w:szCs w:val="24"/>
          <w:lang w:eastAsia="zh-CN"/>
        </w:rPr>
        <w:t>-</w:t>
      </w:r>
      <w:r w:rsidR="000C5289" w:rsidRPr="009902E7">
        <w:rPr>
          <w:rFonts w:ascii="Book Antiqua" w:hAnsi="Book Antiqua"/>
          <w:sz w:val="24"/>
          <w:szCs w:val="24"/>
        </w:rPr>
        <w:t>47%)</w:t>
      </w:r>
      <w:r w:rsidR="00760605" w:rsidRPr="009902E7">
        <w:rPr>
          <w:rFonts w:ascii="Book Antiqua" w:hAnsi="Book Antiqua"/>
          <w:sz w:val="24"/>
          <w:szCs w:val="24"/>
          <w:vertAlign w:val="superscript"/>
        </w:rPr>
        <w:t>[</w:t>
      </w:r>
      <w:r w:rsidR="00A87891"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DaG9sb25naXRhczwv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DaG9sb25naXRhczwv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A87891" w:rsidRPr="009902E7">
        <w:rPr>
          <w:rFonts w:ascii="Book Antiqua" w:hAnsi="Book Antiqua"/>
          <w:sz w:val="24"/>
          <w:szCs w:val="24"/>
        </w:rPr>
      </w:r>
      <w:r w:rsidR="00A87891"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0</w:t>
      </w:r>
      <w:r w:rsidR="0075734B"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1</w:t>
      </w:r>
      <w:r w:rsidR="0075734B"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4</w:t>
      </w:r>
      <w:r w:rsidR="0075734B"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5</w:t>
      </w:r>
      <w:r w:rsidR="00A87891"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0C5289" w:rsidRPr="009902E7">
        <w:rPr>
          <w:rFonts w:ascii="Book Antiqua" w:hAnsi="Book Antiqua"/>
          <w:sz w:val="24"/>
          <w:szCs w:val="24"/>
        </w:rPr>
        <w:t xml:space="preserve"> and to an equal extent </w:t>
      </w:r>
      <w:r w:rsidR="00A87891" w:rsidRPr="009902E7">
        <w:rPr>
          <w:rFonts w:ascii="Book Antiqua" w:hAnsi="Book Antiqua"/>
          <w:sz w:val="24"/>
          <w:szCs w:val="24"/>
        </w:rPr>
        <w:t>in the two remaining public</w:t>
      </w:r>
      <w:r w:rsidR="00232918" w:rsidRPr="009902E7">
        <w:rPr>
          <w:rFonts w:ascii="Book Antiqua" w:hAnsi="Book Antiqua"/>
          <w:sz w:val="24"/>
          <w:szCs w:val="24"/>
        </w:rPr>
        <w:t>ations (33%</w:t>
      </w:r>
      <w:r w:rsidR="004A4367">
        <w:rPr>
          <w:rFonts w:ascii="Book Antiqua" w:hAnsi="Book Antiqua" w:hint="eastAsia"/>
          <w:sz w:val="24"/>
          <w:szCs w:val="24"/>
          <w:lang w:eastAsia="zh-CN"/>
        </w:rPr>
        <w:t>-</w:t>
      </w:r>
      <w:r w:rsidR="00232918" w:rsidRPr="009902E7">
        <w:rPr>
          <w:rFonts w:ascii="Book Antiqua" w:hAnsi="Book Antiqua"/>
          <w:sz w:val="24"/>
          <w:szCs w:val="24"/>
        </w:rPr>
        <w:t xml:space="preserve">53% </w:t>
      </w:r>
      <w:r w:rsidR="004157C2" w:rsidRPr="009902E7">
        <w:rPr>
          <w:rFonts w:ascii="Book Antiqua" w:hAnsi="Book Antiqua"/>
          <w:i/>
          <w:sz w:val="24"/>
          <w:szCs w:val="24"/>
        </w:rPr>
        <w:t>vs</w:t>
      </w:r>
      <w:r w:rsidR="00232918" w:rsidRPr="009902E7">
        <w:rPr>
          <w:rFonts w:ascii="Book Antiqua" w:hAnsi="Book Antiqua"/>
          <w:sz w:val="24"/>
          <w:szCs w:val="24"/>
        </w:rPr>
        <w:t xml:space="preserve"> 26%</w:t>
      </w:r>
      <w:r w:rsidR="004A4367">
        <w:rPr>
          <w:rFonts w:ascii="Book Antiqua" w:hAnsi="Book Antiqua" w:hint="eastAsia"/>
          <w:sz w:val="24"/>
          <w:szCs w:val="24"/>
          <w:lang w:eastAsia="zh-CN"/>
        </w:rPr>
        <w:t>-</w:t>
      </w:r>
      <w:r w:rsidR="00232918" w:rsidRPr="009902E7">
        <w:rPr>
          <w:rFonts w:ascii="Book Antiqua" w:hAnsi="Book Antiqua"/>
          <w:sz w:val="24"/>
          <w:szCs w:val="24"/>
        </w:rPr>
        <w:t>55%)</w:t>
      </w:r>
      <w:r w:rsidR="00760605" w:rsidRPr="009902E7">
        <w:rPr>
          <w:rFonts w:ascii="Book Antiqua" w:hAnsi="Book Antiqua"/>
          <w:sz w:val="24"/>
          <w:szCs w:val="24"/>
          <w:vertAlign w:val="superscript"/>
        </w:rPr>
        <w:t>[</w:t>
      </w:r>
      <w:r w:rsidR="00A87891" w:rsidRPr="009902E7">
        <w:rPr>
          <w:rFonts w:ascii="Book Antiqua" w:hAnsi="Book Antiqua"/>
          <w:sz w:val="24"/>
          <w:szCs w:val="24"/>
        </w:rPr>
        <w:fldChar w:fldCharType="begin">
          <w:fldData xml:space="preserve">PFJlZm1hbj48Q2l0ZT48QXV0aG9yPkdlbGxleTwvQXV0aG9yPjxZZWFyPjIwMTQ8L1llYXI+PFJl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dlbGxleTwvQXV0aG9yPjxZZWFyPjIwMTQ8L1llYXI+PFJl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A87891" w:rsidRPr="009902E7">
        <w:rPr>
          <w:rFonts w:ascii="Book Antiqua" w:hAnsi="Book Antiqua"/>
          <w:sz w:val="24"/>
          <w:szCs w:val="24"/>
        </w:rPr>
      </w:r>
      <w:r w:rsidR="00A87891"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2</w:t>
      </w:r>
      <w:r w:rsidR="0075734B"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3</w:t>
      </w:r>
      <w:r w:rsidR="00A87891"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232918" w:rsidRPr="009902E7">
        <w:rPr>
          <w:rFonts w:ascii="Book Antiqua" w:hAnsi="Book Antiqua"/>
          <w:sz w:val="24"/>
          <w:szCs w:val="24"/>
        </w:rPr>
        <w:t xml:space="preserve">. </w:t>
      </w:r>
      <w:r w:rsidR="00C2757B" w:rsidRPr="009902E7">
        <w:rPr>
          <w:rFonts w:ascii="Book Antiqua" w:hAnsi="Book Antiqua"/>
          <w:sz w:val="24"/>
          <w:szCs w:val="24"/>
        </w:rPr>
        <w:t xml:space="preserve">The choice of </w:t>
      </w:r>
      <w:r w:rsidRPr="009902E7">
        <w:rPr>
          <w:rFonts w:ascii="Book Antiqua" w:hAnsi="Book Antiqua"/>
          <w:sz w:val="24"/>
          <w:szCs w:val="24"/>
        </w:rPr>
        <w:t>CNI</w:t>
      </w:r>
      <w:r w:rsidR="00C2757B" w:rsidRPr="009902E7">
        <w:rPr>
          <w:rFonts w:ascii="Book Antiqua" w:hAnsi="Book Antiqua"/>
          <w:sz w:val="24"/>
          <w:szCs w:val="24"/>
        </w:rPr>
        <w:t xml:space="preserve"> had no effect on the risk of </w:t>
      </w:r>
      <w:r w:rsidR="002D1594" w:rsidRPr="009902E7">
        <w:rPr>
          <w:rFonts w:ascii="Book Antiqua" w:hAnsi="Book Antiqua"/>
          <w:sz w:val="24"/>
          <w:szCs w:val="24"/>
        </w:rPr>
        <w:t>r</w:t>
      </w:r>
      <w:r w:rsidR="00C2757B" w:rsidRPr="009902E7">
        <w:rPr>
          <w:rFonts w:ascii="Book Antiqua" w:hAnsi="Book Antiqua"/>
          <w:sz w:val="24"/>
          <w:szCs w:val="24"/>
        </w:rPr>
        <w:t xml:space="preserve">PSC in 5 out of 6 studies while </w:t>
      </w:r>
      <w:r w:rsidR="007836FB" w:rsidRPr="009902E7">
        <w:rPr>
          <w:rFonts w:ascii="Book Antiqua" w:hAnsi="Book Antiqua"/>
          <w:sz w:val="24"/>
          <w:szCs w:val="24"/>
        </w:rPr>
        <w:t xml:space="preserve">Ravikumar </w:t>
      </w:r>
      <w:r w:rsidR="007836FB" w:rsidRPr="009902E7">
        <w:rPr>
          <w:rFonts w:ascii="Book Antiqua" w:hAnsi="Book Antiqua"/>
          <w:i/>
          <w:sz w:val="24"/>
          <w:szCs w:val="24"/>
        </w:rPr>
        <w:t>et al</w:t>
      </w:r>
      <w:r w:rsidR="0075734B" w:rsidRPr="009902E7">
        <w:rPr>
          <w:rFonts w:ascii="Book Antiqua" w:hAnsi="Book Antiqua"/>
          <w:sz w:val="24"/>
          <w:szCs w:val="24"/>
          <w:vertAlign w:val="superscript"/>
        </w:rPr>
        <w:t>[</w:t>
      </w:r>
      <w:r w:rsidR="0075734B"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L1JlZm1h
bj4A
</w:fldData>
        </w:fldChar>
      </w:r>
      <w:r w:rsidR="0075734B" w:rsidRPr="009902E7">
        <w:rPr>
          <w:rFonts w:ascii="Book Antiqua" w:hAnsi="Book Antiqua"/>
          <w:sz w:val="24"/>
          <w:szCs w:val="24"/>
        </w:rPr>
        <w:instrText xml:space="preserve"> ADDIN REFMGR.CITE </w:instrText>
      </w:r>
      <w:r w:rsidR="0075734B"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L1JlZm1h
bj4A
</w:fldData>
        </w:fldChar>
      </w:r>
      <w:r w:rsidR="0075734B" w:rsidRPr="009902E7">
        <w:rPr>
          <w:rFonts w:ascii="Book Antiqua" w:hAnsi="Book Antiqua"/>
          <w:sz w:val="24"/>
          <w:szCs w:val="24"/>
        </w:rPr>
        <w:instrText xml:space="preserve"> ADDIN EN.CITE.DATA </w:instrText>
      </w:r>
      <w:r w:rsidR="0075734B" w:rsidRPr="009902E7">
        <w:rPr>
          <w:rFonts w:ascii="Book Antiqua" w:hAnsi="Book Antiqua"/>
          <w:sz w:val="24"/>
          <w:szCs w:val="24"/>
        </w:rPr>
      </w:r>
      <w:r w:rsidR="0075734B" w:rsidRPr="009902E7">
        <w:rPr>
          <w:rFonts w:ascii="Book Antiqua" w:hAnsi="Book Antiqua"/>
          <w:sz w:val="24"/>
          <w:szCs w:val="24"/>
        </w:rPr>
        <w:fldChar w:fldCharType="end"/>
      </w:r>
      <w:r w:rsidR="0075734B" w:rsidRPr="009902E7">
        <w:rPr>
          <w:rFonts w:ascii="Book Antiqua" w:hAnsi="Book Antiqua"/>
          <w:sz w:val="24"/>
          <w:szCs w:val="24"/>
        </w:rPr>
      </w:r>
      <w:r w:rsidR="0075734B" w:rsidRPr="009902E7">
        <w:rPr>
          <w:rFonts w:ascii="Book Antiqua" w:hAnsi="Book Antiqua"/>
          <w:sz w:val="24"/>
          <w:szCs w:val="24"/>
        </w:rPr>
        <w:fldChar w:fldCharType="separate"/>
      </w:r>
      <w:r w:rsidR="0075734B" w:rsidRPr="009902E7">
        <w:rPr>
          <w:rFonts w:ascii="Book Antiqua" w:hAnsi="Book Antiqua"/>
          <w:noProof/>
          <w:sz w:val="24"/>
          <w:szCs w:val="24"/>
          <w:vertAlign w:val="superscript"/>
        </w:rPr>
        <w:t>25</w:t>
      </w:r>
      <w:r w:rsidR="0075734B" w:rsidRPr="009902E7">
        <w:rPr>
          <w:rFonts w:ascii="Book Antiqua" w:hAnsi="Book Antiqua"/>
          <w:sz w:val="24"/>
          <w:szCs w:val="24"/>
        </w:rPr>
        <w:fldChar w:fldCharType="end"/>
      </w:r>
      <w:r w:rsidR="0075734B" w:rsidRPr="009902E7">
        <w:rPr>
          <w:rFonts w:ascii="Book Antiqua" w:hAnsi="Book Antiqua"/>
          <w:sz w:val="24"/>
          <w:szCs w:val="24"/>
          <w:vertAlign w:val="superscript"/>
        </w:rPr>
        <w:t>]</w:t>
      </w:r>
      <w:r w:rsidR="007836FB" w:rsidRPr="009902E7">
        <w:rPr>
          <w:rFonts w:ascii="Book Antiqua" w:hAnsi="Book Antiqua"/>
          <w:sz w:val="24"/>
          <w:szCs w:val="24"/>
        </w:rPr>
        <w:t xml:space="preserve"> found that </w:t>
      </w:r>
      <w:r w:rsidR="00CC6BCB" w:rsidRPr="009902E7">
        <w:rPr>
          <w:rFonts w:ascii="Book Antiqua" w:hAnsi="Book Antiqua"/>
          <w:sz w:val="24"/>
          <w:szCs w:val="24"/>
        </w:rPr>
        <w:t xml:space="preserve">maintenance immunosuppression with cyclosporine A </w:t>
      </w:r>
      <w:r w:rsidR="007836FB" w:rsidRPr="009902E7">
        <w:rPr>
          <w:rFonts w:ascii="Book Antiqua" w:hAnsi="Book Antiqua"/>
          <w:sz w:val="24"/>
          <w:szCs w:val="24"/>
        </w:rPr>
        <w:lastRenderedPageBreak/>
        <w:t>carried a 2-fold increased risk</w:t>
      </w:r>
      <w:r w:rsidR="00CC6BCB" w:rsidRPr="009902E7">
        <w:rPr>
          <w:rFonts w:ascii="Book Antiqua" w:hAnsi="Book Antiqua"/>
          <w:sz w:val="24"/>
          <w:szCs w:val="24"/>
        </w:rPr>
        <w:t xml:space="preserve"> for </w:t>
      </w:r>
      <w:r w:rsidR="00EA4CDD" w:rsidRPr="009902E7">
        <w:rPr>
          <w:rFonts w:ascii="Book Antiqua" w:hAnsi="Book Antiqua"/>
          <w:sz w:val="24"/>
          <w:szCs w:val="24"/>
        </w:rPr>
        <w:t>r</w:t>
      </w:r>
      <w:r w:rsidR="00CC6BCB" w:rsidRPr="009902E7">
        <w:rPr>
          <w:rFonts w:ascii="Book Antiqua" w:hAnsi="Book Antiqua"/>
          <w:sz w:val="24"/>
          <w:szCs w:val="24"/>
        </w:rPr>
        <w:t>PSC on univariate analysis</w:t>
      </w:r>
      <w:r w:rsidR="007836FB" w:rsidRPr="009902E7">
        <w:rPr>
          <w:rFonts w:ascii="Book Antiqua" w:hAnsi="Book Antiqua"/>
          <w:sz w:val="24"/>
          <w:szCs w:val="24"/>
        </w:rPr>
        <w:t>; however,</w:t>
      </w:r>
      <w:r w:rsidR="00CC6BCB" w:rsidRPr="009902E7">
        <w:rPr>
          <w:rFonts w:ascii="Book Antiqua" w:hAnsi="Book Antiqua"/>
          <w:sz w:val="24"/>
          <w:szCs w:val="24"/>
        </w:rPr>
        <w:t xml:space="preserve"> the association between cyclosporine A use and </w:t>
      </w:r>
      <w:r w:rsidR="00EA4CDD" w:rsidRPr="009902E7">
        <w:rPr>
          <w:rFonts w:ascii="Book Antiqua" w:hAnsi="Book Antiqua"/>
          <w:sz w:val="24"/>
          <w:szCs w:val="24"/>
        </w:rPr>
        <w:t>r</w:t>
      </w:r>
      <w:r w:rsidR="00CC6BCB" w:rsidRPr="009902E7">
        <w:rPr>
          <w:rFonts w:ascii="Book Antiqua" w:hAnsi="Book Antiqua"/>
          <w:sz w:val="24"/>
          <w:szCs w:val="24"/>
        </w:rPr>
        <w:t xml:space="preserve">PSC was lost </w:t>
      </w:r>
      <w:r w:rsidR="000A5066" w:rsidRPr="009902E7">
        <w:rPr>
          <w:rFonts w:ascii="Book Antiqua" w:hAnsi="Book Antiqua"/>
          <w:sz w:val="24"/>
          <w:szCs w:val="24"/>
        </w:rPr>
        <w:t>when adjusted</w:t>
      </w:r>
      <w:r w:rsidR="00CC6BCB" w:rsidRPr="009902E7">
        <w:rPr>
          <w:rFonts w:ascii="Book Antiqua" w:hAnsi="Book Antiqua"/>
          <w:sz w:val="24"/>
          <w:szCs w:val="24"/>
        </w:rPr>
        <w:t xml:space="preserve"> for transplantation era and in </w:t>
      </w:r>
      <w:r w:rsidRPr="009902E7">
        <w:rPr>
          <w:rFonts w:ascii="Book Antiqua" w:hAnsi="Book Antiqua"/>
          <w:sz w:val="24"/>
          <w:szCs w:val="24"/>
        </w:rPr>
        <w:t xml:space="preserve">the </w:t>
      </w:r>
      <w:r w:rsidR="00232918" w:rsidRPr="009902E7">
        <w:rPr>
          <w:rFonts w:ascii="Book Antiqua" w:hAnsi="Book Antiqua"/>
          <w:sz w:val="24"/>
          <w:szCs w:val="24"/>
        </w:rPr>
        <w:t>multivariable model.</w:t>
      </w:r>
    </w:p>
    <w:p w14:paraId="190911EF" w14:textId="4CCA2357" w:rsidR="006E66AE" w:rsidRPr="009902E7" w:rsidRDefault="0075734B">
      <w:pPr>
        <w:adjustRightInd w:val="0"/>
        <w:snapToGrid w:val="0"/>
        <w:spacing w:after="0" w:line="360" w:lineRule="auto"/>
        <w:jc w:val="both"/>
        <w:rPr>
          <w:rFonts w:ascii="Book Antiqua" w:hAnsi="Book Antiqua"/>
          <w:sz w:val="24"/>
          <w:szCs w:val="24"/>
          <w:lang w:eastAsia="zh-CN"/>
        </w:rPr>
      </w:pPr>
      <w:r w:rsidRPr="009902E7">
        <w:rPr>
          <w:rFonts w:ascii="Book Antiqua" w:hAnsi="Book Antiqua"/>
          <w:sz w:val="24"/>
          <w:szCs w:val="24"/>
        </w:rPr>
        <w:t xml:space="preserve">  </w:t>
      </w:r>
      <w:r w:rsidR="00BB6C3B" w:rsidRPr="009902E7">
        <w:rPr>
          <w:rFonts w:ascii="Book Antiqua" w:hAnsi="Book Antiqua"/>
          <w:sz w:val="24"/>
          <w:szCs w:val="24"/>
        </w:rPr>
        <w:t>A</w:t>
      </w:r>
      <w:r w:rsidR="00EA5D9D" w:rsidRPr="009902E7">
        <w:rPr>
          <w:rFonts w:ascii="Book Antiqua" w:hAnsi="Book Antiqua"/>
          <w:sz w:val="24"/>
          <w:szCs w:val="24"/>
        </w:rPr>
        <w:t xml:space="preserve">zathioprine and steroids were less frequently used long-term in LT recipients with </w:t>
      </w:r>
      <w:r w:rsidR="00EA4CDD" w:rsidRPr="009902E7">
        <w:rPr>
          <w:rFonts w:ascii="Book Antiqua" w:hAnsi="Book Antiqua"/>
          <w:sz w:val="24"/>
          <w:szCs w:val="24"/>
        </w:rPr>
        <w:t>r</w:t>
      </w:r>
      <w:r w:rsidR="00EA5D9D" w:rsidRPr="009902E7">
        <w:rPr>
          <w:rFonts w:ascii="Book Antiqua" w:hAnsi="Book Antiqua"/>
          <w:sz w:val="24"/>
          <w:szCs w:val="24"/>
        </w:rPr>
        <w:t>PSC in the multi-centre study</w:t>
      </w:r>
      <w:r w:rsidR="00380BB8" w:rsidRPr="009902E7">
        <w:rPr>
          <w:rFonts w:ascii="Book Antiqua" w:hAnsi="Book Antiqua"/>
          <w:sz w:val="24"/>
          <w:szCs w:val="24"/>
        </w:rPr>
        <w:t xml:space="preserve"> by Ravikumar </w:t>
      </w:r>
      <w:r w:rsidR="00380BB8" w:rsidRPr="009902E7">
        <w:rPr>
          <w:rFonts w:ascii="Book Antiqua" w:hAnsi="Book Antiqua"/>
          <w:i/>
          <w:sz w:val="24"/>
          <w:szCs w:val="24"/>
        </w:rPr>
        <w:t>et al</w:t>
      </w:r>
      <w:r w:rsidRPr="009902E7">
        <w:rPr>
          <w:rFonts w:ascii="Book Antiqua" w:hAnsi="Book Antiqua"/>
          <w:sz w:val="24"/>
          <w:szCs w:val="24"/>
          <w:vertAlign w:val="superscript"/>
        </w:rPr>
        <w:t>[</w:t>
      </w:r>
      <w:r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L1JlZm1h
bj4A
</w:fldData>
        </w:fldChar>
      </w:r>
      <w:r w:rsidRPr="009902E7">
        <w:rPr>
          <w:rFonts w:ascii="Book Antiqua" w:hAnsi="Book Antiqua"/>
          <w:sz w:val="24"/>
          <w:szCs w:val="24"/>
        </w:rPr>
        <w:instrText xml:space="preserve"> ADDIN REFMGR.CITE </w:instrText>
      </w:r>
      <w:r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L1JlZm1h
bj4A
</w:fldData>
        </w:fldChar>
      </w:r>
      <w:r w:rsidRPr="009902E7">
        <w:rPr>
          <w:rFonts w:ascii="Book Antiqua" w:hAnsi="Book Antiqua"/>
          <w:sz w:val="24"/>
          <w:szCs w:val="24"/>
        </w:rPr>
        <w:instrText xml:space="preserve"> ADDIN EN.CITE.DATA </w:instrText>
      </w:r>
      <w:r w:rsidRPr="009902E7">
        <w:rPr>
          <w:rFonts w:ascii="Book Antiqua" w:hAnsi="Book Antiqua"/>
          <w:sz w:val="24"/>
          <w:szCs w:val="24"/>
        </w:rPr>
      </w:r>
      <w:r w:rsidRPr="009902E7">
        <w:rPr>
          <w:rFonts w:ascii="Book Antiqua" w:hAnsi="Book Antiqua"/>
          <w:sz w:val="24"/>
          <w:szCs w:val="24"/>
        </w:rPr>
        <w:fldChar w:fldCharType="end"/>
      </w:r>
      <w:r w:rsidRPr="009902E7">
        <w:rPr>
          <w:rFonts w:ascii="Book Antiqua" w:hAnsi="Book Antiqua"/>
          <w:sz w:val="24"/>
          <w:szCs w:val="24"/>
        </w:rPr>
      </w:r>
      <w:r w:rsidRPr="009902E7">
        <w:rPr>
          <w:rFonts w:ascii="Book Antiqua" w:hAnsi="Book Antiqua"/>
          <w:sz w:val="24"/>
          <w:szCs w:val="24"/>
        </w:rPr>
        <w:fldChar w:fldCharType="separate"/>
      </w:r>
      <w:r w:rsidRPr="009902E7">
        <w:rPr>
          <w:rFonts w:ascii="Book Antiqua" w:hAnsi="Book Antiqua"/>
          <w:noProof/>
          <w:sz w:val="24"/>
          <w:szCs w:val="24"/>
          <w:vertAlign w:val="superscript"/>
        </w:rPr>
        <w:t>25</w:t>
      </w:r>
      <w:r w:rsidRPr="009902E7">
        <w:rPr>
          <w:rFonts w:ascii="Book Antiqua" w:hAnsi="Book Antiqua"/>
          <w:sz w:val="24"/>
          <w:szCs w:val="24"/>
        </w:rPr>
        <w:fldChar w:fldCharType="end"/>
      </w:r>
      <w:r w:rsidRPr="009902E7">
        <w:rPr>
          <w:rFonts w:ascii="Book Antiqua" w:hAnsi="Book Antiqua"/>
          <w:sz w:val="24"/>
          <w:szCs w:val="24"/>
          <w:vertAlign w:val="superscript"/>
        </w:rPr>
        <w:t>]</w:t>
      </w:r>
      <w:r w:rsidR="00EA5D9D" w:rsidRPr="009902E7">
        <w:rPr>
          <w:rFonts w:ascii="Book Antiqua" w:hAnsi="Book Antiqua"/>
          <w:sz w:val="24"/>
          <w:szCs w:val="24"/>
        </w:rPr>
        <w:t xml:space="preserve">, </w:t>
      </w:r>
      <w:r w:rsidR="00BB6C3B" w:rsidRPr="009902E7">
        <w:rPr>
          <w:rFonts w:ascii="Book Antiqua" w:hAnsi="Book Antiqua"/>
          <w:sz w:val="24"/>
          <w:szCs w:val="24"/>
        </w:rPr>
        <w:t xml:space="preserve">yet </w:t>
      </w:r>
      <w:r w:rsidR="00EA5D9D" w:rsidRPr="009902E7">
        <w:rPr>
          <w:rFonts w:ascii="Book Antiqua" w:hAnsi="Book Antiqua"/>
          <w:sz w:val="24"/>
          <w:szCs w:val="24"/>
        </w:rPr>
        <w:t>n</w:t>
      </w:r>
      <w:r w:rsidR="00CC6BCB" w:rsidRPr="009902E7">
        <w:rPr>
          <w:rFonts w:ascii="Book Antiqua" w:hAnsi="Book Antiqua"/>
          <w:sz w:val="24"/>
          <w:szCs w:val="24"/>
        </w:rPr>
        <w:t xml:space="preserve">one of secondary </w:t>
      </w:r>
      <w:r w:rsidR="00EA5D9D" w:rsidRPr="009902E7">
        <w:rPr>
          <w:rFonts w:ascii="Book Antiqua" w:hAnsi="Book Antiqua"/>
          <w:sz w:val="24"/>
          <w:szCs w:val="24"/>
        </w:rPr>
        <w:t xml:space="preserve">immunosuppressant </w:t>
      </w:r>
      <w:r w:rsidR="00CC6BCB" w:rsidRPr="009902E7">
        <w:rPr>
          <w:rFonts w:ascii="Book Antiqua" w:hAnsi="Book Antiqua"/>
          <w:sz w:val="24"/>
          <w:szCs w:val="24"/>
        </w:rPr>
        <w:t xml:space="preserve">agents used </w:t>
      </w:r>
      <w:r w:rsidR="00EA5D9D" w:rsidRPr="009902E7">
        <w:rPr>
          <w:rFonts w:ascii="Book Antiqua" w:hAnsi="Book Antiqua"/>
          <w:sz w:val="24"/>
          <w:szCs w:val="24"/>
        </w:rPr>
        <w:t xml:space="preserve">were </w:t>
      </w:r>
      <w:r w:rsidR="00CC6BCB" w:rsidRPr="009902E7">
        <w:rPr>
          <w:rFonts w:ascii="Book Antiqua" w:hAnsi="Book Antiqua"/>
          <w:sz w:val="24"/>
          <w:szCs w:val="24"/>
        </w:rPr>
        <w:t>significant</w:t>
      </w:r>
      <w:r w:rsidR="00EA5D9D" w:rsidRPr="009902E7">
        <w:rPr>
          <w:rFonts w:ascii="Book Antiqua" w:hAnsi="Book Antiqua"/>
          <w:sz w:val="24"/>
          <w:szCs w:val="24"/>
        </w:rPr>
        <w:t xml:space="preserve">ly associated with </w:t>
      </w:r>
      <w:r w:rsidR="00EA4CDD" w:rsidRPr="009902E7">
        <w:rPr>
          <w:rFonts w:ascii="Book Antiqua" w:hAnsi="Book Antiqua"/>
          <w:sz w:val="24"/>
          <w:szCs w:val="24"/>
        </w:rPr>
        <w:t>r</w:t>
      </w:r>
      <w:r w:rsidR="00EA5D9D" w:rsidRPr="009902E7">
        <w:rPr>
          <w:rFonts w:ascii="Book Antiqua" w:hAnsi="Book Antiqua"/>
          <w:sz w:val="24"/>
          <w:szCs w:val="24"/>
        </w:rPr>
        <w:t>PSC</w:t>
      </w:r>
      <w:r w:rsidR="00232918" w:rsidRPr="009902E7">
        <w:rPr>
          <w:rFonts w:ascii="Book Antiqua" w:hAnsi="Book Antiqua"/>
          <w:sz w:val="24"/>
          <w:szCs w:val="24"/>
        </w:rPr>
        <w:t xml:space="preserve">. </w:t>
      </w:r>
      <w:r w:rsidR="00EA5D9D" w:rsidRPr="009902E7">
        <w:rPr>
          <w:rFonts w:ascii="Book Antiqua" w:hAnsi="Book Antiqua"/>
          <w:sz w:val="24"/>
          <w:szCs w:val="24"/>
        </w:rPr>
        <w:t xml:space="preserve">Three further publications mention choice and frequency of secondary </w:t>
      </w:r>
      <w:r w:rsidR="004B3D85" w:rsidRPr="009902E7">
        <w:rPr>
          <w:rFonts w:ascii="Book Antiqua" w:hAnsi="Book Antiqua"/>
          <w:sz w:val="24"/>
          <w:szCs w:val="24"/>
        </w:rPr>
        <w:t>immunosuppression and describe</w:t>
      </w:r>
      <w:r w:rsidR="00EA5D9D" w:rsidRPr="009902E7">
        <w:rPr>
          <w:rFonts w:ascii="Book Antiqua" w:hAnsi="Book Antiqua"/>
          <w:sz w:val="24"/>
          <w:szCs w:val="24"/>
        </w:rPr>
        <w:t xml:space="preserve"> no difference in the use of OKT3, anti-thymocyte globulin and steroids between the two study groups</w:t>
      </w:r>
      <w:r w:rsidR="00760605" w:rsidRPr="009902E7">
        <w:rPr>
          <w:rFonts w:ascii="Book Antiqua" w:hAnsi="Book Antiqua"/>
          <w:sz w:val="24"/>
          <w:szCs w:val="24"/>
          <w:vertAlign w:val="superscript"/>
        </w:rPr>
        <w:t>[</w:t>
      </w:r>
      <w:r w:rsidR="00EA5D9D"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DaG9sb25naXRhczwv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ENpdGU+PEF1dGhvcj5DaG9sb25naXRhczwv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EA5D9D" w:rsidRPr="009902E7">
        <w:rPr>
          <w:rFonts w:ascii="Book Antiqua" w:hAnsi="Book Antiqua"/>
          <w:sz w:val="24"/>
          <w:szCs w:val="24"/>
        </w:rPr>
      </w:r>
      <w:r w:rsidR="00EA5D9D" w:rsidRPr="009902E7">
        <w:rPr>
          <w:rFonts w:ascii="Book Antiqua" w:hAnsi="Book Antiqua"/>
          <w:sz w:val="24"/>
          <w:szCs w:val="24"/>
        </w:rPr>
        <w:fldChar w:fldCharType="separate"/>
      </w:r>
      <w:r w:rsidR="002A3AF6" w:rsidRPr="009902E7">
        <w:rPr>
          <w:rFonts w:ascii="Book Antiqua" w:hAnsi="Book Antiqua"/>
          <w:noProof/>
          <w:sz w:val="24"/>
          <w:szCs w:val="24"/>
          <w:vertAlign w:val="superscript"/>
        </w:rPr>
        <w:t>20</w:t>
      </w:r>
      <w:r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1</w:t>
      </w:r>
      <w:r w:rsidRPr="009902E7">
        <w:rPr>
          <w:rFonts w:ascii="Book Antiqua" w:hAnsi="Book Antiqua"/>
          <w:noProof/>
          <w:sz w:val="24"/>
          <w:szCs w:val="24"/>
          <w:vertAlign w:val="superscript"/>
        </w:rPr>
        <w:t>,</w:t>
      </w:r>
      <w:r w:rsidR="002A3AF6" w:rsidRPr="009902E7">
        <w:rPr>
          <w:rFonts w:ascii="Book Antiqua" w:hAnsi="Book Antiqua"/>
          <w:noProof/>
          <w:sz w:val="24"/>
          <w:szCs w:val="24"/>
          <w:vertAlign w:val="superscript"/>
        </w:rPr>
        <w:t>23</w:t>
      </w:r>
      <w:r w:rsidR="00EA5D9D" w:rsidRPr="009902E7">
        <w:rPr>
          <w:rFonts w:ascii="Book Antiqua" w:hAnsi="Book Antiqua"/>
          <w:sz w:val="24"/>
          <w:szCs w:val="24"/>
        </w:rPr>
        <w:fldChar w:fldCharType="end"/>
      </w:r>
      <w:r w:rsidR="006A36A8" w:rsidRPr="009902E7">
        <w:rPr>
          <w:rFonts w:ascii="Book Antiqua" w:hAnsi="Book Antiqua"/>
          <w:sz w:val="24"/>
          <w:szCs w:val="24"/>
          <w:vertAlign w:val="superscript"/>
        </w:rPr>
        <w:t>]</w:t>
      </w:r>
      <w:r w:rsidR="00232918" w:rsidRPr="009902E7">
        <w:rPr>
          <w:rFonts w:ascii="Book Antiqua" w:hAnsi="Book Antiqua"/>
          <w:sz w:val="24"/>
          <w:szCs w:val="24"/>
        </w:rPr>
        <w:t>.</w:t>
      </w:r>
    </w:p>
    <w:p w14:paraId="409A77D8" w14:textId="77777777" w:rsidR="00616A85" w:rsidRPr="009902E7" w:rsidRDefault="00616A85">
      <w:pPr>
        <w:adjustRightInd w:val="0"/>
        <w:snapToGrid w:val="0"/>
        <w:spacing w:after="0" w:line="360" w:lineRule="auto"/>
        <w:jc w:val="both"/>
        <w:rPr>
          <w:rFonts w:ascii="Book Antiqua" w:hAnsi="Book Antiqua"/>
          <w:b/>
          <w:sz w:val="24"/>
          <w:szCs w:val="24"/>
          <w:lang w:eastAsia="zh-CN"/>
        </w:rPr>
      </w:pPr>
    </w:p>
    <w:p w14:paraId="7B389029" w14:textId="01BAAE14" w:rsidR="006E66AE" w:rsidRPr="009902E7" w:rsidRDefault="002D41C8">
      <w:pPr>
        <w:adjustRightInd w:val="0"/>
        <w:snapToGrid w:val="0"/>
        <w:spacing w:after="0" w:line="360" w:lineRule="auto"/>
        <w:jc w:val="both"/>
        <w:rPr>
          <w:rFonts w:ascii="Book Antiqua" w:hAnsi="Book Antiqua"/>
          <w:b/>
          <w:sz w:val="24"/>
          <w:szCs w:val="24"/>
          <w:lang w:eastAsia="zh-CN"/>
        </w:rPr>
      </w:pPr>
      <w:r w:rsidRPr="009902E7">
        <w:rPr>
          <w:rFonts w:ascii="Book Antiqua" w:hAnsi="Book Antiqua"/>
          <w:b/>
          <w:sz w:val="24"/>
          <w:szCs w:val="24"/>
          <w:lang w:eastAsia="zh-CN"/>
        </w:rPr>
        <w:t>DISCU</w:t>
      </w:r>
      <w:r w:rsidR="006E66AE" w:rsidRPr="009902E7">
        <w:rPr>
          <w:rFonts w:ascii="Book Antiqua" w:hAnsi="Book Antiqua"/>
          <w:b/>
          <w:sz w:val="24"/>
          <w:szCs w:val="24"/>
          <w:lang w:eastAsia="zh-CN"/>
        </w:rPr>
        <w:t>S</w:t>
      </w:r>
      <w:r w:rsidRPr="009902E7">
        <w:rPr>
          <w:rFonts w:ascii="Book Antiqua" w:hAnsi="Book Antiqua"/>
          <w:b/>
          <w:sz w:val="24"/>
          <w:szCs w:val="24"/>
          <w:lang w:eastAsia="zh-CN"/>
        </w:rPr>
        <w:t>SION</w:t>
      </w:r>
    </w:p>
    <w:p w14:paraId="12555F73" w14:textId="467C59BD" w:rsidR="0045198C" w:rsidRPr="009902E7" w:rsidRDefault="00151E2C">
      <w:pPr>
        <w:adjustRightInd w:val="0"/>
        <w:snapToGrid w:val="0"/>
        <w:spacing w:after="0" w:line="360" w:lineRule="auto"/>
        <w:jc w:val="both"/>
        <w:rPr>
          <w:rFonts w:ascii="Book Antiqua" w:hAnsi="Book Antiqua"/>
          <w:sz w:val="24"/>
          <w:szCs w:val="24"/>
        </w:rPr>
      </w:pPr>
      <w:r w:rsidRPr="009902E7">
        <w:rPr>
          <w:rFonts w:ascii="Book Antiqua" w:hAnsi="Book Antiqua"/>
          <w:sz w:val="24"/>
          <w:szCs w:val="24"/>
        </w:rPr>
        <w:t>PSC is a complex liver disease characterized by chronic inflammation of the biliary epithelium</w:t>
      </w:r>
      <w:r w:rsidRPr="009902E7">
        <w:rPr>
          <w:rFonts w:ascii="Book Antiqua" w:hAnsi="Book Antiqua"/>
          <w:sz w:val="24"/>
          <w:szCs w:val="24"/>
          <w:vertAlign w:val="superscript"/>
        </w:rPr>
        <w:t>[</w:t>
      </w:r>
      <w:r w:rsidRPr="009902E7">
        <w:rPr>
          <w:rFonts w:ascii="Book Antiqua" w:hAnsi="Book Antiqua"/>
          <w:sz w:val="24"/>
          <w:szCs w:val="24"/>
        </w:rPr>
        <w:fldChar w:fldCharType="begin">
          <w:fldData xml:space="preserve">PFJlZm1hbj48Q2l0ZT48QXV0aG9yPkVhdG9uPC9BdXRob3I+PFllYXI+MjAxMzwvWWVhcj48UmVj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VhdG9uPC9BdXRob3I+PFllYXI+MjAxMzwvWWVhcj48UmVj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Pr="009902E7">
        <w:rPr>
          <w:rFonts w:ascii="Book Antiqua" w:hAnsi="Book Antiqua"/>
          <w:sz w:val="24"/>
          <w:szCs w:val="24"/>
        </w:rPr>
      </w:r>
      <w:r w:rsidRPr="009902E7">
        <w:rPr>
          <w:rFonts w:ascii="Book Antiqua" w:hAnsi="Book Antiqua"/>
          <w:sz w:val="24"/>
          <w:szCs w:val="24"/>
        </w:rPr>
        <w:fldChar w:fldCharType="separate"/>
      </w:r>
      <w:r w:rsidRPr="009902E7">
        <w:rPr>
          <w:rFonts w:ascii="Book Antiqua" w:hAnsi="Book Antiqua"/>
          <w:noProof/>
          <w:sz w:val="24"/>
          <w:szCs w:val="24"/>
          <w:vertAlign w:val="superscript"/>
        </w:rPr>
        <w:t>1</w:t>
      </w:r>
      <w:r w:rsidRPr="009902E7">
        <w:rPr>
          <w:rFonts w:ascii="Book Antiqua" w:hAnsi="Book Antiqua"/>
          <w:sz w:val="24"/>
          <w:szCs w:val="24"/>
        </w:rPr>
        <w:fldChar w:fldCharType="end"/>
      </w:r>
      <w:r w:rsidRPr="009902E7">
        <w:rPr>
          <w:rFonts w:ascii="Book Antiqua" w:hAnsi="Book Antiqua"/>
          <w:sz w:val="24"/>
          <w:szCs w:val="24"/>
          <w:vertAlign w:val="superscript"/>
        </w:rPr>
        <w:t>]</w:t>
      </w:r>
      <w:r w:rsidRPr="009902E7">
        <w:rPr>
          <w:rFonts w:ascii="Book Antiqua" w:hAnsi="Book Antiqua"/>
          <w:sz w:val="24"/>
          <w:szCs w:val="24"/>
        </w:rPr>
        <w:t>. The pathogenesis is not fully understood but immune dysregulation in genetically susceptible individuals is thought to play a major role</w:t>
      </w:r>
      <w:r w:rsidRPr="009902E7">
        <w:rPr>
          <w:rFonts w:ascii="Book Antiqua" w:hAnsi="Book Antiqua"/>
          <w:sz w:val="24"/>
          <w:szCs w:val="24"/>
          <w:vertAlign w:val="superscript"/>
        </w:rPr>
        <w:t>[</w:t>
      </w:r>
      <w:r w:rsidRPr="009902E7">
        <w:rPr>
          <w:rFonts w:ascii="Book Antiqua" w:hAnsi="Book Antiqua"/>
          <w:sz w:val="24"/>
          <w:szCs w:val="24"/>
        </w:rPr>
        <w:fldChar w:fldCharType="begin">
          <w:fldData xml:space="preserve">PFJlZm1hbj48Q2l0ZT48QXV0aG9yPkdpZHdhbmV5PC9BdXRob3I+PFllYXI+MjAxNzwvWWVhcj48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dpZHdhbmV5PC9BdXRob3I+PFllYXI+MjAxNzwvWWVhcj48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Pr="009902E7">
        <w:rPr>
          <w:rFonts w:ascii="Book Antiqua" w:hAnsi="Book Antiqua"/>
          <w:sz w:val="24"/>
          <w:szCs w:val="24"/>
        </w:rPr>
      </w:r>
      <w:r w:rsidRPr="009902E7">
        <w:rPr>
          <w:rFonts w:ascii="Book Antiqua" w:hAnsi="Book Antiqua"/>
          <w:sz w:val="24"/>
          <w:szCs w:val="24"/>
        </w:rPr>
        <w:fldChar w:fldCharType="separate"/>
      </w:r>
      <w:r w:rsidRPr="009902E7">
        <w:rPr>
          <w:rFonts w:ascii="Book Antiqua" w:hAnsi="Book Antiqua"/>
          <w:noProof/>
          <w:sz w:val="24"/>
          <w:szCs w:val="24"/>
          <w:vertAlign w:val="superscript"/>
        </w:rPr>
        <w:t>27</w:t>
      </w:r>
      <w:r w:rsidRPr="009902E7">
        <w:rPr>
          <w:rFonts w:ascii="Book Antiqua" w:hAnsi="Book Antiqua"/>
          <w:sz w:val="24"/>
          <w:szCs w:val="24"/>
        </w:rPr>
        <w:fldChar w:fldCharType="end"/>
      </w:r>
      <w:r w:rsidRPr="009902E7">
        <w:rPr>
          <w:rFonts w:ascii="Book Antiqua" w:hAnsi="Book Antiqua"/>
          <w:sz w:val="24"/>
          <w:szCs w:val="24"/>
          <w:vertAlign w:val="superscript"/>
        </w:rPr>
        <w:t>]</w:t>
      </w:r>
      <w:r w:rsidRPr="009902E7">
        <w:rPr>
          <w:rFonts w:ascii="Book Antiqua" w:hAnsi="Book Antiqua"/>
          <w:sz w:val="24"/>
          <w:szCs w:val="24"/>
        </w:rPr>
        <w:t>. Noticeably, PSC recurs in only one fifth of the transplant population</w:t>
      </w:r>
      <w:r w:rsidRPr="009902E7">
        <w:rPr>
          <w:rFonts w:ascii="Book Antiqua" w:hAnsi="Book Antiqua"/>
          <w:sz w:val="24"/>
          <w:szCs w:val="24"/>
          <w:vertAlign w:val="superscript"/>
        </w:rPr>
        <w:t>[</w:t>
      </w:r>
      <w:r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Carbone&lt;/Author&gt;&lt;Year&gt;2011&lt;/Year&gt;&lt;RecNum&gt;2733&lt;/RecNum&gt;&lt;IDText&gt;Liver transplantation in PBC and PSC: indications and disease recurrence&lt;/IDText&gt;&lt;MDL Ref_Type="Journal"&gt;&lt;Ref_Type&gt;Journal&lt;/Ref_Type&gt;&lt;Ref_ID&gt;2733&lt;/Ref_ID&gt;&lt;Title_Primary&gt;Liver transplantation in PBC and PSC: indications and disease recurrence&lt;/Title_Primary&gt;&lt;Authors_Primary&gt;Carbone,M.&lt;/Authors_Primary&gt;&lt;Authors_Primary&gt;Neuberger,J.&lt;/Authors_Primary&gt;&lt;Date_Primary&gt;2011/6&lt;/Date_Primary&gt;&lt;Keywords&gt;Cholangitis,Sclerosing&lt;/Keywords&gt;&lt;Keywords&gt;complications&lt;/Keywords&gt;&lt;Keywords&gt;diagnosis&lt;/Keywords&gt;&lt;Keywords&gt;Disease&lt;/Keywords&gt;&lt;Keywords&gt;etiology&lt;/Keywords&gt;&lt;Keywords&gt;Hepatitis&lt;/Keywords&gt;&lt;Keywords&gt;Humans&lt;/Keywords&gt;&lt;Keywords&gt;Incidence&lt;/Keywords&gt;&lt;Keywords&gt;Irritable bowel syndrome&lt;/Keywords&gt;&lt;Keywords&gt;Liver&lt;/Keywords&gt;&lt;Keywords&gt;Liver Cirrhosis,Biliary&lt;/Keywords&gt;&lt;Keywords&gt;Liver Transplantation&lt;/Keywords&gt;&lt;Keywords&gt;mortality&lt;/Keywords&gt;&lt;Keywords&gt;Prevalence&lt;/Keywords&gt;&lt;Keywords&gt;Pruritus&lt;/Keywords&gt;&lt;Keywords&gt;Recurrence&lt;/Keywords&gt;&lt;Keywords&gt;Risk Factors&lt;/Keywords&gt;&lt;Keywords&gt;statistics &amp;amp; numerical data&lt;/Keywords&gt;&lt;Keywords&gt;surgery&lt;/Keywords&gt;&lt;Keywords&gt;Survival&lt;/Keywords&gt;&lt;Keywords&gt;therapy&lt;/Keywords&gt;&lt;Keywords&gt;transplantation&lt;/Keywords&gt;&lt;Keywords&gt;Transplants&lt;/Keywords&gt;&lt;Reprint&gt;Not in File&lt;/Reprint&gt;&lt;Start_Page&gt;446&lt;/Start_Page&gt;&lt;End_Page&gt;454&lt;/End_Page&gt;&lt;Periodical&gt;Clin Res.Hepatol.Gastroenterol.&lt;/Periodical&gt;&lt;Volume&gt;35&lt;/Volume&gt;&lt;Issue&gt;6-7&lt;/Issue&gt;&lt;Misc_3&gt;S2210-7401(11)00064-7 [pii];10.1016/j.clinre.2011.02.007 [doi]&lt;/Misc_3&gt;&lt;Address&gt;Liver Unit, Queen Elizabeth Hospital, Birmingham, B15 2TH, UK. marco.carbone@uniroma2.it&lt;/Address&gt;&lt;Web_URL&gt;PM:21459072&lt;/Web_URL&gt;&lt;ZZ_JournalStdAbbrev&gt;&lt;f name="System"&gt;Clin Res.Hepatol.Gastroenterol.&lt;/f&gt;&lt;/ZZ_JournalStdAbbrev&gt;&lt;ZZ_WorkformID&gt;1&lt;/ZZ_WorkformID&gt;&lt;/MDL&gt;&lt;/Cite&gt;&lt;/Refman&gt;</w:instrText>
      </w:r>
      <w:r w:rsidRPr="009902E7">
        <w:rPr>
          <w:rFonts w:ascii="Book Antiqua" w:hAnsi="Book Antiqua"/>
          <w:sz w:val="24"/>
          <w:szCs w:val="24"/>
        </w:rPr>
        <w:fldChar w:fldCharType="separate"/>
      </w:r>
      <w:r w:rsidRPr="009902E7">
        <w:rPr>
          <w:rFonts w:ascii="Book Antiqua" w:hAnsi="Book Antiqua"/>
          <w:noProof/>
          <w:sz w:val="24"/>
          <w:szCs w:val="24"/>
          <w:vertAlign w:val="superscript"/>
        </w:rPr>
        <w:t>28</w:t>
      </w:r>
      <w:r w:rsidRPr="009902E7">
        <w:rPr>
          <w:rFonts w:ascii="Book Antiqua" w:hAnsi="Book Antiqua"/>
          <w:sz w:val="24"/>
          <w:szCs w:val="24"/>
        </w:rPr>
        <w:fldChar w:fldCharType="end"/>
      </w:r>
      <w:r w:rsidRPr="009902E7">
        <w:rPr>
          <w:rFonts w:ascii="Book Antiqua" w:hAnsi="Book Antiqua"/>
          <w:sz w:val="24"/>
          <w:szCs w:val="24"/>
          <w:vertAlign w:val="superscript"/>
        </w:rPr>
        <w:t>]</w:t>
      </w:r>
      <w:r w:rsidRPr="009902E7">
        <w:rPr>
          <w:rFonts w:ascii="Book Antiqua" w:hAnsi="Book Antiqua"/>
          <w:sz w:val="24"/>
          <w:szCs w:val="24"/>
        </w:rPr>
        <w:t xml:space="preserve"> which implies that the natural course of PSC is altered after LT. As universally required in solid organ transplantation, management of the transplanted patient includes immunosuppression</w:t>
      </w:r>
      <w:r w:rsidR="0045198C" w:rsidRPr="009902E7">
        <w:rPr>
          <w:rFonts w:ascii="Book Antiqua" w:hAnsi="Book Antiqua"/>
          <w:sz w:val="24"/>
          <w:szCs w:val="24"/>
        </w:rPr>
        <w:t xml:space="preserve"> which might partially downregulate the immune pathways involved in the development of PSC. T</w:t>
      </w:r>
      <w:r w:rsidRPr="009902E7">
        <w:rPr>
          <w:rFonts w:ascii="Book Antiqua" w:hAnsi="Book Antiqua"/>
          <w:sz w:val="24"/>
          <w:szCs w:val="24"/>
        </w:rPr>
        <w:t>he CNI tacrolimus and cyclosporine A remain the cornerstone of modern treatment regimens to reduce allograft rejection</w:t>
      </w:r>
      <w:r w:rsidRPr="009902E7">
        <w:rPr>
          <w:rFonts w:ascii="Book Antiqua" w:hAnsi="Book Antiqua"/>
          <w:sz w:val="24"/>
          <w:szCs w:val="24"/>
          <w:vertAlign w:val="superscript"/>
        </w:rPr>
        <w:t>[</w:t>
      </w:r>
      <w:r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Rush&lt;/Author&gt;&lt;Year&gt;2013&lt;/Year&gt;&lt;RecNum&gt;2604&lt;/RecNum&gt;&lt;IDText&gt;The impact of calcineurin inhibitors on graft survival&lt;/IDText&gt;&lt;MDL Ref_Type="Journal"&gt;&lt;Ref_Type&gt;Journal&lt;/Ref_Type&gt;&lt;Ref_ID&gt;2604&lt;/Ref_ID&gt;&lt;Title_Primary&gt;The impact of calcineurin inhibitors on graft survival&lt;/Title_Primary&gt;&lt;Authors_Primary&gt;Rush,D.&lt;/Authors_Primary&gt;&lt;Date_Primary&gt;2013/7&lt;/Date_Primary&gt;&lt;Keywords&gt;autoimmune disease&lt;/Keywords&gt;&lt;Keywords&gt;Autoimmune Diseases&lt;/Keywords&gt;&lt;Keywords&gt;Calcineurin&lt;/Keywords&gt;&lt;Keywords&gt;Calcineurin Inhibitors&lt;/Keywords&gt;&lt;Keywords&gt;Canada&lt;/Keywords&gt;&lt;Keywords&gt;Cyclosporine&lt;/Keywords&gt;&lt;Keywords&gt;Delayed Graft Function&lt;/Keywords&gt;&lt;Keywords&gt;Disease&lt;/Keywords&gt;&lt;Keywords&gt;drug effects&lt;/Keywords&gt;&lt;Keywords&gt;drug therapy&lt;/Keywords&gt;&lt;Keywords&gt;Graft Rejection&lt;/Keywords&gt;&lt;Keywords&gt;Graft Survival&lt;/Keywords&gt;&lt;Keywords&gt;history&lt;/Keywords&gt;&lt;Keywords&gt;Humans&lt;/Keywords&gt;&lt;Keywords&gt;Immunosuppression&lt;/Keywords&gt;&lt;Keywords&gt;Immunosuppressive Agents&lt;/Keywords&gt;&lt;Keywords&gt;Organ Transplantation&lt;/Keywords&gt;&lt;Keywords&gt;Survival&lt;/Keywords&gt;&lt;Keywords&gt;therapeutic use&lt;/Keywords&gt;&lt;Keywords&gt;Time&lt;/Keywords&gt;&lt;Keywords&gt;toxicity&lt;/Keywords&gt;&lt;Keywords&gt;Transplant Recipients&lt;/Keywords&gt;&lt;Keywords&gt;transplantation&lt;/Keywords&gt;&lt;Keywords&gt;Transplants&lt;/Keywords&gt;&lt;Reprint&gt;Not in File&lt;/Reprint&gt;&lt;Start_Page&gt;93&lt;/Start_Page&gt;&lt;End_Page&gt;95&lt;/End_Page&gt;&lt;Periodical&gt;Transplant Rev.(Orlando.)&lt;/Periodical&gt;&lt;Volume&gt;27&lt;/Volume&gt;&lt;Issue&gt;3&lt;/Issue&gt;&lt;Misc_3&gt;S0955-470X(13)00054-2 [pii];10.1016/j.trre.2013.04.003 [doi]&lt;/Misc_3&gt;&lt;Address&gt;Department of Internal Medicine, University of Manitoba, Winnipeg, MB R3A 1R9, Canada. drush@exchange.hsc.mb.ca&lt;/Address&gt;&lt;Web_URL&gt;PM:23743217&lt;/Web_URL&gt;&lt;ZZ_JournalStdAbbrev&gt;&lt;f name="System"&gt;Transplant Rev.(Orlando.)&lt;/f&gt;&lt;/ZZ_JournalStdAbbrev&gt;&lt;ZZ_WorkformID&gt;1&lt;/ZZ_WorkformID&gt;&lt;/MDL&gt;&lt;/Cite&gt;&lt;/Refman&gt;</w:instrText>
      </w:r>
      <w:r w:rsidRPr="009902E7">
        <w:rPr>
          <w:rFonts w:ascii="Book Antiqua" w:hAnsi="Book Antiqua"/>
          <w:sz w:val="24"/>
          <w:szCs w:val="24"/>
        </w:rPr>
        <w:fldChar w:fldCharType="separate"/>
      </w:r>
      <w:r w:rsidRPr="009902E7">
        <w:rPr>
          <w:rFonts w:ascii="Book Antiqua" w:hAnsi="Book Antiqua"/>
          <w:noProof/>
          <w:sz w:val="24"/>
          <w:szCs w:val="24"/>
          <w:vertAlign w:val="superscript"/>
        </w:rPr>
        <w:t>29</w:t>
      </w:r>
      <w:r w:rsidRPr="009902E7">
        <w:rPr>
          <w:rFonts w:ascii="Book Antiqua" w:hAnsi="Book Antiqua"/>
          <w:sz w:val="24"/>
          <w:szCs w:val="24"/>
        </w:rPr>
        <w:fldChar w:fldCharType="end"/>
      </w:r>
      <w:r w:rsidRPr="009902E7">
        <w:rPr>
          <w:rFonts w:ascii="Book Antiqua" w:hAnsi="Book Antiqua"/>
          <w:sz w:val="24"/>
          <w:szCs w:val="24"/>
          <w:vertAlign w:val="superscript"/>
        </w:rPr>
        <w:t>]</w:t>
      </w:r>
      <w:r w:rsidRPr="009902E7">
        <w:rPr>
          <w:rFonts w:ascii="Book Antiqua" w:hAnsi="Book Antiqua"/>
          <w:sz w:val="24"/>
          <w:szCs w:val="24"/>
        </w:rPr>
        <w:t>. Both drugs inhibit different stages of the T-lymphocyte and B-lymphocyte activation cycles by interfering with the interleukin-2 pathway but bind to diverse intracellular target molecules</w:t>
      </w:r>
      <w:r w:rsidRPr="009902E7">
        <w:rPr>
          <w:rFonts w:ascii="Book Antiqua" w:hAnsi="Book Antiqua"/>
          <w:sz w:val="24"/>
          <w:szCs w:val="24"/>
          <w:vertAlign w:val="superscript"/>
        </w:rPr>
        <w:t>[</w:t>
      </w:r>
      <w:r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Stepkowski&lt;/Author&gt;&lt;Year&gt;2000&lt;/Year&gt;&lt;RecNum&gt;2595&lt;/RecNum&gt;&lt;IDText&gt;Molecular targets for existing and novel immunosuppressive drugs&lt;/IDText&gt;&lt;MDL Ref_Type="Journal"&gt;&lt;Ref_Type&gt;Journal&lt;/Ref_Type&gt;&lt;Ref_ID&gt;2595&lt;/Ref_ID&gt;&lt;Title_Primary&gt;Molecular targets for existing and novel immunosuppressive drugs&lt;/Title_Primary&gt;&lt;Authors_Primary&gt;Stepkowski,S.M.&lt;/Authors_Primary&gt;&lt;Date_Primary&gt;2000/6/21&lt;/Date_Primary&gt;&lt;Keywords&gt;Bone Marrow&lt;/Keywords&gt;&lt;Keywords&gt;Cyclophosphamide&lt;/Keywords&gt;&lt;Keywords&gt;Cyclosporine&lt;/Keywords&gt;&lt;Keywords&gt;immunology&lt;/Keywords&gt;&lt;Keywords&gt;Incidence&lt;/Keywords&gt;&lt;Keywords&gt;Induced&lt;/Keywords&gt;&lt;Keywords&gt;Infection&lt;/Keywords&gt;&lt;Keywords&gt;Interleukin-2&lt;/Keywords&gt;&lt;Keywords&gt;Lymphocytes&lt;/Keywords&gt;&lt;Keywords&gt;Mechanisms of action&lt;/Keywords&gt;&lt;Keywords&gt;Organ Transplantation&lt;/Keywords&gt;&lt;Keywords&gt;Rna&lt;/Keywords&gt;&lt;Keywords&gt;Sirolimus&lt;/Keywords&gt;&lt;Keywords&gt;T lymphocytes&lt;/Keywords&gt;&lt;Keywords&gt;T-Lymphocytes&lt;/Keywords&gt;&lt;Keywords&gt;Tacrolimus&lt;/Keywords&gt;&lt;Keywords&gt;transplantation&lt;/Keywords&gt;&lt;Reprint&gt;Not in File&lt;/Reprint&gt;&lt;Start_Page&gt;1&lt;/Start_Page&gt;&lt;End_Page&gt;23&lt;/End_Page&gt;&lt;Periodical&gt;Expert.Rev.Mol.Med&lt;/Periodical&gt;&lt;Volume&gt;2&lt;/Volume&gt;&lt;Issue&gt;4&lt;/Issue&gt;&lt;Misc_3&gt;doi:10.1017/S1462399400001769 [doi];S1462399400001769 [pii]&lt;/Misc_3&gt;&lt;Address&gt;Division of Immunology and Organ Transplantation, The University of Texas Medical School, Houston, 6431 Fannin Street, Suite 6.240, Houston, Texas 77030, USA. sstepkow@orgtx71.med.uth.tmc.edu&lt;/Address&gt;&lt;Web_URL&gt;PM:14585137&lt;/Web_URL&gt;&lt;ZZ_JournalStdAbbrev&gt;&lt;f name="System"&gt;Expert.Rev.Mol.Med&lt;/f&gt;&lt;/ZZ_JournalStdAbbrev&gt;&lt;ZZ_WorkformID&gt;1&lt;/ZZ_WorkformID&gt;&lt;/MDL&gt;&lt;/Cite&gt;&lt;/Refman&gt;</w:instrText>
      </w:r>
      <w:r w:rsidRPr="009902E7">
        <w:rPr>
          <w:rFonts w:ascii="Book Antiqua" w:hAnsi="Book Antiqua"/>
          <w:sz w:val="24"/>
          <w:szCs w:val="24"/>
        </w:rPr>
        <w:fldChar w:fldCharType="separate"/>
      </w:r>
      <w:r w:rsidRPr="009902E7">
        <w:rPr>
          <w:rFonts w:ascii="Book Antiqua" w:hAnsi="Book Antiqua"/>
          <w:noProof/>
          <w:sz w:val="24"/>
          <w:szCs w:val="24"/>
          <w:vertAlign w:val="superscript"/>
        </w:rPr>
        <w:t>30</w:t>
      </w:r>
      <w:r w:rsidRPr="009902E7">
        <w:rPr>
          <w:rFonts w:ascii="Book Antiqua" w:hAnsi="Book Antiqua"/>
          <w:sz w:val="24"/>
          <w:szCs w:val="24"/>
        </w:rPr>
        <w:fldChar w:fldCharType="end"/>
      </w:r>
      <w:r w:rsidRPr="009902E7">
        <w:rPr>
          <w:rFonts w:ascii="Book Antiqua" w:hAnsi="Book Antiqua"/>
          <w:sz w:val="24"/>
          <w:szCs w:val="24"/>
          <w:vertAlign w:val="superscript"/>
        </w:rPr>
        <w:t>]</w:t>
      </w:r>
      <w:r w:rsidRPr="009902E7">
        <w:rPr>
          <w:rFonts w:ascii="Book Antiqua" w:hAnsi="Book Antiqua"/>
          <w:sz w:val="24"/>
          <w:szCs w:val="24"/>
        </w:rPr>
        <w:t xml:space="preserve"> and differ in potency and spectrum of immune modulation</w:t>
      </w:r>
      <w:r w:rsidRPr="009902E7">
        <w:rPr>
          <w:rFonts w:ascii="Book Antiqua" w:hAnsi="Book Antiqua"/>
          <w:sz w:val="24"/>
          <w:szCs w:val="24"/>
          <w:vertAlign w:val="superscript"/>
        </w:rPr>
        <w:t>[</w:t>
      </w:r>
      <w:r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McAlister&lt;/Author&gt;&lt;Year&gt;2006&lt;/Year&gt;&lt;RecNum&gt;2764&lt;/RecNum&gt;&lt;IDText&gt;Cyclosporin versus tacrolimus as primary immunosuppressant after liver transplantation&lt;/IDText&gt;&lt;MDL Ref_Type="Abstract"&gt;&lt;Ref_Type&gt;Abstract&lt;/Ref_Type&gt;&lt;Ref_ID&gt;2764&lt;/Ref_ID&gt;&lt;Title_Primary&gt;Cyclosporin versus tacrolimus as primary immunosuppressant after liver transplantation&lt;/Title_Primary&gt;&lt;Authors_Primary&gt;McAlister,V.C.&lt;/Authors_Primary&gt;&lt;Authors_Primary&gt;Haddad,E.&lt;/Authors_Primary&gt;&lt;Authors_Primary&gt;Renouf,E.&lt;/Authors_Primary&gt;&lt;Authors_Primary&gt;Malthaner,R.&lt;/Authors_Primary&gt;&lt;Authors_Primary&gt;Kjaer,M.S.&lt;/Authors_Primary&gt;&lt;Authors_Primary&gt;Gluud,L.L.&lt;/Authors_Primary&gt;&lt;Date_Primary&gt;2006&lt;/Date_Primary&gt;&lt;Keywords&gt;Tacrolimus&lt;/Keywords&gt;&lt;Keywords&gt;Liver&lt;/Keywords&gt;&lt;Keywords&gt;Liver Transplantation&lt;/Keywords&gt;&lt;Keywords&gt;transplantation&lt;/Keywords&gt;&lt;Reprint&gt;Not in File&lt;/Reprint&gt;&lt;Start_Page&gt;1578&lt;/Start_Page&gt;&lt;End_Page&gt;1585&lt;/End_Page&gt;&lt;Periodical&gt;Am J Transplant&lt;/Periodical&gt;&lt;Volume&gt;6&lt;/Volume&gt;&lt;ZZ_JournalStdAbbrev&gt;&lt;f name="System"&gt;Am J Transplant&lt;/f&gt;&lt;/ZZ_JournalStdAbbrev&gt;&lt;ZZ_WorkformID&gt;4&lt;/ZZ_WorkformID&gt;&lt;/MDL&gt;&lt;/Cite&gt;&lt;/Refman&gt;</w:instrText>
      </w:r>
      <w:r w:rsidRPr="009902E7">
        <w:rPr>
          <w:rFonts w:ascii="Book Antiqua" w:hAnsi="Book Antiqua"/>
          <w:sz w:val="24"/>
          <w:szCs w:val="24"/>
        </w:rPr>
        <w:fldChar w:fldCharType="separate"/>
      </w:r>
      <w:r w:rsidRPr="009902E7">
        <w:rPr>
          <w:rFonts w:ascii="Book Antiqua" w:hAnsi="Book Antiqua"/>
          <w:noProof/>
          <w:sz w:val="24"/>
          <w:szCs w:val="24"/>
          <w:vertAlign w:val="superscript"/>
        </w:rPr>
        <w:t>31</w:t>
      </w:r>
      <w:r w:rsidRPr="009902E7">
        <w:rPr>
          <w:rFonts w:ascii="Book Antiqua" w:hAnsi="Book Antiqua"/>
          <w:sz w:val="24"/>
          <w:szCs w:val="24"/>
        </w:rPr>
        <w:fldChar w:fldCharType="end"/>
      </w:r>
      <w:r w:rsidRPr="009902E7">
        <w:rPr>
          <w:rFonts w:ascii="Book Antiqua" w:hAnsi="Book Antiqua"/>
          <w:sz w:val="24"/>
          <w:szCs w:val="24"/>
          <w:vertAlign w:val="superscript"/>
        </w:rPr>
        <w:t>]</w:t>
      </w:r>
      <w:r w:rsidRPr="009902E7">
        <w:rPr>
          <w:rFonts w:ascii="Book Antiqua" w:hAnsi="Book Antiqua"/>
          <w:sz w:val="24"/>
          <w:szCs w:val="24"/>
        </w:rPr>
        <w:t xml:space="preserve">. </w:t>
      </w:r>
    </w:p>
    <w:p w14:paraId="712CE1C6" w14:textId="380D8181" w:rsidR="00151E2C" w:rsidRPr="009902E7" w:rsidRDefault="00752388">
      <w:pPr>
        <w:adjustRightInd w:val="0"/>
        <w:snapToGrid w:val="0"/>
        <w:spacing w:after="0" w:line="360" w:lineRule="auto"/>
        <w:jc w:val="both"/>
        <w:rPr>
          <w:rFonts w:ascii="Book Antiqua" w:hAnsi="Book Antiqua" w:cs="Arial"/>
          <w:sz w:val="24"/>
          <w:szCs w:val="24"/>
          <w:highlight w:val="yellow"/>
        </w:rPr>
      </w:pPr>
      <w:r w:rsidRPr="009902E7">
        <w:rPr>
          <w:rFonts w:ascii="Book Antiqua" w:hAnsi="Book Antiqua"/>
          <w:sz w:val="24"/>
          <w:szCs w:val="24"/>
        </w:rPr>
        <w:t xml:space="preserve">  </w:t>
      </w:r>
      <w:r w:rsidR="0045198C" w:rsidRPr="009902E7">
        <w:rPr>
          <w:rFonts w:ascii="Book Antiqua" w:hAnsi="Book Antiqua"/>
          <w:sz w:val="24"/>
          <w:szCs w:val="24"/>
        </w:rPr>
        <w:t>However, n</w:t>
      </w:r>
      <w:r w:rsidR="00151E2C" w:rsidRPr="009902E7">
        <w:rPr>
          <w:rFonts w:ascii="Book Antiqua" w:hAnsi="Book Antiqua"/>
          <w:sz w:val="24"/>
          <w:szCs w:val="24"/>
        </w:rPr>
        <w:t xml:space="preserve">one of the immunosuppressive regimen utilized in the selected studies conveyed a significant benefit in disease recurrence of PSC. Assuming that the analyzed studies reflect real world practise and that no true differences exist between the two CNI </w:t>
      </w:r>
      <w:r w:rsidR="0045198C" w:rsidRPr="009902E7">
        <w:rPr>
          <w:rFonts w:ascii="Book Antiqua" w:hAnsi="Book Antiqua"/>
          <w:sz w:val="24"/>
          <w:szCs w:val="24"/>
        </w:rPr>
        <w:t>affecting</w:t>
      </w:r>
      <w:r w:rsidR="00151E2C" w:rsidRPr="009902E7">
        <w:rPr>
          <w:rFonts w:ascii="Book Antiqua" w:hAnsi="Book Antiqua"/>
          <w:sz w:val="24"/>
          <w:szCs w:val="24"/>
        </w:rPr>
        <w:t xml:space="preserve"> the development of rPSC, this would imply that </w:t>
      </w:r>
      <w:r w:rsidR="0045198C" w:rsidRPr="009902E7">
        <w:rPr>
          <w:rFonts w:ascii="Book Antiqua" w:hAnsi="Book Antiqua"/>
          <w:sz w:val="24"/>
          <w:szCs w:val="24"/>
        </w:rPr>
        <w:t>both</w:t>
      </w:r>
      <w:r w:rsidR="00151E2C" w:rsidRPr="009902E7">
        <w:rPr>
          <w:rFonts w:ascii="Book Antiqua" w:hAnsi="Book Antiqua"/>
          <w:sz w:val="24"/>
          <w:szCs w:val="24"/>
        </w:rPr>
        <w:t xml:space="preserve"> drugs either do not target the hypothesized immune mechanisms of rPSC or do so in a similar fashion. The latter seems unlikely given the fact that the use of tacrolimus is associated with increased IBD </w:t>
      </w:r>
      <w:r w:rsidR="00151E2C" w:rsidRPr="009902E7">
        <w:rPr>
          <w:rFonts w:ascii="Book Antiqua" w:hAnsi="Book Antiqua"/>
          <w:sz w:val="24"/>
          <w:szCs w:val="24"/>
        </w:rPr>
        <w:lastRenderedPageBreak/>
        <w:t xml:space="preserve">activity and the development of </w:t>
      </w:r>
      <w:r w:rsidR="00151E2C" w:rsidRPr="009902E7">
        <w:rPr>
          <w:rFonts w:ascii="Book Antiqua" w:hAnsi="Book Antiqua"/>
          <w:i/>
          <w:sz w:val="24"/>
          <w:szCs w:val="24"/>
        </w:rPr>
        <w:t>de novo</w:t>
      </w:r>
      <w:r w:rsidR="00151E2C" w:rsidRPr="009902E7">
        <w:rPr>
          <w:rFonts w:ascii="Book Antiqua" w:hAnsi="Book Antiqua"/>
          <w:sz w:val="24"/>
          <w:szCs w:val="24"/>
        </w:rPr>
        <w:t xml:space="preserve"> IBD post-LT</w:t>
      </w:r>
      <w:r w:rsidR="00151E2C" w:rsidRPr="009902E7">
        <w:rPr>
          <w:rFonts w:ascii="Book Antiqua" w:hAnsi="Book Antiqua"/>
          <w:sz w:val="24"/>
          <w:szCs w:val="24"/>
          <w:vertAlign w:val="superscript"/>
        </w:rPr>
        <w:t>[</w:t>
      </w:r>
      <w:r w:rsidR="00151E2C"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Jorgensen&lt;/Author&gt;&lt;Year&gt;2013&lt;/Year&gt;&lt;RecNum&gt;2765&lt;/RecNum&gt;&lt;IDText&gt;Immusosuppression after liver transplantation for primary sclerosing cholangitis inflluences activity of inflammatory bowel disease&lt;/IDText&gt;&lt;MDL Ref_Type="Abstract"&gt;&lt;Ref_Type&gt;Abstract&lt;/Ref_Type&gt;&lt;Ref_ID&gt;2765&lt;/Ref_ID&gt;&lt;Title_Primary&gt;Immusosuppression after liver transplantation for primary sclerosing cholangitis inflluences activity of inflammatory bowel disease&lt;/Title_Primary&gt;&lt;Authors_Primary&gt;Jorgensen,Kristin Kaasen&lt;/Authors_Primary&gt;&lt;Authors_Primary&gt;Lindstr&amp;#xF6;m,Lina&lt;/Authors_Primary&gt;&lt;Authors_Primary&gt;Cvancarova,Milada&lt;/Authors_Primary&gt;&lt;Authors_Primary&gt;Karlseb,Tom H.&lt;/Authors_Primary&gt;&lt;Authors_Primary&gt;Castedal,Maria&lt;/Authors_Primary&gt;&lt;Authors_Primary&gt;Friman,Styrbj&amp;#xF6;rn&lt;/Authors_Primary&gt;&lt;Authors_Primary&gt;Schrumpf,Eric&lt;/Authors_Primary&gt;&lt;Authors_Primary&gt;Foss,Aksel&lt;/Authors_Primary&gt;&lt;Authors_Primary&gt;Isoniemi,Helena&lt;/Authors_Primary&gt;&lt;Authors_Primary&gt;Nordin,Arno&lt;/Authors_Primary&gt;&lt;Authors_Primary&gt;Holte,Kathrin&lt;/Authors_Primary&gt;&lt;Authors_Primary&gt;Rasmussen,Allan&lt;/Authors_Primary&gt;&lt;Authors_Primary&gt;Bergquist,Annika&lt;/Authors_Primary&gt;&lt;Authors_Primary&gt;Vatn,Morten H.&lt;/Authors_Primary&gt;&lt;Authors_Primary&gt;Boberg,Kirsten Muri&lt;/Authors_Primary&gt;&lt;Date_Primary&gt;2013&lt;/Date_Primary&gt;&lt;Keywords&gt;Liver&lt;/Keywords&gt;&lt;Keywords&gt;Liver Transplantation&lt;/Keywords&gt;&lt;Keywords&gt;transplantation&lt;/Keywords&gt;&lt;Keywords&gt;Inflammatory bowel disease&lt;/Keywords&gt;&lt;Keywords&gt;Disease&lt;/Keywords&gt;&lt;Reprint&gt;Not in File&lt;/Reprint&gt;&lt;Start_Page&gt;517&lt;/Start_Page&gt;&lt;End_Page&gt;523&lt;/End_Page&gt;&lt;Periodical&gt;Clin Gastroenterol Hepatol&lt;/Periodical&gt;&lt;Volume&gt;11&lt;/Volume&gt;&lt;ZZ_JournalFull&gt;&lt;f name="System"&gt;Clin Gastroenterol Hepatol&lt;/f&gt;&lt;/ZZ_JournalFull&gt;&lt;ZZ_WorkformID&gt;4&lt;/ZZ_WorkformID&gt;&lt;/MDL&gt;&lt;/Cite&gt;&lt;/Refman&gt;</w:instrText>
      </w:r>
      <w:r w:rsidR="00151E2C" w:rsidRPr="009902E7">
        <w:rPr>
          <w:rFonts w:ascii="Book Antiqua" w:hAnsi="Book Antiqua"/>
          <w:sz w:val="24"/>
          <w:szCs w:val="24"/>
        </w:rPr>
        <w:fldChar w:fldCharType="separate"/>
      </w:r>
      <w:r w:rsidR="00151E2C" w:rsidRPr="009902E7">
        <w:rPr>
          <w:rFonts w:ascii="Book Antiqua" w:hAnsi="Book Antiqua"/>
          <w:noProof/>
          <w:sz w:val="24"/>
          <w:szCs w:val="24"/>
          <w:vertAlign w:val="superscript"/>
        </w:rPr>
        <w:t>32</w:t>
      </w:r>
      <w:r w:rsidR="00151E2C" w:rsidRPr="009902E7">
        <w:rPr>
          <w:rFonts w:ascii="Book Antiqua" w:hAnsi="Book Antiqua"/>
          <w:sz w:val="24"/>
          <w:szCs w:val="24"/>
        </w:rPr>
        <w:fldChar w:fldCharType="end"/>
      </w:r>
      <w:r w:rsidR="00151E2C" w:rsidRPr="009902E7">
        <w:rPr>
          <w:rFonts w:ascii="Book Antiqua" w:hAnsi="Book Antiqua"/>
          <w:sz w:val="24"/>
          <w:szCs w:val="24"/>
          <w:vertAlign w:val="superscript"/>
        </w:rPr>
        <w:t>]</w:t>
      </w:r>
      <w:r w:rsidR="00151E2C" w:rsidRPr="009902E7">
        <w:rPr>
          <w:rFonts w:ascii="Book Antiqua" w:hAnsi="Book Antiqua"/>
          <w:sz w:val="24"/>
          <w:szCs w:val="24"/>
        </w:rPr>
        <w:t>. In line with this, a large Nordic cohort study identified tacrolimus as independent risk factor for rPSC</w:t>
      </w:r>
      <w:r w:rsidR="00151E2C" w:rsidRPr="009902E7">
        <w:rPr>
          <w:rFonts w:ascii="Book Antiqua" w:hAnsi="Book Antiqua"/>
          <w:sz w:val="24"/>
          <w:szCs w:val="24"/>
          <w:vertAlign w:val="superscript"/>
        </w:rPr>
        <w:t>[</w:t>
      </w:r>
      <w:r w:rsidR="00151E2C" w:rsidRPr="009902E7">
        <w:rPr>
          <w:rFonts w:ascii="Book Antiqua" w:hAnsi="Book Antiqua"/>
          <w:sz w:val="24"/>
          <w:szCs w:val="24"/>
        </w:rPr>
        <w:fldChar w:fldCharType="begin">
          <w:fldData xml:space="preserve">PFJlZm1hbj48Q2l0ZT48QXV0aG9yPkxpbmRzdHLDtm08L0F1dGhvcj48WWVhcj4yMDE4PC9ZZWFy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==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xpbmRzdHLDtm08L0F1dGhvcj48WWVhcj4yMDE4PC9ZZWFy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==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151E2C" w:rsidRPr="009902E7">
        <w:rPr>
          <w:rFonts w:ascii="Book Antiqua" w:hAnsi="Book Antiqua"/>
          <w:sz w:val="24"/>
          <w:szCs w:val="24"/>
        </w:rPr>
      </w:r>
      <w:r w:rsidR="00151E2C" w:rsidRPr="009902E7">
        <w:rPr>
          <w:rFonts w:ascii="Book Antiqua" w:hAnsi="Book Antiqua"/>
          <w:sz w:val="24"/>
          <w:szCs w:val="24"/>
        </w:rPr>
        <w:fldChar w:fldCharType="separate"/>
      </w:r>
      <w:r w:rsidR="00151E2C" w:rsidRPr="009902E7">
        <w:rPr>
          <w:rFonts w:ascii="Book Antiqua" w:hAnsi="Book Antiqua"/>
          <w:noProof/>
          <w:sz w:val="24"/>
          <w:szCs w:val="24"/>
          <w:vertAlign w:val="superscript"/>
        </w:rPr>
        <w:t>17</w:t>
      </w:r>
      <w:r w:rsidR="00151E2C" w:rsidRPr="009902E7">
        <w:rPr>
          <w:rFonts w:ascii="Book Antiqua" w:hAnsi="Book Antiqua"/>
          <w:sz w:val="24"/>
          <w:szCs w:val="24"/>
        </w:rPr>
        <w:fldChar w:fldCharType="end"/>
      </w:r>
      <w:r w:rsidR="00151E2C" w:rsidRPr="009902E7">
        <w:rPr>
          <w:rFonts w:ascii="Book Antiqua" w:hAnsi="Book Antiqua"/>
          <w:sz w:val="24"/>
          <w:szCs w:val="24"/>
          <w:vertAlign w:val="superscript"/>
        </w:rPr>
        <w:t>]</w:t>
      </w:r>
      <w:r w:rsidR="00151E2C" w:rsidRPr="009902E7">
        <w:rPr>
          <w:rFonts w:ascii="Book Antiqua" w:hAnsi="Book Antiqua"/>
          <w:sz w:val="24"/>
          <w:szCs w:val="24"/>
        </w:rPr>
        <w:t>. On the other hand, bearing in mind that tacrolimus is more potent in preventing liver allograft rejection</w:t>
      </w:r>
      <w:r w:rsidR="00151E2C" w:rsidRPr="009902E7">
        <w:rPr>
          <w:rFonts w:ascii="Book Antiqua" w:hAnsi="Book Antiqua"/>
          <w:sz w:val="24"/>
          <w:szCs w:val="24"/>
          <w:vertAlign w:val="superscript"/>
        </w:rPr>
        <w:t>[</w:t>
      </w:r>
      <w:r w:rsidR="00151E2C"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McAlister&lt;/Author&gt;&lt;Year&gt;2006&lt;/Year&gt;&lt;RecNum&gt;2764&lt;/RecNum&gt;&lt;IDText&gt;Cyclosporin versus tacrolimus as primary immunosuppressant after liver transplantation&lt;/IDText&gt;&lt;MDL Ref_Type="Abstract"&gt;&lt;Ref_Type&gt;Abstract&lt;/Ref_Type&gt;&lt;Ref_ID&gt;2764&lt;/Ref_ID&gt;&lt;Title_Primary&gt;Cyclosporin versus tacrolimus as primary immunosuppressant after liver transplantation&lt;/Title_Primary&gt;&lt;Authors_Primary&gt;McAlister,V.C.&lt;/Authors_Primary&gt;&lt;Authors_Primary&gt;Haddad,E.&lt;/Authors_Primary&gt;&lt;Authors_Primary&gt;Renouf,E.&lt;/Authors_Primary&gt;&lt;Authors_Primary&gt;Malthaner,R.&lt;/Authors_Primary&gt;&lt;Authors_Primary&gt;Kjaer,M.S.&lt;/Authors_Primary&gt;&lt;Authors_Primary&gt;Gluud,L.L.&lt;/Authors_Primary&gt;&lt;Date_Primary&gt;2006&lt;/Date_Primary&gt;&lt;Keywords&gt;Tacrolimus&lt;/Keywords&gt;&lt;Keywords&gt;Liver&lt;/Keywords&gt;&lt;Keywords&gt;Liver Transplantation&lt;/Keywords&gt;&lt;Keywords&gt;transplantation&lt;/Keywords&gt;&lt;Reprint&gt;Not in File&lt;/Reprint&gt;&lt;Start_Page&gt;1578&lt;/Start_Page&gt;&lt;End_Page&gt;1585&lt;/End_Page&gt;&lt;Periodical&gt;Am J Transplant&lt;/Periodical&gt;&lt;Volume&gt;6&lt;/Volume&gt;&lt;ZZ_JournalStdAbbrev&gt;&lt;f name="System"&gt;Am J Transplant&lt;/f&gt;&lt;/ZZ_JournalStdAbbrev&gt;&lt;ZZ_WorkformID&gt;4&lt;/ZZ_WorkformID&gt;&lt;/MDL&gt;&lt;/Cite&gt;&lt;/Refman&gt;</w:instrText>
      </w:r>
      <w:r w:rsidR="00151E2C" w:rsidRPr="009902E7">
        <w:rPr>
          <w:rFonts w:ascii="Book Antiqua" w:hAnsi="Book Antiqua"/>
          <w:sz w:val="24"/>
          <w:szCs w:val="24"/>
        </w:rPr>
        <w:fldChar w:fldCharType="separate"/>
      </w:r>
      <w:r w:rsidR="00151E2C" w:rsidRPr="009902E7">
        <w:rPr>
          <w:rFonts w:ascii="Book Antiqua" w:hAnsi="Book Antiqua"/>
          <w:noProof/>
          <w:sz w:val="24"/>
          <w:szCs w:val="24"/>
          <w:vertAlign w:val="superscript"/>
        </w:rPr>
        <w:t>31</w:t>
      </w:r>
      <w:r w:rsidR="00151E2C" w:rsidRPr="009902E7">
        <w:rPr>
          <w:rFonts w:ascii="Book Antiqua" w:hAnsi="Book Antiqua"/>
          <w:sz w:val="24"/>
          <w:szCs w:val="24"/>
        </w:rPr>
        <w:fldChar w:fldCharType="end"/>
      </w:r>
      <w:r w:rsidR="00151E2C" w:rsidRPr="009902E7">
        <w:rPr>
          <w:rFonts w:ascii="Book Antiqua" w:hAnsi="Book Antiqua"/>
          <w:sz w:val="24"/>
          <w:szCs w:val="24"/>
          <w:vertAlign w:val="superscript"/>
        </w:rPr>
        <w:t>]</w:t>
      </w:r>
      <w:r w:rsidR="00151E2C" w:rsidRPr="009902E7">
        <w:rPr>
          <w:rFonts w:ascii="Book Antiqua" w:hAnsi="Book Antiqua"/>
          <w:sz w:val="24"/>
          <w:szCs w:val="24"/>
        </w:rPr>
        <w:t xml:space="preserve"> and that acute cellular rejection can drive rPSC (Table 4)</w:t>
      </w:r>
      <w:r w:rsidR="00151E2C" w:rsidRPr="009902E7">
        <w:rPr>
          <w:rFonts w:ascii="Book Antiqua" w:hAnsi="Book Antiqua"/>
          <w:sz w:val="24"/>
          <w:szCs w:val="24"/>
          <w:vertAlign w:val="superscript"/>
        </w:rPr>
        <w:t>[</w:t>
      </w:r>
      <w:r w:rsidR="00151E2C" w:rsidRPr="009902E7">
        <w:rPr>
          <w:rFonts w:ascii="Book Antiqua" w:hAnsi="Book Antiqua"/>
          <w:sz w:val="24"/>
          <w:szCs w:val="24"/>
        </w:rPr>
        <w:fldChar w:fldCharType="begin">
          <w:fldData xml:space="preserve">PFJlZm1hbj48Q2l0ZT48QXV0aG9yPk1vbmNyaWVmPC9BdXRob3I+PFllYXI+MjAxMDwvWWVhcj48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1vbmNyaWVmPC9BdXRob3I+PFllYXI+MjAxMDwvWWVhcj48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151E2C" w:rsidRPr="009902E7">
        <w:rPr>
          <w:rFonts w:ascii="Book Antiqua" w:hAnsi="Book Antiqua"/>
          <w:sz w:val="24"/>
          <w:szCs w:val="24"/>
        </w:rPr>
      </w:r>
      <w:r w:rsidR="00151E2C" w:rsidRPr="009902E7">
        <w:rPr>
          <w:rFonts w:ascii="Book Antiqua" w:hAnsi="Book Antiqua"/>
          <w:sz w:val="24"/>
          <w:szCs w:val="24"/>
        </w:rPr>
        <w:fldChar w:fldCharType="separate"/>
      </w:r>
      <w:r w:rsidR="00151E2C" w:rsidRPr="009902E7">
        <w:rPr>
          <w:rFonts w:ascii="Book Antiqua" w:hAnsi="Book Antiqua"/>
          <w:noProof/>
          <w:sz w:val="24"/>
          <w:szCs w:val="24"/>
          <w:vertAlign w:val="superscript"/>
        </w:rPr>
        <w:t>24</w:t>
      </w:r>
      <w:r w:rsidRPr="009902E7">
        <w:rPr>
          <w:rFonts w:ascii="Book Antiqua" w:hAnsi="Book Antiqua"/>
          <w:noProof/>
          <w:sz w:val="24"/>
          <w:szCs w:val="24"/>
          <w:vertAlign w:val="superscript"/>
        </w:rPr>
        <w:t>,</w:t>
      </w:r>
      <w:r w:rsidR="00151E2C" w:rsidRPr="009902E7">
        <w:rPr>
          <w:rFonts w:ascii="Book Antiqua" w:hAnsi="Book Antiqua"/>
          <w:noProof/>
          <w:sz w:val="24"/>
          <w:szCs w:val="24"/>
          <w:vertAlign w:val="superscript"/>
        </w:rPr>
        <w:t>33</w:t>
      </w:r>
      <w:r w:rsidR="00151E2C" w:rsidRPr="009902E7">
        <w:rPr>
          <w:rFonts w:ascii="Book Antiqua" w:hAnsi="Book Antiqua"/>
          <w:sz w:val="24"/>
          <w:szCs w:val="24"/>
        </w:rPr>
        <w:fldChar w:fldCharType="end"/>
      </w:r>
      <w:r w:rsidR="00151E2C" w:rsidRPr="009902E7">
        <w:rPr>
          <w:rFonts w:ascii="Book Antiqua" w:hAnsi="Book Antiqua"/>
          <w:sz w:val="24"/>
          <w:szCs w:val="24"/>
          <w:vertAlign w:val="superscript"/>
        </w:rPr>
        <w:t>]</w:t>
      </w:r>
      <w:r w:rsidR="00151E2C" w:rsidRPr="009902E7">
        <w:rPr>
          <w:rFonts w:ascii="Book Antiqua" w:hAnsi="Book Antiqua"/>
          <w:sz w:val="24"/>
          <w:szCs w:val="24"/>
        </w:rPr>
        <w:t xml:space="preserve">, one would choose tacrolimus as the preferred immunosuppressive regimen with regard to prevention of rPSC. It remains possible that the significance of cylosporine A as a risk factor for rPSC was lost in the work of Ravikumar </w:t>
      </w:r>
      <w:r w:rsidR="00151E2C" w:rsidRPr="009902E7">
        <w:rPr>
          <w:rFonts w:ascii="Book Antiqua" w:hAnsi="Book Antiqua"/>
          <w:i/>
          <w:sz w:val="24"/>
          <w:szCs w:val="24"/>
        </w:rPr>
        <w:t>et al</w:t>
      </w:r>
      <w:r w:rsidRPr="009902E7">
        <w:rPr>
          <w:rFonts w:ascii="Book Antiqua" w:hAnsi="Book Antiqua"/>
          <w:sz w:val="24"/>
          <w:szCs w:val="24"/>
          <w:vertAlign w:val="superscript"/>
        </w:rPr>
        <w:t>[</w:t>
      </w:r>
      <w:r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L1JlZm1h
bj4A
</w:fldData>
        </w:fldChar>
      </w:r>
      <w:r w:rsidRPr="009902E7">
        <w:rPr>
          <w:rFonts w:ascii="Book Antiqua" w:hAnsi="Book Antiqua"/>
          <w:sz w:val="24"/>
          <w:szCs w:val="24"/>
        </w:rPr>
        <w:instrText xml:space="preserve"> ADDIN REFMGR.CITE </w:instrText>
      </w:r>
      <w:r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L1JlZm1h
bj4A
</w:fldData>
        </w:fldChar>
      </w:r>
      <w:r w:rsidRPr="009902E7">
        <w:rPr>
          <w:rFonts w:ascii="Book Antiqua" w:hAnsi="Book Antiqua"/>
          <w:sz w:val="24"/>
          <w:szCs w:val="24"/>
        </w:rPr>
        <w:instrText xml:space="preserve"> ADDIN EN.CITE.DATA </w:instrText>
      </w:r>
      <w:r w:rsidRPr="009902E7">
        <w:rPr>
          <w:rFonts w:ascii="Book Antiqua" w:hAnsi="Book Antiqua"/>
          <w:sz w:val="24"/>
          <w:szCs w:val="24"/>
        </w:rPr>
      </w:r>
      <w:r w:rsidRPr="009902E7">
        <w:rPr>
          <w:rFonts w:ascii="Book Antiqua" w:hAnsi="Book Antiqua"/>
          <w:sz w:val="24"/>
          <w:szCs w:val="24"/>
        </w:rPr>
        <w:fldChar w:fldCharType="end"/>
      </w:r>
      <w:r w:rsidRPr="009902E7">
        <w:rPr>
          <w:rFonts w:ascii="Book Antiqua" w:hAnsi="Book Antiqua"/>
          <w:sz w:val="24"/>
          <w:szCs w:val="24"/>
        </w:rPr>
      </w:r>
      <w:r w:rsidRPr="009902E7">
        <w:rPr>
          <w:rFonts w:ascii="Book Antiqua" w:hAnsi="Book Antiqua"/>
          <w:sz w:val="24"/>
          <w:szCs w:val="24"/>
        </w:rPr>
        <w:fldChar w:fldCharType="separate"/>
      </w:r>
      <w:r w:rsidRPr="009902E7">
        <w:rPr>
          <w:rFonts w:ascii="Book Antiqua" w:hAnsi="Book Antiqua"/>
          <w:noProof/>
          <w:sz w:val="24"/>
          <w:szCs w:val="24"/>
          <w:vertAlign w:val="superscript"/>
        </w:rPr>
        <w:t>25</w:t>
      </w:r>
      <w:r w:rsidRPr="009902E7">
        <w:rPr>
          <w:rFonts w:ascii="Book Antiqua" w:hAnsi="Book Antiqua"/>
          <w:sz w:val="24"/>
          <w:szCs w:val="24"/>
        </w:rPr>
        <w:fldChar w:fldCharType="end"/>
      </w:r>
      <w:r w:rsidRPr="009902E7">
        <w:rPr>
          <w:rFonts w:ascii="Book Antiqua" w:hAnsi="Book Antiqua"/>
          <w:sz w:val="24"/>
          <w:szCs w:val="24"/>
          <w:vertAlign w:val="superscript"/>
        </w:rPr>
        <w:t>]</w:t>
      </w:r>
      <w:r w:rsidRPr="009902E7">
        <w:rPr>
          <w:rFonts w:ascii="Book Antiqua" w:hAnsi="Book Antiqua"/>
          <w:sz w:val="24"/>
          <w:szCs w:val="24"/>
        </w:rPr>
        <w:t xml:space="preserve"> </w:t>
      </w:r>
      <w:r w:rsidR="00151E2C" w:rsidRPr="009902E7">
        <w:rPr>
          <w:rFonts w:ascii="Book Antiqua" w:hAnsi="Book Antiqua"/>
          <w:sz w:val="24"/>
          <w:szCs w:val="24"/>
        </w:rPr>
        <w:t>due to high statistical dependence with another variable, something that could be further investigated by Spearman’s rank correlations in future studies</w:t>
      </w:r>
      <w:r w:rsidR="00151E2C" w:rsidRPr="009902E7">
        <w:rPr>
          <w:rFonts w:ascii="Book Antiqua" w:hAnsi="Book Antiqua"/>
          <w:sz w:val="24"/>
          <w:szCs w:val="24"/>
          <w:vertAlign w:val="superscript"/>
        </w:rPr>
        <w:t>[</w:t>
      </w:r>
      <w:r w:rsidR="00151E2C"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Lehman&lt;/Author&gt;&lt;Year&gt;2005&lt;/Year&gt;&lt;RecNum&gt;2767&lt;/RecNum&gt;&lt;IDText&gt;JMP for basic univariate and multivariate statistics: a step-by-step guide&lt;/IDText&gt;&lt;MDL Ref_Type="Book, Whole"&gt;&lt;Ref_Type&gt;Book, Whole&lt;/Ref_Type&gt;&lt;Ref_ID&gt;2767&lt;/Ref_ID&gt;&lt;Title_Primary&gt;JMP for basic univariate and multivariate statistics: a step-by-step guide&lt;/Title_Primary&gt;&lt;Authors_Primary&gt;Lehman,Ann&lt;/Authors_Primary&gt;&lt;Authors_Primary&gt;O&amp;apos;Rourke,Norm&lt;/Authors_Primary&gt;&lt;Authors_Primary&gt;Hatcher,Larry&lt;/Authors_Primary&gt;&lt;Authors_Primary&gt;Stepanski,Edward&lt;/Authors_Primary&gt;&lt;Date_Primary&gt;2005&lt;/Date_Primary&gt;&lt;Reprint&gt;Not in File&lt;/Reprint&gt;&lt;Pub_Place&gt;Cary, NC&lt;/Pub_Place&gt;&lt;Publisher&gt;SAS&lt;/Publisher&gt;&lt;ZZ_WorkformID&gt;2&lt;/ZZ_WorkformID&gt;&lt;/MDL&gt;&lt;/Cite&gt;&lt;/Refman&gt;</w:instrText>
      </w:r>
      <w:r w:rsidR="00151E2C" w:rsidRPr="009902E7">
        <w:rPr>
          <w:rFonts w:ascii="Book Antiqua" w:hAnsi="Book Antiqua"/>
          <w:sz w:val="24"/>
          <w:szCs w:val="24"/>
        </w:rPr>
        <w:fldChar w:fldCharType="separate"/>
      </w:r>
      <w:r w:rsidR="00151E2C" w:rsidRPr="009902E7">
        <w:rPr>
          <w:rFonts w:ascii="Book Antiqua" w:hAnsi="Book Antiqua"/>
          <w:noProof/>
          <w:sz w:val="24"/>
          <w:szCs w:val="24"/>
          <w:vertAlign w:val="superscript"/>
        </w:rPr>
        <w:t>34</w:t>
      </w:r>
      <w:r w:rsidR="00151E2C" w:rsidRPr="009902E7">
        <w:rPr>
          <w:rFonts w:ascii="Book Antiqua" w:hAnsi="Book Antiqua"/>
          <w:sz w:val="24"/>
          <w:szCs w:val="24"/>
        </w:rPr>
        <w:fldChar w:fldCharType="end"/>
      </w:r>
      <w:r w:rsidR="00151E2C" w:rsidRPr="009902E7">
        <w:rPr>
          <w:rFonts w:ascii="Book Antiqua" w:hAnsi="Book Antiqua"/>
          <w:sz w:val="24"/>
          <w:szCs w:val="24"/>
          <w:vertAlign w:val="superscript"/>
        </w:rPr>
        <w:t>]</w:t>
      </w:r>
      <w:r w:rsidR="00151E2C" w:rsidRPr="009902E7">
        <w:rPr>
          <w:rFonts w:ascii="Book Antiqua" w:hAnsi="Book Antiqua"/>
          <w:sz w:val="24"/>
          <w:szCs w:val="24"/>
        </w:rPr>
        <w:t>.</w:t>
      </w:r>
    </w:p>
    <w:p w14:paraId="3F3DB046" w14:textId="7516BA7C" w:rsidR="00151E2C" w:rsidRPr="009902E7" w:rsidRDefault="00752388">
      <w:pPr>
        <w:adjustRightInd w:val="0"/>
        <w:snapToGrid w:val="0"/>
        <w:spacing w:after="0" w:line="360" w:lineRule="auto"/>
        <w:jc w:val="both"/>
        <w:rPr>
          <w:rFonts w:ascii="Book Antiqua" w:hAnsi="Book Antiqua"/>
          <w:sz w:val="24"/>
          <w:szCs w:val="24"/>
        </w:rPr>
      </w:pPr>
      <w:r w:rsidRPr="009902E7">
        <w:rPr>
          <w:rFonts w:ascii="Book Antiqua" w:hAnsi="Book Antiqua"/>
          <w:sz w:val="24"/>
          <w:szCs w:val="24"/>
        </w:rPr>
        <w:t xml:space="preserve">  </w:t>
      </w:r>
      <w:r w:rsidR="00151E2C" w:rsidRPr="009902E7">
        <w:rPr>
          <w:rFonts w:ascii="Book Antiqua" w:hAnsi="Book Antiqua"/>
          <w:sz w:val="24"/>
          <w:szCs w:val="24"/>
        </w:rPr>
        <w:t>Suggestions have been made that the selection of better quality grafts could aid in preventing PSC</w:t>
      </w:r>
      <w:r w:rsidR="008842FF" w:rsidRPr="009902E7">
        <w:rPr>
          <w:rFonts w:ascii="Book Antiqua" w:hAnsi="Book Antiqua"/>
          <w:sz w:val="24"/>
          <w:szCs w:val="24"/>
          <w:vertAlign w:val="superscript"/>
        </w:rPr>
        <w:t>[</w:t>
      </w:r>
      <w:r w:rsidR="00151E2C" w:rsidRPr="009902E7">
        <w:rPr>
          <w:rFonts w:ascii="Book Antiqua" w:hAnsi="Book Antiqua"/>
          <w:sz w:val="24"/>
          <w:szCs w:val="24"/>
        </w:rPr>
        <w:fldChar w:fldCharType="begin">
          <w:fldData xml:space="preserve">PFJlZm1hbj48Q2l0ZT48QXV0aG9yPkdlbGxleTwvQXV0aG9yPjxZZWFyPjIwMTQ8L1llYXI+PFJl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dlbGxleTwvQXV0aG9yPjxZZWFyPjIwMTQ8L1llYXI+PFJl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151E2C" w:rsidRPr="009902E7">
        <w:rPr>
          <w:rFonts w:ascii="Book Antiqua" w:hAnsi="Book Antiqua"/>
          <w:sz w:val="24"/>
          <w:szCs w:val="24"/>
        </w:rPr>
      </w:r>
      <w:r w:rsidR="00151E2C" w:rsidRPr="009902E7">
        <w:rPr>
          <w:rFonts w:ascii="Book Antiqua" w:hAnsi="Book Antiqua"/>
          <w:sz w:val="24"/>
          <w:szCs w:val="24"/>
        </w:rPr>
        <w:fldChar w:fldCharType="separate"/>
      </w:r>
      <w:r w:rsidR="00151E2C" w:rsidRPr="009902E7">
        <w:rPr>
          <w:rFonts w:ascii="Book Antiqua" w:hAnsi="Book Antiqua"/>
          <w:noProof/>
          <w:sz w:val="24"/>
          <w:szCs w:val="24"/>
          <w:vertAlign w:val="superscript"/>
        </w:rPr>
        <w:t>22</w:t>
      </w:r>
      <w:r w:rsidRPr="009902E7">
        <w:rPr>
          <w:rFonts w:ascii="Book Antiqua" w:hAnsi="Book Antiqua"/>
          <w:noProof/>
          <w:sz w:val="24"/>
          <w:szCs w:val="24"/>
          <w:vertAlign w:val="superscript"/>
        </w:rPr>
        <w:t>,</w:t>
      </w:r>
      <w:r w:rsidR="00151E2C" w:rsidRPr="009902E7">
        <w:rPr>
          <w:rFonts w:ascii="Book Antiqua" w:hAnsi="Book Antiqua"/>
          <w:noProof/>
          <w:sz w:val="24"/>
          <w:szCs w:val="24"/>
          <w:vertAlign w:val="superscript"/>
        </w:rPr>
        <w:t>23</w:t>
      </w:r>
      <w:r w:rsidRPr="009902E7">
        <w:rPr>
          <w:rFonts w:ascii="Book Antiqua" w:hAnsi="Book Antiqua"/>
          <w:noProof/>
          <w:sz w:val="24"/>
          <w:szCs w:val="24"/>
          <w:vertAlign w:val="superscript"/>
        </w:rPr>
        <w:t>,</w:t>
      </w:r>
      <w:r w:rsidR="00151E2C" w:rsidRPr="009902E7">
        <w:rPr>
          <w:rFonts w:ascii="Book Antiqua" w:hAnsi="Book Antiqua"/>
          <w:noProof/>
          <w:sz w:val="24"/>
          <w:szCs w:val="24"/>
          <w:vertAlign w:val="superscript"/>
        </w:rPr>
        <w:t>25</w:t>
      </w:r>
      <w:r w:rsidR="00151E2C" w:rsidRPr="009902E7">
        <w:rPr>
          <w:rFonts w:ascii="Book Antiqua" w:hAnsi="Book Antiqua"/>
          <w:sz w:val="24"/>
          <w:szCs w:val="24"/>
        </w:rPr>
        <w:fldChar w:fldCharType="end"/>
      </w:r>
      <w:r w:rsidR="008842FF" w:rsidRPr="009902E7">
        <w:rPr>
          <w:rFonts w:ascii="Book Antiqua" w:hAnsi="Book Antiqua"/>
          <w:sz w:val="24"/>
          <w:szCs w:val="24"/>
          <w:vertAlign w:val="superscript"/>
        </w:rPr>
        <w:t>]</w:t>
      </w:r>
      <w:r w:rsidR="00151E2C" w:rsidRPr="009902E7">
        <w:rPr>
          <w:rFonts w:ascii="Book Antiqua" w:hAnsi="Book Antiqua"/>
          <w:sz w:val="24"/>
          <w:szCs w:val="24"/>
        </w:rPr>
        <w:t>; however, the translation of such an approach might prove difficult in the era of organ shortage as more marginal grafts are utilized to expand the donor pool</w:t>
      </w:r>
      <w:r w:rsidR="00151E2C" w:rsidRPr="009902E7">
        <w:rPr>
          <w:rFonts w:ascii="Book Antiqua" w:hAnsi="Book Antiqua"/>
          <w:sz w:val="24"/>
          <w:szCs w:val="24"/>
          <w:vertAlign w:val="superscript"/>
        </w:rPr>
        <w:t>[</w:t>
      </w:r>
      <w:r w:rsidR="00151E2C"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Attia&lt;/Author&gt;&lt;Year&gt;2008&lt;/Year&gt;&lt;RecNum&gt;2759&lt;/RecNum&gt;&lt;IDText&gt;The marginal iver donor - an update.&lt;/IDText&gt;&lt;MDL Ref_Type="Journal"&gt;&lt;Ref_Type&gt;Journal&lt;/Ref_Type&gt;&lt;Ref_ID&gt;2759&lt;/Ref_ID&gt;&lt;Title_Primary&gt;The marginal iver donor - an update.&lt;/Title_Primary&gt;&lt;Authors_Primary&gt;Attia,Magdy&lt;/Authors_Primary&gt;&lt;Authors_Primary&gt;Silva,Michael A,&lt;/Authors_Primary&gt;&lt;Authors_Primary&gt;Mirza,Darius M.&lt;/Authors_Primary&gt;&lt;Date_Primary&gt;2008&lt;/Date_Primary&gt;&lt;Reprint&gt;Not in File&lt;/Reprint&gt;&lt;Start_Page&gt;713&lt;/Start_Page&gt;&lt;End_Page&gt;724&lt;/End_Page&gt;&lt;Periodical&gt;Transplant International&lt;/Periodical&gt;&lt;Volume&gt;21&lt;/Volume&gt;&lt;ZZ_JournalFull&gt;&lt;f name="System"&gt;Transplant International&lt;/f&gt;&lt;/ZZ_JournalFull&gt;&lt;ZZ_WorkformID&gt;1&lt;/ZZ_WorkformID&gt;&lt;/MDL&gt;&lt;/Cite&gt;&lt;/Refman&gt;</w:instrText>
      </w:r>
      <w:r w:rsidR="00151E2C" w:rsidRPr="009902E7">
        <w:rPr>
          <w:rFonts w:ascii="Book Antiqua" w:hAnsi="Book Antiqua"/>
          <w:sz w:val="24"/>
          <w:szCs w:val="24"/>
        </w:rPr>
        <w:fldChar w:fldCharType="separate"/>
      </w:r>
      <w:r w:rsidR="00151E2C" w:rsidRPr="009902E7">
        <w:rPr>
          <w:rFonts w:ascii="Book Antiqua" w:hAnsi="Book Antiqua"/>
          <w:noProof/>
          <w:sz w:val="24"/>
          <w:szCs w:val="24"/>
          <w:vertAlign w:val="superscript"/>
        </w:rPr>
        <w:t>35</w:t>
      </w:r>
      <w:r w:rsidR="00151E2C" w:rsidRPr="009902E7">
        <w:rPr>
          <w:rFonts w:ascii="Book Antiqua" w:hAnsi="Book Antiqua"/>
          <w:sz w:val="24"/>
          <w:szCs w:val="24"/>
        </w:rPr>
        <w:fldChar w:fldCharType="end"/>
      </w:r>
      <w:r w:rsidR="00151E2C" w:rsidRPr="009902E7">
        <w:rPr>
          <w:rFonts w:ascii="Book Antiqua" w:hAnsi="Book Antiqua"/>
          <w:sz w:val="24"/>
          <w:szCs w:val="24"/>
          <w:vertAlign w:val="superscript"/>
        </w:rPr>
        <w:t>]</w:t>
      </w:r>
      <w:r w:rsidR="00151E2C" w:rsidRPr="009902E7">
        <w:rPr>
          <w:rFonts w:ascii="Book Antiqua" w:hAnsi="Book Antiqua"/>
          <w:sz w:val="24"/>
          <w:szCs w:val="24"/>
        </w:rPr>
        <w:t>. It is especially recognized that the donor age has significantly increased over the past decades and continues to rise</w:t>
      </w:r>
      <w:r w:rsidR="00151E2C" w:rsidRPr="009902E7">
        <w:rPr>
          <w:rFonts w:ascii="Book Antiqua" w:hAnsi="Book Antiqua"/>
          <w:sz w:val="24"/>
          <w:szCs w:val="24"/>
          <w:vertAlign w:val="superscript"/>
        </w:rPr>
        <w:t>[</w:t>
      </w:r>
      <w:r w:rsidR="00151E2C"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Jochmans&lt;/Author&gt;&lt;Year&gt;2017&lt;/Year&gt;&lt;RecNum&gt;2761&lt;/RecNum&gt;&lt;IDText&gt;Adult liver allocation in Eurotransplant&lt;/IDText&gt;&lt;MDL Ref_Type="Journal"&gt;&lt;Ref_Type&gt;Journal&lt;/Ref_Type&gt;&lt;Ref_ID&gt;2761&lt;/Ref_ID&gt;&lt;Title_Primary&gt;Adult liver allocation in Eurotransplant&lt;/Title_Primary&gt;&lt;Authors_Primary&gt;Jochmans,Ina&lt;/Authors_Primary&gt;&lt;Authors_Primary&gt;van Rosmalen,Marieke&lt;/Authors_Primary&gt;&lt;Authors_Primary&gt;Pirenne,Jacques&lt;/Authors_Primary&gt;&lt;Authors_Primary&gt;Samuel,Undine&lt;/Authors_Primary&gt;&lt;Date_Primary&gt;2017&lt;/Date_Primary&gt;&lt;Keywords&gt;Liver&lt;/Keywords&gt;&lt;Reprint&gt;Not in File&lt;/Reprint&gt;&lt;Start_Page&gt;1550&lt;/Start_Page&gt;&lt;Periodical&gt;Transplantation&lt;/Periodical&gt;&lt;Volume&gt;101&lt;/Volume&gt;&lt;Issue&gt;1542&lt;/Issue&gt;&lt;ZZ_JournalStdAbbrev&gt;&lt;f name="System"&gt;Transplantation&lt;/f&gt;&lt;/ZZ_JournalStdAbbrev&gt;&lt;ZZ_WorkformID&gt;1&lt;/ZZ_WorkformID&gt;&lt;/MDL&gt;&lt;/Cite&gt;&lt;/Refman&gt;</w:instrText>
      </w:r>
      <w:r w:rsidR="00151E2C" w:rsidRPr="009902E7">
        <w:rPr>
          <w:rFonts w:ascii="Book Antiqua" w:hAnsi="Book Antiqua"/>
          <w:sz w:val="24"/>
          <w:szCs w:val="24"/>
        </w:rPr>
        <w:fldChar w:fldCharType="separate"/>
      </w:r>
      <w:r w:rsidR="00151E2C" w:rsidRPr="009902E7">
        <w:rPr>
          <w:rFonts w:ascii="Book Antiqua" w:hAnsi="Book Antiqua"/>
          <w:noProof/>
          <w:sz w:val="24"/>
          <w:szCs w:val="24"/>
          <w:vertAlign w:val="superscript"/>
        </w:rPr>
        <w:t>36</w:t>
      </w:r>
      <w:r w:rsidR="00151E2C" w:rsidRPr="009902E7">
        <w:rPr>
          <w:rFonts w:ascii="Book Antiqua" w:hAnsi="Book Antiqua"/>
          <w:sz w:val="24"/>
          <w:szCs w:val="24"/>
        </w:rPr>
        <w:fldChar w:fldCharType="end"/>
      </w:r>
      <w:r w:rsidR="00151E2C" w:rsidRPr="009902E7">
        <w:rPr>
          <w:rFonts w:ascii="Book Antiqua" w:hAnsi="Book Antiqua"/>
          <w:sz w:val="24"/>
          <w:szCs w:val="24"/>
          <w:vertAlign w:val="superscript"/>
        </w:rPr>
        <w:t>]</w:t>
      </w:r>
      <w:r w:rsidR="00151E2C" w:rsidRPr="009902E7">
        <w:rPr>
          <w:rFonts w:ascii="Book Antiqua" w:hAnsi="Book Antiqua"/>
          <w:sz w:val="24"/>
          <w:szCs w:val="24"/>
        </w:rPr>
        <w:t>. The impact of new technologies such as normothermic machine perfusion of marginal liver grafts on rPSC will have to be awaited</w:t>
      </w:r>
      <w:r w:rsidR="00151E2C" w:rsidRPr="009902E7">
        <w:rPr>
          <w:rFonts w:ascii="Book Antiqua" w:hAnsi="Book Antiqua"/>
          <w:sz w:val="24"/>
          <w:szCs w:val="24"/>
          <w:vertAlign w:val="superscript"/>
        </w:rPr>
        <w:t>[</w:t>
      </w:r>
      <w:r w:rsidR="00151E2C"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Ravikumar&lt;/Author&gt;&lt;Year&gt;2015&lt;/Year&gt;&lt;RecNum&gt;2310&lt;/RecNum&gt;&lt;IDText&gt;Normothermic liver preservation: a new paradigm?&lt;/IDText&gt;&lt;MDL Ref_Type="Journal"&gt;&lt;Ref_Type&gt;Journal&lt;/Ref_Type&gt;&lt;Ref_ID&gt;2310&lt;/Ref_ID&gt;&lt;Title_Primary&gt;Normothermic liver preservation: a new paradigm?&lt;/Title_Primary&gt;&lt;Authors_Primary&gt;Ravikumar,R.&lt;/Authors_Primary&gt;&lt;Authors_Primary&gt;Leuvenink,H.&lt;/Authors_Primary&gt;&lt;Authors_Primary&gt;Friend,P.J.&lt;/Authors_Primary&gt;&lt;Date_Primary&gt;2015/6&lt;/Date_Primary&gt;&lt;Keywords&gt;injuries&lt;/Keywords&gt;&lt;Keywords&gt;Ischemia-reperfusion injury&lt;/Keywords&gt;&lt;Keywords&gt;Liver&lt;/Keywords&gt;&lt;Keywords&gt;Liver Transplantation&lt;/Keywords&gt;&lt;Keywords&gt;mortality&lt;/Keywords&gt;&lt;Keywords&gt;Organ Preservation&lt;/Keywords&gt;&lt;Keywords&gt;Perfusion&lt;/Keywords&gt;&lt;Keywords&gt;transplantation&lt;/Keywords&gt;&lt;Keywords&gt;Waiting Lists&lt;/Keywords&gt;&lt;Reprint&gt;Not in File&lt;/Reprint&gt;&lt;Start_Page&gt;690&lt;/Start_Page&gt;&lt;End_Page&gt;699&lt;/End_Page&gt;&lt;Periodical&gt;Transpl.Int.&lt;/Periodical&gt;&lt;Volume&gt;28&lt;/Volume&gt;&lt;Issue&gt;6&lt;/Issue&gt;&lt;Misc_3&gt;10.1111/tri.12576 [doi]&lt;/Misc_3&gt;&lt;Address&gt;Nuffield Department of Surgical Sciences, University of Oxford, Oxford, UK&amp;#xA;Groningen Transplant Center, University Medical Center, Groningen, The Netherlands&amp;#xA;Nuffield Department of Surgical Sciences, University of Oxford, Oxford, UK&lt;/Address&gt;&lt;Web_URL&gt;PM:25847684&lt;/Web_URL&gt;&lt;ZZ_JournalStdAbbrev&gt;&lt;f name="System"&gt;Transpl.Int.&lt;/f&gt;&lt;/ZZ_JournalStdAbbrev&gt;&lt;ZZ_WorkformID&gt;1&lt;/ZZ_WorkformID&gt;&lt;/MDL&gt;&lt;/Cite&gt;&lt;/Refman&gt;</w:instrText>
      </w:r>
      <w:r w:rsidR="00151E2C" w:rsidRPr="009902E7">
        <w:rPr>
          <w:rFonts w:ascii="Book Antiqua" w:hAnsi="Book Antiqua"/>
          <w:sz w:val="24"/>
          <w:szCs w:val="24"/>
        </w:rPr>
        <w:fldChar w:fldCharType="separate"/>
      </w:r>
      <w:r w:rsidR="00151E2C" w:rsidRPr="009902E7">
        <w:rPr>
          <w:rFonts w:ascii="Book Antiqua" w:hAnsi="Book Antiqua"/>
          <w:noProof/>
          <w:sz w:val="24"/>
          <w:szCs w:val="24"/>
          <w:vertAlign w:val="superscript"/>
        </w:rPr>
        <w:t>37</w:t>
      </w:r>
      <w:r w:rsidR="00151E2C" w:rsidRPr="009902E7">
        <w:rPr>
          <w:rFonts w:ascii="Book Antiqua" w:hAnsi="Book Antiqua"/>
          <w:sz w:val="24"/>
          <w:szCs w:val="24"/>
        </w:rPr>
        <w:fldChar w:fldCharType="end"/>
      </w:r>
      <w:r w:rsidR="00151E2C" w:rsidRPr="009902E7">
        <w:rPr>
          <w:rFonts w:ascii="Book Antiqua" w:hAnsi="Book Antiqua"/>
          <w:sz w:val="24"/>
          <w:szCs w:val="24"/>
          <w:vertAlign w:val="superscript"/>
        </w:rPr>
        <w:t>]</w:t>
      </w:r>
      <w:r w:rsidR="00151E2C" w:rsidRPr="009902E7">
        <w:rPr>
          <w:rFonts w:ascii="Book Antiqua" w:hAnsi="Book Antiqua"/>
          <w:sz w:val="24"/>
          <w:szCs w:val="24"/>
        </w:rPr>
        <w:t>. Yet, it is encouraging that newer studies have reported that liver grafts from donors after circulatory death can be safely utilized in LT candidates with PSC and, although the incidence of ischemic-type biliary lesions was increased in the donor group after circulatory death compared to donors after brain death, the incidence of anastomotic strictures or rPSC was not different between donor groups</w:t>
      </w:r>
      <w:r w:rsidR="00151E2C" w:rsidRPr="009902E7">
        <w:rPr>
          <w:rFonts w:ascii="Book Antiqua" w:hAnsi="Book Antiqua"/>
          <w:sz w:val="24"/>
          <w:szCs w:val="24"/>
          <w:vertAlign w:val="superscript"/>
        </w:rPr>
        <w:t>[</w:t>
      </w:r>
      <w:r w:rsidR="00151E2C"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Trivedi&lt;/Author&gt;&lt;Year&gt;2017&lt;/Year&gt;&lt;RecNum&gt;2760&lt;/RecNum&gt;&lt;IDText&gt;Clinical outcomes of donation after circulatory death liver transplantation in primary sclerosing cholangitis&lt;/IDText&gt;&lt;MDL Ref_Type="Journal"&gt;&lt;Ref_Type&gt;Journal&lt;/Ref_Type&gt;&lt;Ref_ID&gt;2760&lt;/Ref_ID&gt;&lt;Title_Primary&gt;Clinical outcomes of donation after circulatory death liver transplantation in primary sclerosing cholangitis&lt;/Title_Primary&gt;&lt;Authors_Primary&gt;Trivedi,Palak J.&lt;/Authors_Primary&gt;&lt;Authors_Primary&gt;Scalera,Irene&lt;/Authors_Primary&gt;&lt;Authors_Primary&gt;Slaney,E.&lt;/Authors_Primary&gt;&lt;Authors_Primary&gt;Laing,Richard&lt;/Authors_Primary&gt;&lt;Authors_Primary&gt;Gunson,Bridget&lt;/Authors_Primary&gt;&lt;Authors_Primary&gt;Hirschfield,Gideon&lt;/Authors_Primary&gt;&lt;Authors_Primary&gt;Schlegel,Andrea&lt;/Authors_Primary&gt;&lt;Authors_Primary&gt;Ferguson,James&lt;/Authors_Primary&gt;&lt;Authors_Primary&gt;Muiesan,Paolo&lt;/Authors_Primary&gt;&lt;Date_Primary&gt;2017&lt;/Date_Primary&gt;&lt;Keywords&gt;Death&lt;/Keywords&gt;&lt;Keywords&gt;Liver&lt;/Keywords&gt;&lt;Keywords&gt;Liver Transplantation&lt;/Keywords&gt;&lt;Keywords&gt;transplantation&lt;/Keywords&gt;&lt;Reprint&gt;Not in File&lt;/Reprint&gt;&lt;Start_Page&gt;957&lt;/Start_Page&gt;&lt;End_Page&gt;965&lt;/End_Page&gt;&lt;Periodical&gt;J Hepatol&lt;/Periodical&gt;&lt;Volume&gt;67&lt;/Volume&gt;&lt;Issue&gt;5&lt;/Issue&gt;&lt;ZZ_JournalFull&gt;&lt;f name="System"&gt;J Hepatol&lt;/f&gt;&lt;/ZZ_JournalFull&gt;&lt;ZZ_WorkformID&gt;1&lt;/ZZ_WorkformID&gt;&lt;/MDL&gt;&lt;/Cite&gt;&lt;/Refman&gt;</w:instrText>
      </w:r>
      <w:r w:rsidR="00151E2C" w:rsidRPr="009902E7">
        <w:rPr>
          <w:rFonts w:ascii="Book Antiqua" w:hAnsi="Book Antiqua"/>
          <w:sz w:val="24"/>
          <w:szCs w:val="24"/>
        </w:rPr>
        <w:fldChar w:fldCharType="separate"/>
      </w:r>
      <w:r w:rsidR="00151E2C" w:rsidRPr="009902E7">
        <w:rPr>
          <w:rFonts w:ascii="Book Antiqua" w:hAnsi="Book Antiqua"/>
          <w:noProof/>
          <w:sz w:val="24"/>
          <w:szCs w:val="24"/>
          <w:vertAlign w:val="superscript"/>
        </w:rPr>
        <w:t>38</w:t>
      </w:r>
      <w:r w:rsidR="00151E2C" w:rsidRPr="009902E7">
        <w:rPr>
          <w:rFonts w:ascii="Book Antiqua" w:hAnsi="Book Antiqua"/>
          <w:sz w:val="24"/>
          <w:szCs w:val="24"/>
        </w:rPr>
        <w:fldChar w:fldCharType="end"/>
      </w:r>
      <w:r w:rsidR="00151E2C" w:rsidRPr="009902E7">
        <w:rPr>
          <w:rFonts w:ascii="Book Antiqua" w:hAnsi="Book Antiqua"/>
          <w:sz w:val="24"/>
          <w:szCs w:val="24"/>
          <w:vertAlign w:val="superscript"/>
        </w:rPr>
        <w:t>]</w:t>
      </w:r>
      <w:r w:rsidR="00151E2C" w:rsidRPr="009902E7">
        <w:rPr>
          <w:rFonts w:ascii="Book Antiqua" w:hAnsi="Book Antiqua"/>
          <w:sz w:val="24"/>
          <w:szCs w:val="24"/>
        </w:rPr>
        <w:t xml:space="preserve">.  </w:t>
      </w:r>
    </w:p>
    <w:p w14:paraId="3F9BDCC3" w14:textId="7CF88C6B" w:rsidR="008842FF" w:rsidRPr="009902E7" w:rsidRDefault="00752388">
      <w:pPr>
        <w:adjustRightInd w:val="0"/>
        <w:snapToGrid w:val="0"/>
        <w:spacing w:after="0" w:line="360" w:lineRule="auto"/>
        <w:jc w:val="both"/>
        <w:rPr>
          <w:rFonts w:ascii="Book Antiqua" w:hAnsi="Book Antiqua"/>
          <w:sz w:val="24"/>
          <w:szCs w:val="24"/>
        </w:rPr>
      </w:pPr>
      <w:r w:rsidRPr="009902E7">
        <w:rPr>
          <w:rFonts w:ascii="Book Antiqua" w:hAnsi="Book Antiqua"/>
          <w:sz w:val="24"/>
          <w:szCs w:val="24"/>
        </w:rPr>
        <w:t xml:space="preserve">  </w:t>
      </w:r>
      <w:r w:rsidR="008842FF" w:rsidRPr="009902E7">
        <w:rPr>
          <w:rFonts w:ascii="Book Antiqua" w:hAnsi="Book Antiqua"/>
          <w:sz w:val="24"/>
          <w:szCs w:val="24"/>
        </w:rPr>
        <w:t>Considering the overall limitations in donor selection, the main targets in preventing rPSC appear to be factors in the management of the LT recipient such as frequently co-existing inflammatory bowel disease. Interestingly, it has been recently described that t</w:t>
      </w:r>
      <w:r w:rsidR="008842FF" w:rsidRPr="009902E7">
        <w:rPr>
          <w:rFonts w:ascii="Book Antiqua" w:hAnsi="Book Antiqua" w:cs="Arial"/>
          <w:color w:val="231F20"/>
          <w:sz w:val="24"/>
          <w:szCs w:val="24"/>
        </w:rPr>
        <w:t>he coexistence of both ulcerative colitis and PSC in the same patient is associated with an increased risk of native liver disease progression and either need for liver transplantation or death</w:t>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fldChar w:fldCharType="begin">
          <w:fldData xml:space="preserve">PFJlZm1hbj48Q2l0ZT48QXV0aG9yPldlaXNtdWxsZXI8L0F1dGhvcj48WWVhcj4yMDE3PC9ZZWFy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</w:fldData>
        </w:fldChar>
      </w:r>
      <w:r w:rsidR="0004713B" w:rsidRPr="009902E7">
        <w:rPr>
          <w:rFonts w:ascii="Book Antiqua" w:hAnsi="Book Antiqua" w:cs="Arial"/>
          <w:color w:val="231F20"/>
          <w:sz w:val="24"/>
          <w:szCs w:val="24"/>
        </w:rPr>
        <w:instrText xml:space="preserve"> ADDIN REFMGR.CITE </w:instrText>
      </w:r>
      <w:r w:rsidR="0004713B" w:rsidRPr="009902E7">
        <w:rPr>
          <w:rFonts w:ascii="Book Antiqua" w:hAnsi="Book Antiqua" w:cs="Arial"/>
          <w:color w:val="231F20"/>
          <w:sz w:val="24"/>
          <w:szCs w:val="24"/>
        </w:rPr>
        <w:fldChar w:fldCharType="begin">
          <w:fldData xml:space="preserve">PFJlZm1hbj48Q2l0ZT48QXV0aG9yPldlaXNtdWxsZXI8L0F1dGhvcj48WWVhcj4yMDE3PC9ZZWFy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</w:fldData>
        </w:fldChar>
      </w:r>
      <w:r w:rsidR="0004713B" w:rsidRPr="009902E7">
        <w:rPr>
          <w:rFonts w:ascii="Book Antiqua" w:hAnsi="Book Antiqua" w:cs="Arial"/>
          <w:color w:val="231F20"/>
          <w:sz w:val="24"/>
          <w:szCs w:val="24"/>
        </w:rPr>
        <w:instrText xml:space="preserve"> ADDIN EN.CITE.DATA </w:instrText>
      </w:r>
      <w:r w:rsidR="0004713B" w:rsidRPr="009902E7">
        <w:rPr>
          <w:rFonts w:ascii="Book Antiqua" w:hAnsi="Book Antiqua" w:cs="Arial"/>
          <w:color w:val="231F20"/>
          <w:sz w:val="24"/>
          <w:szCs w:val="24"/>
        </w:rPr>
      </w:r>
      <w:r w:rsidR="0004713B" w:rsidRPr="009902E7">
        <w:rPr>
          <w:rFonts w:ascii="Book Antiqua" w:hAnsi="Book Antiqua" w:cs="Arial"/>
          <w:color w:val="231F20"/>
          <w:sz w:val="24"/>
          <w:szCs w:val="24"/>
        </w:rPr>
        <w:fldChar w:fldCharType="end"/>
      </w:r>
      <w:r w:rsidR="008842FF" w:rsidRPr="009902E7">
        <w:rPr>
          <w:rFonts w:ascii="Book Antiqua" w:hAnsi="Book Antiqua" w:cs="Arial"/>
          <w:color w:val="231F20"/>
          <w:sz w:val="24"/>
          <w:szCs w:val="24"/>
        </w:rPr>
      </w:r>
      <w:r w:rsidR="008842FF" w:rsidRPr="009902E7">
        <w:rPr>
          <w:rFonts w:ascii="Book Antiqua" w:hAnsi="Book Antiqua" w:cs="Arial"/>
          <w:color w:val="231F20"/>
          <w:sz w:val="24"/>
          <w:szCs w:val="24"/>
        </w:rPr>
        <w:fldChar w:fldCharType="separate"/>
      </w:r>
      <w:r w:rsidR="008842FF" w:rsidRPr="009902E7">
        <w:rPr>
          <w:rFonts w:ascii="Book Antiqua" w:hAnsi="Book Antiqua" w:cs="Arial"/>
          <w:noProof/>
          <w:color w:val="231F20"/>
          <w:sz w:val="24"/>
          <w:szCs w:val="24"/>
          <w:vertAlign w:val="superscript"/>
        </w:rPr>
        <w:t>39</w:t>
      </w:r>
      <w:r w:rsidR="008842FF" w:rsidRPr="009902E7">
        <w:rPr>
          <w:rFonts w:ascii="Book Antiqua" w:hAnsi="Book Antiqua" w:cs="Arial"/>
          <w:color w:val="231F20"/>
          <w:sz w:val="24"/>
          <w:szCs w:val="24"/>
        </w:rPr>
        <w:fldChar w:fldCharType="end"/>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t>. Given the overall increased incidence of IBD in rPSC, it may therefore be hypothesized that the same pathways that drive PSC in the non-transplant population are engaged in the development of rPSC after LT such as shared leukocyte recruitment pathways of the gut-liver axis</w:t>
      </w:r>
      <w:r w:rsidR="008842FF" w:rsidRPr="009902E7">
        <w:rPr>
          <w:rFonts w:ascii="Book Antiqua" w:hAnsi="Book Antiqua"/>
          <w:sz w:val="24"/>
          <w:szCs w:val="24"/>
          <w:vertAlign w:val="superscript"/>
        </w:rPr>
        <w:t>[</w:t>
      </w:r>
      <w:r w:rsidR="008842FF" w:rsidRPr="009902E7">
        <w:rPr>
          <w:rFonts w:ascii="Book Antiqua" w:hAnsi="Book Antiqua"/>
          <w:sz w:val="24"/>
          <w:szCs w:val="24"/>
          <w:vertAlign w:val="superscript"/>
        </w:rPr>
        <w:fldChar w:fldCharType="begin">
          <w:fldData xml:space="preserve">PFJlZm1hbj48Q2l0ZT48QXV0aG9yPkdyYW50PC9BdXRob3I+PFllYXI+MjAwMTwvWWVhcj48UmVj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=
</w:fldData>
        </w:fldChar>
      </w:r>
      <w:r w:rsidR="0004713B" w:rsidRPr="009902E7">
        <w:rPr>
          <w:rFonts w:ascii="Book Antiqua" w:hAnsi="Book Antiqua"/>
          <w:sz w:val="24"/>
          <w:szCs w:val="24"/>
          <w:vertAlign w:val="superscript"/>
        </w:rPr>
        <w:instrText xml:space="preserve"> ADDIN REFMGR.CITE </w:instrText>
      </w:r>
      <w:r w:rsidR="0004713B" w:rsidRPr="009902E7">
        <w:rPr>
          <w:rFonts w:ascii="Book Antiqua" w:hAnsi="Book Antiqua"/>
          <w:sz w:val="24"/>
          <w:szCs w:val="24"/>
          <w:vertAlign w:val="superscript"/>
        </w:rPr>
        <w:fldChar w:fldCharType="begin">
          <w:fldData xml:space="preserve">PFJlZm1hbj48Q2l0ZT48QXV0aG9yPkdyYW50PC9BdXRob3I+PFllYXI+MjAwMTwvWWVhcj48UmVj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=
</w:fldData>
        </w:fldChar>
      </w:r>
      <w:r w:rsidR="0004713B" w:rsidRPr="009902E7">
        <w:rPr>
          <w:rFonts w:ascii="Book Antiqua" w:hAnsi="Book Antiqua"/>
          <w:sz w:val="24"/>
          <w:szCs w:val="24"/>
          <w:vertAlign w:val="superscript"/>
        </w:rPr>
        <w:instrText xml:space="preserve"> ADDIN EN.CITE.DATA </w:instrText>
      </w:r>
      <w:r w:rsidR="0004713B" w:rsidRPr="009902E7">
        <w:rPr>
          <w:rFonts w:ascii="Book Antiqua" w:hAnsi="Book Antiqua"/>
          <w:sz w:val="24"/>
          <w:szCs w:val="24"/>
          <w:vertAlign w:val="superscript"/>
        </w:rPr>
      </w:r>
      <w:r w:rsidR="0004713B" w:rsidRPr="009902E7">
        <w:rPr>
          <w:rFonts w:ascii="Book Antiqua" w:hAnsi="Book Antiqua"/>
          <w:sz w:val="24"/>
          <w:szCs w:val="24"/>
          <w:vertAlign w:val="superscript"/>
        </w:rPr>
        <w:fldChar w:fldCharType="end"/>
      </w:r>
      <w:r w:rsidR="008842FF" w:rsidRPr="009902E7">
        <w:rPr>
          <w:rFonts w:ascii="Book Antiqua" w:hAnsi="Book Antiqua"/>
          <w:sz w:val="24"/>
          <w:szCs w:val="24"/>
          <w:vertAlign w:val="superscript"/>
        </w:rPr>
      </w:r>
      <w:r w:rsidR="008842FF" w:rsidRPr="009902E7">
        <w:rPr>
          <w:rFonts w:ascii="Book Antiqua" w:hAnsi="Book Antiqua"/>
          <w:sz w:val="24"/>
          <w:szCs w:val="24"/>
          <w:vertAlign w:val="superscript"/>
        </w:rPr>
        <w:fldChar w:fldCharType="separate"/>
      </w:r>
      <w:r w:rsidR="008842FF" w:rsidRPr="009902E7">
        <w:rPr>
          <w:rFonts w:ascii="Book Antiqua" w:hAnsi="Book Antiqua"/>
          <w:noProof/>
          <w:sz w:val="24"/>
          <w:szCs w:val="24"/>
          <w:vertAlign w:val="superscript"/>
        </w:rPr>
        <w:t>10</w:t>
      </w:r>
      <w:r w:rsidRPr="009902E7">
        <w:rPr>
          <w:rFonts w:ascii="Book Antiqua" w:hAnsi="Book Antiqua"/>
          <w:noProof/>
          <w:sz w:val="24"/>
          <w:szCs w:val="24"/>
          <w:vertAlign w:val="superscript"/>
        </w:rPr>
        <w:t>,</w:t>
      </w:r>
      <w:r w:rsidR="008842FF" w:rsidRPr="009902E7">
        <w:rPr>
          <w:rFonts w:ascii="Book Antiqua" w:hAnsi="Book Antiqua"/>
          <w:noProof/>
          <w:sz w:val="24"/>
          <w:szCs w:val="24"/>
          <w:vertAlign w:val="superscript"/>
        </w:rPr>
        <w:t>11</w:t>
      </w:r>
      <w:r w:rsidR="008842FF" w:rsidRPr="009902E7">
        <w:rPr>
          <w:rFonts w:ascii="Book Antiqua" w:hAnsi="Book Antiqua"/>
          <w:sz w:val="24"/>
          <w:szCs w:val="24"/>
          <w:vertAlign w:val="superscript"/>
        </w:rPr>
        <w:fldChar w:fldCharType="end"/>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t xml:space="preserve"> and bacterial translocation into the portal circulation </w:t>
      </w:r>
      <w:r w:rsidR="008842FF" w:rsidRPr="009902E7">
        <w:rPr>
          <w:rFonts w:ascii="Book Antiqua" w:hAnsi="Book Antiqua" w:cs="Arial"/>
          <w:color w:val="231F20"/>
          <w:sz w:val="24"/>
          <w:szCs w:val="24"/>
        </w:rPr>
        <w:lastRenderedPageBreak/>
        <w:t>from an inflamed gut</w:t>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fldChar w:fldCharType="begin"/>
      </w:r>
      <w:r w:rsidR="0004713B" w:rsidRPr="009902E7">
        <w:rPr>
          <w:rFonts w:ascii="Book Antiqua" w:hAnsi="Book Antiqua" w:cs="Arial"/>
          <w:color w:val="231F20"/>
          <w:sz w:val="24"/>
          <w:szCs w:val="24"/>
        </w:rPr>
        <w:instrText xml:space="preserve"> ADDIN REFMGR.CITE &lt;Refman&gt;&lt;Cite&gt;&lt;Author&gt;Trivedi&lt;/Author&gt;&lt;Year&gt;2016&lt;/Year&gt;&lt;RecNum&gt;2758&lt;/RecNum&gt;&lt;IDText&gt;Gut-liver immunity&lt;/IDText&gt;&lt;MDL Ref_Type="Journal"&gt;&lt;Ref_Type&gt;Journal&lt;/Ref_Type&gt;&lt;Ref_ID&gt;2758&lt;/Ref_ID&gt;&lt;Title_Primary&gt;Gut-liver immunity&lt;/Title_Primary&gt;&lt;Authors_Primary&gt;Trivedi,Palak J.&lt;/Authors_Primary&gt;&lt;Authors_Primary&gt;Adams,David H.&lt;/Authors_Primary&gt;&lt;Date_Primary&gt;2016&lt;/Date_Primary&gt;&lt;Keywords&gt;Immunity&lt;/Keywords&gt;&lt;Reprint&gt;Not in File&lt;/Reprint&gt;&lt;Start_Page&gt;1187&lt;/Start_Page&gt;&lt;End_Page&gt;1189&lt;/End_Page&gt;&lt;Periodical&gt;J Hepatol&lt;/Periodical&gt;&lt;Volume&gt;64&lt;/Volume&gt;&lt;ZZ_JournalFull&gt;&lt;f name="System"&gt;J Hepatol&lt;/f&gt;&lt;/ZZ_JournalFull&gt;&lt;ZZ_WorkformID&gt;1&lt;/ZZ_WorkformID&gt;&lt;/MDL&gt;&lt;/Cite&gt;&lt;/Refman&gt;</w:instrText>
      </w:r>
      <w:r w:rsidR="008842FF" w:rsidRPr="009902E7">
        <w:rPr>
          <w:rFonts w:ascii="Book Antiqua" w:hAnsi="Book Antiqua" w:cs="Arial"/>
          <w:color w:val="231F20"/>
          <w:sz w:val="24"/>
          <w:szCs w:val="24"/>
        </w:rPr>
        <w:fldChar w:fldCharType="separate"/>
      </w:r>
      <w:r w:rsidR="008842FF" w:rsidRPr="009902E7">
        <w:rPr>
          <w:rFonts w:ascii="Book Antiqua" w:hAnsi="Book Antiqua" w:cs="Arial"/>
          <w:noProof/>
          <w:color w:val="231F20"/>
          <w:sz w:val="24"/>
          <w:szCs w:val="24"/>
          <w:vertAlign w:val="superscript"/>
        </w:rPr>
        <w:t>9</w:t>
      </w:r>
      <w:r w:rsidR="008842FF" w:rsidRPr="009902E7">
        <w:rPr>
          <w:rFonts w:ascii="Book Antiqua" w:hAnsi="Book Antiqua" w:cs="Arial"/>
          <w:color w:val="231F20"/>
          <w:sz w:val="24"/>
          <w:szCs w:val="24"/>
        </w:rPr>
        <w:fldChar w:fldCharType="end"/>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t>.</w:t>
      </w:r>
      <w:r w:rsidR="008842FF" w:rsidRPr="009902E7">
        <w:rPr>
          <w:rFonts w:ascii="Book Antiqua" w:hAnsi="Book Antiqua" w:cs="Arial"/>
          <w:sz w:val="24"/>
          <w:szCs w:val="24"/>
        </w:rPr>
        <w:t xml:space="preserve"> While</w:t>
      </w:r>
      <w:r w:rsidR="008842FF" w:rsidRPr="009902E7">
        <w:rPr>
          <w:rFonts w:ascii="Book Antiqua" w:hAnsi="Book Antiqua" w:cs="Arial"/>
          <w:color w:val="231F20"/>
          <w:sz w:val="24"/>
          <w:szCs w:val="24"/>
        </w:rPr>
        <w:t xml:space="preserve"> it was reported that active colitis and the need for maintenance steroids (&gt; 3 mo), mainly reflecting UC activity and not graft dysfunction, significantly predispose to rPSC</w:t>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fldChar w:fldCharType="begin">
          <w:fldData xml:space="preserve">PFJlZm1hbj48Q2l0ZT48QXV0aG9yPkhpbGRlYnJhbmQ8L0F1dGhvcj48WWVhcj4yMDE2PC9ZZWFy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==
</w:fldData>
        </w:fldChar>
      </w:r>
      <w:r w:rsidR="0004713B" w:rsidRPr="009902E7">
        <w:rPr>
          <w:rFonts w:ascii="Book Antiqua" w:hAnsi="Book Antiqua" w:cs="Arial"/>
          <w:color w:val="231F20"/>
          <w:sz w:val="24"/>
          <w:szCs w:val="24"/>
        </w:rPr>
        <w:instrText xml:space="preserve"> ADDIN REFMGR.CITE </w:instrText>
      </w:r>
      <w:r w:rsidR="0004713B" w:rsidRPr="009902E7">
        <w:rPr>
          <w:rFonts w:ascii="Book Antiqua" w:hAnsi="Book Antiqua" w:cs="Arial"/>
          <w:color w:val="231F20"/>
          <w:sz w:val="24"/>
          <w:szCs w:val="24"/>
        </w:rPr>
        <w:fldChar w:fldCharType="begin">
          <w:fldData xml:space="preserve">PFJlZm1hbj48Q2l0ZT48QXV0aG9yPkhpbGRlYnJhbmQ8L0F1dGhvcj48WWVhcj4yMDE2PC9ZZWFy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==
</w:fldData>
        </w:fldChar>
      </w:r>
      <w:r w:rsidR="0004713B" w:rsidRPr="009902E7">
        <w:rPr>
          <w:rFonts w:ascii="Book Antiqua" w:hAnsi="Book Antiqua" w:cs="Arial"/>
          <w:color w:val="231F20"/>
          <w:sz w:val="24"/>
          <w:szCs w:val="24"/>
        </w:rPr>
        <w:instrText xml:space="preserve"> ADDIN EN.CITE.DATA </w:instrText>
      </w:r>
      <w:r w:rsidR="0004713B" w:rsidRPr="009902E7">
        <w:rPr>
          <w:rFonts w:ascii="Book Antiqua" w:hAnsi="Book Antiqua" w:cs="Arial"/>
          <w:color w:val="231F20"/>
          <w:sz w:val="24"/>
          <w:szCs w:val="24"/>
        </w:rPr>
      </w:r>
      <w:r w:rsidR="0004713B" w:rsidRPr="009902E7">
        <w:rPr>
          <w:rFonts w:ascii="Book Antiqua" w:hAnsi="Book Antiqua" w:cs="Arial"/>
          <w:color w:val="231F20"/>
          <w:sz w:val="24"/>
          <w:szCs w:val="24"/>
        </w:rPr>
        <w:fldChar w:fldCharType="end"/>
      </w:r>
      <w:r w:rsidR="008842FF" w:rsidRPr="009902E7">
        <w:rPr>
          <w:rFonts w:ascii="Book Antiqua" w:hAnsi="Book Antiqua" w:cs="Arial"/>
          <w:color w:val="231F20"/>
          <w:sz w:val="24"/>
          <w:szCs w:val="24"/>
        </w:rPr>
      </w:r>
      <w:r w:rsidR="008842FF" w:rsidRPr="009902E7">
        <w:rPr>
          <w:rFonts w:ascii="Book Antiqua" w:hAnsi="Book Antiqua" w:cs="Arial"/>
          <w:color w:val="231F20"/>
          <w:sz w:val="24"/>
          <w:szCs w:val="24"/>
        </w:rPr>
        <w:fldChar w:fldCharType="separate"/>
      </w:r>
      <w:r w:rsidR="008842FF" w:rsidRPr="009902E7">
        <w:rPr>
          <w:rFonts w:ascii="Book Antiqua" w:hAnsi="Book Antiqua" w:cs="Arial"/>
          <w:noProof/>
          <w:color w:val="231F20"/>
          <w:sz w:val="24"/>
          <w:szCs w:val="24"/>
          <w:vertAlign w:val="superscript"/>
        </w:rPr>
        <w:t>21</w:t>
      </w:r>
      <w:r w:rsidRPr="009902E7">
        <w:rPr>
          <w:rFonts w:ascii="Book Antiqua" w:hAnsi="Book Antiqua" w:cs="Arial"/>
          <w:noProof/>
          <w:color w:val="231F20"/>
          <w:sz w:val="24"/>
          <w:szCs w:val="24"/>
          <w:vertAlign w:val="superscript"/>
        </w:rPr>
        <w:t>,</w:t>
      </w:r>
      <w:r w:rsidR="008842FF" w:rsidRPr="009902E7">
        <w:rPr>
          <w:rFonts w:ascii="Book Antiqua" w:hAnsi="Book Antiqua" w:cs="Arial"/>
          <w:noProof/>
          <w:color w:val="231F20"/>
          <w:sz w:val="24"/>
          <w:szCs w:val="24"/>
          <w:vertAlign w:val="superscript"/>
        </w:rPr>
        <w:t>23</w:t>
      </w:r>
      <w:r w:rsidR="008842FF" w:rsidRPr="009902E7">
        <w:rPr>
          <w:rFonts w:ascii="Book Antiqua" w:hAnsi="Book Antiqua" w:cs="Arial"/>
          <w:color w:val="231F20"/>
          <w:sz w:val="24"/>
          <w:szCs w:val="24"/>
        </w:rPr>
        <w:fldChar w:fldCharType="end"/>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t xml:space="preserve">, the distinct impact of disease severity of IBD on rPSC has not been well assessed in the present studies. Cholongitas </w:t>
      </w:r>
      <w:r w:rsidR="008842FF" w:rsidRPr="009902E7">
        <w:rPr>
          <w:rFonts w:ascii="Book Antiqua" w:hAnsi="Book Antiqua" w:cs="Arial"/>
          <w:i/>
          <w:color w:val="231F20"/>
          <w:sz w:val="24"/>
          <w:szCs w:val="24"/>
        </w:rPr>
        <w:t>et al</w:t>
      </w:r>
      <w:r w:rsidRPr="009902E7">
        <w:rPr>
          <w:rFonts w:ascii="Book Antiqua" w:hAnsi="Book Antiqua"/>
          <w:sz w:val="24"/>
          <w:szCs w:val="24"/>
          <w:vertAlign w:val="superscript"/>
        </w:rPr>
        <w:t>[</w:t>
      </w:r>
      <w:r w:rsidRPr="009902E7">
        <w:rPr>
          <w:rFonts w:ascii="Book Antiqua" w:hAnsi="Book Antiqua" w:cs="Arial"/>
          <w:color w:val="231F20"/>
          <w:sz w:val="24"/>
          <w:szCs w:val="24"/>
        </w:rPr>
        <w:fldChar w:fldCharType="begin">
          <w:fldData xml:space="preserve">PFJlZm1hbj48Q2l0ZT48QXV0aG9yPkNob2xvbmdpdGFzPC9BdXRob3I+PFllYXI+MjAwODwvWWVh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</w:fldData>
        </w:fldChar>
      </w:r>
      <w:r w:rsidRPr="009902E7">
        <w:rPr>
          <w:rFonts w:ascii="Book Antiqua" w:hAnsi="Book Antiqua" w:cs="Arial"/>
          <w:color w:val="231F20"/>
          <w:sz w:val="24"/>
          <w:szCs w:val="24"/>
        </w:rPr>
        <w:instrText xml:space="preserve"> ADDIN REFMGR.CITE </w:instrText>
      </w:r>
      <w:r w:rsidRPr="009902E7">
        <w:rPr>
          <w:rFonts w:ascii="Book Antiqua" w:hAnsi="Book Antiqua" w:cs="Arial"/>
          <w:color w:val="231F20"/>
          <w:sz w:val="24"/>
          <w:szCs w:val="24"/>
        </w:rPr>
        <w:fldChar w:fldCharType="begin">
          <w:fldData xml:space="preserve">PFJlZm1hbj48Q2l0ZT48QXV0aG9yPkNob2xvbmdpdGFzPC9BdXRob3I+PFllYXI+MjAwODwvWWVh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</w:fldData>
        </w:fldChar>
      </w:r>
      <w:r w:rsidRPr="009902E7">
        <w:rPr>
          <w:rFonts w:ascii="Book Antiqua" w:hAnsi="Book Antiqua" w:cs="Arial"/>
          <w:color w:val="231F20"/>
          <w:sz w:val="24"/>
          <w:szCs w:val="24"/>
        </w:rPr>
        <w:instrText xml:space="preserve"> ADDIN EN.CITE.DATA </w:instrText>
      </w:r>
      <w:r w:rsidRPr="009902E7">
        <w:rPr>
          <w:rFonts w:ascii="Book Antiqua" w:hAnsi="Book Antiqua" w:cs="Arial"/>
          <w:color w:val="231F20"/>
          <w:sz w:val="24"/>
          <w:szCs w:val="24"/>
        </w:rPr>
      </w:r>
      <w:r w:rsidRPr="009902E7">
        <w:rPr>
          <w:rFonts w:ascii="Book Antiqua" w:hAnsi="Book Antiqua" w:cs="Arial"/>
          <w:color w:val="231F20"/>
          <w:sz w:val="24"/>
          <w:szCs w:val="24"/>
        </w:rPr>
        <w:fldChar w:fldCharType="end"/>
      </w:r>
      <w:r w:rsidRPr="009902E7">
        <w:rPr>
          <w:rFonts w:ascii="Book Antiqua" w:hAnsi="Book Antiqua" w:cs="Arial"/>
          <w:color w:val="231F20"/>
          <w:sz w:val="24"/>
          <w:szCs w:val="24"/>
        </w:rPr>
      </w:r>
      <w:r w:rsidRPr="009902E7">
        <w:rPr>
          <w:rFonts w:ascii="Book Antiqua" w:hAnsi="Book Antiqua" w:cs="Arial"/>
          <w:color w:val="231F20"/>
          <w:sz w:val="24"/>
          <w:szCs w:val="24"/>
        </w:rPr>
        <w:fldChar w:fldCharType="separate"/>
      </w:r>
      <w:r w:rsidRPr="009902E7">
        <w:rPr>
          <w:rFonts w:ascii="Book Antiqua" w:hAnsi="Book Antiqua" w:cs="Arial"/>
          <w:noProof/>
          <w:color w:val="231F20"/>
          <w:sz w:val="24"/>
          <w:szCs w:val="24"/>
          <w:vertAlign w:val="superscript"/>
        </w:rPr>
        <w:t>21</w:t>
      </w:r>
      <w:r w:rsidRPr="009902E7">
        <w:rPr>
          <w:rFonts w:ascii="Book Antiqua" w:hAnsi="Book Antiqua" w:cs="Arial"/>
          <w:color w:val="231F20"/>
          <w:sz w:val="24"/>
          <w:szCs w:val="24"/>
        </w:rPr>
        <w:fldChar w:fldCharType="end"/>
      </w:r>
      <w:r w:rsidRPr="009902E7">
        <w:rPr>
          <w:rFonts w:ascii="Book Antiqua" w:hAnsi="Book Antiqua"/>
          <w:sz w:val="24"/>
          <w:szCs w:val="24"/>
          <w:vertAlign w:val="superscript"/>
        </w:rPr>
        <w:t>]</w:t>
      </w:r>
      <w:r w:rsidR="008842FF" w:rsidRPr="009902E7">
        <w:rPr>
          <w:rFonts w:ascii="Book Antiqua" w:hAnsi="Book Antiqua" w:cs="Arial"/>
          <w:color w:val="231F20"/>
          <w:sz w:val="24"/>
          <w:szCs w:val="24"/>
        </w:rPr>
        <w:t xml:space="preserve"> are the only study that reported in more detail that UC disease extension (distal or total), UC activity </w:t>
      </w:r>
      <w:r w:rsidR="008842FF" w:rsidRPr="009902E7">
        <w:rPr>
          <w:rFonts w:ascii="Book Antiqua" w:hAnsi="Book Antiqua" w:cs="Arial"/>
          <w:i/>
          <w:color w:val="231F20"/>
          <w:sz w:val="24"/>
          <w:szCs w:val="24"/>
        </w:rPr>
        <w:t>per se</w:t>
      </w:r>
      <w:r w:rsidR="008842FF" w:rsidRPr="009902E7">
        <w:rPr>
          <w:rFonts w:ascii="Book Antiqua" w:hAnsi="Book Antiqua" w:cs="Arial"/>
          <w:color w:val="231F20"/>
          <w:sz w:val="24"/>
          <w:szCs w:val="24"/>
        </w:rPr>
        <w:t>, and the post-LT course of UC in terms of severity, number of admissions for UC and utilization of immunosuppression for UC exacerbation was not associated with rPSC. Controversy however exists about the clinical course of pre-existing IBD post-LT in general as conflicting data either point towards ameliorated bowel disease</w:t>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fldChar w:fldCharType="begin">
          <w:fldData xml:space="preserve">PFJlZm1hbj48Q2l0ZT48QXV0aG9yPk5hdmFuZWV0aGFuPC9BdXRob3I+PFllYXI+MjAxMjwvWWVh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</w:fldData>
        </w:fldChar>
      </w:r>
      <w:r w:rsidR="0004713B" w:rsidRPr="009902E7">
        <w:rPr>
          <w:rFonts w:ascii="Book Antiqua" w:hAnsi="Book Antiqua" w:cs="Arial"/>
          <w:color w:val="231F20"/>
          <w:sz w:val="24"/>
          <w:szCs w:val="24"/>
        </w:rPr>
        <w:instrText xml:space="preserve"> ADDIN REFMGR.CITE </w:instrText>
      </w:r>
      <w:r w:rsidR="0004713B" w:rsidRPr="009902E7">
        <w:rPr>
          <w:rFonts w:ascii="Book Antiqua" w:hAnsi="Book Antiqua" w:cs="Arial"/>
          <w:color w:val="231F20"/>
          <w:sz w:val="24"/>
          <w:szCs w:val="24"/>
        </w:rPr>
        <w:fldChar w:fldCharType="begin">
          <w:fldData xml:space="preserve">PFJlZm1hbj48Q2l0ZT48QXV0aG9yPk5hdmFuZWV0aGFuPC9BdXRob3I+PFllYXI+MjAxMjwvWWVh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</w:fldData>
        </w:fldChar>
      </w:r>
      <w:r w:rsidR="0004713B" w:rsidRPr="009902E7">
        <w:rPr>
          <w:rFonts w:ascii="Book Antiqua" w:hAnsi="Book Antiqua" w:cs="Arial"/>
          <w:color w:val="231F20"/>
          <w:sz w:val="24"/>
          <w:szCs w:val="24"/>
        </w:rPr>
        <w:instrText xml:space="preserve"> ADDIN EN.CITE.DATA </w:instrText>
      </w:r>
      <w:r w:rsidR="0004713B" w:rsidRPr="009902E7">
        <w:rPr>
          <w:rFonts w:ascii="Book Antiqua" w:hAnsi="Book Antiqua" w:cs="Arial"/>
          <w:color w:val="231F20"/>
          <w:sz w:val="24"/>
          <w:szCs w:val="24"/>
        </w:rPr>
      </w:r>
      <w:r w:rsidR="0004713B" w:rsidRPr="009902E7">
        <w:rPr>
          <w:rFonts w:ascii="Book Antiqua" w:hAnsi="Book Antiqua" w:cs="Arial"/>
          <w:color w:val="231F20"/>
          <w:sz w:val="24"/>
          <w:szCs w:val="24"/>
        </w:rPr>
        <w:fldChar w:fldCharType="end"/>
      </w:r>
      <w:r w:rsidR="008842FF" w:rsidRPr="009902E7">
        <w:rPr>
          <w:rFonts w:ascii="Book Antiqua" w:hAnsi="Book Antiqua" w:cs="Arial"/>
          <w:color w:val="231F20"/>
          <w:sz w:val="24"/>
          <w:szCs w:val="24"/>
        </w:rPr>
      </w:r>
      <w:r w:rsidR="008842FF" w:rsidRPr="009902E7">
        <w:rPr>
          <w:rFonts w:ascii="Book Antiqua" w:hAnsi="Book Antiqua" w:cs="Arial"/>
          <w:color w:val="231F20"/>
          <w:sz w:val="24"/>
          <w:szCs w:val="24"/>
        </w:rPr>
        <w:fldChar w:fldCharType="separate"/>
      </w:r>
      <w:r w:rsidR="008842FF" w:rsidRPr="009902E7">
        <w:rPr>
          <w:rFonts w:ascii="Book Antiqua" w:hAnsi="Book Antiqua" w:cs="Arial"/>
          <w:noProof/>
          <w:color w:val="231F20"/>
          <w:sz w:val="24"/>
          <w:szCs w:val="24"/>
          <w:vertAlign w:val="superscript"/>
        </w:rPr>
        <w:t>40</w:t>
      </w:r>
      <w:r w:rsidRPr="009902E7">
        <w:rPr>
          <w:rFonts w:ascii="Book Antiqua" w:hAnsi="Book Antiqua" w:cs="Arial"/>
          <w:noProof/>
          <w:color w:val="231F20"/>
          <w:sz w:val="24"/>
          <w:szCs w:val="24"/>
          <w:vertAlign w:val="superscript"/>
        </w:rPr>
        <w:t>,</w:t>
      </w:r>
      <w:r w:rsidR="008842FF" w:rsidRPr="009902E7">
        <w:rPr>
          <w:rFonts w:ascii="Book Antiqua" w:hAnsi="Book Antiqua" w:cs="Arial"/>
          <w:noProof/>
          <w:color w:val="231F20"/>
          <w:sz w:val="24"/>
          <w:szCs w:val="24"/>
          <w:vertAlign w:val="superscript"/>
        </w:rPr>
        <w:t>41</w:t>
      </w:r>
      <w:r w:rsidR="008842FF" w:rsidRPr="009902E7">
        <w:rPr>
          <w:rFonts w:ascii="Book Antiqua" w:hAnsi="Book Antiqua" w:cs="Arial"/>
          <w:color w:val="231F20"/>
          <w:sz w:val="24"/>
          <w:szCs w:val="24"/>
        </w:rPr>
        <w:fldChar w:fldCharType="end"/>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t xml:space="preserve"> or reports poorly-controlled IBD exacerbation</w:t>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fldChar w:fldCharType="begin">
          <w:fldData xml:space="preserve">PFJlZm1hbj48Q2l0ZT48QXV0aG9yPmRlIFZyaWVzPC9BdXRob3I+PFllYXI+MjAxNTwvWWVhcj48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</w:fldData>
        </w:fldChar>
      </w:r>
      <w:r w:rsidR="0004713B" w:rsidRPr="009902E7">
        <w:rPr>
          <w:rFonts w:ascii="Book Antiqua" w:hAnsi="Book Antiqua" w:cs="Arial"/>
          <w:color w:val="231F20"/>
          <w:sz w:val="24"/>
          <w:szCs w:val="24"/>
        </w:rPr>
        <w:instrText xml:space="preserve"> ADDIN REFMGR.CITE </w:instrText>
      </w:r>
      <w:r w:rsidR="0004713B" w:rsidRPr="009902E7">
        <w:rPr>
          <w:rFonts w:ascii="Book Antiqua" w:hAnsi="Book Antiqua" w:cs="Arial"/>
          <w:color w:val="231F20"/>
          <w:sz w:val="24"/>
          <w:szCs w:val="24"/>
        </w:rPr>
        <w:fldChar w:fldCharType="begin">
          <w:fldData xml:space="preserve">PFJlZm1hbj48Q2l0ZT48QXV0aG9yPmRlIFZyaWVzPC9BdXRob3I+PFllYXI+MjAxNTwvWWVhcj48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</w:fldData>
        </w:fldChar>
      </w:r>
      <w:r w:rsidR="0004713B" w:rsidRPr="009902E7">
        <w:rPr>
          <w:rFonts w:ascii="Book Antiqua" w:hAnsi="Book Antiqua" w:cs="Arial"/>
          <w:color w:val="231F20"/>
          <w:sz w:val="24"/>
          <w:szCs w:val="24"/>
        </w:rPr>
        <w:instrText xml:space="preserve"> ADDIN EN.CITE.DATA </w:instrText>
      </w:r>
      <w:r w:rsidR="0004713B" w:rsidRPr="009902E7">
        <w:rPr>
          <w:rFonts w:ascii="Book Antiqua" w:hAnsi="Book Antiqua" w:cs="Arial"/>
          <w:color w:val="231F20"/>
          <w:sz w:val="24"/>
          <w:szCs w:val="24"/>
        </w:rPr>
      </w:r>
      <w:r w:rsidR="0004713B" w:rsidRPr="009902E7">
        <w:rPr>
          <w:rFonts w:ascii="Book Antiqua" w:hAnsi="Book Antiqua" w:cs="Arial"/>
          <w:color w:val="231F20"/>
          <w:sz w:val="24"/>
          <w:szCs w:val="24"/>
        </w:rPr>
        <w:fldChar w:fldCharType="end"/>
      </w:r>
      <w:r w:rsidR="008842FF" w:rsidRPr="009902E7">
        <w:rPr>
          <w:rFonts w:ascii="Book Antiqua" w:hAnsi="Book Antiqua" w:cs="Arial"/>
          <w:color w:val="231F20"/>
          <w:sz w:val="24"/>
          <w:szCs w:val="24"/>
        </w:rPr>
      </w:r>
      <w:r w:rsidR="008842FF" w:rsidRPr="009902E7">
        <w:rPr>
          <w:rFonts w:ascii="Book Antiqua" w:hAnsi="Book Antiqua" w:cs="Arial"/>
          <w:color w:val="231F20"/>
          <w:sz w:val="24"/>
          <w:szCs w:val="24"/>
        </w:rPr>
        <w:fldChar w:fldCharType="separate"/>
      </w:r>
      <w:r w:rsidR="008842FF" w:rsidRPr="009902E7">
        <w:rPr>
          <w:rFonts w:ascii="Book Antiqua" w:hAnsi="Book Antiqua" w:cs="Arial"/>
          <w:noProof/>
          <w:color w:val="231F20"/>
          <w:sz w:val="24"/>
          <w:szCs w:val="24"/>
          <w:vertAlign w:val="superscript"/>
        </w:rPr>
        <w:t>42</w:t>
      </w:r>
      <w:r w:rsidRPr="009902E7">
        <w:rPr>
          <w:rFonts w:ascii="Book Antiqua" w:hAnsi="Book Antiqua" w:cs="Arial"/>
          <w:noProof/>
          <w:color w:val="231F20"/>
          <w:sz w:val="24"/>
          <w:szCs w:val="24"/>
          <w:vertAlign w:val="superscript"/>
        </w:rPr>
        <w:t>,</w:t>
      </w:r>
      <w:r w:rsidR="008842FF" w:rsidRPr="009902E7">
        <w:rPr>
          <w:rFonts w:ascii="Book Antiqua" w:hAnsi="Book Antiqua" w:cs="Arial"/>
          <w:noProof/>
          <w:color w:val="231F20"/>
          <w:sz w:val="24"/>
          <w:szCs w:val="24"/>
          <w:vertAlign w:val="superscript"/>
        </w:rPr>
        <w:t>43</w:t>
      </w:r>
      <w:r w:rsidR="008842FF" w:rsidRPr="009902E7">
        <w:rPr>
          <w:rFonts w:ascii="Book Antiqua" w:hAnsi="Book Antiqua" w:cs="Arial"/>
          <w:color w:val="231F20"/>
          <w:sz w:val="24"/>
          <w:szCs w:val="24"/>
        </w:rPr>
        <w:fldChar w:fldCharType="end"/>
      </w:r>
      <w:r w:rsidRPr="009902E7">
        <w:rPr>
          <w:rFonts w:ascii="Book Antiqua" w:hAnsi="Book Antiqua" w:cs="Arial"/>
          <w:color w:val="231F20"/>
          <w:sz w:val="24"/>
          <w:szCs w:val="24"/>
          <w:vertAlign w:val="superscript"/>
        </w:rPr>
        <w:t>]</w:t>
      </w:r>
      <w:r w:rsidR="008842FF" w:rsidRPr="009902E7">
        <w:rPr>
          <w:rFonts w:ascii="Book Antiqua" w:hAnsi="Book Antiqua" w:cs="Arial"/>
          <w:color w:val="231F20"/>
          <w:sz w:val="24"/>
          <w:szCs w:val="24"/>
        </w:rPr>
        <w:t xml:space="preserve">. </w:t>
      </w:r>
      <w:r w:rsidR="008842FF" w:rsidRPr="009902E7">
        <w:rPr>
          <w:rFonts w:ascii="Book Antiqua" w:hAnsi="Book Antiqua"/>
          <w:i/>
          <w:sz w:val="24"/>
          <w:szCs w:val="24"/>
        </w:rPr>
        <w:t>De novo</w:t>
      </w:r>
      <w:r w:rsidR="008842FF" w:rsidRPr="009902E7">
        <w:rPr>
          <w:rFonts w:ascii="Book Antiqua" w:hAnsi="Book Antiqua"/>
          <w:sz w:val="24"/>
          <w:szCs w:val="24"/>
        </w:rPr>
        <w:t xml:space="preserve"> IBD after LT occurs at a variable incidence of </w:t>
      </w:r>
      <w:r w:rsidR="008842FF" w:rsidRPr="009902E7">
        <w:rPr>
          <w:rFonts w:ascii="Book Antiqua" w:hAnsi="Book Antiqua" w:cs="Arial"/>
          <w:color w:val="231F20"/>
          <w:sz w:val="24"/>
          <w:szCs w:val="24"/>
        </w:rPr>
        <w:t>1.3</w:t>
      </w:r>
      <w:r w:rsidRPr="009902E7">
        <w:rPr>
          <w:rFonts w:ascii="Book Antiqua" w:hAnsi="Book Antiqua" w:cs="Arial"/>
          <w:color w:val="231F20"/>
          <w:sz w:val="24"/>
          <w:szCs w:val="24"/>
        </w:rPr>
        <w:t>%</w:t>
      </w:r>
      <w:r w:rsidR="004A4367">
        <w:rPr>
          <w:rFonts w:ascii="Book Antiqua" w:hAnsi="Book Antiqua" w:cs="Arial" w:hint="eastAsia"/>
          <w:color w:val="231F20"/>
          <w:sz w:val="24"/>
          <w:szCs w:val="24"/>
          <w:lang w:eastAsia="zh-CN"/>
        </w:rPr>
        <w:t>-</w:t>
      </w:r>
      <w:r w:rsidR="008842FF" w:rsidRPr="009902E7">
        <w:rPr>
          <w:rFonts w:ascii="Book Antiqua" w:hAnsi="Book Antiqua" w:cs="Arial"/>
          <w:color w:val="231F20"/>
          <w:sz w:val="24"/>
          <w:szCs w:val="24"/>
        </w:rPr>
        <w:t>31.3%</w:t>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fldChar w:fldCharType="begin">
          <w:fldData xml:space="preserve">PFJlZm1hbj48Q2l0ZT48QXV0aG9yPmRlIFZyaWVzPC9BdXRob3I+PFllYXI+MjAxNTwvWWVhcj48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</w:fldData>
        </w:fldChar>
      </w:r>
      <w:r w:rsidR="0004713B" w:rsidRPr="009902E7">
        <w:rPr>
          <w:rFonts w:ascii="Book Antiqua" w:hAnsi="Book Antiqua" w:cs="Arial"/>
          <w:color w:val="231F20"/>
          <w:sz w:val="24"/>
          <w:szCs w:val="24"/>
        </w:rPr>
        <w:instrText xml:space="preserve"> ADDIN REFMGR.CITE </w:instrText>
      </w:r>
      <w:r w:rsidR="0004713B" w:rsidRPr="009902E7">
        <w:rPr>
          <w:rFonts w:ascii="Book Antiqua" w:hAnsi="Book Antiqua" w:cs="Arial"/>
          <w:color w:val="231F20"/>
          <w:sz w:val="24"/>
          <w:szCs w:val="24"/>
        </w:rPr>
        <w:fldChar w:fldCharType="begin">
          <w:fldData xml:space="preserve">PFJlZm1hbj48Q2l0ZT48QXV0aG9yPmRlIFZyaWVzPC9BdXRob3I+PFllYXI+MjAxNTwvWWVhcj48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</w:fldData>
        </w:fldChar>
      </w:r>
      <w:r w:rsidR="0004713B" w:rsidRPr="009902E7">
        <w:rPr>
          <w:rFonts w:ascii="Book Antiqua" w:hAnsi="Book Antiqua" w:cs="Arial"/>
          <w:color w:val="231F20"/>
          <w:sz w:val="24"/>
          <w:szCs w:val="24"/>
        </w:rPr>
        <w:instrText xml:space="preserve"> ADDIN EN.CITE.DATA </w:instrText>
      </w:r>
      <w:r w:rsidR="0004713B" w:rsidRPr="009902E7">
        <w:rPr>
          <w:rFonts w:ascii="Book Antiqua" w:hAnsi="Book Antiqua" w:cs="Arial"/>
          <w:color w:val="231F20"/>
          <w:sz w:val="24"/>
          <w:szCs w:val="24"/>
        </w:rPr>
      </w:r>
      <w:r w:rsidR="0004713B" w:rsidRPr="009902E7">
        <w:rPr>
          <w:rFonts w:ascii="Book Antiqua" w:hAnsi="Book Antiqua" w:cs="Arial"/>
          <w:color w:val="231F20"/>
          <w:sz w:val="24"/>
          <w:szCs w:val="24"/>
        </w:rPr>
        <w:fldChar w:fldCharType="end"/>
      </w:r>
      <w:r w:rsidR="008842FF" w:rsidRPr="009902E7">
        <w:rPr>
          <w:rFonts w:ascii="Book Antiqua" w:hAnsi="Book Antiqua" w:cs="Arial"/>
          <w:color w:val="231F20"/>
          <w:sz w:val="24"/>
          <w:szCs w:val="24"/>
        </w:rPr>
      </w:r>
      <w:r w:rsidR="008842FF" w:rsidRPr="009902E7">
        <w:rPr>
          <w:rFonts w:ascii="Book Antiqua" w:hAnsi="Book Antiqua" w:cs="Arial"/>
          <w:color w:val="231F20"/>
          <w:sz w:val="24"/>
          <w:szCs w:val="24"/>
        </w:rPr>
        <w:fldChar w:fldCharType="separate"/>
      </w:r>
      <w:r w:rsidR="008842FF" w:rsidRPr="009902E7">
        <w:rPr>
          <w:rFonts w:ascii="Book Antiqua" w:hAnsi="Book Antiqua" w:cs="Arial"/>
          <w:noProof/>
          <w:color w:val="231F20"/>
          <w:sz w:val="24"/>
          <w:szCs w:val="24"/>
          <w:vertAlign w:val="superscript"/>
        </w:rPr>
        <w:t>42</w:t>
      </w:r>
      <w:r w:rsidR="008842FF" w:rsidRPr="009902E7">
        <w:rPr>
          <w:rFonts w:ascii="Book Antiqua" w:hAnsi="Book Antiqua" w:cs="Arial"/>
          <w:color w:val="231F20"/>
          <w:sz w:val="24"/>
          <w:szCs w:val="24"/>
        </w:rPr>
        <w:fldChar w:fldCharType="end"/>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t xml:space="preserve">. The 10-year risk to develop </w:t>
      </w:r>
      <w:r w:rsidR="008842FF" w:rsidRPr="009902E7">
        <w:rPr>
          <w:rFonts w:ascii="Book Antiqua" w:hAnsi="Book Antiqua" w:cs="Arial"/>
          <w:i/>
          <w:color w:val="231F20"/>
          <w:sz w:val="24"/>
          <w:szCs w:val="24"/>
        </w:rPr>
        <w:t>de novo</w:t>
      </w:r>
      <w:r w:rsidR="008842FF" w:rsidRPr="009902E7">
        <w:rPr>
          <w:rFonts w:ascii="Book Antiqua" w:hAnsi="Book Antiqua" w:cs="Arial"/>
          <w:color w:val="231F20"/>
          <w:sz w:val="24"/>
          <w:szCs w:val="24"/>
        </w:rPr>
        <w:t xml:space="preserve"> IBD in the transplanted PSC population is estimated to be 14%</w:t>
      </w:r>
      <w:r w:rsidR="004A4367">
        <w:rPr>
          <w:rFonts w:ascii="Book Antiqua" w:hAnsi="Book Antiqua" w:cs="Arial" w:hint="eastAsia"/>
          <w:color w:val="231F20"/>
          <w:sz w:val="24"/>
          <w:szCs w:val="24"/>
          <w:lang w:eastAsia="zh-CN"/>
        </w:rPr>
        <w:t>-</w:t>
      </w:r>
      <w:r w:rsidR="008842FF" w:rsidRPr="009902E7">
        <w:rPr>
          <w:rFonts w:ascii="Book Antiqua" w:hAnsi="Book Antiqua" w:cs="Arial"/>
          <w:color w:val="231F20"/>
          <w:sz w:val="24"/>
          <w:szCs w:val="24"/>
        </w:rPr>
        <w:t>30% with a median time to onset of 4 years</w:t>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fldChar w:fldCharType="begin">
          <w:fldData xml:space="preserve">PFJlZm1hbj48Q2l0ZT48QXV0aG9yPkluZHJpb2xvPC9BdXRob3I+PFllYXI+MjAxNDwvWWVhcj48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==
</w:fldData>
        </w:fldChar>
      </w:r>
      <w:r w:rsidR="0004713B" w:rsidRPr="009902E7">
        <w:rPr>
          <w:rFonts w:ascii="Book Antiqua" w:hAnsi="Book Antiqua" w:cs="Arial"/>
          <w:color w:val="231F20"/>
          <w:sz w:val="24"/>
          <w:szCs w:val="24"/>
        </w:rPr>
        <w:instrText xml:space="preserve"> ADDIN REFMGR.CITE </w:instrText>
      </w:r>
      <w:r w:rsidR="0004713B" w:rsidRPr="009902E7">
        <w:rPr>
          <w:rFonts w:ascii="Book Antiqua" w:hAnsi="Book Antiqua" w:cs="Arial"/>
          <w:color w:val="231F20"/>
          <w:sz w:val="24"/>
          <w:szCs w:val="24"/>
        </w:rPr>
        <w:fldChar w:fldCharType="begin">
          <w:fldData xml:space="preserve">PFJlZm1hbj48Q2l0ZT48QXV0aG9yPkluZHJpb2xvPC9BdXRob3I+PFllYXI+MjAxNDwvWWVhcj48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==
</w:fldData>
        </w:fldChar>
      </w:r>
      <w:r w:rsidR="0004713B" w:rsidRPr="009902E7">
        <w:rPr>
          <w:rFonts w:ascii="Book Antiqua" w:hAnsi="Book Antiqua" w:cs="Arial"/>
          <w:color w:val="231F20"/>
          <w:sz w:val="24"/>
          <w:szCs w:val="24"/>
        </w:rPr>
        <w:instrText xml:space="preserve"> ADDIN EN.CITE.DATA </w:instrText>
      </w:r>
      <w:r w:rsidR="0004713B" w:rsidRPr="009902E7">
        <w:rPr>
          <w:rFonts w:ascii="Book Antiqua" w:hAnsi="Book Antiqua" w:cs="Arial"/>
          <w:color w:val="231F20"/>
          <w:sz w:val="24"/>
          <w:szCs w:val="24"/>
        </w:rPr>
      </w:r>
      <w:r w:rsidR="0004713B" w:rsidRPr="009902E7">
        <w:rPr>
          <w:rFonts w:ascii="Book Antiqua" w:hAnsi="Book Antiqua" w:cs="Arial"/>
          <w:color w:val="231F20"/>
          <w:sz w:val="24"/>
          <w:szCs w:val="24"/>
        </w:rPr>
        <w:fldChar w:fldCharType="end"/>
      </w:r>
      <w:r w:rsidR="008842FF" w:rsidRPr="009902E7">
        <w:rPr>
          <w:rFonts w:ascii="Book Antiqua" w:hAnsi="Book Antiqua" w:cs="Arial"/>
          <w:color w:val="231F20"/>
          <w:sz w:val="24"/>
          <w:szCs w:val="24"/>
        </w:rPr>
      </w:r>
      <w:r w:rsidR="008842FF" w:rsidRPr="009902E7">
        <w:rPr>
          <w:rFonts w:ascii="Book Antiqua" w:hAnsi="Book Antiqua" w:cs="Arial"/>
          <w:color w:val="231F20"/>
          <w:sz w:val="24"/>
          <w:szCs w:val="24"/>
        </w:rPr>
        <w:fldChar w:fldCharType="separate"/>
      </w:r>
      <w:r w:rsidR="008842FF" w:rsidRPr="009902E7">
        <w:rPr>
          <w:rFonts w:ascii="Book Antiqua" w:hAnsi="Book Antiqua" w:cs="Arial"/>
          <w:noProof/>
          <w:color w:val="231F20"/>
          <w:sz w:val="24"/>
          <w:szCs w:val="24"/>
          <w:vertAlign w:val="superscript"/>
        </w:rPr>
        <w:t>44</w:t>
      </w:r>
      <w:r w:rsidR="008842FF" w:rsidRPr="009902E7">
        <w:rPr>
          <w:rFonts w:ascii="Book Antiqua" w:hAnsi="Book Antiqua" w:cs="Arial"/>
          <w:color w:val="231F20"/>
          <w:sz w:val="24"/>
          <w:szCs w:val="24"/>
        </w:rPr>
        <w:fldChar w:fldCharType="end"/>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t xml:space="preserve">. Even though </w:t>
      </w:r>
      <w:r w:rsidR="008842FF" w:rsidRPr="009902E7">
        <w:rPr>
          <w:rFonts w:ascii="Book Antiqua" w:hAnsi="Book Antiqua" w:cs="Arial"/>
          <w:i/>
          <w:color w:val="231F20"/>
          <w:sz w:val="24"/>
          <w:szCs w:val="24"/>
        </w:rPr>
        <w:t>de novo</w:t>
      </w:r>
      <w:r w:rsidR="008842FF" w:rsidRPr="009902E7">
        <w:rPr>
          <w:rFonts w:ascii="Book Antiqua" w:hAnsi="Book Antiqua" w:cs="Arial"/>
          <w:color w:val="231F20"/>
          <w:sz w:val="24"/>
          <w:szCs w:val="24"/>
        </w:rPr>
        <w:t xml:space="preserve"> IBD usually presents later after transplantation and responds better to medical therapy compared to IBD recurrence</w:t>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fldChar w:fldCharType="begin">
          <w:fldData xml:space="preserve">PFJlZm1hbj48Q2l0ZT48QXV0aG9yPlZlcmRvbms8L0F1dGhvcj48WWVhcj4yMDA2PC9ZZWFyPjxS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</w:fldData>
        </w:fldChar>
      </w:r>
      <w:r w:rsidR="0004713B" w:rsidRPr="009902E7">
        <w:rPr>
          <w:rFonts w:ascii="Book Antiqua" w:hAnsi="Book Antiqua" w:cs="Arial"/>
          <w:color w:val="231F20"/>
          <w:sz w:val="24"/>
          <w:szCs w:val="24"/>
        </w:rPr>
        <w:instrText xml:space="preserve"> ADDIN REFMGR.CITE </w:instrText>
      </w:r>
      <w:r w:rsidR="0004713B" w:rsidRPr="009902E7">
        <w:rPr>
          <w:rFonts w:ascii="Book Antiqua" w:hAnsi="Book Antiqua" w:cs="Arial"/>
          <w:color w:val="231F20"/>
          <w:sz w:val="24"/>
          <w:szCs w:val="24"/>
        </w:rPr>
        <w:fldChar w:fldCharType="begin">
          <w:fldData xml:space="preserve">PFJlZm1hbj48Q2l0ZT48QXV0aG9yPlZlcmRvbms8L0F1dGhvcj48WWVhcj4yMDA2PC9ZZWFyPjxS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</w:fldData>
        </w:fldChar>
      </w:r>
      <w:r w:rsidR="0004713B" w:rsidRPr="009902E7">
        <w:rPr>
          <w:rFonts w:ascii="Book Antiqua" w:hAnsi="Book Antiqua" w:cs="Arial"/>
          <w:color w:val="231F20"/>
          <w:sz w:val="24"/>
          <w:szCs w:val="24"/>
        </w:rPr>
        <w:instrText xml:space="preserve"> ADDIN EN.CITE.DATA </w:instrText>
      </w:r>
      <w:r w:rsidR="0004713B" w:rsidRPr="009902E7">
        <w:rPr>
          <w:rFonts w:ascii="Book Antiqua" w:hAnsi="Book Antiqua" w:cs="Arial"/>
          <w:color w:val="231F20"/>
          <w:sz w:val="24"/>
          <w:szCs w:val="24"/>
        </w:rPr>
      </w:r>
      <w:r w:rsidR="0004713B" w:rsidRPr="009902E7">
        <w:rPr>
          <w:rFonts w:ascii="Book Antiqua" w:hAnsi="Book Antiqua" w:cs="Arial"/>
          <w:color w:val="231F20"/>
          <w:sz w:val="24"/>
          <w:szCs w:val="24"/>
        </w:rPr>
        <w:fldChar w:fldCharType="end"/>
      </w:r>
      <w:r w:rsidR="008842FF" w:rsidRPr="009902E7">
        <w:rPr>
          <w:rFonts w:ascii="Book Antiqua" w:hAnsi="Book Antiqua" w:cs="Arial"/>
          <w:color w:val="231F20"/>
          <w:sz w:val="24"/>
          <w:szCs w:val="24"/>
        </w:rPr>
      </w:r>
      <w:r w:rsidR="008842FF" w:rsidRPr="009902E7">
        <w:rPr>
          <w:rFonts w:ascii="Book Antiqua" w:hAnsi="Book Antiqua" w:cs="Arial"/>
          <w:color w:val="231F20"/>
          <w:sz w:val="24"/>
          <w:szCs w:val="24"/>
        </w:rPr>
        <w:fldChar w:fldCharType="separate"/>
      </w:r>
      <w:r w:rsidR="008842FF" w:rsidRPr="009902E7">
        <w:rPr>
          <w:rFonts w:ascii="Book Antiqua" w:hAnsi="Book Antiqua" w:cs="Arial"/>
          <w:noProof/>
          <w:color w:val="231F20"/>
          <w:sz w:val="24"/>
          <w:szCs w:val="24"/>
          <w:vertAlign w:val="superscript"/>
        </w:rPr>
        <w:t>43</w:t>
      </w:r>
      <w:r w:rsidR="008842FF" w:rsidRPr="009902E7">
        <w:rPr>
          <w:rFonts w:ascii="Book Antiqua" w:hAnsi="Book Antiqua" w:cs="Arial"/>
          <w:color w:val="231F20"/>
          <w:sz w:val="24"/>
          <w:szCs w:val="24"/>
        </w:rPr>
        <w:fldChar w:fldCharType="end"/>
      </w:r>
      <w:r w:rsidR="008842FF" w:rsidRPr="009902E7">
        <w:rPr>
          <w:rFonts w:ascii="Book Antiqua" w:hAnsi="Book Antiqua"/>
          <w:sz w:val="24"/>
          <w:szCs w:val="24"/>
          <w:vertAlign w:val="superscript"/>
        </w:rPr>
        <w:t>]</w:t>
      </w:r>
      <w:r w:rsidR="008842FF" w:rsidRPr="009902E7">
        <w:rPr>
          <w:rFonts w:ascii="Book Antiqua" w:hAnsi="Book Antiqua" w:cs="Arial"/>
          <w:color w:val="231F20"/>
          <w:sz w:val="24"/>
          <w:szCs w:val="24"/>
        </w:rPr>
        <w:t>, it has paradoxically been sh</w:t>
      </w:r>
      <w:r w:rsidR="008842FF" w:rsidRPr="009902E7">
        <w:rPr>
          <w:rFonts w:ascii="Book Antiqua" w:hAnsi="Book Antiqua"/>
          <w:sz w:val="24"/>
          <w:szCs w:val="24"/>
        </w:rPr>
        <w:t xml:space="preserve">own in the multi-centre study by Ravikumar </w:t>
      </w:r>
      <w:r w:rsidR="008842FF" w:rsidRPr="009902E7">
        <w:rPr>
          <w:rFonts w:ascii="Book Antiqua" w:hAnsi="Book Antiqua"/>
          <w:i/>
          <w:sz w:val="24"/>
          <w:szCs w:val="24"/>
        </w:rPr>
        <w:t>et al</w:t>
      </w:r>
      <w:r w:rsidR="004B1844" w:rsidRPr="009902E7">
        <w:rPr>
          <w:rFonts w:ascii="Book Antiqua" w:hAnsi="Book Antiqua"/>
          <w:sz w:val="24"/>
          <w:szCs w:val="24"/>
          <w:vertAlign w:val="superscript"/>
        </w:rPr>
        <w:t>[</w:t>
      </w:r>
      <w:r w:rsidR="004B1844"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L1JlZm1h
bj4A
</w:fldData>
        </w:fldChar>
      </w:r>
      <w:r w:rsidR="004B1844" w:rsidRPr="009902E7">
        <w:rPr>
          <w:rFonts w:ascii="Book Antiqua" w:hAnsi="Book Antiqua"/>
          <w:sz w:val="24"/>
          <w:szCs w:val="24"/>
        </w:rPr>
        <w:instrText xml:space="preserve"> ADDIN REFMGR.CITE </w:instrText>
      </w:r>
      <w:r w:rsidR="004B1844" w:rsidRPr="009902E7">
        <w:rPr>
          <w:rFonts w:ascii="Book Antiqua" w:hAnsi="Book Antiqua"/>
          <w:sz w:val="24"/>
          <w:szCs w:val="24"/>
        </w:rPr>
        <w:fldChar w:fldCharType="begin">
          <w:fldData xml:space="preserve">PFJlZm1hbj48Q2l0ZT48QXV0aG9yPlJhdmlrdW1hcjwvQXV0aG9yPjxZZWFyPjIwMTU8L1llYXI+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</w:fldData>
        </w:fldChar>
      </w:r>
      <w:r w:rsidR="004B1844" w:rsidRPr="009902E7">
        <w:rPr>
          <w:rFonts w:ascii="Book Antiqua" w:hAnsi="Book Antiqua"/>
          <w:sz w:val="24"/>
          <w:szCs w:val="24"/>
        </w:rPr>
        <w:instrText xml:space="preserve"> ADDIN EN.CITE.DATA </w:instrText>
      </w:r>
      <w:r w:rsidR="004B1844" w:rsidRPr="009902E7">
        <w:rPr>
          <w:rFonts w:ascii="Book Antiqua" w:hAnsi="Book Antiqua"/>
          <w:sz w:val="24"/>
          <w:szCs w:val="24"/>
        </w:rPr>
      </w:r>
      <w:r w:rsidR="004B1844" w:rsidRPr="009902E7">
        <w:rPr>
          <w:rFonts w:ascii="Book Antiqua" w:hAnsi="Book Antiqua"/>
          <w:sz w:val="24"/>
          <w:szCs w:val="24"/>
        </w:rPr>
        <w:fldChar w:fldCharType="end"/>
      </w:r>
      <w:r w:rsidR="004B1844" w:rsidRPr="009902E7">
        <w:rPr>
          <w:rFonts w:ascii="Book Antiqua" w:hAnsi="Book Antiqua"/>
          <w:sz w:val="24"/>
          <w:szCs w:val="24"/>
        </w:rPr>
      </w:r>
      <w:r w:rsidR="004B1844" w:rsidRPr="009902E7">
        <w:rPr>
          <w:rFonts w:ascii="Book Antiqua" w:hAnsi="Book Antiqua"/>
          <w:sz w:val="24"/>
          <w:szCs w:val="24"/>
        </w:rPr>
        <w:fldChar w:fldCharType="separate"/>
      </w:r>
      <w:r w:rsidR="004B1844" w:rsidRPr="009902E7">
        <w:rPr>
          <w:rFonts w:ascii="Book Antiqua" w:hAnsi="Book Antiqua"/>
          <w:noProof/>
          <w:sz w:val="24"/>
          <w:szCs w:val="24"/>
          <w:vertAlign w:val="superscript"/>
        </w:rPr>
        <w:t>25</w:t>
      </w:r>
      <w:r w:rsidR="004B1844" w:rsidRPr="009902E7">
        <w:rPr>
          <w:rFonts w:ascii="Book Antiqua" w:hAnsi="Book Antiqua"/>
          <w:sz w:val="24"/>
          <w:szCs w:val="24"/>
        </w:rPr>
        <w:fldChar w:fldCharType="end"/>
      </w:r>
      <w:r w:rsidR="004B1844" w:rsidRPr="009902E7">
        <w:rPr>
          <w:rFonts w:ascii="Book Antiqua" w:hAnsi="Book Antiqua"/>
          <w:sz w:val="24"/>
          <w:szCs w:val="24"/>
          <w:vertAlign w:val="superscript"/>
        </w:rPr>
        <w:t>]</w:t>
      </w:r>
      <w:r w:rsidR="008842FF" w:rsidRPr="009902E7">
        <w:rPr>
          <w:rFonts w:ascii="Book Antiqua" w:hAnsi="Book Antiqua"/>
          <w:sz w:val="24"/>
          <w:szCs w:val="24"/>
        </w:rPr>
        <w:t xml:space="preserve"> that the diagnosis of </w:t>
      </w:r>
      <w:r w:rsidR="008842FF" w:rsidRPr="009902E7">
        <w:rPr>
          <w:rFonts w:ascii="Book Antiqua" w:hAnsi="Book Antiqua"/>
          <w:i/>
          <w:sz w:val="24"/>
          <w:szCs w:val="24"/>
        </w:rPr>
        <w:t>de novo</w:t>
      </w:r>
      <w:r w:rsidR="008842FF" w:rsidRPr="009902E7">
        <w:rPr>
          <w:rFonts w:ascii="Book Antiqua" w:hAnsi="Book Antiqua"/>
          <w:sz w:val="24"/>
          <w:szCs w:val="24"/>
        </w:rPr>
        <w:t xml:space="preserve"> UC was associated with a higher risk of rPSC compared to UC diagnosis prior LT. Liver cirrhosis attenuates T-cell function and the aforementioned finding raises the interesting question whether rPSC is driven by restored T-cell function as it has been implemented for increased IBD disease activity of previously quiescent colitis</w:t>
      </w:r>
      <w:r w:rsidR="008842FF" w:rsidRPr="009902E7">
        <w:rPr>
          <w:rFonts w:ascii="Book Antiqua" w:hAnsi="Book Antiqua"/>
          <w:sz w:val="24"/>
          <w:szCs w:val="24"/>
          <w:vertAlign w:val="superscript"/>
        </w:rPr>
        <w:t>[</w:t>
      </w:r>
      <w:r w:rsidR="008842FF" w:rsidRPr="009902E7">
        <w:rPr>
          <w:rFonts w:ascii="Book Antiqua" w:hAnsi="Book Antiqua"/>
          <w:sz w:val="24"/>
          <w:szCs w:val="24"/>
        </w:rPr>
        <w:fldChar w:fldCharType="begin"/>
      </w:r>
      <w:r w:rsidR="0004713B" w:rsidRPr="009902E7">
        <w:rPr>
          <w:rFonts w:ascii="Book Antiqua" w:hAnsi="Book Antiqua"/>
          <w:sz w:val="24"/>
          <w:szCs w:val="24"/>
        </w:rPr>
        <w:instrText xml:space="preserve"> ADDIN REFMGR.CITE &lt;Refman&gt;&lt;Cite&gt;&lt;Author&gt;Rust&lt;/Author&gt;&lt;Year&gt;2011&lt;/Year&gt;&lt;RecNum&gt;2766&lt;/RecNum&gt;&lt;IDText&gt;PSC: protect and serve with colitis: does it help the liver to have severe ulcerative colitis?&lt;/IDText&gt;&lt;MDL Ref_Type="Journal"&gt;&lt;Ref_Type&gt;Journal&lt;/Ref_Type&gt;&lt;Ref_ID&gt;2766&lt;/Ref_ID&gt;&lt;Title_Primary&gt;PSC: protect and serve with colitis: does it help the liver to have severe ulcerative colitis?&lt;/Title_Primary&gt;&lt;Authors_Primary&gt;Rust,C&lt;/Authors_Primary&gt;&lt;Authors_Primary&gt;Brand,S&lt;/Authors_Primary&gt;&lt;Date_Primary&gt;2011&lt;/Date_Primary&gt;&lt;Keywords&gt;Colitis&lt;/Keywords&gt;&lt;Keywords&gt;Liver&lt;/Keywords&gt;&lt;Reprint&gt;Not in File&lt;/Reprint&gt;&lt;Start_Page&gt;1166&lt;/Start_Page&gt;&lt;Periodical&gt;Gut&lt;/Periodical&gt;&lt;Volume&gt;60&lt;/Volume&gt;&lt;Issue&gt;1165&lt;/Issue&gt;&lt;ZZ_JournalFull&gt;&lt;f name="System"&gt;Gut&lt;/f&gt;&lt;/ZZ_JournalFull&gt;&lt;ZZ_WorkformID&gt;1&lt;/ZZ_WorkformID&gt;&lt;/MDL&gt;&lt;/Cite&gt;&lt;/Refman&gt;</w:instrText>
      </w:r>
      <w:r w:rsidR="008842FF" w:rsidRPr="009902E7">
        <w:rPr>
          <w:rFonts w:ascii="Book Antiqua" w:hAnsi="Book Antiqua"/>
          <w:sz w:val="24"/>
          <w:szCs w:val="24"/>
        </w:rPr>
        <w:fldChar w:fldCharType="separate"/>
      </w:r>
      <w:r w:rsidR="008842FF" w:rsidRPr="009902E7">
        <w:rPr>
          <w:rFonts w:ascii="Book Antiqua" w:hAnsi="Book Antiqua"/>
          <w:noProof/>
          <w:sz w:val="24"/>
          <w:szCs w:val="24"/>
          <w:vertAlign w:val="superscript"/>
        </w:rPr>
        <w:t>45</w:t>
      </w:r>
      <w:r w:rsidR="008842FF" w:rsidRPr="009902E7">
        <w:rPr>
          <w:rFonts w:ascii="Book Antiqua" w:hAnsi="Book Antiqua"/>
          <w:sz w:val="24"/>
          <w:szCs w:val="24"/>
        </w:rPr>
        <w:fldChar w:fldCharType="end"/>
      </w:r>
      <w:r w:rsidR="008842FF" w:rsidRPr="009902E7">
        <w:rPr>
          <w:rFonts w:ascii="Book Antiqua" w:hAnsi="Book Antiqua"/>
          <w:sz w:val="24"/>
          <w:szCs w:val="24"/>
          <w:vertAlign w:val="superscript"/>
        </w:rPr>
        <w:t>]</w:t>
      </w:r>
      <w:r w:rsidR="008842FF" w:rsidRPr="009902E7">
        <w:rPr>
          <w:rFonts w:ascii="Book Antiqua" w:hAnsi="Book Antiqua"/>
          <w:sz w:val="24"/>
          <w:szCs w:val="24"/>
        </w:rPr>
        <w:t>.</w:t>
      </w:r>
    </w:p>
    <w:p w14:paraId="20216A87" w14:textId="4E64986D" w:rsidR="00546EC8" w:rsidRPr="009902E7" w:rsidRDefault="004B1844">
      <w:pPr>
        <w:adjustRightInd w:val="0"/>
        <w:snapToGrid w:val="0"/>
        <w:spacing w:after="0" w:line="360" w:lineRule="auto"/>
        <w:jc w:val="both"/>
        <w:rPr>
          <w:rFonts w:ascii="Book Antiqua" w:hAnsi="Book Antiqua"/>
          <w:sz w:val="24"/>
          <w:szCs w:val="24"/>
        </w:rPr>
      </w:pPr>
      <w:r w:rsidRPr="009902E7">
        <w:rPr>
          <w:rFonts w:ascii="Book Antiqua" w:hAnsi="Book Antiqua" w:cs="Arial"/>
          <w:color w:val="231F20"/>
          <w:sz w:val="24"/>
          <w:szCs w:val="24"/>
        </w:rPr>
        <w:t xml:space="preserve">  </w:t>
      </w:r>
      <w:r w:rsidR="0015135D" w:rsidRPr="009902E7">
        <w:rPr>
          <w:rFonts w:ascii="Book Antiqua" w:hAnsi="Book Antiqua" w:cs="Arial"/>
          <w:color w:val="231F20"/>
          <w:sz w:val="24"/>
          <w:szCs w:val="24"/>
        </w:rPr>
        <w:t>The leading indications for colectomy in patients with concomitant UC and PSC are the presence of colorectal neoplasia and severe colonic inflammation in both the pre- and post-transplant setting</w:t>
      </w:r>
      <w:r w:rsidR="0015135D" w:rsidRPr="009902E7">
        <w:rPr>
          <w:rFonts w:ascii="Book Antiqua" w:hAnsi="Book Antiqua"/>
          <w:sz w:val="24"/>
          <w:szCs w:val="24"/>
          <w:vertAlign w:val="superscript"/>
        </w:rPr>
        <w:t>[</w:t>
      </w:r>
      <w:r w:rsidR="0015135D" w:rsidRPr="009902E7">
        <w:rPr>
          <w:rFonts w:ascii="Book Antiqua" w:hAnsi="Book Antiqua" w:cs="Arial"/>
          <w:color w:val="231F20"/>
          <w:sz w:val="24"/>
          <w:szCs w:val="24"/>
        </w:rPr>
        <w:fldChar w:fldCharType="begin">
          <w:fldData xml:space="preserve">PFJlZm1hbj48Q2l0ZT48QXV0aG9yPlRyZWVwcmFzZXJ0c3VrPC9BdXRob3I+PFllYXI+MjAxMzwv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</w:fldData>
        </w:fldChar>
      </w:r>
      <w:r w:rsidR="0004713B" w:rsidRPr="009902E7">
        <w:rPr>
          <w:rFonts w:ascii="Book Antiqua" w:hAnsi="Book Antiqua" w:cs="Arial"/>
          <w:color w:val="231F20"/>
          <w:sz w:val="24"/>
          <w:szCs w:val="24"/>
        </w:rPr>
        <w:instrText xml:space="preserve"> ADDIN REFMGR.CITE </w:instrText>
      </w:r>
      <w:r w:rsidR="0004713B" w:rsidRPr="009902E7">
        <w:rPr>
          <w:rFonts w:ascii="Book Antiqua" w:hAnsi="Book Antiqua" w:cs="Arial"/>
          <w:color w:val="231F20"/>
          <w:sz w:val="24"/>
          <w:szCs w:val="24"/>
        </w:rPr>
        <w:fldChar w:fldCharType="begin">
          <w:fldData xml:space="preserve">PFJlZm1hbj48Q2l0ZT48QXV0aG9yPlRyZWVwcmFzZXJ0c3VrPC9BdXRob3I+PFllYXI+MjAxMzwv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</w:fldData>
        </w:fldChar>
      </w:r>
      <w:r w:rsidR="0004713B" w:rsidRPr="009902E7">
        <w:rPr>
          <w:rFonts w:ascii="Book Antiqua" w:hAnsi="Book Antiqua" w:cs="Arial"/>
          <w:color w:val="231F20"/>
          <w:sz w:val="24"/>
          <w:szCs w:val="24"/>
        </w:rPr>
        <w:instrText xml:space="preserve"> ADDIN EN.CITE.DATA </w:instrText>
      </w:r>
      <w:r w:rsidR="0004713B" w:rsidRPr="009902E7">
        <w:rPr>
          <w:rFonts w:ascii="Book Antiqua" w:hAnsi="Book Antiqua" w:cs="Arial"/>
          <w:color w:val="231F20"/>
          <w:sz w:val="24"/>
          <w:szCs w:val="24"/>
        </w:rPr>
      </w:r>
      <w:r w:rsidR="0004713B" w:rsidRPr="009902E7">
        <w:rPr>
          <w:rFonts w:ascii="Book Antiqua" w:hAnsi="Book Antiqua" w:cs="Arial"/>
          <w:color w:val="231F20"/>
          <w:sz w:val="24"/>
          <w:szCs w:val="24"/>
        </w:rPr>
        <w:fldChar w:fldCharType="end"/>
      </w:r>
      <w:r w:rsidR="0015135D" w:rsidRPr="009902E7">
        <w:rPr>
          <w:rFonts w:ascii="Book Antiqua" w:hAnsi="Book Antiqua" w:cs="Arial"/>
          <w:color w:val="231F20"/>
          <w:sz w:val="24"/>
          <w:szCs w:val="24"/>
        </w:rPr>
      </w:r>
      <w:r w:rsidR="0015135D" w:rsidRPr="009902E7">
        <w:rPr>
          <w:rFonts w:ascii="Book Antiqua" w:hAnsi="Book Antiqua" w:cs="Arial"/>
          <w:color w:val="231F20"/>
          <w:sz w:val="24"/>
          <w:szCs w:val="24"/>
        </w:rPr>
        <w:fldChar w:fldCharType="separate"/>
      </w:r>
      <w:r w:rsidR="0015135D" w:rsidRPr="009902E7">
        <w:rPr>
          <w:rFonts w:ascii="Book Antiqua" w:hAnsi="Book Antiqua" w:cs="Arial"/>
          <w:noProof/>
          <w:color w:val="231F20"/>
          <w:sz w:val="24"/>
          <w:szCs w:val="24"/>
          <w:vertAlign w:val="superscript"/>
        </w:rPr>
        <w:t>32</w:t>
      </w:r>
      <w:r w:rsidRPr="009902E7">
        <w:rPr>
          <w:rFonts w:ascii="Book Antiqua" w:hAnsi="Book Antiqua" w:cs="Arial"/>
          <w:noProof/>
          <w:color w:val="231F20"/>
          <w:sz w:val="24"/>
          <w:szCs w:val="24"/>
          <w:vertAlign w:val="superscript"/>
        </w:rPr>
        <w:t>,</w:t>
      </w:r>
      <w:r w:rsidR="0015135D" w:rsidRPr="009902E7">
        <w:rPr>
          <w:rFonts w:ascii="Book Antiqua" w:hAnsi="Book Antiqua" w:cs="Arial"/>
          <w:noProof/>
          <w:color w:val="231F20"/>
          <w:sz w:val="24"/>
          <w:szCs w:val="24"/>
          <w:vertAlign w:val="superscript"/>
        </w:rPr>
        <w:t>46</w:t>
      </w:r>
      <w:r w:rsidR="0015135D" w:rsidRPr="009902E7">
        <w:rPr>
          <w:rFonts w:ascii="Book Antiqua" w:hAnsi="Book Antiqua" w:cs="Arial"/>
          <w:color w:val="231F20"/>
          <w:sz w:val="24"/>
          <w:szCs w:val="24"/>
        </w:rPr>
        <w:fldChar w:fldCharType="end"/>
      </w:r>
      <w:r w:rsidR="0015135D" w:rsidRPr="009902E7">
        <w:rPr>
          <w:rFonts w:ascii="Book Antiqua" w:hAnsi="Book Antiqua"/>
          <w:sz w:val="24"/>
          <w:szCs w:val="24"/>
          <w:vertAlign w:val="superscript"/>
        </w:rPr>
        <w:t>]</w:t>
      </w:r>
      <w:r w:rsidR="0015135D" w:rsidRPr="009902E7">
        <w:rPr>
          <w:rFonts w:ascii="Book Antiqua" w:hAnsi="Book Antiqua"/>
          <w:sz w:val="24"/>
          <w:szCs w:val="24"/>
        </w:rPr>
        <w:t>.</w:t>
      </w:r>
      <w:r w:rsidR="0015135D" w:rsidRPr="009902E7">
        <w:rPr>
          <w:rFonts w:ascii="Book Antiqua" w:hAnsi="Book Antiqua" w:cs="Arial"/>
          <w:color w:val="231F20"/>
          <w:sz w:val="24"/>
          <w:szCs w:val="24"/>
        </w:rPr>
        <w:t xml:space="preserve"> The overall necessity for colectomy due to disease activity of UC was found to be reduced in patients with advanced PSC needing liver transplantation</w:t>
      </w:r>
      <w:r w:rsidR="0015135D" w:rsidRPr="009902E7">
        <w:rPr>
          <w:rFonts w:ascii="Book Antiqua" w:hAnsi="Book Antiqua"/>
          <w:sz w:val="24"/>
          <w:szCs w:val="24"/>
          <w:vertAlign w:val="superscript"/>
        </w:rPr>
        <w:t>[</w:t>
      </w:r>
      <w:r w:rsidR="0015135D" w:rsidRPr="009902E7">
        <w:rPr>
          <w:rFonts w:ascii="Book Antiqua" w:hAnsi="Book Antiqua" w:cs="Arial"/>
          <w:color w:val="231F20"/>
          <w:sz w:val="24"/>
          <w:szCs w:val="24"/>
        </w:rPr>
        <w:fldChar w:fldCharType="begin">
          <w:fldData xml:space="preserve">PFJlZm1hbj48Q2l0ZT48QXV0aG9yPk5hdmFuZWV0aGFuPC9BdXRob3I+PFllYXI+MjAxMjwvWWVh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</w:fldData>
        </w:fldChar>
      </w:r>
      <w:r w:rsidR="0004713B" w:rsidRPr="009902E7">
        <w:rPr>
          <w:rFonts w:ascii="Book Antiqua" w:hAnsi="Book Antiqua" w:cs="Arial"/>
          <w:color w:val="231F20"/>
          <w:sz w:val="24"/>
          <w:szCs w:val="24"/>
        </w:rPr>
        <w:instrText xml:space="preserve"> ADDIN REFMGR.CITE </w:instrText>
      </w:r>
      <w:r w:rsidR="0004713B" w:rsidRPr="009902E7">
        <w:rPr>
          <w:rFonts w:ascii="Book Antiqua" w:hAnsi="Book Antiqua" w:cs="Arial"/>
          <w:color w:val="231F20"/>
          <w:sz w:val="24"/>
          <w:szCs w:val="24"/>
        </w:rPr>
        <w:fldChar w:fldCharType="begin">
          <w:fldData xml:space="preserve">PFJlZm1hbj48Q2l0ZT48QXV0aG9yPk5hdmFuZWV0aGFuPC9BdXRob3I+PFllYXI+MjAxMjwvWWVh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</w:fldData>
        </w:fldChar>
      </w:r>
      <w:r w:rsidR="0004713B" w:rsidRPr="009902E7">
        <w:rPr>
          <w:rFonts w:ascii="Book Antiqua" w:hAnsi="Book Antiqua" w:cs="Arial"/>
          <w:color w:val="231F20"/>
          <w:sz w:val="24"/>
          <w:szCs w:val="24"/>
        </w:rPr>
        <w:instrText xml:space="preserve"> ADDIN EN.CITE.DATA </w:instrText>
      </w:r>
      <w:r w:rsidR="0004713B" w:rsidRPr="009902E7">
        <w:rPr>
          <w:rFonts w:ascii="Book Antiqua" w:hAnsi="Book Antiqua" w:cs="Arial"/>
          <w:color w:val="231F20"/>
          <w:sz w:val="24"/>
          <w:szCs w:val="24"/>
        </w:rPr>
      </w:r>
      <w:r w:rsidR="0004713B" w:rsidRPr="009902E7">
        <w:rPr>
          <w:rFonts w:ascii="Book Antiqua" w:hAnsi="Book Antiqua" w:cs="Arial"/>
          <w:color w:val="231F20"/>
          <w:sz w:val="24"/>
          <w:szCs w:val="24"/>
        </w:rPr>
        <w:fldChar w:fldCharType="end"/>
      </w:r>
      <w:r w:rsidR="0015135D" w:rsidRPr="009902E7">
        <w:rPr>
          <w:rFonts w:ascii="Book Antiqua" w:hAnsi="Book Antiqua" w:cs="Arial"/>
          <w:color w:val="231F20"/>
          <w:sz w:val="24"/>
          <w:szCs w:val="24"/>
        </w:rPr>
      </w:r>
      <w:r w:rsidR="0015135D" w:rsidRPr="009902E7">
        <w:rPr>
          <w:rFonts w:ascii="Book Antiqua" w:hAnsi="Book Antiqua" w:cs="Arial"/>
          <w:color w:val="231F20"/>
          <w:sz w:val="24"/>
          <w:szCs w:val="24"/>
        </w:rPr>
        <w:fldChar w:fldCharType="separate"/>
      </w:r>
      <w:r w:rsidR="0015135D" w:rsidRPr="009902E7">
        <w:rPr>
          <w:rFonts w:ascii="Book Antiqua" w:hAnsi="Book Antiqua" w:cs="Arial"/>
          <w:noProof/>
          <w:color w:val="231F20"/>
          <w:sz w:val="24"/>
          <w:szCs w:val="24"/>
          <w:vertAlign w:val="superscript"/>
        </w:rPr>
        <w:t>47</w:t>
      </w:r>
      <w:r w:rsidR="0015135D" w:rsidRPr="009902E7">
        <w:rPr>
          <w:rFonts w:ascii="Book Antiqua" w:hAnsi="Book Antiqua" w:cs="Arial"/>
          <w:color w:val="231F20"/>
          <w:sz w:val="24"/>
          <w:szCs w:val="24"/>
        </w:rPr>
        <w:fldChar w:fldCharType="end"/>
      </w:r>
      <w:r w:rsidR="0015135D" w:rsidRPr="009902E7">
        <w:rPr>
          <w:rFonts w:ascii="Book Antiqua" w:hAnsi="Book Antiqua"/>
          <w:sz w:val="24"/>
          <w:szCs w:val="24"/>
          <w:vertAlign w:val="superscript"/>
        </w:rPr>
        <w:t>]</w:t>
      </w:r>
      <w:r w:rsidR="0015135D" w:rsidRPr="009902E7">
        <w:rPr>
          <w:rFonts w:ascii="Book Antiqua" w:hAnsi="Book Antiqua" w:cs="Arial"/>
          <w:color w:val="231F20"/>
          <w:sz w:val="24"/>
          <w:szCs w:val="24"/>
        </w:rPr>
        <w:t>. Yet, colectomy prior to but not after PSC diagnosis is beneficial leading to a decreased risk of liver transplantation or death</w:t>
      </w:r>
      <w:r w:rsidR="0015135D" w:rsidRPr="009902E7">
        <w:rPr>
          <w:rFonts w:ascii="Book Antiqua" w:hAnsi="Book Antiqua"/>
          <w:sz w:val="24"/>
          <w:szCs w:val="24"/>
          <w:vertAlign w:val="superscript"/>
        </w:rPr>
        <w:t>[</w:t>
      </w:r>
      <w:r w:rsidR="0015135D" w:rsidRPr="009902E7">
        <w:rPr>
          <w:rFonts w:ascii="Book Antiqua" w:hAnsi="Book Antiqua" w:cs="Arial"/>
          <w:color w:val="231F20"/>
          <w:sz w:val="24"/>
          <w:szCs w:val="24"/>
        </w:rPr>
        <w:fldChar w:fldCharType="begin"/>
      </w:r>
      <w:r w:rsidR="0004713B" w:rsidRPr="009902E7">
        <w:rPr>
          <w:rFonts w:ascii="Book Antiqua" w:hAnsi="Book Antiqua" w:cs="Arial"/>
          <w:color w:val="231F20"/>
          <w:sz w:val="24"/>
          <w:szCs w:val="24"/>
        </w:rPr>
        <w:instrText xml:space="preserve"> ADDIN REFMGR.CITE &lt;Refman&gt;&lt;Cite&gt;&lt;Author&gt;Nordenvall&lt;/Author&gt;&lt;Year&gt;2018&lt;/Year&gt;&lt;RecNum&gt;2769&lt;/RecNum&gt;&lt;IDText&gt;Colectomy prior to diagnosis of primary sclerosing cholangitis is associated with improved prognosis in a nationwide cohort study of 2594 PSC-IBD patients&lt;/IDText&gt;&lt;MDL Ref_Type="Journal"&gt;&lt;Ref_Type&gt;Journal&lt;/Ref_Type&gt;&lt;Ref_ID&gt;2769&lt;/Ref_ID&gt;&lt;Title_Primary&gt;Colectomy prior to diagnosis of primary sclerosing cholangitis is associated with improved prognosis in a nationwide cohort study of 2594 PSC-IBD patients&lt;/Title_Primary&gt;&lt;Authors_Primary&gt;Nordenvall,C.&lt;/Authors_Primary&gt;&lt;Authors_Primary&gt;Olen,O.&lt;/Authors_Primary&gt;&lt;Authors_Primary&gt;Nilsson,P.J.&lt;/Authors_Primary&gt;&lt;Authors_Primary&gt;von Seth,E.&lt;/Authors_Primary&gt;&lt;Authors_Primary&gt;Ekborn,A.&lt;/Authors_Primary&gt;&lt;Authors_Primary&gt;Bottai,M.&lt;/Authors_Primary&gt;&lt;Authors_Primary&gt;Myrelid,P.&lt;/Authors_Primary&gt;&lt;Authors_Primary&gt;Bergquist,A.&lt;/Authors_Primary&gt;&lt;Date_Primary&gt;2018&lt;/Date_Primary&gt;&lt;Keywords&gt;Cohort Studies&lt;/Keywords&gt;&lt;Keywords&gt;Colectomy&lt;/Keywords&gt;&lt;Keywords&gt;diagnosis&lt;/Keywords&gt;&lt;Keywords&gt;Prognosis&lt;/Keywords&gt;&lt;Keywords&gt;Inflammatory bowel disease&lt;/Keywords&gt;&lt;Keywords&gt;Disease&lt;/Keywords&gt;&lt;Keywords&gt;Survival&lt;/Keywords&gt;&lt;Keywords&gt;methods&lt;/Keywords&gt;&lt;Keywords&gt;Aged&lt;/Keywords&gt;&lt;Keywords&gt;Liver&lt;/Keywords&gt;&lt;Keywords&gt;Liver Transplantation&lt;/Keywords&gt;&lt;Keywords&gt;transplantation&lt;/Keywords&gt;&lt;Keywords&gt;Death&lt;/Keywords&gt;&lt;Keywords&gt;Colon&lt;/Keywords&gt;&lt;Keywords&gt;Risk&lt;/Keywords&gt;&lt;Keywords&gt;Male&lt;/Keywords&gt;&lt;Keywords&gt;Time&lt;/Keywords&gt;&lt;Reprint&gt;Not in File&lt;/Reprint&gt;&lt;Start_Page&gt;238&lt;/Start_Page&gt;&lt;End_Page&gt;245&lt;/End_Page&gt;&lt;Periodical&gt;Aliment Pharmacol Ther&lt;/Periodical&gt;&lt;Volume&gt;47&lt;/Volume&gt;&lt;Issue&gt;2&lt;/Issue&gt;&lt;ZZ_JournalFull&gt;&lt;f name="System"&gt;Aliment Pharmacol Ther&lt;/f&gt;&lt;/ZZ_JournalFull&gt;&lt;ZZ_WorkformID&gt;1&lt;/ZZ_WorkformID&gt;&lt;/MDL&gt;&lt;/Cite&gt;&lt;/Refman&gt;</w:instrText>
      </w:r>
      <w:r w:rsidR="0015135D" w:rsidRPr="009902E7">
        <w:rPr>
          <w:rFonts w:ascii="Book Antiqua" w:hAnsi="Book Antiqua" w:cs="Arial"/>
          <w:color w:val="231F20"/>
          <w:sz w:val="24"/>
          <w:szCs w:val="24"/>
        </w:rPr>
        <w:fldChar w:fldCharType="separate"/>
      </w:r>
      <w:r w:rsidR="0015135D" w:rsidRPr="009902E7">
        <w:rPr>
          <w:rFonts w:ascii="Book Antiqua" w:hAnsi="Book Antiqua" w:cs="Arial"/>
          <w:noProof/>
          <w:color w:val="231F20"/>
          <w:sz w:val="24"/>
          <w:szCs w:val="24"/>
          <w:vertAlign w:val="superscript"/>
        </w:rPr>
        <w:t>48</w:t>
      </w:r>
      <w:r w:rsidR="0015135D" w:rsidRPr="009902E7">
        <w:rPr>
          <w:rFonts w:ascii="Book Antiqua" w:hAnsi="Book Antiqua" w:cs="Arial"/>
          <w:color w:val="231F20"/>
          <w:sz w:val="24"/>
          <w:szCs w:val="24"/>
        </w:rPr>
        <w:fldChar w:fldCharType="end"/>
      </w:r>
      <w:r w:rsidR="0015135D" w:rsidRPr="009902E7">
        <w:rPr>
          <w:rFonts w:ascii="Book Antiqua" w:hAnsi="Book Antiqua"/>
          <w:sz w:val="24"/>
          <w:szCs w:val="24"/>
          <w:vertAlign w:val="superscript"/>
        </w:rPr>
        <w:t>]</w:t>
      </w:r>
      <w:r w:rsidR="0015135D" w:rsidRPr="009902E7">
        <w:rPr>
          <w:rFonts w:ascii="Book Antiqua" w:hAnsi="Book Antiqua" w:cs="Arial"/>
          <w:color w:val="231F20"/>
          <w:sz w:val="24"/>
          <w:szCs w:val="24"/>
        </w:rPr>
        <w:t xml:space="preserve">. It was therefore especially relevant to analyze the identified studies regarding the impact of timing and type of colectomy on rPSC as it can be hypothesized that the prognosis of the liver allograft is altered depending on exposure to the UC environment or complete eradication of intestinal inflammatory factors and the intestinal microbiome prior to graft implantation. </w:t>
      </w:r>
      <w:r w:rsidR="0015135D" w:rsidRPr="009902E7">
        <w:rPr>
          <w:rFonts w:ascii="Book Antiqua" w:hAnsi="Book Antiqua" w:cs="Arial"/>
          <w:color w:val="231F20"/>
          <w:sz w:val="24"/>
          <w:szCs w:val="24"/>
        </w:rPr>
        <w:lastRenderedPageBreak/>
        <w:t>Within the limitations of retrospective publications, the data overall supported a protective role of colectomy in rPSC if carried out prior or at the time of LT. The fact that intestinal dysbiosis has been implemented in the pathogenesis of PSC</w:t>
      </w:r>
      <w:r w:rsidR="0004713B" w:rsidRPr="009902E7">
        <w:rPr>
          <w:rFonts w:ascii="Book Antiqua" w:hAnsi="Book Antiqua"/>
          <w:sz w:val="24"/>
          <w:szCs w:val="24"/>
          <w:vertAlign w:val="superscript"/>
        </w:rPr>
        <w:t>[</w:t>
      </w:r>
      <w:r w:rsidR="0004713B" w:rsidRPr="009902E7">
        <w:rPr>
          <w:rFonts w:ascii="Book Antiqua" w:hAnsi="Book Antiqua" w:cs="Arial"/>
          <w:color w:val="231F20"/>
          <w:sz w:val="24"/>
          <w:szCs w:val="24"/>
        </w:rPr>
        <w:fldChar w:fldCharType="begin">
          <w:fldData xml:space="preserve">PFJlZm1hbj48Q2l0ZT48QXV0aG9yPlNhYmlubzwvQXV0aG9yPjxZZWFyPjIwMTY8L1llYXI+PFJl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</w:fldData>
        </w:fldChar>
      </w:r>
      <w:r w:rsidR="0004713B" w:rsidRPr="009902E7">
        <w:rPr>
          <w:rFonts w:ascii="Book Antiqua" w:hAnsi="Book Antiqua" w:cs="Arial"/>
          <w:color w:val="231F20"/>
          <w:sz w:val="24"/>
          <w:szCs w:val="24"/>
        </w:rPr>
        <w:instrText xml:space="preserve"> ADDIN REFMGR.CITE </w:instrText>
      </w:r>
      <w:r w:rsidR="0004713B" w:rsidRPr="009902E7">
        <w:rPr>
          <w:rFonts w:ascii="Book Antiqua" w:hAnsi="Book Antiqua" w:cs="Arial"/>
          <w:color w:val="231F20"/>
          <w:sz w:val="24"/>
          <w:szCs w:val="24"/>
        </w:rPr>
        <w:fldChar w:fldCharType="begin">
          <w:fldData xml:space="preserve">PFJlZm1hbj48Q2l0ZT48QXV0aG9yPlNhYmlubzwvQXV0aG9yPjxZZWFyPjIwMTY8L1llYXI+PFJl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</w:fldData>
        </w:fldChar>
      </w:r>
      <w:r w:rsidR="0004713B" w:rsidRPr="009902E7">
        <w:rPr>
          <w:rFonts w:ascii="Book Antiqua" w:hAnsi="Book Antiqua" w:cs="Arial"/>
          <w:color w:val="231F20"/>
          <w:sz w:val="24"/>
          <w:szCs w:val="24"/>
        </w:rPr>
        <w:instrText xml:space="preserve"> ADDIN EN.CITE.DATA </w:instrText>
      </w:r>
      <w:r w:rsidR="0004713B" w:rsidRPr="009902E7">
        <w:rPr>
          <w:rFonts w:ascii="Book Antiqua" w:hAnsi="Book Antiqua" w:cs="Arial"/>
          <w:color w:val="231F20"/>
          <w:sz w:val="24"/>
          <w:szCs w:val="24"/>
        </w:rPr>
      </w:r>
      <w:r w:rsidR="0004713B" w:rsidRPr="009902E7">
        <w:rPr>
          <w:rFonts w:ascii="Book Antiqua" w:hAnsi="Book Antiqua" w:cs="Arial"/>
          <w:color w:val="231F20"/>
          <w:sz w:val="24"/>
          <w:szCs w:val="24"/>
        </w:rPr>
        <w:fldChar w:fldCharType="end"/>
      </w:r>
      <w:r w:rsidR="0004713B" w:rsidRPr="009902E7">
        <w:rPr>
          <w:rFonts w:ascii="Book Antiqua" w:hAnsi="Book Antiqua" w:cs="Arial"/>
          <w:color w:val="231F20"/>
          <w:sz w:val="24"/>
          <w:szCs w:val="24"/>
        </w:rPr>
      </w:r>
      <w:r w:rsidR="0004713B" w:rsidRPr="009902E7">
        <w:rPr>
          <w:rFonts w:ascii="Book Antiqua" w:hAnsi="Book Antiqua" w:cs="Arial"/>
          <w:color w:val="231F20"/>
          <w:sz w:val="24"/>
          <w:szCs w:val="24"/>
        </w:rPr>
        <w:fldChar w:fldCharType="separate"/>
      </w:r>
      <w:r w:rsidR="0004713B" w:rsidRPr="009902E7">
        <w:rPr>
          <w:rFonts w:ascii="Book Antiqua" w:hAnsi="Book Antiqua" w:cs="Arial"/>
          <w:noProof/>
          <w:color w:val="231F20"/>
          <w:sz w:val="24"/>
          <w:szCs w:val="24"/>
          <w:vertAlign w:val="superscript"/>
        </w:rPr>
        <w:t>12</w:t>
      </w:r>
      <w:r w:rsidR="0004713B" w:rsidRPr="009902E7">
        <w:rPr>
          <w:rFonts w:ascii="Book Antiqua" w:hAnsi="Book Antiqua" w:cs="Arial"/>
          <w:color w:val="231F20"/>
          <w:sz w:val="24"/>
          <w:szCs w:val="24"/>
        </w:rPr>
        <w:fldChar w:fldCharType="end"/>
      </w:r>
      <w:r w:rsidR="0004713B" w:rsidRPr="009902E7">
        <w:rPr>
          <w:rFonts w:ascii="Book Antiqua" w:hAnsi="Book Antiqua"/>
          <w:sz w:val="24"/>
          <w:szCs w:val="24"/>
          <w:vertAlign w:val="superscript"/>
        </w:rPr>
        <w:t>]</w:t>
      </w:r>
      <w:r w:rsidR="0015135D" w:rsidRPr="009902E7">
        <w:rPr>
          <w:rFonts w:ascii="Book Antiqua" w:hAnsi="Book Antiqua" w:cs="Arial"/>
          <w:color w:val="231F20"/>
          <w:sz w:val="24"/>
          <w:szCs w:val="24"/>
        </w:rPr>
        <w:t xml:space="preserve"> and therefore possibly also rPSC, could explain why the presence of an intact (</w:t>
      </w:r>
      <w:r w:rsidR="0015135D" w:rsidRPr="009902E7">
        <w:rPr>
          <w:rFonts w:ascii="Book Antiqua" w:hAnsi="Book Antiqua" w:cs="Arial"/>
          <w:i/>
          <w:color w:val="231F20"/>
          <w:sz w:val="24"/>
          <w:szCs w:val="24"/>
        </w:rPr>
        <w:t>i.e.</w:t>
      </w:r>
      <w:r w:rsidR="0015135D" w:rsidRPr="009902E7">
        <w:rPr>
          <w:rFonts w:ascii="Book Antiqua" w:hAnsi="Book Antiqua" w:cs="Arial"/>
          <w:color w:val="231F20"/>
          <w:sz w:val="24"/>
          <w:szCs w:val="24"/>
        </w:rPr>
        <w:t xml:space="preserve"> retained) colon post-LT significantly increased the risk of rPSC in the Birmingham series independently of colonic inflammation</w:t>
      </w:r>
      <w:r w:rsidR="008842FF" w:rsidRPr="009902E7">
        <w:rPr>
          <w:rFonts w:ascii="Book Antiqua" w:hAnsi="Book Antiqua"/>
          <w:sz w:val="24"/>
          <w:szCs w:val="24"/>
          <w:vertAlign w:val="superscript"/>
        </w:rPr>
        <w:t>[</w:t>
      </w:r>
      <w:r w:rsidR="008842FF"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8842FF" w:rsidRPr="009902E7">
        <w:rPr>
          <w:rFonts w:ascii="Book Antiqua" w:hAnsi="Book Antiqua"/>
          <w:sz w:val="24"/>
          <w:szCs w:val="24"/>
        </w:rPr>
      </w:r>
      <w:r w:rsidR="008842FF" w:rsidRPr="009902E7">
        <w:rPr>
          <w:rFonts w:ascii="Book Antiqua" w:hAnsi="Book Antiqua"/>
          <w:sz w:val="24"/>
          <w:szCs w:val="24"/>
        </w:rPr>
        <w:fldChar w:fldCharType="separate"/>
      </w:r>
      <w:r w:rsidR="008842FF" w:rsidRPr="009902E7">
        <w:rPr>
          <w:rFonts w:ascii="Book Antiqua" w:hAnsi="Book Antiqua"/>
          <w:noProof/>
          <w:sz w:val="24"/>
          <w:szCs w:val="24"/>
          <w:vertAlign w:val="superscript"/>
        </w:rPr>
        <w:t>20</w:t>
      </w:r>
      <w:r w:rsidR="008842FF" w:rsidRPr="009902E7">
        <w:rPr>
          <w:rFonts w:ascii="Book Antiqua" w:hAnsi="Book Antiqua"/>
          <w:sz w:val="24"/>
          <w:szCs w:val="24"/>
        </w:rPr>
        <w:fldChar w:fldCharType="end"/>
      </w:r>
      <w:r w:rsidR="008842FF" w:rsidRPr="009902E7">
        <w:rPr>
          <w:rFonts w:ascii="Book Antiqua" w:hAnsi="Book Antiqua"/>
          <w:sz w:val="24"/>
          <w:szCs w:val="24"/>
          <w:vertAlign w:val="superscript"/>
        </w:rPr>
        <w:t>]</w:t>
      </w:r>
      <w:r w:rsidR="008842FF" w:rsidRPr="009902E7">
        <w:rPr>
          <w:rFonts w:ascii="Book Antiqua" w:hAnsi="Book Antiqua"/>
          <w:sz w:val="24"/>
          <w:szCs w:val="24"/>
        </w:rPr>
        <w:t>.</w:t>
      </w:r>
      <w:r w:rsidR="009D5432" w:rsidRPr="009902E7">
        <w:rPr>
          <w:rFonts w:ascii="Book Antiqua" w:hAnsi="Book Antiqua"/>
          <w:sz w:val="24"/>
          <w:szCs w:val="24"/>
        </w:rPr>
        <w:t xml:space="preserve"> </w:t>
      </w:r>
      <w:r w:rsidR="00A50C6F" w:rsidRPr="009902E7">
        <w:rPr>
          <w:rFonts w:ascii="Book Antiqua" w:hAnsi="Book Antiqua"/>
          <w:sz w:val="24"/>
          <w:szCs w:val="24"/>
        </w:rPr>
        <w:t>The included studies have</w:t>
      </w:r>
      <w:r w:rsidR="00546EC8" w:rsidRPr="009902E7">
        <w:rPr>
          <w:rFonts w:ascii="Book Antiqua" w:hAnsi="Book Antiqua"/>
          <w:sz w:val="24"/>
          <w:szCs w:val="24"/>
        </w:rPr>
        <w:t xml:space="preserve"> not investigated whether the </w:t>
      </w:r>
      <w:r w:rsidR="00CC2F23" w:rsidRPr="009902E7">
        <w:rPr>
          <w:rFonts w:ascii="Book Antiqua" w:hAnsi="Book Antiqua"/>
          <w:sz w:val="24"/>
          <w:szCs w:val="24"/>
        </w:rPr>
        <w:t xml:space="preserve">specific </w:t>
      </w:r>
      <w:r w:rsidR="00546EC8" w:rsidRPr="009902E7">
        <w:rPr>
          <w:rFonts w:ascii="Book Antiqua" w:hAnsi="Book Antiqua"/>
          <w:sz w:val="24"/>
          <w:szCs w:val="24"/>
        </w:rPr>
        <w:t>subpopulation of LT recipients with rPSC undergoing re-transplantation for graft failure represent a highly</w:t>
      </w:r>
      <w:r w:rsidRPr="009902E7">
        <w:rPr>
          <w:rFonts w:ascii="Book Antiqua" w:hAnsi="Book Antiqua"/>
          <w:sz w:val="24"/>
          <w:szCs w:val="24"/>
        </w:rPr>
        <w:t xml:space="preserve"> </w:t>
      </w:r>
      <w:r w:rsidR="00546EC8" w:rsidRPr="009902E7">
        <w:rPr>
          <w:rFonts w:ascii="Book Antiqua" w:hAnsi="Book Antiqua"/>
          <w:sz w:val="24"/>
          <w:szCs w:val="24"/>
        </w:rPr>
        <w:t>selected subgroup of patients that would in particular benefit from colectomy prior to or at the time of regrafting</w:t>
      </w:r>
      <w:r w:rsidR="00A50C6F" w:rsidRPr="009902E7">
        <w:rPr>
          <w:rFonts w:ascii="Book Antiqua" w:hAnsi="Book Antiqua"/>
          <w:sz w:val="24"/>
          <w:szCs w:val="24"/>
        </w:rPr>
        <w:t xml:space="preserve">. </w:t>
      </w:r>
      <w:r w:rsidR="000C732F" w:rsidRPr="009902E7">
        <w:rPr>
          <w:rFonts w:ascii="Book Antiqua" w:hAnsi="Book Antiqua"/>
          <w:sz w:val="24"/>
          <w:szCs w:val="24"/>
        </w:rPr>
        <w:t>This is something that could be investigated in future prospective studies or within the setting of a controlled study.</w:t>
      </w:r>
    </w:p>
    <w:p w14:paraId="3142EE11" w14:textId="75B63A36" w:rsidR="0004713B" w:rsidRPr="009902E7" w:rsidRDefault="004B1844">
      <w:pPr>
        <w:adjustRightInd w:val="0"/>
        <w:snapToGrid w:val="0"/>
        <w:spacing w:after="0" w:line="360" w:lineRule="auto"/>
        <w:jc w:val="both"/>
        <w:rPr>
          <w:rFonts w:ascii="Book Antiqua" w:hAnsi="Book Antiqua" w:cs="Arial"/>
          <w:sz w:val="24"/>
          <w:szCs w:val="24"/>
        </w:rPr>
      </w:pPr>
      <w:r w:rsidRPr="009902E7">
        <w:rPr>
          <w:rFonts w:ascii="Book Antiqua" w:hAnsi="Book Antiqua" w:cs="Arial"/>
          <w:sz w:val="24"/>
          <w:szCs w:val="24"/>
        </w:rPr>
        <w:t xml:space="preserve">  </w:t>
      </w:r>
      <w:r w:rsidR="0004713B" w:rsidRPr="009902E7">
        <w:rPr>
          <w:rFonts w:ascii="Book Antiqua" w:hAnsi="Book Antiqua" w:cs="Arial"/>
          <w:sz w:val="24"/>
          <w:szCs w:val="24"/>
        </w:rPr>
        <w:t>Peri-transplant morbidity and mortality associated to the previous colectomy procedure and complications arising from colectomy after LT were not investigated by any of the included studies. It is however known from the literature that the postoperative morbidity is high in colectomy in cirrhotic PSC patients. In particular, haemorrhagic complications and worsening liver function as well as sever liver failure requiring rescue LT are frequently encountered and are therefore of major concern</w:t>
      </w:r>
      <w:r w:rsidR="0004713B" w:rsidRPr="009902E7">
        <w:rPr>
          <w:rFonts w:ascii="Book Antiqua" w:hAnsi="Book Antiqua"/>
          <w:sz w:val="24"/>
          <w:szCs w:val="24"/>
          <w:vertAlign w:val="superscript"/>
        </w:rPr>
        <w:t>[</w:t>
      </w:r>
      <w:r w:rsidR="0004713B" w:rsidRPr="009902E7">
        <w:rPr>
          <w:rFonts w:ascii="Book Antiqua" w:hAnsi="Book Antiqua" w:cs="Arial"/>
          <w:sz w:val="24"/>
          <w:szCs w:val="24"/>
        </w:rPr>
        <w:fldChar w:fldCharType="begin">
          <w:fldData xml:space="preserve">PFJlZm1hbj48Q2l0ZT48QXV0aG9yPkxpYW48L0F1dGhvcj48WWVhcj4yMDEyPC9ZZWFyPjxSZWNO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=
</w:fldData>
        </w:fldChar>
      </w:r>
      <w:r w:rsidR="0004713B" w:rsidRPr="009902E7">
        <w:rPr>
          <w:rFonts w:ascii="Book Antiqua" w:hAnsi="Book Antiqua" w:cs="Arial"/>
          <w:sz w:val="24"/>
          <w:szCs w:val="24"/>
        </w:rPr>
        <w:instrText xml:space="preserve"> ADDIN REFMGR.CITE </w:instrText>
      </w:r>
      <w:r w:rsidR="0004713B" w:rsidRPr="009902E7">
        <w:rPr>
          <w:rFonts w:ascii="Book Antiqua" w:hAnsi="Book Antiqua" w:cs="Arial"/>
          <w:sz w:val="24"/>
          <w:szCs w:val="24"/>
        </w:rPr>
        <w:fldChar w:fldCharType="begin">
          <w:fldData xml:space="preserve">PFJlZm1hbj48Q2l0ZT48QXV0aG9yPkxpYW48L0F1dGhvcj48WWVhcj4yMDEyPC9ZZWFyPjxSZWNO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=
</w:fldData>
        </w:fldChar>
      </w:r>
      <w:r w:rsidR="0004713B" w:rsidRPr="009902E7">
        <w:rPr>
          <w:rFonts w:ascii="Book Antiqua" w:hAnsi="Book Antiqua" w:cs="Arial"/>
          <w:sz w:val="24"/>
          <w:szCs w:val="24"/>
        </w:rPr>
        <w:instrText xml:space="preserve"> ADDIN EN.CITE.DATA </w:instrText>
      </w:r>
      <w:r w:rsidR="0004713B" w:rsidRPr="009902E7">
        <w:rPr>
          <w:rFonts w:ascii="Book Antiqua" w:hAnsi="Book Antiqua" w:cs="Arial"/>
          <w:sz w:val="24"/>
          <w:szCs w:val="24"/>
        </w:rPr>
      </w:r>
      <w:r w:rsidR="0004713B" w:rsidRPr="009902E7">
        <w:rPr>
          <w:rFonts w:ascii="Book Antiqua" w:hAnsi="Book Antiqua" w:cs="Arial"/>
          <w:sz w:val="24"/>
          <w:szCs w:val="24"/>
        </w:rPr>
        <w:fldChar w:fldCharType="end"/>
      </w:r>
      <w:r w:rsidR="0004713B" w:rsidRPr="009902E7">
        <w:rPr>
          <w:rFonts w:ascii="Book Antiqua" w:hAnsi="Book Antiqua" w:cs="Arial"/>
          <w:sz w:val="24"/>
          <w:szCs w:val="24"/>
        </w:rPr>
      </w:r>
      <w:r w:rsidR="0004713B" w:rsidRPr="009902E7">
        <w:rPr>
          <w:rFonts w:ascii="Book Antiqua" w:hAnsi="Book Antiqua" w:cs="Arial"/>
          <w:sz w:val="24"/>
          <w:szCs w:val="24"/>
        </w:rPr>
        <w:fldChar w:fldCharType="separate"/>
      </w:r>
      <w:r w:rsidR="0004713B" w:rsidRPr="009902E7">
        <w:rPr>
          <w:rFonts w:ascii="Book Antiqua" w:hAnsi="Book Antiqua" w:cs="Arial"/>
          <w:noProof/>
          <w:sz w:val="24"/>
          <w:szCs w:val="24"/>
          <w:vertAlign w:val="superscript"/>
        </w:rPr>
        <w:t>46</w:t>
      </w:r>
      <w:r w:rsidRPr="009902E7">
        <w:rPr>
          <w:rFonts w:ascii="Book Antiqua" w:hAnsi="Book Antiqua" w:cs="Arial"/>
          <w:noProof/>
          <w:sz w:val="24"/>
          <w:szCs w:val="24"/>
          <w:vertAlign w:val="superscript"/>
        </w:rPr>
        <w:t>,</w:t>
      </w:r>
      <w:r w:rsidR="0004713B" w:rsidRPr="009902E7">
        <w:rPr>
          <w:rFonts w:ascii="Book Antiqua" w:hAnsi="Book Antiqua" w:cs="Arial"/>
          <w:noProof/>
          <w:sz w:val="24"/>
          <w:szCs w:val="24"/>
          <w:vertAlign w:val="superscript"/>
        </w:rPr>
        <w:t>49</w:t>
      </w:r>
      <w:r w:rsidRPr="009902E7">
        <w:rPr>
          <w:rFonts w:ascii="Book Antiqua" w:hAnsi="Book Antiqua" w:cs="Arial"/>
          <w:noProof/>
          <w:sz w:val="24"/>
          <w:szCs w:val="24"/>
          <w:vertAlign w:val="superscript"/>
        </w:rPr>
        <w:t>,</w:t>
      </w:r>
      <w:r w:rsidR="0004713B" w:rsidRPr="009902E7">
        <w:rPr>
          <w:rFonts w:ascii="Book Antiqua" w:hAnsi="Book Antiqua" w:cs="Arial"/>
          <w:noProof/>
          <w:sz w:val="24"/>
          <w:szCs w:val="24"/>
          <w:vertAlign w:val="superscript"/>
        </w:rPr>
        <w:t>50</w:t>
      </w:r>
      <w:r w:rsidR="0004713B" w:rsidRPr="009902E7">
        <w:rPr>
          <w:rFonts w:ascii="Book Antiqua" w:hAnsi="Book Antiqua" w:cs="Arial"/>
          <w:sz w:val="24"/>
          <w:szCs w:val="24"/>
        </w:rPr>
        <w:fldChar w:fldCharType="end"/>
      </w:r>
      <w:r w:rsidR="0004713B" w:rsidRPr="009902E7">
        <w:rPr>
          <w:rFonts w:ascii="Book Antiqua" w:hAnsi="Book Antiqua"/>
          <w:sz w:val="24"/>
          <w:szCs w:val="24"/>
          <w:vertAlign w:val="superscript"/>
        </w:rPr>
        <w:t>]</w:t>
      </w:r>
      <w:r w:rsidR="0004713B" w:rsidRPr="009902E7">
        <w:rPr>
          <w:rFonts w:ascii="Book Antiqua" w:hAnsi="Book Antiqua" w:cs="Arial"/>
          <w:sz w:val="24"/>
          <w:szCs w:val="24"/>
        </w:rPr>
        <w:t xml:space="preserve">. </w:t>
      </w:r>
      <w:r w:rsidR="0004713B" w:rsidRPr="009902E7">
        <w:rPr>
          <w:rFonts w:ascii="Book Antiqua" w:hAnsi="Book Antiqua" w:cs="AdvGulliv-R"/>
          <w:sz w:val="24"/>
          <w:szCs w:val="24"/>
        </w:rPr>
        <w:t>Although historic reports on proctocolectomy in patients with PSC/UC have described no effect on patient survival in the pre-transplant setting</w:t>
      </w:r>
      <w:r w:rsidRPr="009902E7">
        <w:rPr>
          <w:rFonts w:ascii="Book Antiqua" w:hAnsi="Book Antiqua"/>
          <w:sz w:val="24"/>
          <w:szCs w:val="24"/>
          <w:vertAlign w:val="superscript"/>
        </w:rPr>
        <w:t>[</w:t>
      </w:r>
      <w:r w:rsidRPr="009902E7">
        <w:rPr>
          <w:rFonts w:ascii="Book Antiqua" w:hAnsi="Book Antiqua" w:cs="AdvGulliv-R"/>
          <w:sz w:val="24"/>
          <w:szCs w:val="24"/>
        </w:rPr>
        <w:fldChar w:fldCharType="begin"/>
      </w:r>
      <w:r w:rsidRPr="009902E7">
        <w:rPr>
          <w:rFonts w:ascii="Book Antiqua" w:hAnsi="Book Antiqua" w:cs="AdvGulliv-R"/>
          <w:sz w:val="24"/>
          <w:szCs w:val="24"/>
        </w:rPr>
        <w:instrText xml:space="preserve"> ADDIN REFMGR.CITE &lt;Refman&gt;&lt;Cite&gt;&lt;Author&gt;Cangemi&lt;/Author&gt;&lt;Year&gt;1989&lt;/Year&gt;&lt;RecNum&gt;2774&lt;/RecNum&gt;&lt;IDText&gt;Effect of proctocolectomy for ulcerative colitis on the natural history of primary sclerosing cholangitis&lt;/IDText&gt;&lt;MDL Ref_Type="Abstract"&gt;&lt;Ref_Type&gt;Abstract&lt;/Ref_Type&gt;&lt;Ref_ID&gt;2774&lt;/Ref_ID&gt;&lt;Title_Primary&gt;Effect of proctocolectomy for ulcerative colitis on the natural history of primary sclerosing cholangitis&lt;/Title_Primary&gt;&lt;Authors_Primary&gt;Cangemi,John&lt;/Authors_Primary&gt;&lt;Authors_Primary&gt;Wiesner,Russell H.&lt;/Authors_Primary&gt;&lt;Authors_Primary&gt;Beaver,Sandra J.&lt;/Authors_Primary&gt;&lt;Authors_Primary&gt;Ludwig,J&amp;#xFC;rgen&lt;/Authors_Primary&gt;&lt;Authors_Primary&gt;McCarty,Robert L.&lt;/Authors_Primary&gt;&lt;Authors_Primary&gt;Dozois,Roger R.&lt;/Authors_Primary&gt;&lt;Authors_Primary&gt;Zinsmeister,Alan R.&lt;/Authors_Primary&gt;&lt;Authors_Primary&gt;LaRusso,Noclas F.&lt;/Authors_Primary&gt;&lt;Date_Primary&gt;1989&lt;/Date_Primary&gt;&lt;Keywords&gt;Colitis&lt;/Keywords&gt;&lt;Keywords&gt;history&lt;/Keywords&gt;&lt;Keywords&gt;Ascites&lt;/Keywords&gt;&lt;Keywords&gt;Bilirubin&lt;/Keywords&gt;&lt;Keywords&gt;Alkaline Phosphatase&lt;/Keywords&gt;&lt;Keywords&gt;Prothrombin&lt;/Keywords&gt;&lt;Keywords&gt;Prothrombin Time&lt;/Keywords&gt;&lt;Keywords&gt;Time&lt;/Keywords&gt;&lt;Keywords&gt;Liver&lt;/Keywords&gt;&lt;Keywords&gt;Biopsy&lt;/Keywords&gt;&lt;Keywords&gt;Survival&lt;/Keywords&gt;&lt;Reprint&gt;Not in File&lt;/Reprint&gt;&lt;Start_Page&gt;794&lt;/Start_Page&gt;&lt;Periodical&gt;Gastroenterology&lt;/Periodical&gt;&lt;Volume&gt;96&lt;/Volume&gt;&lt;Issue&gt;790&lt;/Issue&gt;&lt;ZZ_JournalFull&gt;&lt;f name="System"&gt;Gastroenterology&lt;/f&gt;&lt;/ZZ_JournalFull&gt;&lt;ZZ_WorkformID&gt;4&lt;/ZZ_WorkformID&gt;&lt;/MDL&gt;&lt;/Cite&gt;&lt;/Refman&gt;</w:instrText>
      </w:r>
      <w:r w:rsidRPr="009902E7">
        <w:rPr>
          <w:rFonts w:ascii="Book Antiqua" w:hAnsi="Book Antiqua" w:cs="AdvGulliv-R"/>
          <w:sz w:val="24"/>
          <w:szCs w:val="24"/>
        </w:rPr>
        <w:fldChar w:fldCharType="separate"/>
      </w:r>
      <w:r w:rsidRPr="009902E7">
        <w:rPr>
          <w:rFonts w:ascii="Book Antiqua" w:hAnsi="Book Antiqua" w:cs="AdvGulliv-R"/>
          <w:noProof/>
          <w:sz w:val="24"/>
          <w:szCs w:val="24"/>
          <w:vertAlign w:val="superscript"/>
        </w:rPr>
        <w:t>51</w:t>
      </w:r>
      <w:r w:rsidRPr="009902E7">
        <w:rPr>
          <w:rFonts w:ascii="Book Antiqua" w:hAnsi="Book Antiqua" w:cs="AdvGulliv-R"/>
          <w:sz w:val="24"/>
          <w:szCs w:val="24"/>
        </w:rPr>
        <w:fldChar w:fldCharType="end"/>
      </w:r>
      <w:r w:rsidRPr="009902E7">
        <w:rPr>
          <w:rFonts w:ascii="Book Antiqua" w:hAnsi="Book Antiqua"/>
          <w:sz w:val="24"/>
          <w:szCs w:val="24"/>
          <w:vertAlign w:val="superscript"/>
        </w:rPr>
        <w:t>]</w:t>
      </w:r>
      <w:r w:rsidR="0004713B" w:rsidRPr="009902E7">
        <w:rPr>
          <w:rFonts w:ascii="Book Antiqua" w:hAnsi="Book Antiqua" w:cs="AdvGulliv-R"/>
          <w:sz w:val="24"/>
          <w:szCs w:val="24"/>
        </w:rPr>
        <w:t>,</w:t>
      </w:r>
      <w:r w:rsidR="0004713B" w:rsidRPr="009902E7">
        <w:rPr>
          <w:rFonts w:ascii="Book Antiqua" w:hAnsi="Book Antiqua"/>
          <w:sz w:val="24"/>
          <w:szCs w:val="24"/>
          <w:vertAlign w:val="superscript"/>
        </w:rPr>
        <w:t xml:space="preserve"> </w:t>
      </w:r>
      <w:r w:rsidR="0004713B" w:rsidRPr="009902E7">
        <w:rPr>
          <w:rFonts w:ascii="Book Antiqua" w:hAnsi="Book Antiqua" w:cs="AdvGulliv-R"/>
          <w:sz w:val="24"/>
          <w:szCs w:val="24"/>
        </w:rPr>
        <w:t xml:space="preserve">it is now recognized that </w:t>
      </w:r>
      <w:r w:rsidR="0004713B" w:rsidRPr="009902E7">
        <w:rPr>
          <w:rFonts w:ascii="Book Antiqua" w:hAnsi="Book Antiqua" w:cs="Arial"/>
          <w:sz w:val="24"/>
          <w:szCs w:val="24"/>
        </w:rPr>
        <w:t>mortality due to septic shock and hepatic failure occurs in pre-LT colectomy indicating that a simultaneous approach with colectomy at the time of transplantation might be better considered in patients with advanced PSC</w:t>
      </w:r>
      <w:r w:rsidR="0004713B" w:rsidRPr="009902E7">
        <w:rPr>
          <w:rFonts w:ascii="Book Antiqua" w:hAnsi="Book Antiqua"/>
          <w:sz w:val="24"/>
          <w:szCs w:val="24"/>
          <w:vertAlign w:val="superscript"/>
        </w:rPr>
        <w:t>[</w:t>
      </w:r>
      <w:r w:rsidR="0004713B" w:rsidRPr="009902E7">
        <w:rPr>
          <w:rFonts w:ascii="Book Antiqua" w:hAnsi="Book Antiqua" w:cs="Arial"/>
          <w:sz w:val="24"/>
          <w:szCs w:val="24"/>
        </w:rPr>
        <w:fldChar w:fldCharType="begin">
          <w:fldData xml:space="preserve">PFJlZm1hbj48Q2l0ZT48QXV0aG9yPkxpYW48L0F1dGhvcj48WWVhcj4yMDEyPC9ZZWFyPjxSZWNO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</w:fldData>
        </w:fldChar>
      </w:r>
      <w:r w:rsidR="0004713B" w:rsidRPr="009902E7">
        <w:rPr>
          <w:rFonts w:ascii="Book Antiqua" w:hAnsi="Book Antiqua" w:cs="Arial"/>
          <w:sz w:val="24"/>
          <w:szCs w:val="24"/>
        </w:rPr>
        <w:instrText xml:space="preserve"> ADDIN REFMGR.CITE </w:instrText>
      </w:r>
      <w:r w:rsidR="0004713B" w:rsidRPr="009902E7">
        <w:rPr>
          <w:rFonts w:ascii="Book Antiqua" w:hAnsi="Book Antiqua" w:cs="Arial"/>
          <w:sz w:val="24"/>
          <w:szCs w:val="24"/>
        </w:rPr>
        <w:fldChar w:fldCharType="begin">
          <w:fldData xml:space="preserve">PFJlZm1hbj48Q2l0ZT48QXV0aG9yPkxpYW48L0F1dGhvcj48WWVhcj4yMDEyPC9ZZWFyPjxSZWNO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</w:fldData>
        </w:fldChar>
      </w:r>
      <w:r w:rsidR="0004713B" w:rsidRPr="009902E7">
        <w:rPr>
          <w:rFonts w:ascii="Book Antiqua" w:hAnsi="Book Antiqua" w:cs="Arial"/>
          <w:sz w:val="24"/>
          <w:szCs w:val="24"/>
        </w:rPr>
        <w:instrText xml:space="preserve"> ADDIN EN.CITE.DATA </w:instrText>
      </w:r>
      <w:r w:rsidR="0004713B" w:rsidRPr="009902E7">
        <w:rPr>
          <w:rFonts w:ascii="Book Antiqua" w:hAnsi="Book Antiqua" w:cs="Arial"/>
          <w:sz w:val="24"/>
          <w:szCs w:val="24"/>
        </w:rPr>
      </w:r>
      <w:r w:rsidR="0004713B" w:rsidRPr="009902E7">
        <w:rPr>
          <w:rFonts w:ascii="Book Antiqua" w:hAnsi="Book Antiqua" w:cs="Arial"/>
          <w:sz w:val="24"/>
          <w:szCs w:val="24"/>
        </w:rPr>
        <w:fldChar w:fldCharType="end"/>
      </w:r>
      <w:r w:rsidR="0004713B" w:rsidRPr="009902E7">
        <w:rPr>
          <w:rFonts w:ascii="Book Antiqua" w:hAnsi="Book Antiqua" w:cs="Arial"/>
          <w:sz w:val="24"/>
          <w:szCs w:val="24"/>
        </w:rPr>
      </w:r>
      <w:r w:rsidR="0004713B" w:rsidRPr="009902E7">
        <w:rPr>
          <w:rFonts w:ascii="Book Antiqua" w:hAnsi="Book Antiqua" w:cs="Arial"/>
          <w:sz w:val="24"/>
          <w:szCs w:val="24"/>
        </w:rPr>
        <w:fldChar w:fldCharType="separate"/>
      </w:r>
      <w:r w:rsidR="0004713B" w:rsidRPr="009902E7">
        <w:rPr>
          <w:rFonts w:ascii="Book Antiqua" w:hAnsi="Book Antiqua" w:cs="Arial"/>
          <w:noProof/>
          <w:sz w:val="24"/>
          <w:szCs w:val="24"/>
          <w:vertAlign w:val="superscript"/>
        </w:rPr>
        <w:t>46</w:t>
      </w:r>
      <w:r w:rsidRPr="009902E7">
        <w:rPr>
          <w:rFonts w:ascii="Book Antiqua" w:hAnsi="Book Antiqua" w:cs="Arial"/>
          <w:noProof/>
          <w:sz w:val="24"/>
          <w:szCs w:val="24"/>
          <w:vertAlign w:val="superscript"/>
        </w:rPr>
        <w:t>,</w:t>
      </w:r>
      <w:r w:rsidR="0004713B" w:rsidRPr="009902E7">
        <w:rPr>
          <w:rFonts w:ascii="Book Antiqua" w:hAnsi="Book Antiqua" w:cs="Arial"/>
          <w:noProof/>
          <w:sz w:val="24"/>
          <w:szCs w:val="24"/>
          <w:vertAlign w:val="superscript"/>
        </w:rPr>
        <w:t>49</w:t>
      </w:r>
      <w:r w:rsidR="0004713B" w:rsidRPr="009902E7">
        <w:rPr>
          <w:rFonts w:ascii="Book Antiqua" w:hAnsi="Book Antiqua" w:cs="Arial"/>
          <w:sz w:val="24"/>
          <w:szCs w:val="24"/>
        </w:rPr>
        <w:fldChar w:fldCharType="end"/>
      </w:r>
      <w:r w:rsidR="0004713B" w:rsidRPr="009902E7">
        <w:rPr>
          <w:rFonts w:ascii="Book Antiqua" w:hAnsi="Book Antiqua"/>
          <w:sz w:val="24"/>
          <w:szCs w:val="24"/>
          <w:vertAlign w:val="superscript"/>
        </w:rPr>
        <w:t>]</w:t>
      </w:r>
      <w:r w:rsidR="0004713B" w:rsidRPr="009902E7">
        <w:rPr>
          <w:rFonts w:ascii="Book Antiqua" w:hAnsi="Book Antiqua"/>
          <w:sz w:val="24"/>
          <w:szCs w:val="24"/>
        </w:rPr>
        <w:t xml:space="preserve">. The type of colectomy appears without effect on the risk of rPSC, </w:t>
      </w:r>
      <w:r w:rsidR="00A50C6F" w:rsidRPr="009902E7">
        <w:rPr>
          <w:rFonts w:ascii="Book Antiqua" w:hAnsi="Book Antiqua"/>
          <w:sz w:val="24"/>
          <w:szCs w:val="24"/>
        </w:rPr>
        <w:t>although</w:t>
      </w:r>
      <w:r w:rsidR="0004713B" w:rsidRPr="009902E7">
        <w:rPr>
          <w:rFonts w:ascii="Book Antiqua" w:hAnsi="Book Antiqua"/>
          <w:sz w:val="24"/>
          <w:szCs w:val="24"/>
        </w:rPr>
        <w:t xml:space="preserve"> one study found a higher risk of rPSC in LT recipients who underwent ileoanal pouch formation post-LT</w:t>
      </w:r>
      <w:r w:rsidR="0004713B" w:rsidRPr="009902E7">
        <w:rPr>
          <w:rFonts w:ascii="Book Antiqua" w:hAnsi="Book Antiqua"/>
          <w:sz w:val="24"/>
          <w:szCs w:val="24"/>
          <w:vertAlign w:val="superscript"/>
        </w:rPr>
        <w:t>[</w:t>
      </w:r>
      <w:r w:rsidR="0004713B"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C9SZWZtYW4+AG==
</w:fldData>
        </w:fldChar>
      </w:r>
      <w:r w:rsidR="0004713B" w:rsidRPr="009902E7">
        <w:rPr>
          <w:rFonts w:ascii="Book Antiqua" w:hAnsi="Book Antiqua"/>
          <w:sz w:val="24"/>
          <w:szCs w:val="24"/>
        </w:rPr>
        <w:instrText xml:space="preserve"> ADDIN REFMGR.CITE </w:instrText>
      </w:r>
      <w:r w:rsidR="0004713B" w:rsidRPr="009902E7">
        <w:rPr>
          <w:rFonts w:ascii="Book Antiqua" w:hAnsi="Book Antiqua"/>
          <w:sz w:val="24"/>
          <w:szCs w:val="24"/>
        </w:rPr>
        <w:fldChar w:fldCharType="begin">
          <w:fldData xml:space="preserve">PFJlZm1hbj48Q2l0ZT48QXV0aG9yPkFsYWJyYWJhPC9BdXRob3I+PFllYXI+MjAwOTwvWWVhcj48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</w:fldData>
        </w:fldChar>
      </w:r>
      <w:r w:rsidR="0004713B" w:rsidRPr="009902E7">
        <w:rPr>
          <w:rFonts w:ascii="Book Antiqua" w:hAnsi="Book Antiqua"/>
          <w:sz w:val="24"/>
          <w:szCs w:val="24"/>
        </w:rPr>
        <w:instrText xml:space="preserve"> ADDIN EN.CITE.DATA </w:instrText>
      </w:r>
      <w:r w:rsidR="0004713B" w:rsidRPr="009902E7">
        <w:rPr>
          <w:rFonts w:ascii="Book Antiqua" w:hAnsi="Book Antiqua"/>
          <w:sz w:val="24"/>
          <w:szCs w:val="24"/>
        </w:rPr>
      </w:r>
      <w:r w:rsidR="0004713B" w:rsidRPr="009902E7">
        <w:rPr>
          <w:rFonts w:ascii="Book Antiqua" w:hAnsi="Book Antiqua"/>
          <w:sz w:val="24"/>
          <w:szCs w:val="24"/>
        </w:rPr>
        <w:fldChar w:fldCharType="end"/>
      </w:r>
      <w:r w:rsidR="0004713B" w:rsidRPr="009902E7">
        <w:rPr>
          <w:rFonts w:ascii="Book Antiqua" w:hAnsi="Book Antiqua"/>
          <w:sz w:val="24"/>
          <w:szCs w:val="24"/>
        </w:rPr>
      </w:r>
      <w:r w:rsidR="0004713B" w:rsidRPr="009902E7">
        <w:rPr>
          <w:rFonts w:ascii="Book Antiqua" w:hAnsi="Book Antiqua"/>
          <w:sz w:val="24"/>
          <w:szCs w:val="24"/>
        </w:rPr>
        <w:fldChar w:fldCharType="separate"/>
      </w:r>
      <w:r w:rsidR="0004713B" w:rsidRPr="009902E7">
        <w:rPr>
          <w:rFonts w:ascii="Book Antiqua" w:hAnsi="Book Antiqua"/>
          <w:noProof/>
          <w:sz w:val="24"/>
          <w:szCs w:val="24"/>
          <w:vertAlign w:val="superscript"/>
        </w:rPr>
        <w:t>20</w:t>
      </w:r>
      <w:r w:rsidR="0004713B" w:rsidRPr="009902E7">
        <w:rPr>
          <w:rFonts w:ascii="Book Antiqua" w:hAnsi="Book Antiqua"/>
          <w:sz w:val="24"/>
          <w:szCs w:val="24"/>
        </w:rPr>
        <w:fldChar w:fldCharType="end"/>
      </w:r>
      <w:r w:rsidR="0004713B" w:rsidRPr="009902E7">
        <w:rPr>
          <w:rFonts w:ascii="Book Antiqua" w:hAnsi="Book Antiqua"/>
          <w:sz w:val="24"/>
          <w:szCs w:val="24"/>
          <w:vertAlign w:val="superscript"/>
        </w:rPr>
        <w:t>]</w:t>
      </w:r>
      <w:r w:rsidR="0004713B" w:rsidRPr="009902E7">
        <w:rPr>
          <w:rFonts w:ascii="Book Antiqua" w:hAnsi="Book Antiqua"/>
          <w:sz w:val="24"/>
          <w:szCs w:val="24"/>
        </w:rPr>
        <w:t>.</w:t>
      </w:r>
      <w:r w:rsidR="0004713B" w:rsidRPr="009902E7">
        <w:rPr>
          <w:rFonts w:ascii="Book Antiqua" w:hAnsi="Book Antiqua" w:cs="Arial"/>
          <w:sz w:val="24"/>
          <w:szCs w:val="24"/>
        </w:rPr>
        <w:t xml:space="preserve"> Although not reported in the selected studies and unrelated to rPSC, it should be taken into consideration that poor functional outcome as well as high rates of pouchitis (up to 90%) and pouch failure occur after ileoanal pouch formation in PSC patients</w:t>
      </w:r>
      <w:r w:rsidR="0004713B" w:rsidRPr="009902E7">
        <w:rPr>
          <w:rFonts w:ascii="Book Antiqua" w:hAnsi="Book Antiqua"/>
          <w:sz w:val="24"/>
          <w:szCs w:val="24"/>
          <w:vertAlign w:val="superscript"/>
        </w:rPr>
        <w:t>[</w:t>
      </w:r>
      <w:r w:rsidR="0004713B" w:rsidRPr="009902E7">
        <w:rPr>
          <w:rFonts w:ascii="Book Antiqua" w:hAnsi="Book Antiqua" w:cs="Arial"/>
          <w:sz w:val="24"/>
          <w:szCs w:val="24"/>
        </w:rPr>
        <w:fldChar w:fldCharType="begin">
          <w:fldData xml:space="preserve">PFJlZm1hbj48Q2l0ZT48QXV0aG9yPmRlIFZyaWVzPC9BdXRob3I+PFllYXI+MjAxNTwvWWVhcj48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==
</w:fldData>
        </w:fldChar>
      </w:r>
      <w:r w:rsidR="0004713B" w:rsidRPr="009902E7">
        <w:rPr>
          <w:rFonts w:ascii="Book Antiqua" w:hAnsi="Book Antiqua" w:cs="Arial"/>
          <w:sz w:val="24"/>
          <w:szCs w:val="24"/>
        </w:rPr>
        <w:instrText xml:space="preserve"> ADDIN REFMGR.CITE </w:instrText>
      </w:r>
      <w:r w:rsidR="0004713B" w:rsidRPr="009902E7">
        <w:rPr>
          <w:rFonts w:ascii="Book Antiqua" w:hAnsi="Book Antiqua" w:cs="Arial"/>
          <w:sz w:val="24"/>
          <w:szCs w:val="24"/>
        </w:rPr>
        <w:fldChar w:fldCharType="begin">
          <w:fldData xml:space="preserve">PFJlZm1hbj48Q2l0ZT48QXV0aG9yPmRlIFZyaWVzPC9BdXRob3I+PFllYXI+MjAxNTwvWWVhcj48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==
</w:fldData>
        </w:fldChar>
      </w:r>
      <w:r w:rsidR="0004713B" w:rsidRPr="009902E7">
        <w:rPr>
          <w:rFonts w:ascii="Book Antiqua" w:hAnsi="Book Antiqua" w:cs="Arial"/>
          <w:sz w:val="24"/>
          <w:szCs w:val="24"/>
        </w:rPr>
        <w:instrText xml:space="preserve"> ADDIN EN.CITE.DATA </w:instrText>
      </w:r>
      <w:r w:rsidR="0004713B" w:rsidRPr="009902E7">
        <w:rPr>
          <w:rFonts w:ascii="Book Antiqua" w:hAnsi="Book Antiqua" w:cs="Arial"/>
          <w:sz w:val="24"/>
          <w:szCs w:val="24"/>
        </w:rPr>
      </w:r>
      <w:r w:rsidR="0004713B" w:rsidRPr="009902E7">
        <w:rPr>
          <w:rFonts w:ascii="Book Antiqua" w:hAnsi="Book Antiqua" w:cs="Arial"/>
          <w:sz w:val="24"/>
          <w:szCs w:val="24"/>
        </w:rPr>
        <w:fldChar w:fldCharType="end"/>
      </w:r>
      <w:r w:rsidR="0004713B" w:rsidRPr="009902E7">
        <w:rPr>
          <w:rFonts w:ascii="Book Antiqua" w:hAnsi="Book Antiqua" w:cs="Arial"/>
          <w:sz w:val="24"/>
          <w:szCs w:val="24"/>
        </w:rPr>
      </w:r>
      <w:r w:rsidR="0004713B" w:rsidRPr="009902E7">
        <w:rPr>
          <w:rFonts w:ascii="Book Antiqua" w:hAnsi="Book Antiqua" w:cs="Arial"/>
          <w:sz w:val="24"/>
          <w:szCs w:val="24"/>
        </w:rPr>
        <w:fldChar w:fldCharType="separate"/>
      </w:r>
      <w:r w:rsidR="0004713B" w:rsidRPr="009902E7">
        <w:rPr>
          <w:rFonts w:ascii="Book Antiqua" w:hAnsi="Book Antiqua" w:cs="Arial"/>
          <w:noProof/>
          <w:sz w:val="24"/>
          <w:szCs w:val="24"/>
          <w:vertAlign w:val="superscript"/>
        </w:rPr>
        <w:t>42</w:t>
      </w:r>
      <w:r w:rsidRPr="009902E7">
        <w:rPr>
          <w:rFonts w:ascii="Book Antiqua" w:hAnsi="Book Antiqua" w:cs="Arial"/>
          <w:noProof/>
          <w:sz w:val="24"/>
          <w:szCs w:val="24"/>
          <w:vertAlign w:val="superscript"/>
        </w:rPr>
        <w:t>,</w:t>
      </w:r>
      <w:r w:rsidR="0004713B" w:rsidRPr="009902E7">
        <w:rPr>
          <w:rFonts w:ascii="Book Antiqua" w:hAnsi="Book Antiqua" w:cs="Arial"/>
          <w:noProof/>
          <w:sz w:val="24"/>
          <w:szCs w:val="24"/>
          <w:vertAlign w:val="superscript"/>
        </w:rPr>
        <w:t>52</w:t>
      </w:r>
      <w:r w:rsidR="0004713B" w:rsidRPr="009902E7">
        <w:rPr>
          <w:rFonts w:ascii="Book Antiqua" w:hAnsi="Book Antiqua" w:cs="Arial"/>
          <w:sz w:val="24"/>
          <w:szCs w:val="24"/>
        </w:rPr>
        <w:fldChar w:fldCharType="end"/>
      </w:r>
      <w:r w:rsidR="0004713B" w:rsidRPr="009902E7">
        <w:rPr>
          <w:rFonts w:ascii="Book Antiqua" w:hAnsi="Book Antiqua"/>
          <w:sz w:val="24"/>
          <w:szCs w:val="24"/>
          <w:vertAlign w:val="superscript"/>
        </w:rPr>
        <w:t>]</w:t>
      </w:r>
      <w:r w:rsidR="0004713B" w:rsidRPr="009902E7">
        <w:rPr>
          <w:rFonts w:ascii="Book Antiqua" w:hAnsi="Book Antiqua" w:cs="Arial"/>
          <w:sz w:val="24"/>
          <w:szCs w:val="24"/>
        </w:rPr>
        <w:t>.</w:t>
      </w:r>
    </w:p>
    <w:p w14:paraId="587F5D46" w14:textId="6C7767A7" w:rsidR="0032501F" w:rsidRPr="009902E7" w:rsidRDefault="004B1844">
      <w:pPr>
        <w:adjustRightInd w:val="0"/>
        <w:snapToGrid w:val="0"/>
        <w:spacing w:after="0" w:line="360" w:lineRule="auto"/>
        <w:jc w:val="both"/>
        <w:rPr>
          <w:rFonts w:ascii="Book Antiqua" w:hAnsi="Book Antiqua" w:cs="Arial"/>
          <w:sz w:val="24"/>
          <w:szCs w:val="24"/>
        </w:rPr>
      </w:pPr>
      <w:r w:rsidRPr="009902E7">
        <w:rPr>
          <w:rFonts w:ascii="Book Antiqua" w:hAnsi="Book Antiqua" w:cs="Arial"/>
          <w:sz w:val="24"/>
          <w:szCs w:val="24"/>
        </w:rPr>
        <w:t xml:space="preserve">  </w:t>
      </w:r>
      <w:r w:rsidR="0004713B" w:rsidRPr="009902E7">
        <w:rPr>
          <w:rFonts w:ascii="Book Antiqua" w:hAnsi="Book Antiqua" w:cs="Arial"/>
          <w:sz w:val="24"/>
          <w:szCs w:val="24"/>
        </w:rPr>
        <w:t xml:space="preserve">It is a limitation of this review that only retrospective and observational reports were available to investigate the role of colectomy in rPSC. Furthermore, compared to other topics, a rather small number of studies were identified and included in our analysis. </w:t>
      </w:r>
      <w:r w:rsidR="0004713B" w:rsidRPr="009902E7">
        <w:rPr>
          <w:rFonts w:ascii="Book Antiqua" w:hAnsi="Book Antiqua" w:cs="Arial"/>
          <w:sz w:val="24"/>
          <w:szCs w:val="24"/>
        </w:rPr>
        <w:lastRenderedPageBreak/>
        <w:t>However, the selected studies were mainly of high quality and therefore reliably present the best evidence available.</w:t>
      </w:r>
    </w:p>
    <w:p w14:paraId="1754C097" w14:textId="662FE9DE" w:rsidR="005B17D2" w:rsidRPr="009902E7" w:rsidRDefault="004B1844">
      <w:pPr>
        <w:adjustRightInd w:val="0"/>
        <w:snapToGrid w:val="0"/>
        <w:spacing w:after="0" w:line="360" w:lineRule="auto"/>
        <w:jc w:val="both"/>
        <w:rPr>
          <w:rFonts w:ascii="Book Antiqua" w:hAnsi="Book Antiqua" w:cs="Arial"/>
          <w:sz w:val="24"/>
          <w:szCs w:val="24"/>
        </w:rPr>
      </w:pPr>
      <w:r w:rsidRPr="009902E7">
        <w:rPr>
          <w:rFonts w:ascii="Book Antiqua" w:hAnsi="Book Antiqua" w:cs="Arial"/>
          <w:sz w:val="24"/>
          <w:szCs w:val="24"/>
        </w:rPr>
        <w:t xml:space="preserve">  </w:t>
      </w:r>
      <w:r w:rsidR="006E66AE" w:rsidRPr="009902E7">
        <w:rPr>
          <w:rFonts w:ascii="Book Antiqua" w:hAnsi="Book Antiqua" w:cs="Arial"/>
          <w:sz w:val="24"/>
          <w:szCs w:val="24"/>
        </w:rPr>
        <w:t>In conclusion, t</w:t>
      </w:r>
      <w:r w:rsidR="00221796" w:rsidRPr="009902E7">
        <w:rPr>
          <w:rFonts w:ascii="Book Antiqua" w:hAnsi="Book Antiqua" w:cs="Arial"/>
          <w:sz w:val="24"/>
          <w:szCs w:val="24"/>
        </w:rPr>
        <w:t>h</w:t>
      </w:r>
      <w:r w:rsidR="003E0332" w:rsidRPr="009902E7">
        <w:rPr>
          <w:rFonts w:ascii="Book Antiqua" w:hAnsi="Book Antiqua" w:cs="Arial"/>
          <w:sz w:val="24"/>
          <w:szCs w:val="24"/>
        </w:rPr>
        <w:t>is</w:t>
      </w:r>
      <w:r w:rsidR="00221796" w:rsidRPr="009902E7">
        <w:rPr>
          <w:rFonts w:ascii="Book Antiqua" w:hAnsi="Book Antiqua" w:cs="Arial"/>
          <w:sz w:val="24"/>
          <w:szCs w:val="24"/>
        </w:rPr>
        <w:t xml:space="preserve"> systematic review revealed no prospective or matched studies with comparative data on rPSC and non-rPSC.</w:t>
      </w:r>
      <w:r w:rsidR="00D265D4" w:rsidRPr="009902E7">
        <w:rPr>
          <w:rFonts w:ascii="Book Antiqua" w:hAnsi="Book Antiqua" w:cs="Arial"/>
          <w:sz w:val="24"/>
          <w:szCs w:val="24"/>
        </w:rPr>
        <w:t xml:space="preserve"> The identified retrospective, observational </w:t>
      </w:r>
      <w:r w:rsidR="00980152" w:rsidRPr="009902E7">
        <w:rPr>
          <w:rFonts w:ascii="Book Antiqua" w:hAnsi="Book Antiqua" w:cs="Arial"/>
          <w:sz w:val="24"/>
          <w:szCs w:val="24"/>
        </w:rPr>
        <w:t xml:space="preserve">reports were mainly of high quality and examined the impact of colectomy on liver disease recurrence within a broader assessment of risk factors for rPSC. </w:t>
      </w:r>
      <w:r w:rsidR="00DA13E1" w:rsidRPr="009902E7">
        <w:rPr>
          <w:rFonts w:ascii="Book Antiqua" w:hAnsi="Book Antiqua" w:cs="Arial"/>
          <w:sz w:val="24"/>
          <w:szCs w:val="24"/>
        </w:rPr>
        <w:t xml:space="preserve">Within </w:t>
      </w:r>
      <w:r w:rsidR="003E0332" w:rsidRPr="009902E7">
        <w:rPr>
          <w:rFonts w:ascii="Book Antiqua" w:hAnsi="Book Antiqua" w:cs="Arial"/>
          <w:sz w:val="24"/>
          <w:szCs w:val="24"/>
        </w:rPr>
        <w:t xml:space="preserve">the </w:t>
      </w:r>
      <w:r w:rsidR="00DA13E1" w:rsidRPr="009902E7">
        <w:rPr>
          <w:rFonts w:ascii="Book Antiqua" w:hAnsi="Book Antiqua" w:cs="Arial"/>
          <w:sz w:val="24"/>
          <w:szCs w:val="24"/>
        </w:rPr>
        <w:t>limitations</w:t>
      </w:r>
      <w:r w:rsidR="003E0332" w:rsidRPr="009902E7">
        <w:rPr>
          <w:rFonts w:ascii="Book Antiqua" w:hAnsi="Book Antiqua" w:cs="Arial"/>
          <w:sz w:val="24"/>
          <w:szCs w:val="24"/>
        </w:rPr>
        <w:t xml:space="preserve"> of </w:t>
      </w:r>
      <w:r w:rsidR="00492A98" w:rsidRPr="009902E7">
        <w:rPr>
          <w:rFonts w:ascii="Book Antiqua" w:hAnsi="Book Antiqua" w:cs="Arial"/>
          <w:sz w:val="24"/>
          <w:szCs w:val="24"/>
        </w:rPr>
        <w:t xml:space="preserve">scarce </w:t>
      </w:r>
      <w:r w:rsidR="003E0332" w:rsidRPr="009902E7">
        <w:rPr>
          <w:rFonts w:ascii="Book Antiqua" w:hAnsi="Book Antiqua" w:cs="Arial"/>
          <w:sz w:val="24"/>
          <w:szCs w:val="24"/>
        </w:rPr>
        <w:t>ret</w:t>
      </w:r>
      <w:r w:rsidR="00C56554" w:rsidRPr="009902E7">
        <w:rPr>
          <w:rFonts w:ascii="Book Antiqua" w:hAnsi="Book Antiqua" w:cs="Arial"/>
          <w:sz w:val="24"/>
          <w:szCs w:val="24"/>
        </w:rPr>
        <w:t>r</w:t>
      </w:r>
      <w:r w:rsidR="003E0332" w:rsidRPr="009902E7">
        <w:rPr>
          <w:rFonts w:ascii="Book Antiqua" w:hAnsi="Book Antiqua" w:cs="Arial"/>
          <w:sz w:val="24"/>
          <w:szCs w:val="24"/>
        </w:rPr>
        <w:t>ospective publications,</w:t>
      </w:r>
      <w:r w:rsidR="00DA13E1" w:rsidRPr="009902E7">
        <w:rPr>
          <w:rFonts w:ascii="Book Antiqua" w:hAnsi="Book Antiqua" w:cs="Arial"/>
          <w:sz w:val="24"/>
          <w:szCs w:val="24"/>
        </w:rPr>
        <w:t xml:space="preserve"> the available </w:t>
      </w:r>
      <w:r w:rsidR="003E0332" w:rsidRPr="009902E7">
        <w:rPr>
          <w:rFonts w:ascii="Book Antiqua" w:hAnsi="Book Antiqua" w:cs="Arial"/>
          <w:sz w:val="24"/>
          <w:szCs w:val="24"/>
        </w:rPr>
        <w:t>data</w:t>
      </w:r>
      <w:r w:rsidR="00DA13E1" w:rsidRPr="009902E7">
        <w:rPr>
          <w:rFonts w:ascii="Book Antiqua" w:hAnsi="Book Antiqua" w:cs="Arial"/>
          <w:sz w:val="24"/>
          <w:szCs w:val="24"/>
        </w:rPr>
        <w:t xml:space="preserve"> support</w:t>
      </w:r>
      <w:r w:rsidR="003E0332" w:rsidRPr="009902E7">
        <w:rPr>
          <w:rFonts w:ascii="Book Antiqua" w:hAnsi="Book Antiqua" w:cs="Arial"/>
          <w:sz w:val="24"/>
          <w:szCs w:val="24"/>
        </w:rPr>
        <w:t>s</w:t>
      </w:r>
      <w:r w:rsidR="00DA13E1" w:rsidRPr="009902E7">
        <w:rPr>
          <w:rFonts w:ascii="Book Antiqua" w:hAnsi="Book Antiqua" w:cs="Arial"/>
          <w:sz w:val="24"/>
          <w:szCs w:val="24"/>
        </w:rPr>
        <w:t xml:space="preserve"> a protective role of colectomy in rPSC</w:t>
      </w:r>
      <w:r w:rsidR="00A8456C" w:rsidRPr="009902E7">
        <w:rPr>
          <w:rFonts w:ascii="Book Antiqua" w:hAnsi="Book Antiqua" w:cs="Arial"/>
          <w:sz w:val="24"/>
          <w:szCs w:val="24"/>
        </w:rPr>
        <w:t xml:space="preserve"> if carried out prior or at the time of LT</w:t>
      </w:r>
      <w:r w:rsidR="005E2B23" w:rsidRPr="009902E7">
        <w:rPr>
          <w:rFonts w:ascii="Book Antiqua" w:hAnsi="Book Antiqua" w:cs="Arial"/>
          <w:sz w:val="24"/>
          <w:szCs w:val="24"/>
        </w:rPr>
        <w:t xml:space="preserve">. </w:t>
      </w:r>
      <w:r w:rsidR="0045799F" w:rsidRPr="009902E7">
        <w:rPr>
          <w:rFonts w:ascii="Book Antiqua" w:hAnsi="Book Antiqua" w:cs="Arial"/>
          <w:sz w:val="24"/>
          <w:szCs w:val="24"/>
        </w:rPr>
        <w:t xml:space="preserve">This </w:t>
      </w:r>
      <w:r w:rsidR="006139D3" w:rsidRPr="009902E7">
        <w:rPr>
          <w:rFonts w:ascii="Book Antiqua" w:hAnsi="Book Antiqua" w:cs="Arial"/>
          <w:sz w:val="24"/>
          <w:szCs w:val="24"/>
        </w:rPr>
        <w:t>was</w:t>
      </w:r>
      <w:r w:rsidR="0045799F" w:rsidRPr="009902E7">
        <w:rPr>
          <w:rFonts w:ascii="Book Antiqua" w:hAnsi="Book Antiqua" w:cs="Arial"/>
          <w:sz w:val="24"/>
          <w:szCs w:val="24"/>
        </w:rPr>
        <w:t xml:space="preserve"> </w:t>
      </w:r>
      <w:r w:rsidR="005E2B23" w:rsidRPr="009902E7">
        <w:rPr>
          <w:rFonts w:ascii="Book Antiqua" w:hAnsi="Book Antiqua" w:cs="Arial"/>
          <w:sz w:val="24"/>
          <w:szCs w:val="24"/>
        </w:rPr>
        <w:t xml:space="preserve">indirectly underpinned by </w:t>
      </w:r>
      <w:r w:rsidR="0045799F" w:rsidRPr="009902E7">
        <w:rPr>
          <w:rFonts w:ascii="Book Antiqua" w:hAnsi="Book Antiqua" w:cs="Arial"/>
          <w:sz w:val="24"/>
          <w:szCs w:val="24"/>
        </w:rPr>
        <w:t xml:space="preserve">the strong association of </w:t>
      </w:r>
      <w:r w:rsidR="00205FE5" w:rsidRPr="009902E7">
        <w:rPr>
          <w:rFonts w:ascii="Book Antiqua" w:hAnsi="Book Antiqua" w:cs="Arial"/>
          <w:sz w:val="24"/>
          <w:szCs w:val="24"/>
        </w:rPr>
        <w:t xml:space="preserve">rPSC with </w:t>
      </w:r>
      <w:r w:rsidR="00413E14" w:rsidRPr="009902E7">
        <w:rPr>
          <w:rFonts w:ascii="Book Antiqua" w:hAnsi="Book Antiqua" w:cs="Arial"/>
          <w:sz w:val="24"/>
          <w:szCs w:val="24"/>
        </w:rPr>
        <w:t>IBD</w:t>
      </w:r>
      <w:r w:rsidR="0045799F" w:rsidRPr="009902E7">
        <w:rPr>
          <w:rFonts w:ascii="Book Antiqua" w:hAnsi="Book Antiqua" w:cs="Arial"/>
          <w:sz w:val="24"/>
          <w:szCs w:val="24"/>
        </w:rPr>
        <w:t xml:space="preserve">, </w:t>
      </w:r>
      <w:r w:rsidR="00413E14" w:rsidRPr="009902E7">
        <w:rPr>
          <w:rFonts w:ascii="Book Antiqua" w:hAnsi="Book Antiqua" w:cs="Arial"/>
          <w:sz w:val="24"/>
          <w:szCs w:val="24"/>
        </w:rPr>
        <w:t>UC</w:t>
      </w:r>
      <w:r w:rsidR="0045799F" w:rsidRPr="009902E7">
        <w:rPr>
          <w:rFonts w:ascii="Book Antiqua" w:hAnsi="Book Antiqua" w:cs="Arial"/>
          <w:sz w:val="24"/>
          <w:szCs w:val="24"/>
        </w:rPr>
        <w:t xml:space="preserve"> and in particular active colitis post-LT. </w:t>
      </w:r>
      <w:r w:rsidR="00413E14" w:rsidRPr="009902E7">
        <w:rPr>
          <w:rFonts w:ascii="Book Antiqua" w:hAnsi="Book Antiqua" w:cs="Arial"/>
          <w:sz w:val="24"/>
          <w:szCs w:val="24"/>
        </w:rPr>
        <w:t xml:space="preserve">The heterogeneity in the presentation of UC and its progression as well as the general difficulty in grading severity of IBD explain the lack of publications correlating bowel disease severity and colectomy in the development of rPSC. </w:t>
      </w:r>
      <w:r w:rsidR="00EB2373" w:rsidRPr="009902E7">
        <w:rPr>
          <w:rFonts w:ascii="Book Antiqua" w:hAnsi="Book Antiqua" w:cs="Arial"/>
          <w:sz w:val="24"/>
          <w:szCs w:val="24"/>
        </w:rPr>
        <w:t>Choice of immunosuppression did not affect rPSC and p</w:t>
      </w:r>
      <w:r w:rsidR="005E2B23" w:rsidRPr="009902E7">
        <w:rPr>
          <w:rFonts w:ascii="Book Antiqua" w:hAnsi="Book Antiqua" w:cs="Arial"/>
          <w:sz w:val="24"/>
          <w:szCs w:val="24"/>
        </w:rPr>
        <w:t>an</w:t>
      </w:r>
      <w:r w:rsidR="0010354A" w:rsidRPr="009902E7">
        <w:rPr>
          <w:rFonts w:ascii="Book Antiqua" w:hAnsi="Book Antiqua" w:cs="Arial"/>
          <w:sz w:val="24"/>
          <w:szCs w:val="24"/>
        </w:rPr>
        <w:t>-</w:t>
      </w:r>
      <w:r w:rsidR="005E2B23" w:rsidRPr="009902E7">
        <w:rPr>
          <w:rFonts w:ascii="Book Antiqua" w:hAnsi="Book Antiqua" w:cs="Arial"/>
          <w:sz w:val="24"/>
          <w:szCs w:val="24"/>
        </w:rPr>
        <w:t>proctocolectomy</w:t>
      </w:r>
      <w:r w:rsidR="00FF6DD3" w:rsidRPr="009902E7">
        <w:rPr>
          <w:rFonts w:ascii="Book Antiqua" w:hAnsi="Book Antiqua" w:cs="Arial"/>
          <w:sz w:val="24"/>
          <w:szCs w:val="24"/>
        </w:rPr>
        <w:t xml:space="preserve"> was </w:t>
      </w:r>
      <w:r w:rsidR="00A50FEE" w:rsidRPr="009902E7">
        <w:rPr>
          <w:rFonts w:ascii="Book Antiqua" w:hAnsi="Book Antiqua" w:cs="Arial"/>
          <w:sz w:val="24"/>
          <w:szCs w:val="24"/>
        </w:rPr>
        <w:t xml:space="preserve">not </w:t>
      </w:r>
      <w:r w:rsidR="005E2B23" w:rsidRPr="009902E7">
        <w:rPr>
          <w:rFonts w:ascii="Book Antiqua" w:hAnsi="Book Antiqua" w:cs="Arial"/>
          <w:sz w:val="24"/>
          <w:szCs w:val="24"/>
        </w:rPr>
        <w:t>superior</w:t>
      </w:r>
      <w:r w:rsidR="00FF6DD3" w:rsidRPr="009902E7">
        <w:rPr>
          <w:rFonts w:ascii="Book Antiqua" w:hAnsi="Book Antiqua" w:cs="Arial"/>
          <w:sz w:val="24"/>
          <w:szCs w:val="24"/>
        </w:rPr>
        <w:t xml:space="preserve"> </w:t>
      </w:r>
      <w:r w:rsidR="005E2B23" w:rsidRPr="009902E7">
        <w:rPr>
          <w:rFonts w:ascii="Book Antiqua" w:hAnsi="Book Antiqua" w:cs="Arial"/>
          <w:sz w:val="24"/>
          <w:szCs w:val="24"/>
        </w:rPr>
        <w:t xml:space="preserve">compared to other </w:t>
      </w:r>
      <w:r w:rsidR="00A50FEE" w:rsidRPr="009902E7">
        <w:rPr>
          <w:rFonts w:ascii="Book Antiqua" w:hAnsi="Book Antiqua" w:cs="Arial"/>
          <w:sz w:val="24"/>
          <w:szCs w:val="24"/>
        </w:rPr>
        <w:t>forms of colectomy</w:t>
      </w:r>
      <w:r w:rsidR="005E2B23" w:rsidRPr="009902E7">
        <w:rPr>
          <w:rFonts w:ascii="Book Antiqua" w:hAnsi="Book Antiqua" w:cs="Arial"/>
          <w:sz w:val="24"/>
          <w:szCs w:val="24"/>
        </w:rPr>
        <w:t xml:space="preserve"> </w:t>
      </w:r>
      <w:r w:rsidR="00EB2373" w:rsidRPr="009902E7">
        <w:rPr>
          <w:rFonts w:ascii="Book Antiqua" w:hAnsi="Book Antiqua" w:cs="Arial"/>
          <w:sz w:val="24"/>
          <w:szCs w:val="24"/>
        </w:rPr>
        <w:t>(ileoanal pouch and segmental</w:t>
      </w:r>
      <w:r w:rsidR="004A4367">
        <w:rPr>
          <w:rFonts w:ascii="Book Antiqua" w:hAnsi="Book Antiqua" w:cs="Arial" w:hint="eastAsia"/>
          <w:sz w:val="24"/>
          <w:szCs w:val="24"/>
          <w:lang w:eastAsia="zh-CN"/>
        </w:rPr>
        <w:t>-</w:t>
      </w:r>
      <w:r w:rsidR="004A4367" w:rsidRPr="009902E7">
        <w:rPr>
          <w:rFonts w:ascii="Book Antiqua" w:hAnsi="Book Antiqua" w:cs="Arial"/>
          <w:sz w:val="24"/>
          <w:szCs w:val="24"/>
        </w:rPr>
        <w:t>/</w:t>
      </w:r>
      <w:r w:rsidR="004A4367">
        <w:rPr>
          <w:rFonts w:ascii="Book Antiqua" w:hAnsi="Book Antiqua" w:cs="Arial" w:hint="eastAsia"/>
          <w:sz w:val="24"/>
          <w:szCs w:val="24"/>
          <w:lang w:eastAsia="zh-CN"/>
        </w:rPr>
        <w:t>-</w:t>
      </w:r>
      <w:r w:rsidR="00EB2373" w:rsidRPr="009902E7">
        <w:rPr>
          <w:rFonts w:ascii="Book Antiqua" w:hAnsi="Book Antiqua" w:cs="Arial"/>
          <w:sz w:val="24"/>
          <w:szCs w:val="24"/>
        </w:rPr>
        <w:t xml:space="preserve">subtotal colectomies) </w:t>
      </w:r>
      <w:r w:rsidR="005E2B23" w:rsidRPr="009902E7">
        <w:rPr>
          <w:rFonts w:ascii="Book Antiqua" w:hAnsi="Book Antiqua" w:cs="Arial"/>
          <w:sz w:val="24"/>
          <w:szCs w:val="24"/>
        </w:rPr>
        <w:t xml:space="preserve">in which residual </w:t>
      </w:r>
      <w:r w:rsidR="003E0332" w:rsidRPr="009902E7">
        <w:rPr>
          <w:rFonts w:ascii="Book Antiqua" w:hAnsi="Book Antiqua" w:cs="Arial"/>
          <w:sz w:val="24"/>
          <w:szCs w:val="24"/>
        </w:rPr>
        <w:t xml:space="preserve">colorectal tissue </w:t>
      </w:r>
      <w:r w:rsidR="00146DE4" w:rsidRPr="009902E7">
        <w:rPr>
          <w:rFonts w:ascii="Book Antiqua" w:hAnsi="Book Antiqua" w:cs="Arial"/>
          <w:sz w:val="24"/>
          <w:szCs w:val="24"/>
        </w:rPr>
        <w:t xml:space="preserve">or intestinal microbiota </w:t>
      </w:r>
      <w:r w:rsidR="00EB2373" w:rsidRPr="009902E7">
        <w:rPr>
          <w:rFonts w:ascii="Book Antiqua" w:hAnsi="Book Antiqua" w:cs="Arial"/>
          <w:sz w:val="24"/>
          <w:szCs w:val="24"/>
        </w:rPr>
        <w:t>could fuel immunopathogenic pathways</w:t>
      </w:r>
      <w:r w:rsidR="005E2B23" w:rsidRPr="009902E7">
        <w:rPr>
          <w:rFonts w:ascii="Book Antiqua" w:hAnsi="Book Antiqua" w:cs="Arial"/>
          <w:sz w:val="24"/>
          <w:szCs w:val="24"/>
        </w:rPr>
        <w:t>.</w:t>
      </w:r>
      <w:r w:rsidR="00BE175A" w:rsidRPr="009902E7">
        <w:rPr>
          <w:rFonts w:ascii="Book Antiqua" w:hAnsi="Book Antiqua" w:cs="Arial"/>
          <w:sz w:val="24"/>
          <w:szCs w:val="24"/>
        </w:rPr>
        <w:t xml:space="preserve"> </w:t>
      </w:r>
      <w:r w:rsidR="006139D3" w:rsidRPr="009902E7">
        <w:rPr>
          <w:rFonts w:ascii="Book Antiqua" w:hAnsi="Book Antiqua" w:cs="Arial"/>
          <w:sz w:val="24"/>
          <w:szCs w:val="24"/>
        </w:rPr>
        <w:t>Taken together, the overall evidence is not strong enough to advocate routine colectomy</w:t>
      </w:r>
      <w:r w:rsidR="00EC60E8" w:rsidRPr="009902E7">
        <w:rPr>
          <w:rFonts w:ascii="Book Antiqua" w:hAnsi="Book Antiqua" w:cs="Arial"/>
          <w:sz w:val="24"/>
          <w:szCs w:val="24"/>
        </w:rPr>
        <w:t>. P</w:t>
      </w:r>
      <w:r w:rsidR="006139D3" w:rsidRPr="009902E7">
        <w:rPr>
          <w:rFonts w:ascii="Book Antiqua" w:hAnsi="Book Antiqua" w:cs="Arial"/>
          <w:sz w:val="24"/>
          <w:szCs w:val="24"/>
        </w:rPr>
        <w:t xml:space="preserve">rospective, matched studies </w:t>
      </w:r>
      <w:r w:rsidR="00EC60E8" w:rsidRPr="009902E7">
        <w:rPr>
          <w:rFonts w:ascii="Book Antiqua" w:hAnsi="Book Antiqua" w:cs="Arial"/>
          <w:sz w:val="24"/>
          <w:szCs w:val="24"/>
        </w:rPr>
        <w:t xml:space="preserve">and randomized trials </w:t>
      </w:r>
      <w:r w:rsidR="006139D3" w:rsidRPr="009902E7">
        <w:rPr>
          <w:rFonts w:ascii="Book Antiqua" w:hAnsi="Book Antiqua" w:cs="Arial"/>
          <w:sz w:val="24"/>
          <w:szCs w:val="24"/>
        </w:rPr>
        <w:t>on timing and type of colectomy in LT candidates with PSC</w:t>
      </w:r>
      <w:r w:rsidR="00146DE4" w:rsidRPr="009902E7">
        <w:rPr>
          <w:rFonts w:ascii="Book Antiqua" w:hAnsi="Book Antiqua" w:cs="Arial"/>
          <w:sz w:val="24"/>
          <w:szCs w:val="24"/>
        </w:rPr>
        <w:t>,</w:t>
      </w:r>
      <w:r w:rsidR="006139D3" w:rsidRPr="009902E7">
        <w:rPr>
          <w:rFonts w:ascii="Book Antiqua" w:hAnsi="Book Antiqua" w:cs="Arial"/>
          <w:sz w:val="24"/>
          <w:szCs w:val="24"/>
        </w:rPr>
        <w:t xml:space="preserve"> </w:t>
      </w:r>
      <w:r w:rsidR="00205FE5" w:rsidRPr="009902E7">
        <w:rPr>
          <w:rFonts w:ascii="Book Antiqua" w:hAnsi="Book Antiqua" w:cs="Arial"/>
          <w:sz w:val="24"/>
          <w:szCs w:val="24"/>
        </w:rPr>
        <w:t>which should include</w:t>
      </w:r>
      <w:r w:rsidR="006139D3" w:rsidRPr="009902E7">
        <w:rPr>
          <w:rFonts w:ascii="Book Antiqua" w:hAnsi="Book Antiqua" w:cs="Arial"/>
          <w:sz w:val="24"/>
          <w:szCs w:val="24"/>
        </w:rPr>
        <w:t xml:space="preserve"> analysis of peri-colectomy morbidity</w:t>
      </w:r>
      <w:r w:rsidR="00146DE4" w:rsidRPr="009902E7">
        <w:rPr>
          <w:rFonts w:ascii="Book Antiqua" w:hAnsi="Book Antiqua" w:cs="Arial"/>
          <w:sz w:val="24"/>
          <w:szCs w:val="24"/>
        </w:rPr>
        <w:t>,</w:t>
      </w:r>
      <w:r w:rsidR="006139D3" w:rsidRPr="009902E7">
        <w:rPr>
          <w:rFonts w:ascii="Book Antiqua" w:hAnsi="Book Antiqua" w:cs="Arial"/>
          <w:sz w:val="24"/>
          <w:szCs w:val="24"/>
        </w:rPr>
        <w:t xml:space="preserve"> </w:t>
      </w:r>
      <w:r w:rsidR="00EC60E8" w:rsidRPr="009902E7">
        <w:rPr>
          <w:rFonts w:ascii="Book Antiqua" w:hAnsi="Book Antiqua" w:cs="Arial"/>
          <w:sz w:val="24"/>
          <w:szCs w:val="24"/>
        </w:rPr>
        <w:t>are</w:t>
      </w:r>
      <w:r w:rsidR="006139D3" w:rsidRPr="009902E7">
        <w:rPr>
          <w:rFonts w:ascii="Book Antiqua" w:hAnsi="Book Antiqua" w:cs="Arial"/>
          <w:sz w:val="24"/>
          <w:szCs w:val="24"/>
        </w:rPr>
        <w:t xml:space="preserve"> warranted for a</w:t>
      </w:r>
      <w:r w:rsidR="000F4D40" w:rsidRPr="009902E7">
        <w:rPr>
          <w:rFonts w:ascii="Book Antiqua" w:hAnsi="Book Antiqua" w:cs="Arial"/>
          <w:sz w:val="24"/>
          <w:szCs w:val="24"/>
        </w:rPr>
        <w:t xml:space="preserve">n adequate risk-benefit </w:t>
      </w:r>
      <w:r w:rsidR="006139D3" w:rsidRPr="009902E7">
        <w:rPr>
          <w:rFonts w:ascii="Book Antiqua" w:hAnsi="Book Antiqua" w:cs="Arial"/>
          <w:sz w:val="24"/>
          <w:szCs w:val="24"/>
        </w:rPr>
        <w:t xml:space="preserve">decision. </w:t>
      </w:r>
      <w:r w:rsidR="004317A2" w:rsidRPr="009902E7">
        <w:rPr>
          <w:rFonts w:ascii="Book Antiqua" w:hAnsi="Book Antiqua" w:cs="Arial"/>
          <w:sz w:val="24"/>
          <w:szCs w:val="24"/>
        </w:rPr>
        <w:t>However, a</w:t>
      </w:r>
      <w:r w:rsidR="006B6C2B" w:rsidRPr="009902E7">
        <w:rPr>
          <w:rFonts w:ascii="Book Antiqua" w:hAnsi="Book Antiqua" w:cs="Arial"/>
          <w:sz w:val="24"/>
          <w:szCs w:val="24"/>
        </w:rPr>
        <w:t>s graft selection is limited in the era of marginal organ utilization, pre-</w:t>
      </w:r>
      <w:r w:rsidR="00097050" w:rsidRPr="009902E7">
        <w:rPr>
          <w:rFonts w:ascii="Book Antiqua" w:hAnsi="Book Antiqua" w:cs="Arial"/>
          <w:sz w:val="24"/>
          <w:szCs w:val="24"/>
        </w:rPr>
        <w:t xml:space="preserve"> or peri-</w:t>
      </w:r>
      <w:r w:rsidR="006B6C2B" w:rsidRPr="009902E7">
        <w:rPr>
          <w:rFonts w:ascii="Book Antiqua" w:hAnsi="Book Antiqua" w:cs="Arial"/>
          <w:sz w:val="24"/>
          <w:szCs w:val="24"/>
        </w:rPr>
        <w:t xml:space="preserve">LT </w:t>
      </w:r>
      <w:r w:rsidR="00CC2F23" w:rsidRPr="009902E7">
        <w:rPr>
          <w:rFonts w:ascii="Book Antiqua" w:hAnsi="Book Antiqua" w:cs="Arial"/>
          <w:sz w:val="24"/>
          <w:szCs w:val="24"/>
        </w:rPr>
        <w:t xml:space="preserve">timing of </w:t>
      </w:r>
      <w:r w:rsidR="006B6C2B" w:rsidRPr="009902E7">
        <w:rPr>
          <w:rFonts w:ascii="Book Antiqua" w:hAnsi="Book Antiqua" w:cs="Arial"/>
          <w:sz w:val="24"/>
          <w:szCs w:val="24"/>
        </w:rPr>
        <w:t>colectomy in LT candidates that are likely t</w:t>
      </w:r>
      <w:r w:rsidR="004317A2" w:rsidRPr="009902E7">
        <w:rPr>
          <w:rFonts w:ascii="Book Antiqua" w:hAnsi="Book Antiqua" w:cs="Arial"/>
          <w:sz w:val="24"/>
          <w:szCs w:val="24"/>
        </w:rPr>
        <w:t xml:space="preserve">o require colectomy in due time </w:t>
      </w:r>
      <w:r w:rsidR="00B9728B" w:rsidRPr="009902E7">
        <w:rPr>
          <w:rFonts w:ascii="Book Antiqua" w:hAnsi="Book Antiqua" w:cs="Arial"/>
          <w:sz w:val="24"/>
          <w:szCs w:val="24"/>
        </w:rPr>
        <w:t xml:space="preserve">based on IBD activity </w:t>
      </w:r>
      <w:r w:rsidR="006B6C2B" w:rsidRPr="009902E7">
        <w:rPr>
          <w:rFonts w:ascii="Book Antiqua" w:hAnsi="Book Antiqua" w:cs="Arial"/>
          <w:sz w:val="24"/>
          <w:szCs w:val="24"/>
        </w:rPr>
        <w:t xml:space="preserve">is a route that </w:t>
      </w:r>
      <w:r w:rsidR="004317A2" w:rsidRPr="009902E7">
        <w:rPr>
          <w:rFonts w:ascii="Book Antiqua" w:hAnsi="Book Antiqua" w:cs="Arial"/>
          <w:sz w:val="24"/>
          <w:szCs w:val="24"/>
        </w:rPr>
        <w:t>could</w:t>
      </w:r>
      <w:r w:rsidR="006B6C2B" w:rsidRPr="009902E7">
        <w:rPr>
          <w:rFonts w:ascii="Book Antiqua" w:hAnsi="Book Antiqua" w:cs="Arial"/>
          <w:sz w:val="24"/>
          <w:szCs w:val="24"/>
        </w:rPr>
        <w:t xml:space="preserve"> be further explored with a view to improve outcomes after LT for PSC.</w:t>
      </w:r>
    </w:p>
    <w:p w14:paraId="43FF5C39" w14:textId="77777777" w:rsidR="006E66AE" w:rsidRPr="009902E7" w:rsidRDefault="006E66AE">
      <w:pPr>
        <w:adjustRightInd w:val="0"/>
        <w:snapToGrid w:val="0"/>
        <w:spacing w:after="0" w:line="360" w:lineRule="auto"/>
        <w:jc w:val="both"/>
        <w:rPr>
          <w:rFonts w:ascii="Book Antiqua" w:hAnsi="Book Antiqua" w:cs="Arial"/>
          <w:sz w:val="24"/>
          <w:szCs w:val="24"/>
        </w:rPr>
      </w:pPr>
    </w:p>
    <w:p w14:paraId="5E54F8CD" w14:textId="77777777" w:rsidR="006E66AE" w:rsidRPr="009902E7" w:rsidRDefault="006E66AE">
      <w:pPr>
        <w:adjustRightInd w:val="0"/>
        <w:snapToGrid w:val="0"/>
        <w:spacing w:after="0" w:line="360" w:lineRule="auto"/>
        <w:jc w:val="both"/>
        <w:rPr>
          <w:rFonts w:ascii="Book Antiqua" w:hAnsi="Book Antiqua" w:cs="Arial"/>
          <w:sz w:val="24"/>
          <w:szCs w:val="24"/>
        </w:rPr>
      </w:pPr>
    </w:p>
    <w:p w14:paraId="7347FD23" w14:textId="2BC72931" w:rsidR="006E66AE" w:rsidRPr="009902E7" w:rsidRDefault="006E66AE" w:rsidP="004C46F2">
      <w:pPr>
        <w:adjustRightInd w:val="0"/>
        <w:snapToGrid w:val="0"/>
        <w:spacing w:after="0" w:line="360" w:lineRule="auto"/>
        <w:jc w:val="both"/>
        <w:rPr>
          <w:rFonts w:ascii="Book Antiqua" w:hAnsi="Book Antiqua" w:cs="Arial"/>
          <w:b/>
          <w:sz w:val="24"/>
          <w:szCs w:val="24"/>
        </w:rPr>
      </w:pPr>
      <w:r w:rsidRPr="009902E7">
        <w:rPr>
          <w:rFonts w:ascii="Book Antiqua" w:hAnsi="Book Antiqua" w:cs="Arial"/>
          <w:b/>
          <w:sz w:val="24"/>
          <w:szCs w:val="24"/>
        </w:rPr>
        <w:t>ARTICLE HIGHLIGHTS</w:t>
      </w:r>
    </w:p>
    <w:p w14:paraId="7BA61F98" w14:textId="77777777" w:rsidR="005B17D2" w:rsidRPr="009902E7" w:rsidRDefault="005B17D2">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Research background</w:t>
      </w:r>
    </w:p>
    <w:p w14:paraId="4DC445CE" w14:textId="43829442" w:rsidR="00510158" w:rsidRPr="009902E7" w:rsidRDefault="00510158">
      <w:pPr>
        <w:adjustRightInd w:val="0"/>
        <w:snapToGrid w:val="0"/>
        <w:spacing w:after="0" w:line="360" w:lineRule="auto"/>
        <w:jc w:val="both"/>
        <w:rPr>
          <w:rFonts w:ascii="Book Antiqua" w:eastAsiaTheme="minorEastAsia" w:hAnsi="Book Antiqua"/>
          <w:sz w:val="24"/>
          <w:szCs w:val="24"/>
        </w:rPr>
      </w:pPr>
      <w:r w:rsidRPr="009902E7">
        <w:rPr>
          <w:rFonts w:ascii="Book Antiqua" w:hAnsi="Book Antiqua"/>
          <w:sz w:val="24"/>
          <w:szCs w:val="24"/>
        </w:rPr>
        <w:lastRenderedPageBreak/>
        <w:t xml:space="preserve">Recurrence of PSC </w:t>
      </w:r>
      <w:r w:rsidR="00D31E5D" w:rsidRPr="009902E7">
        <w:rPr>
          <w:rFonts w:ascii="Book Antiqua" w:hAnsi="Book Antiqua"/>
          <w:sz w:val="24"/>
          <w:szCs w:val="24"/>
        </w:rPr>
        <w:t xml:space="preserve">(rPSC) </w:t>
      </w:r>
      <w:r w:rsidRPr="009902E7">
        <w:rPr>
          <w:rFonts w:ascii="Book Antiqua" w:hAnsi="Book Antiqua"/>
          <w:sz w:val="24"/>
          <w:szCs w:val="24"/>
        </w:rPr>
        <w:t xml:space="preserve">following liver transplantation occurs to up to a quarter of transplant recipients. Prophylactic colectomy has been </w:t>
      </w:r>
      <w:r w:rsidR="00D31E5D" w:rsidRPr="009902E7">
        <w:rPr>
          <w:rFonts w:ascii="Book Antiqua" w:hAnsi="Book Antiqua"/>
          <w:sz w:val="24"/>
          <w:szCs w:val="24"/>
        </w:rPr>
        <w:t>proposed</w:t>
      </w:r>
      <w:r w:rsidRPr="009902E7">
        <w:rPr>
          <w:rFonts w:ascii="Book Antiqua" w:hAnsi="Book Antiqua"/>
          <w:sz w:val="24"/>
          <w:szCs w:val="24"/>
        </w:rPr>
        <w:t xml:space="preserve"> as a </w:t>
      </w:r>
      <w:r w:rsidR="00D31E5D" w:rsidRPr="009902E7">
        <w:rPr>
          <w:rFonts w:ascii="Book Antiqua" w:hAnsi="Book Antiqua"/>
          <w:sz w:val="24"/>
          <w:szCs w:val="24"/>
        </w:rPr>
        <w:t>strategy</w:t>
      </w:r>
      <w:r w:rsidRPr="009902E7">
        <w:rPr>
          <w:rFonts w:ascii="Book Antiqua" w:hAnsi="Book Antiqua"/>
          <w:sz w:val="24"/>
          <w:szCs w:val="24"/>
        </w:rPr>
        <w:t xml:space="preserve"> to reduce </w:t>
      </w:r>
      <w:r w:rsidR="00D31E5D" w:rsidRPr="009902E7">
        <w:rPr>
          <w:rFonts w:ascii="Book Antiqua" w:hAnsi="Book Antiqua"/>
          <w:sz w:val="24"/>
          <w:szCs w:val="24"/>
        </w:rPr>
        <w:t xml:space="preserve">the </w:t>
      </w:r>
      <w:r w:rsidRPr="009902E7">
        <w:rPr>
          <w:rFonts w:ascii="Book Antiqua" w:hAnsi="Book Antiqua"/>
          <w:sz w:val="24"/>
          <w:szCs w:val="24"/>
        </w:rPr>
        <w:t>incidence of rPSC.</w:t>
      </w:r>
    </w:p>
    <w:p w14:paraId="1FB5DCE7" w14:textId="77777777" w:rsidR="005B17D2" w:rsidRPr="009902E7" w:rsidRDefault="005B17D2">
      <w:pPr>
        <w:adjustRightInd w:val="0"/>
        <w:snapToGrid w:val="0"/>
        <w:spacing w:after="0" w:line="360" w:lineRule="auto"/>
        <w:jc w:val="both"/>
        <w:rPr>
          <w:rFonts w:ascii="Book Antiqua" w:eastAsiaTheme="minorEastAsia" w:hAnsi="Book Antiqua"/>
          <w:sz w:val="24"/>
          <w:szCs w:val="24"/>
          <w:highlight w:val="yellow"/>
        </w:rPr>
      </w:pPr>
    </w:p>
    <w:p w14:paraId="1EE853A6" w14:textId="77777777" w:rsidR="005B17D2" w:rsidRPr="009902E7" w:rsidRDefault="005B17D2">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Research motivation</w:t>
      </w:r>
    </w:p>
    <w:p w14:paraId="5A5A9EF7" w14:textId="3B5D005E" w:rsidR="00510158" w:rsidRPr="009902E7" w:rsidRDefault="00510158">
      <w:pPr>
        <w:adjustRightInd w:val="0"/>
        <w:snapToGrid w:val="0"/>
        <w:spacing w:after="0" w:line="360" w:lineRule="auto"/>
        <w:jc w:val="both"/>
        <w:rPr>
          <w:rFonts w:ascii="Book Antiqua" w:eastAsiaTheme="minorEastAsia" w:hAnsi="Book Antiqua"/>
          <w:sz w:val="24"/>
          <w:szCs w:val="24"/>
          <w:highlight w:val="yellow"/>
        </w:rPr>
      </w:pPr>
      <w:r w:rsidRPr="009902E7">
        <w:rPr>
          <w:rFonts w:ascii="Book Antiqua" w:hAnsi="Book Antiqua"/>
          <w:sz w:val="24"/>
          <w:szCs w:val="24"/>
        </w:rPr>
        <w:t xml:space="preserve">Current literature on the benefit of prophylactic colectomy for prevention of rPSC post liver transplantation does not include any randomized controlled trials. Findings of reported studies need thus to be examined in a critical way, to assess </w:t>
      </w:r>
      <w:r w:rsidR="00F37BFB" w:rsidRPr="009902E7">
        <w:rPr>
          <w:rFonts w:ascii="Book Antiqua" w:hAnsi="Book Antiqua"/>
          <w:sz w:val="24"/>
          <w:szCs w:val="24"/>
        </w:rPr>
        <w:t>strength of current evidence and to highlight areas for future improvement.</w:t>
      </w:r>
    </w:p>
    <w:p w14:paraId="468C2BB4" w14:textId="77777777" w:rsidR="005B17D2" w:rsidRPr="009902E7" w:rsidRDefault="005B17D2">
      <w:pPr>
        <w:adjustRightInd w:val="0"/>
        <w:snapToGrid w:val="0"/>
        <w:spacing w:after="0" w:line="360" w:lineRule="auto"/>
        <w:jc w:val="both"/>
        <w:rPr>
          <w:rFonts w:ascii="Book Antiqua" w:eastAsiaTheme="minorEastAsia" w:hAnsi="Book Antiqua"/>
          <w:b/>
          <w:sz w:val="24"/>
          <w:szCs w:val="24"/>
          <w:highlight w:val="yellow"/>
        </w:rPr>
      </w:pPr>
    </w:p>
    <w:p w14:paraId="0A7562CC" w14:textId="77777777" w:rsidR="005B17D2" w:rsidRPr="009902E7" w:rsidRDefault="005B17D2">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Research objectives</w:t>
      </w:r>
    </w:p>
    <w:p w14:paraId="378BF951" w14:textId="15FA4CBE" w:rsidR="00F37BFB" w:rsidRPr="009902E7" w:rsidRDefault="00F37BFB">
      <w:pPr>
        <w:adjustRightInd w:val="0"/>
        <w:snapToGrid w:val="0"/>
        <w:spacing w:after="0" w:line="360" w:lineRule="auto"/>
        <w:jc w:val="both"/>
        <w:rPr>
          <w:rFonts w:ascii="Book Antiqua" w:eastAsiaTheme="minorEastAsia" w:hAnsi="Book Antiqua"/>
          <w:sz w:val="24"/>
          <w:szCs w:val="24"/>
        </w:rPr>
      </w:pPr>
      <w:r w:rsidRPr="009902E7">
        <w:rPr>
          <w:rFonts w:ascii="Book Antiqua" w:hAnsi="Book Antiqua"/>
          <w:sz w:val="24"/>
          <w:szCs w:val="24"/>
        </w:rPr>
        <w:t xml:space="preserve">This study aims to critically review </w:t>
      </w:r>
      <w:r w:rsidR="00D31E5D" w:rsidRPr="009902E7">
        <w:rPr>
          <w:rFonts w:ascii="Book Antiqua" w:hAnsi="Book Antiqua"/>
          <w:sz w:val="24"/>
          <w:szCs w:val="24"/>
        </w:rPr>
        <w:t xml:space="preserve">the </w:t>
      </w:r>
      <w:r w:rsidRPr="009902E7">
        <w:rPr>
          <w:rFonts w:ascii="Book Antiqua" w:hAnsi="Book Antiqua"/>
          <w:sz w:val="24"/>
          <w:szCs w:val="24"/>
        </w:rPr>
        <w:t xml:space="preserve">existing evidence regarding prophylactic colectomy for prevention of post liver transplant </w:t>
      </w:r>
      <w:r w:rsidR="00D31E5D" w:rsidRPr="009902E7">
        <w:rPr>
          <w:rFonts w:ascii="Book Antiqua" w:hAnsi="Book Antiqua"/>
          <w:sz w:val="24"/>
          <w:szCs w:val="24"/>
        </w:rPr>
        <w:t>rPSC</w:t>
      </w:r>
      <w:r w:rsidRPr="009902E7">
        <w:rPr>
          <w:rFonts w:ascii="Book Antiqua" w:hAnsi="Book Antiqua"/>
          <w:sz w:val="24"/>
          <w:szCs w:val="24"/>
        </w:rPr>
        <w:t>, to evaluate reported studies and identify shortcomings that should be addressed in future studies.</w:t>
      </w:r>
    </w:p>
    <w:p w14:paraId="65BC96B8" w14:textId="77777777" w:rsidR="005B17D2" w:rsidRPr="009902E7" w:rsidRDefault="005B17D2">
      <w:pPr>
        <w:adjustRightInd w:val="0"/>
        <w:snapToGrid w:val="0"/>
        <w:spacing w:after="0" w:line="360" w:lineRule="auto"/>
        <w:jc w:val="both"/>
        <w:rPr>
          <w:rFonts w:ascii="Book Antiqua" w:eastAsiaTheme="minorEastAsia" w:hAnsi="Book Antiqua"/>
          <w:b/>
          <w:sz w:val="24"/>
          <w:szCs w:val="24"/>
          <w:highlight w:val="yellow"/>
        </w:rPr>
      </w:pPr>
    </w:p>
    <w:p w14:paraId="0EEF04FC" w14:textId="77777777" w:rsidR="005B17D2" w:rsidRPr="009902E7" w:rsidRDefault="005B17D2">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Research methods</w:t>
      </w:r>
    </w:p>
    <w:p w14:paraId="3DA67C32" w14:textId="50066783" w:rsidR="00F37BFB" w:rsidRPr="009902E7" w:rsidRDefault="00F37BFB">
      <w:pPr>
        <w:adjustRightInd w:val="0"/>
        <w:snapToGrid w:val="0"/>
        <w:spacing w:after="0" w:line="360" w:lineRule="auto"/>
        <w:jc w:val="both"/>
        <w:rPr>
          <w:rFonts w:ascii="Book Antiqua" w:eastAsiaTheme="minorEastAsia" w:hAnsi="Book Antiqua"/>
          <w:sz w:val="24"/>
          <w:szCs w:val="24"/>
          <w:highlight w:val="yellow"/>
        </w:rPr>
      </w:pPr>
      <w:r w:rsidRPr="009902E7">
        <w:rPr>
          <w:rFonts w:ascii="Book Antiqua" w:hAnsi="Book Antiqua"/>
          <w:sz w:val="24"/>
          <w:szCs w:val="24"/>
        </w:rPr>
        <w:t xml:space="preserve">A systematic review was carried out, using structured search terms and a reproducible study selection procedure. Data were extracted and tabulated. </w:t>
      </w:r>
      <w:r w:rsidR="00D31E5D" w:rsidRPr="009902E7">
        <w:rPr>
          <w:rFonts w:ascii="Book Antiqua" w:hAnsi="Book Antiqua"/>
          <w:sz w:val="24"/>
          <w:szCs w:val="24"/>
        </w:rPr>
        <w:t>The quality of the i</w:t>
      </w:r>
      <w:r w:rsidRPr="009902E7">
        <w:rPr>
          <w:rFonts w:ascii="Book Antiqua" w:hAnsi="Book Antiqua"/>
          <w:sz w:val="24"/>
          <w:szCs w:val="24"/>
        </w:rPr>
        <w:t xml:space="preserve">ncluded studies </w:t>
      </w:r>
      <w:r w:rsidR="00D31E5D" w:rsidRPr="009902E7">
        <w:rPr>
          <w:rFonts w:ascii="Book Antiqua" w:hAnsi="Book Antiqua"/>
          <w:sz w:val="24"/>
          <w:szCs w:val="24"/>
        </w:rPr>
        <w:t>was</w:t>
      </w:r>
      <w:r w:rsidRPr="009902E7">
        <w:rPr>
          <w:rFonts w:ascii="Book Antiqua" w:hAnsi="Book Antiqua"/>
          <w:sz w:val="24"/>
          <w:szCs w:val="24"/>
        </w:rPr>
        <w:t xml:space="preserve"> evaluated according to modified </w:t>
      </w:r>
      <w:r w:rsidR="00A6574A" w:rsidRPr="009902E7">
        <w:rPr>
          <w:rFonts w:ascii="Book Antiqua" w:hAnsi="Book Antiqua" w:cs="Arial"/>
          <w:sz w:val="24"/>
          <w:szCs w:val="24"/>
        </w:rPr>
        <w:t>methodological index for non-randomized studies</w:t>
      </w:r>
      <w:r w:rsidR="00A6574A" w:rsidRPr="009902E7">
        <w:rPr>
          <w:rFonts w:ascii="Book Antiqua" w:hAnsi="Book Antiqua"/>
          <w:sz w:val="24"/>
          <w:szCs w:val="24"/>
        </w:rPr>
        <w:t xml:space="preserve"> (</w:t>
      </w:r>
      <w:r w:rsidRPr="009902E7">
        <w:rPr>
          <w:rFonts w:ascii="Book Antiqua" w:hAnsi="Book Antiqua"/>
          <w:sz w:val="24"/>
          <w:szCs w:val="24"/>
        </w:rPr>
        <w:t>MINORS</w:t>
      </w:r>
      <w:r w:rsidR="00A6574A" w:rsidRPr="009902E7">
        <w:rPr>
          <w:rFonts w:ascii="Book Antiqua" w:hAnsi="Book Antiqua"/>
          <w:sz w:val="24"/>
          <w:szCs w:val="24"/>
        </w:rPr>
        <w:t>)</w:t>
      </w:r>
      <w:r w:rsidRPr="009902E7">
        <w:rPr>
          <w:rFonts w:ascii="Book Antiqua" w:hAnsi="Book Antiqua"/>
          <w:sz w:val="24"/>
          <w:szCs w:val="24"/>
        </w:rPr>
        <w:t xml:space="preserve"> criteria.</w:t>
      </w:r>
      <w:r w:rsidRPr="009902E7">
        <w:rPr>
          <w:rFonts w:ascii="Book Antiqua" w:hAnsi="Book Antiqua"/>
          <w:sz w:val="24"/>
          <w:szCs w:val="24"/>
          <w:highlight w:val="yellow"/>
        </w:rPr>
        <w:t xml:space="preserve"> </w:t>
      </w:r>
    </w:p>
    <w:p w14:paraId="28CA32E7" w14:textId="77777777" w:rsidR="005B17D2" w:rsidRPr="009902E7" w:rsidRDefault="005B17D2">
      <w:pPr>
        <w:adjustRightInd w:val="0"/>
        <w:snapToGrid w:val="0"/>
        <w:spacing w:after="0" w:line="360" w:lineRule="auto"/>
        <w:jc w:val="both"/>
        <w:rPr>
          <w:rFonts w:ascii="Book Antiqua" w:eastAsiaTheme="minorEastAsia" w:hAnsi="Book Antiqua"/>
          <w:b/>
          <w:sz w:val="24"/>
          <w:szCs w:val="24"/>
          <w:highlight w:val="yellow"/>
        </w:rPr>
      </w:pPr>
    </w:p>
    <w:p w14:paraId="700F8030" w14:textId="77777777" w:rsidR="005B17D2" w:rsidRPr="009902E7" w:rsidRDefault="005B17D2">
      <w:pPr>
        <w:adjustRightInd w:val="0"/>
        <w:snapToGrid w:val="0"/>
        <w:spacing w:after="0" w:line="360" w:lineRule="auto"/>
        <w:jc w:val="both"/>
        <w:outlineLvl w:val="0"/>
        <w:rPr>
          <w:rFonts w:ascii="Book Antiqua" w:hAnsi="Book Antiqua"/>
          <w:b/>
          <w:i/>
          <w:sz w:val="24"/>
          <w:szCs w:val="24"/>
        </w:rPr>
      </w:pPr>
      <w:r w:rsidRPr="009902E7">
        <w:rPr>
          <w:rFonts w:ascii="Book Antiqua" w:hAnsi="Book Antiqua"/>
          <w:b/>
          <w:i/>
          <w:sz w:val="24"/>
          <w:szCs w:val="24"/>
        </w:rPr>
        <w:t>Research results</w:t>
      </w:r>
    </w:p>
    <w:p w14:paraId="0BB3A010" w14:textId="48A5F571" w:rsidR="00F37BFB" w:rsidRPr="009902E7" w:rsidRDefault="00F37BFB">
      <w:pPr>
        <w:adjustRightInd w:val="0"/>
        <w:snapToGrid w:val="0"/>
        <w:spacing w:after="0" w:line="360" w:lineRule="auto"/>
        <w:jc w:val="both"/>
        <w:rPr>
          <w:rFonts w:ascii="Book Antiqua" w:eastAsiaTheme="minorEastAsia" w:hAnsi="Book Antiqua"/>
          <w:sz w:val="24"/>
          <w:szCs w:val="24"/>
        </w:rPr>
      </w:pPr>
      <w:r w:rsidRPr="009902E7">
        <w:rPr>
          <w:rFonts w:ascii="Book Antiqua" w:hAnsi="Book Antiqua"/>
          <w:sz w:val="24"/>
          <w:szCs w:val="24"/>
        </w:rPr>
        <w:t xml:space="preserve">From a total of 180 publications, 6 were included in </w:t>
      </w:r>
      <w:r w:rsidR="00D31E5D" w:rsidRPr="009902E7">
        <w:rPr>
          <w:rFonts w:ascii="Book Antiqua" w:hAnsi="Book Antiqua"/>
          <w:sz w:val="24"/>
          <w:szCs w:val="24"/>
        </w:rPr>
        <w:t xml:space="preserve">the final </w:t>
      </w:r>
      <w:r w:rsidRPr="009902E7">
        <w:rPr>
          <w:rFonts w:ascii="Book Antiqua" w:hAnsi="Book Antiqua"/>
          <w:sz w:val="24"/>
          <w:szCs w:val="24"/>
        </w:rPr>
        <w:t xml:space="preserve">analysis and all of them were retrospective cohort studies. There was significant heterogeneity in the studied samples, regarding other prognostic factors as well as timing and type of colectomy, but </w:t>
      </w:r>
      <w:r w:rsidR="00D31E5D" w:rsidRPr="009902E7">
        <w:rPr>
          <w:rFonts w:ascii="Book Antiqua" w:hAnsi="Book Antiqua"/>
          <w:sz w:val="24"/>
          <w:szCs w:val="24"/>
        </w:rPr>
        <w:t xml:space="preserve">the overall evidence favoured a </w:t>
      </w:r>
      <w:r w:rsidRPr="009902E7">
        <w:rPr>
          <w:rFonts w:ascii="Book Antiqua" w:hAnsi="Book Antiqua"/>
          <w:sz w:val="24"/>
          <w:szCs w:val="24"/>
        </w:rPr>
        <w:t xml:space="preserve">protective role of </w:t>
      </w:r>
      <w:r w:rsidR="00D31E5D" w:rsidRPr="009902E7">
        <w:rPr>
          <w:rFonts w:ascii="Book Antiqua" w:hAnsi="Book Antiqua"/>
          <w:sz w:val="24"/>
          <w:szCs w:val="24"/>
        </w:rPr>
        <w:t>pre-/peri-</w:t>
      </w:r>
      <w:bookmarkStart w:id="62" w:name="OLE_LINK165"/>
      <w:bookmarkStart w:id="63" w:name="OLE_LINK166"/>
      <w:r w:rsidR="00A6574A" w:rsidRPr="009902E7">
        <w:rPr>
          <w:rFonts w:ascii="Book Antiqua" w:hAnsi="Book Antiqua"/>
          <w:sz w:val="24"/>
          <w:szCs w:val="24"/>
        </w:rPr>
        <w:t xml:space="preserve"> </w:t>
      </w:r>
      <w:r w:rsidR="00A6574A" w:rsidRPr="009902E7">
        <w:rPr>
          <w:rFonts w:ascii="Book Antiqua" w:hAnsi="Book Antiqua" w:cs="Arial"/>
          <w:sz w:val="24"/>
          <w:szCs w:val="24"/>
        </w:rPr>
        <w:t>liver transplantation</w:t>
      </w:r>
      <w:bookmarkEnd w:id="62"/>
      <w:bookmarkEnd w:id="63"/>
      <w:r w:rsidR="00A6574A" w:rsidRPr="009902E7">
        <w:rPr>
          <w:rFonts w:ascii="Book Antiqua" w:hAnsi="Book Antiqua"/>
          <w:sz w:val="24"/>
          <w:szCs w:val="24"/>
        </w:rPr>
        <w:t xml:space="preserve"> (</w:t>
      </w:r>
      <w:r w:rsidR="00D31E5D" w:rsidRPr="009902E7">
        <w:rPr>
          <w:rFonts w:ascii="Book Antiqua" w:hAnsi="Book Antiqua"/>
          <w:sz w:val="24"/>
          <w:szCs w:val="24"/>
        </w:rPr>
        <w:t>LT</w:t>
      </w:r>
      <w:r w:rsidR="00A6574A" w:rsidRPr="009902E7">
        <w:rPr>
          <w:rFonts w:ascii="Book Antiqua" w:hAnsi="Book Antiqua"/>
          <w:sz w:val="24"/>
          <w:szCs w:val="24"/>
        </w:rPr>
        <w:t>)</w:t>
      </w:r>
      <w:r w:rsidR="00D31E5D" w:rsidRPr="009902E7">
        <w:rPr>
          <w:rFonts w:ascii="Book Antiqua" w:hAnsi="Book Antiqua"/>
          <w:sz w:val="24"/>
          <w:szCs w:val="24"/>
        </w:rPr>
        <w:t xml:space="preserve"> </w:t>
      </w:r>
      <w:r w:rsidRPr="009902E7">
        <w:rPr>
          <w:rFonts w:ascii="Book Antiqua" w:hAnsi="Book Antiqua"/>
          <w:sz w:val="24"/>
          <w:szCs w:val="24"/>
        </w:rPr>
        <w:t>colectomy</w:t>
      </w:r>
      <w:r w:rsidR="00D31E5D" w:rsidRPr="009902E7">
        <w:rPr>
          <w:rFonts w:ascii="Book Antiqua" w:hAnsi="Book Antiqua"/>
          <w:sz w:val="24"/>
          <w:szCs w:val="24"/>
        </w:rPr>
        <w:t xml:space="preserve"> in rPSC</w:t>
      </w:r>
      <w:r w:rsidRPr="009902E7">
        <w:rPr>
          <w:rFonts w:ascii="Book Antiqua" w:hAnsi="Book Antiqua"/>
          <w:sz w:val="24"/>
          <w:szCs w:val="24"/>
        </w:rPr>
        <w:t xml:space="preserve">. </w:t>
      </w:r>
    </w:p>
    <w:p w14:paraId="5E7DF18C" w14:textId="77777777" w:rsidR="005B17D2" w:rsidRPr="009902E7" w:rsidRDefault="005B17D2">
      <w:pPr>
        <w:adjustRightInd w:val="0"/>
        <w:snapToGrid w:val="0"/>
        <w:spacing w:after="0" w:line="360" w:lineRule="auto"/>
        <w:jc w:val="both"/>
        <w:rPr>
          <w:rFonts w:ascii="Book Antiqua" w:eastAsiaTheme="minorEastAsia" w:hAnsi="Book Antiqua" w:cs="Segoe UI"/>
          <w:sz w:val="24"/>
          <w:szCs w:val="24"/>
          <w:shd w:val="clear" w:color="auto" w:fill="FFFFFF"/>
        </w:rPr>
      </w:pPr>
    </w:p>
    <w:p w14:paraId="20A875DB" w14:textId="77777777" w:rsidR="005B17D2" w:rsidRPr="009902E7" w:rsidRDefault="005B17D2">
      <w:pPr>
        <w:adjustRightInd w:val="0"/>
        <w:snapToGrid w:val="0"/>
        <w:spacing w:after="0" w:line="360" w:lineRule="auto"/>
        <w:jc w:val="both"/>
        <w:outlineLvl w:val="0"/>
        <w:rPr>
          <w:rFonts w:ascii="Book Antiqua" w:hAnsi="Book Antiqua" w:cs="Segoe UI"/>
          <w:b/>
          <w:i/>
          <w:sz w:val="24"/>
          <w:szCs w:val="24"/>
          <w:shd w:val="clear" w:color="auto" w:fill="FFFFFF"/>
        </w:rPr>
      </w:pPr>
      <w:r w:rsidRPr="009902E7">
        <w:rPr>
          <w:rFonts w:ascii="Book Antiqua" w:hAnsi="Book Antiqua"/>
          <w:b/>
          <w:i/>
          <w:sz w:val="24"/>
          <w:szCs w:val="24"/>
        </w:rPr>
        <w:t>Research conclusions</w:t>
      </w:r>
    </w:p>
    <w:p w14:paraId="37FF55BE" w14:textId="21BC312D" w:rsidR="000F1FFA" w:rsidRPr="009902E7" w:rsidRDefault="000F1FFA">
      <w:pPr>
        <w:adjustRightInd w:val="0"/>
        <w:snapToGrid w:val="0"/>
        <w:spacing w:after="0" w:line="360" w:lineRule="auto"/>
        <w:jc w:val="both"/>
        <w:rPr>
          <w:rFonts w:ascii="Book Antiqua" w:eastAsiaTheme="minorEastAsia" w:hAnsi="Book Antiqua" w:cs="Segoe UI"/>
          <w:sz w:val="24"/>
          <w:szCs w:val="24"/>
          <w:shd w:val="clear" w:color="auto" w:fill="FFFFFF"/>
        </w:rPr>
      </w:pPr>
      <w:r w:rsidRPr="009902E7">
        <w:rPr>
          <w:rFonts w:ascii="Book Antiqua" w:hAnsi="Book Antiqua" w:cs="Segoe UI"/>
          <w:sz w:val="24"/>
          <w:szCs w:val="24"/>
          <w:shd w:val="clear" w:color="auto" w:fill="FFFFFF"/>
        </w:rPr>
        <w:lastRenderedPageBreak/>
        <w:t xml:space="preserve">This study reviews and reports </w:t>
      </w:r>
      <w:r w:rsidR="006D14A0" w:rsidRPr="009902E7">
        <w:rPr>
          <w:rFonts w:ascii="Book Antiqua" w:hAnsi="Book Antiqua" w:cs="Segoe UI"/>
          <w:sz w:val="24"/>
          <w:szCs w:val="24"/>
          <w:shd w:val="clear" w:color="auto" w:fill="FFFFFF"/>
        </w:rPr>
        <w:t xml:space="preserve">the </w:t>
      </w:r>
      <w:r w:rsidR="00D31E5D" w:rsidRPr="009902E7">
        <w:rPr>
          <w:rFonts w:ascii="Book Antiqua" w:hAnsi="Book Antiqua" w:cs="Segoe UI"/>
          <w:sz w:val="24"/>
          <w:szCs w:val="24"/>
          <w:shd w:val="clear" w:color="auto" w:fill="FFFFFF"/>
        </w:rPr>
        <w:t>resu</w:t>
      </w:r>
      <w:r w:rsidR="006D14A0" w:rsidRPr="009902E7">
        <w:rPr>
          <w:rFonts w:ascii="Book Antiqua" w:hAnsi="Book Antiqua" w:cs="Segoe UI"/>
          <w:sz w:val="24"/>
          <w:szCs w:val="24"/>
          <w:shd w:val="clear" w:color="auto" w:fill="FFFFFF"/>
        </w:rPr>
        <w:t>l</w:t>
      </w:r>
      <w:r w:rsidR="00D31E5D" w:rsidRPr="009902E7">
        <w:rPr>
          <w:rFonts w:ascii="Book Antiqua" w:hAnsi="Book Antiqua" w:cs="Segoe UI"/>
          <w:sz w:val="24"/>
          <w:szCs w:val="24"/>
          <w:shd w:val="clear" w:color="auto" w:fill="FFFFFF"/>
        </w:rPr>
        <w:t xml:space="preserve">ts of the existing literature </w:t>
      </w:r>
      <w:r w:rsidRPr="009902E7">
        <w:rPr>
          <w:rFonts w:ascii="Book Antiqua" w:hAnsi="Book Antiqua" w:cs="Segoe UI"/>
          <w:sz w:val="24"/>
          <w:szCs w:val="24"/>
          <w:shd w:val="clear" w:color="auto" w:fill="FFFFFF"/>
        </w:rPr>
        <w:t xml:space="preserve">in a systematic and objective way. In the absence of randomized prospective studies, such an approach is indicated for drawing conclusions based on findings of retrospective cohort studies. It confirms the overall impression that colectomy might convey protection against </w:t>
      </w:r>
      <w:r w:rsidR="00D31E5D" w:rsidRPr="009902E7">
        <w:rPr>
          <w:rFonts w:ascii="Book Antiqua" w:hAnsi="Book Antiqua" w:cs="Segoe UI"/>
          <w:sz w:val="24"/>
          <w:szCs w:val="24"/>
          <w:shd w:val="clear" w:color="auto" w:fill="FFFFFF"/>
        </w:rPr>
        <w:t>r</w:t>
      </w:r>
      <w:r w:rsidRPr="009902E7">
        <w:rPr>
          <w:rFonts w:ascii="Book Antiqua" w:hAnsi="Book Antiqua" w:cs="Segoe UI"/>
          <w:sz w:val="24"/>
          <w:szCs w:val="24"/>
          <w:shd w:val="clear" w:color="auto" w:fill="FFFFFF"/>
        </w:rPr>
        <w:t xml:space="preserve">PSC post liver transplantation, but </w:t>
      </w:r>
      <w:r w:rsidR="00D31E5D" w:rsidRPr="009902E7">
        <w:rPr>
          <w:rFonts w:ascii="Book Antiqua" w:hAnsi="Book Antiqua" w:cs="Segoe UI"/>
          <w:sz w:val="24"/>
          <w:szCs w:val="24"/>
          <w:shd w:val="clear" w:color="auto" w:fill="FFFFFF"/>
        </w:rPr>
        <w:t xml:space="preserve">the </w:t>
      </w:r>
      <w:r w:rsidRPr="009902E7">
        <w:rPr>
          <w:rFonts w:ascii="Book Antiqua" w:hAnsi="Book Antiqua" w:cs="Segoe UI"/>
          <w:sz w:val="24"/>
          <w:szCs w:val="24"/>
          <w:shd w:val="clear" w:color="auto" w:fill="FFFFFF"/>
        </w:rPr>
        <w:t>current literature cannot provi</w:t>
      </w:r>
      <w:r w:rsidR="00D31E5D" w:rsidRPr="009902E7">
        <w:rPr>
          <w:rFonts w:ascii="Book Antiqua" w:hAnsi="Book Antiqua" w:cs="Segoe UI"/>
          <w:sz w:val="24"/>
          <w:szCs w:val="24"/>
          <w:shd w:val="clear" w:color="auto" w:fill="FFFFFF"/>
        </w:rPr>
        <w:t>de definite answers. Finally, our work</w:t>
      </w:r>
      <w:r w:rsidRPr="009902E7">
        <w:rPr>
          <w:rFonts w:ascii="Book Antiqua" w:hAnsi="Book Antiqua" w:cs="Segoe UI"/>
          <w:sz w:val="24"/>
          <w:szCs w:val="24"/>
          <w:shd w:val="clear" w:color="auto" w:fill="FFFFFF"/>
        </w:rPr>
        <w:t xml:space="preserve"> identifies </w:t>
      </w:r>
      <w:r w:rsidR="00D31E5D" w:rsidRPr="009902E7">
        <w:rPr>
          <w:rFonts w:ascii="Book Antiqua" w:hAnsi="Book Antiqua" w:cs="Segoe UI"/>
          <w:sz w:val="24"/>
          <w:szCs w:val="24"/>
          <w:shd w:val="clear" w:color="auto" w:fill="FFFFFF"/>
        </w:rPr>
        <w:t xml:space="preserve">a </w:t>
      </w:r>
      <w:r w:rsidRPr="009902E7">
        <w:rPr>
          <w:rFonts w:ascii="Book Antiqua" w:hAnsi="Book Antiqua" w:cs="Segoe UI"/>
          <w:sz w:val="24"/>
          <w:szCs w:val="24"/>
          <w:shd w:val="clear" w:color="auto" w:fill="FFFFFF"/>
        </w:rPr>
        <w:t>lack of compar</w:t>
      </w:r>
      <w:r w:rsidR="00D31E5D" w:rsidRPr="009902E7">
        <w:rPr>
          <w:rFonts w:ascii="Book Antiqua" w:hAnsi="Book Antiqua" w:cs="Segoe UI"/>
          <w:sz w:val="24"/>
          <w:szCs w:val="24"/>
          <w:shd w:val="clear" w:color="auto" w:fill="FFFFFF"/>
        </w:rPr>
        <w:t>able</w:t>
      </w:r>
      <w:r w:rsidRPr="009902E7">
        <w:rPr>
          <w:rFonts w:ascii="Book Antiqua" w:hAnsi="Book Antiqua" w:cs="Segoe UI"/>
          <w:sz w:val="24"/>
          <w:szCs w:val="24"/>
          <w:shd w:val="clear" w:color="auto" w:fill="FFFFFF"/>
        </w:rPr>
        <w:t xml:space="preserve"> groups and failure to report loss to follow-up as the main limitations of reported studies. </w:t>
      </w:r>
    </w:p>
    <w:p w14:paraId="063DBD92" w14:textId="77777777" w:rsidR="005B17D2" w:rsidRPr="009902E7" w:rsidRDefault="005B17D2">
      <w:pPr>
        <w:adjustRightInd w:val="0"/>
        <w:snapToGrid w:val="0"/>
        <w:spacing w:after="0" w:line="360" w:lineRule="auto"/>
        <w:jc w:val="both"/>
        <w:rPr>
          <w:rFonts w:ascii="Book Antiqua" w:eastAsiaTheme="minorEastAsia" w:hAnsi="Book Antiqua" w:cs="Segoe UI"/>
          <w:sz w:val="24"/>
          <w:szCs w:val="24"/>
          <w:shd w:val="clear" w:color="auto" w:fill="FFFFFF"/>
        </w:rPr>
      </w:pPr>
    </w:p>
    <w:p w14:paraId="099E42FD" w14:textId="77777777" w:rsidR="005B17D2" w:rsidRPr="009902E7" w:rsidRDefault="005B17D2">
      <w:pPr>
        <w:adjustRightInd w:val="0"/>
        <w:snapToGrid w:val="0"/>
        <w:spacing w:after="0" w:line="360" w:lineRule="auto"/>
        <w:jc w:val="both"/>
        <w:outlineLvl w:val="0"/>
        <w:rPr>
          <w:rFonts w:ascii="Book Antiqua" w:hAnsi="Book Antiqua" w:cs="Segoe UI"/>
          <w:b/>
          <w:i/>
          <w:sz w:val="24"/>
          <w:szCs w:val="24"/>
          <w:shd w:val="clear" w:color="auto" w:fill="FFFFFF"/>
        </w:rPr>
      </w:pPr>
      <w:r w:rsidRPr="009902E7">
        <w:rPr>
          <w:rFonts w:ascii="Book Antiqua" w:hAnsi="Book Antiqua" w:cs="Segoe UI"/>
          <w:b/>
          <w:i/>
          <w:sz w:val="24"/>
          <w:szCs w:val="24"/>
          <w:shd w:val="clear" w:color="auto" w:fill="FFFFFF"/>
        </w:rPr>
        <w:t>Research perspectives</w:t>
      </w:r>
    </w:p>
    <w:p w14:paraId="08A5029A" w14:textId="4E13D0E7" w:rsidR="000F1FFA" w:rsidRPr="009902E7" w:rsidRDefault="000F1FFA">
      <w:pPr>
        <w:adjustRightInd w:val="0"/>
        <w:snapToGrid w:val="0"/>
        <w:spacing w:after="0" w:line="360" w:lineRule="auto"/>
        <w:jc w:val="both"/>
        <w:rPr>
          <w:rFonts w:ascii="Book Antiqua" w:hAnsi="Book Antiqua" w:cs="Segoe UI"/>
          <w:sz w:val="24"/>
          <w:szCs w:val="24"/>
          <w:shd w:val="clear" w:color="auto" w:fill="FFFFFF"/>
        </w:rPr>
      </w:pPr>
      <w:r w:rsidRPr="009902E7">
        <w:rPr>
          <w:rFonts w:ascii="Book Antiqua" w:hAnsi="Book Antiqua" w:cs="Segoe UI"/>
          <w:sz w:val="24"/>
          <w:szCs w:val="24"/>
          <w:shd w:val="clear" w:color="auto" w:fill="FFFFFF"/>
        </w:rPr>
        <w:t>According to the findings of the present study, prophylactic colectomy seem</w:t>
      </w:r>
      <w:r w:rsidR="004F2752" w:rsidRPr="009902E7">
        <w:rPr>
          <w:rFonts w:ascii="Book Antiqua" w:hAnsi="Book Antiqua" w:cs="Segoe UI"/>
          <w:sz w:val="24"/>
          <w:szCs w:val="24"/>
          <w:shd w:val="clear" w:color="auto" w:fill="FFFFFF"/>
        </w:rPr>
        <w:t>s</w:t>
      </w:r>
      <w:r w:rsidRPr="009902E7">
        <w:rPr>
          <w:rFonts w:ascii="Book Antiqua" w:hAnsi="Book Antiqua" w:cs="Segoe UI"/>
          <w:sz w:val="24"/>
          <w:szCs w:val="24"/>
          <w:shd w:val="clear" w:color="auto" w:fill="FFFFFF"/>
        </w:rPr>
        <w:t xml:space="preserve"> to play a protective role in rPSC post LT, but </w:t>
      </w:r>
      <w:r w:rsidR="00D31E5D" w:rsidRPr="009902E7">
        <w:rPr>
          <w:rFonts w:ascii="Book Antiqua" w:hAnsi="Book Antiqua" w:cs="Segoe UI"/>
          <w:sz w:val="24"/>
          <w:szCs w:val="24"/>
          <w:shd w:val="clear" w:color="auto" w:fill="FFFFFF"/>
        </w:rPr>
        <w:t xml:space="preserve">the </w:t>
      </w:r>
      <w:r w:rsidRPr="009902E7">
        <w:rPr>
          <w:rFonts w:ascii="Book Antiqua" w:hAnsi="Book Antiqua" w:cs="Segoe UI"/>
          <w:sz w:val="24"/>
          <w:szCs w:val="24"/>
          <w:shd w:val="clear" w:color="auto" w:fill="FFFFFF"/>
        </w:rPr>
        <w:t xml:space="preserve">existing evidence is not </w:t>
      </w:r>
      <w:r w:rsidR="00D31E5D" w:rsidRPr="009902E7">
        <w:rPr>
          <w:rFonts w:ascii="Book Antiqua" w:hAnsi="Book Antiqua" w:cs="Segoe UI"/>
          <w:sz w:val="24"/>
          <w:szCs w:val="24"/>
          <w:shd w:val="clear" w:color="auto" w:fill="FFFFFF"/>
        </w:rPr>
        <w:t>strong</w:t>
      </w:r>
      <w:r w:rsidRPr="009902E7">
        <w:rPr>
          <w:rFonts w:ascii="Book Antiqua" w:hAnsi="Book Antiqua" w:cs="Segoe UI"/>
          <w:sz w:val="24"/>
          <w:szCs w:val="24"/>
          <w:shd w:val="clear" w:color="auto" w:fill="FFFFFF"/>
        </w:rPr>
        <w:t xml:space="preserve">. The question would be better answered through prospective randomized trials. It is understood though that such attempt might face several difficulties, particularly in terms of sample size. Alternatively, if retrospective studies were to be carried out, they should include comparison between two groups, those who undergo prophylactic colectomy and those who don’t, and patients’ characteristics, follow-up and outcomes should be reported in a more detailed way. </w:t>
      </w:r>
    </w:p>
    <w:p w14:paraId="7A3BD541" w14:textId="6AEDCBB9" w:rsidR="00AA0BAD" w:rsidRPr="009902E7" w:rsidRDefault="00AA0BAD">
      <w:pPr>
        <w:adjustRightInd w:val="0"/>
        <w:snapToGrid w:val="0"/>
        <w:spacing w:after="0" w:line="360" w:lineRule="auto"/>
        <w:jc w:val="both"/>
        <w:rPr>
          <w:rFonts w:ascii="Book Antiqua" w:hAnsi="Book Antiqua" w:cs="Arial"/>
          <w:i/>
          <w:sz w:val="24"/>
          <w:szCs w:val="24"/>
        </w:rPr>
      </w:pPr>
    </w:p>
    <w:p w14:paraId="7BF9F103" w14:textId="77777777" w:rsidR="006D14A0" w:rsidRPr="009902E7" w:rsidRDefault="006D14A0">
      <w:pPr>
        <w:adjustRightInd w:val="0"/>
        <w:snapToGrid w:val="0"/>
        <w:spacing w:after="0" w:line="360" w:lineRule="auto"/>
        <w:jc w:val="both"/>
        <w:rPr>
          <w:rFonts w:ascii="Book Antiqua" w:hAnsi="Book Antiqua" w:cs="Arial"/>
          <w:b/>
          <w:sz w:val="24"/>
          <w:szCs w:val="24"/>
        </w:rPr>
      </w:pPr>
      <w:r w:rsidRPr="009902E7">
        <w:rPr>
          <w:rFonts w:ascii="Book Antiqua" w:hAnsi="Book Antiqua" w:cs="Arial"/>
          <w:b/>
          <w:sz w:val="24"/>
          <w:szCs w:val="24"/>
        </w:rPr>
        <w:br w:type="page"/>
      </w:r>
    </w:p>
    <w:p w14:paraId="3F297A03" w14:textId="1878BD20" w:rsidR="0004713B" w:rsidRPr="009902E7" w:rsidRDefault="00247178" w:rsidP="00B16EDF">
      <w:pPr>
        <w:adjustRightInd w:val="0"/>
        <w:snapToGrid w:val="0"/>
        <w:spacing w:after="0" w:line="360" w:lineRule="auto"/>
        <w:jc w:val="both"/>
        <w:outlineLvl w:val="0"/>
        <w:rPr>
          <w:rFonts w:ascii="Book Antiqua" w:hAnsi="Book Antiqua" w:cs="Arial"/>
          <w:noProof/>
          <w:sz w:val="24"/>
          <w:szCs w:val="24"/>
        </w:rPr>
      </w:pPr>
      <w:r w:rsidRPr="009902E7">
        <w:rPr>
          <w:rFonts w:ascii="Book Antiqua" w:hAnsi="Book Antiqua" w:cs="Arial"/>
          <w:b/>
          <w:sz w:val="24"/>
          <w:szCs w:val="24"/>
        </w:rPr>
        <w:lastRenderedPageBreak/>
        <w:t>REFERENCES</w:t>
      </w:r>
      <w:r w:rsidRPr="009902E7">
        <w:rPr>
          <w:rFonts w:ascii="Book Antiqua" w:hAnsi="Book Antiqua" w:cs="Arial"/>
          <w:sz w:val="24"/>
          <w:szCs w:val="24"/>
        </w:rPr>
        <w:fldChar w:fldCharType="begin"/>
      </w:r>
      <w:r w:rsidRPr="009902E7">
        <w:rPr>
          <w:rFonts w:ascii="Book Antiqua" w:hAnsi="Book Antiqua" w:cs="Arial"/>
          <w:sz w:val="24"/>
          <w:szCs w:val="24"/>
        </w:rPr>
        <w:instrText xml:space="preserve"> ADDIN REFMGR.REFLIST </w:instrText>
      </w:r>
      <w:r w:rsidRPr="009902E7">
        <w:rPr>
          <w:rFonts w:ascii="Book Antiqua" w:hAnsi="Book Antiqua" w:cs="Arial"/>
          <w:sz w:val="24"/>
          <w:szCs w:val="24"/>
        </w:rPr>
        <w:fldChar w:fldCharType="separate"/>
      </w:r>
    </w:p>
    <w:p w14:paraId="4B59764E" w14:textId="572BD35F" w:rsidR="0066359D" w:rsidRPr="009902E7" w:rsidRDefault="0066359D" w:rsidP="00B16EDF">
      <w:pPr>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1 </w:t>
      </w:r>
      <w:r w:rsidRPr="009902E7">
        <w:rPr>
          <w:rFonts w:ascii="Book Antiqua" w:hAnsi="Book Antiqua" w:cs="Arial"/>
          <w:b/>
          <w:bCs/>
          <w:noProof/>
          <w:sz w:val="24"/>
          <w:szCs w:val="24"/>
        </w:rPr>
        <w:t>Eaton JE</w:t>
      </w:r>
      <w:r w:rsidRPr="009902E7">
        <w:rPr>
          <w:rFonts w:ascii="Book Antiqua" w:hAnsi="Book Antiqua" w:cs="Arial"/>
          <w:noProof/>
          <w:sz w:val="24"/>
          <w:szCs w:val="24"/>
        </w:rPr>
        <w:t>, Talwalkar JA, Lazaridis KN, Gores GJ, Lindor KD. Pathogenesis of primary sclerosing cholangitis and advances in diagnosis and management</w:t>
      </w:r>
      <w:r w:rsidR="00716A1B" w:rsidRPr="009902E7">
        <w:rPr>
          <w:rFonts w:ascii="Book Antiqua" w:hAnsi="Book Antiqua" w:cs="Arial"/>
          <w:noProof/>
          <w:sz w:val="24"/>
          <w:szCs w:val="24"/>
        </w:rPr>
        <w:t>.</w:t>
      </w:r>
      <w:r w:rsidR="00716A1B">
        <w:rPr>
          <w:rFonts w:ascii="Book Antiqua" w:hAnsi="Book Antiqua" w:cs="Arial" w:hint="eastAsia"/>
          <w:noProof/>
          <w:sz w:val="24"/>
          <w:szCs w:val="24"/>
          <w:lang w:eastAsia="zh-CN"/>
        </w:rPr>
        <w:t xml:space="preserve"> </w:t>
      </w:r>
      <w:r w:rsidRPr="009902E7">
        <w:rPr>
          <w:rFonts w:ascii="Book Antiqua" w:hAnsi="Book Antiqua" w:cs="Arial"/>
          <w:i/>
          <w:iCs/>
          <w:noProof/>
          <w:sz w:val="24"/>
          <w:szCs w:val="24"/>
        </w:rPr>
        <w:t>Gastroenterology</w:t>
      </w:r>
      <w:r w:rsidRPr="009902E7">
        <w:rPr>
          <w:rFonts w:ascii="Book Antiqua" w:hAnsi="Book Antiqua" w:cs="Arial"/>
          <w:noProof/>
          <w:sz w:val="24"/>
          <w:szCs w:val="24"/>
        </w:rPr>
        <w:t> 2013; </w:t>
      </w:r>
      <w:r w:rsidRPr="009902E7">
        <w:rPr>
          <w:rFonts w:ascii="Book Antiqua" w:hAnsi="Book Antiqua" w:cs="Arial"/>
          <w:b/>
          <w:bCs/>
          <w:noProof/>
          <w:sz w:val="24"/>
          <w:szCs w:val="24"/>
        </w:rPr>
        <w:t>145</w:t>
      </w:r>
      <w:r w:rsidRPr="009902E7">
        <w:rPr>
          <w:rFonts w:ascii="Book Antiqua" w:hAnsi="Book Antiqua" w:cs="Arial"/>
          <w:noProof/>
          <w:sz w:val="24"/>
          <w:szCs w:val="24"/>
        </w:rPr>
        <w:t xml:space="preserve">: 521-536 [PMID: 23827861 DOI: </w:t>
      </w:r>
      <w:hyperlink r:id="rId6" w:tgtFrame="_blank" w:history="1">
        <w:r w:rsidR="00E82594" w:rsidRPr="009902E7">
          <w:rPr>
            <w:rStyle w:val="Hyperlink"/>
            <w:rFonts w:ascii="Book Antiqua" w:hAnsi="Book Antiqua" w:cs="Arial"/>
            <w:noProof/>
            <w:color w:val="000000" w:themeColor="text1"/>
            <w:sz w:val="24"/>
            <w:szCs w:val="24"/>
            <w:u w:val="none"/>
          </w:rPr>
          <w:t>10.1053/j.gastro.2013.06.052</w:t>
        </w:r>
      </w:hyperlink>
      <w:r w:rsidRPr="009902E7">
        <w:rPr>
          <w:rFonts w:ascii="Book Antiqua" w:hAnsi="Book Antiqua" w:cs="Arial"/>
          <w:noProof/>
          <w:sz w:val="24"/>
          <w:szCs w:val="24"/>
        </w:rPr>
        <w:t>]</w:t>
      </w:r>
    </w:p>
    <w:p w14:paraId="421C64BA" w14:textId="77777777" w:rsidR="0066359D" w:rsidRPr="009902E7" w:rsidRDefault="0066359D" w:rsidP="00B16EDF">
      <w:pPr>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2 </w:t>
      </w:r>
      <w:r w:rsidRPr="009902E7">
        <w:rPr>
          <w:rFonts w:ascii="Book Antiqua" w:hAnsi="Book Antiqua" w:cs="Arial"/>
          <w:b/>
          <w:bCs/>
          <w:noProof/>
          <w:sz w:val="24"/>
          <w:szCs w:val="24"/>
        </w:rPr>
        <w:t>Chapman R</w:t>
      </w:r>
      <w:r w:rsidRPr="009902E7">
        <w:rPr>
          <w:rFonts w:ascii="Book Antiqua" w:hAnsi="Book Antiqua" w:cs="Arial"/>
          <w:noProof/>
          <w:sz w:val="24"/>
          <w:szCs w:val="24"/>
        </w:rPr>
        <w:t>, Fevery J, Kalloo A, Nagorney DM, Boberg KM, Shneider B, Gores GJ; American Association for the Study of Liver Diseases. Diagnosis and management of primary sclerosing cholangitis. </w:t>
      </w:r>
      <w:r w:rsidRPr="009902E7">
        <w:rPr>
          <w:rFonts w:ascii="Book Antiqua" w:hAnsi="Book Antiqua" w:cs="Arial"/>
          <w:i/>
          <w:iCs/>
          <w:noProof/>
          <w:sz w:val="24"/>
          <w:szCs w:val="24"/>
        </w:rPr>
        <w:t>Hepatology</w:t>
      </w:r>
      <w:r w:rsidRPr="009902E7">
        <w:rPr>
          <w:rFonts w:ascii="Book Antiqua" w:hAnsi="Book Antiqua" w:cs="Arial"/>
          <w:noProof/>
          <w:sz w:val="24"/>
          <w:szCs w:val="24"/>
        </w:rPr>
        <w:t> 2010; </w:t>
      </w:r>
      <w:r w:rsidRPr="009902E7">
        <w:rPr>
          <w:rFonts w:ascii="Book Antiqua" w:hAnsi="Book Antiqua" w:cs="Arial"/>
          <w:b/>
          <w:bCs/>
          <w:noProof/>
          <w:sz w:val="24"/>
          <w:szCs w:val="24"/>
        </w:rPr>
        <w:t>51</w:t>
      </w:r>
      <w:r w:rsidRPr="009902E7">
        <w:rPr>
          <w:rFonts w:ascii="Book Antiqua" w:hAnsi="Book Antiqua" w:cs="Arial"/>
          <w:noProof/>
          <w:sz w:val="24"/>
          <w:szCs w:val="24"/>
        </w:rPr>
        <w:t>: 660-678 [PMID: 20101749 DOI: 10.1002/hep.23294]</w:t>
      </w:r>
    </w:p>
    <w:p w14:paraId="56511DF8" w14:textId="77777777" w:rsidR="0066359D" w:rsidRPr="009902E7" w:rsidRDefault="0066359D" w:rsidP="00B16EDF">
      <w:pPr>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3 </w:t>
      </w:r>
      <w:r w:rsidRPr="009902E7">
        <w:rPr>
          <w:rFonts w:ascii="Book Antiqua" w:hAnsi="Book Antiqua" w:cs="Arial"/>
          <w:b/>
          <w:bCs/>
          <w:noProof/>
          <w:sz w:val="24"/>
          <w:szCs w:val="24"/>
        </w:rPr>
        <w:t>Duclos-Vallee JC</w:t>
      </w:r>
      <w:r w:rsidRPr="009902E7">
        <w:rPr>
          <w:rFonts w:ascii="Book Antiqua" w:hAnsi="Book Antiqua" w:cs="Arial"/>
          <w:noProof/>
          <w:sz w:val="24"/>
          <w:szCs w:val="24"/>
        </w:rPr>
        <w:t>, Sebagh M. Recurrence of autoimmune disease, primary sclerosing cholangitis, primary biliary cirrhosis, and autoimmune hepatitis after liver transplantation. </w:t>
      </w:r>
      <w:r w:rsidRPr="009902E7">
        <w:rPr>
          <w:rFonts w:ascii="Book Antiqua" w:hAnsi="Book Antiqua" w:cs="Arial"/>
          <w:i/>
          <w:iCs/>
          <w:noProof/>
          <w:sz w:val="24"/>
          <w:szCs w:val="24"/>
        </w:rPr>
        <w:t>Liver Transpl</w:t>
      </w:r>
      <w:r w:rsidRPr="009902E7">
        <w:rPr>
          <w:rFonts w:ascii="Book Antiqua" w:hAnsi="Book Antiqua" w:cs="Arial"/>
          <w:noProof/>
          <w:sz w:val="24"/>
          <w:szCs w:val="24"/>
        </w:rPr>
        <w:t> 2009; </w:t>
      </w:r>
      <w:r w:rsidRPr="009902E7">
        <w:rPr>
          <w:rFonts w:ascii="Book Antiqua" w:hAnsi="Book Antiqua" w:cs="Arial"/>
          <w:b/>
          <w:bCs/>
          <w:noProof/>
          <w:sz w:val="24"/>
          <w:szCs w:val="24"/>
        </w:rPr>
        <w:t>15 Suppl 2</w:t>
      </w:r>
      <w:r w:rsidRPr="009902E7">
        <w:rPr>
          <w:rFonts w:ascii="Book Antiqua" w:hAnsi="Book Antiqua" w:cs="Arial"/>
          <w:noProof/>
          <w:sz w:val="24"/>
          <w:szCs w:val="24"/>
        </w:rPr>
        <w:t>: S25-S34 [PMID: 19876939 DOI: 10.1002/lt.21916]</w:t>
      </w:r>
    </w:p>
    <w:p w14:paraId="00F78A3D" w14:textId="77777777" w:rsidR="0066359D" w:rsidRPr="009902E7" w:rsidRDefault="0066359D" w:rsidP="00B16EDF">
      <w:pPr>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4 </w:t>
      </w:r>
      <w:r w:rsidRPr="009902E7">
        <w:rPr>
          <w:rFonts w:ascii="Book Antiqua" w:hAnsi="Book Antiqua" w:cs="Arial"/>
          <w:b/>
          <w:bCs/>
          <w:noProof/>
          <w:sz w:val="24"/>
          <w:szCs w:val="24"/>
        </w:rPr>
        <w:t>Graziadei IW</w:t>
      </w:r>
      <w:r w:rsidRPr="009902E7">
        <w:rPr>
          <w:rFonts w:ascii="Book Antiqua" w:hAnsi="Book Antiqua" w:cs="Arial"/>
          <w:noProof/>
          <w:sz w:val="24"/>
          <w:szCs w:val="24"/>
        </w:rPr>
        <w:t>, Wiesner RH, Batts KP, Marotta PJ, LaRusso NF, Porayko MK, Hay JE, Gores GJ, Charlton MR, Ludwig J, Poterucha JJ, Steers JL, Krom RA. Recurrence of primary sclerosing cholangitis following liver transplantation. </w:t>
      </w:r>
      <w:r w:rsidRPr="009902E7">
        <w:rPr>
          <w:rFonts w:ascii="Book Antiqua" w:hAnsi="Book Antiqua" w:cs="Arial"/>
          <w:i/>
          <w:iCs/>
          <w:noProof/>
          <w:sz w:val="24"/>
          <w:szCs w:val="24"/>
        </w:rPr>
        <w:t>Hepatology</w:t>
      </w:r>
      <w:r w:rsidRPr="009902E7">
        <w:rPr>
          <w:rFonts w:ascii="Book Antiqua" w:hAnsi="Book Antiqua" w:cs="Arial"/>
          <w:noProof/>
          <w:sz w:val="24"/>
          <w:szCs w:val="24"/>
        </w:rPr>
        <w:t> 1999; </w:t>
      </w:r>
      <w:r w:rsidRPr="009902E7">
        <w:rPr>
          <w:rFonts w:ascii="Book Antiqua" w:hAnsi="Book Antiqua" w:cs="Arial"/>
          <w:b/>
          <w:bCs/>
          <w:noProof/>
          <w:sz w:val="24"/>
          <w:szCs w:val="24"/>
        </w:rPr>
        <w:t>29</w:t>
      </w:r>
      <w:r w:rsidRPr="009902E7">
        <w:rPr>
          <w:rFonts w:ascii="Book Antiqua" w:hAnsi="Book Antiqua" w:cs="Arial"/>
          <w:noProof/>
          <w:sz w:val="24"/>
          <w:szCs w:val="24"/>
        </w:rPr>
        <w:t>: 1050-1056 [PMID: 10094945 DOI: 10.1002/hep.510290427]</w:t>
      </w:r>
    </w:p>
    <w:p w14:paraId="337F0327" w14:textId="77777777" w:rsidR="0066359D" w:rsidRPr="009902E7" w:rsidRDefault="0066359D" w:rsidP="00B16EDF">
      <w:pPr>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5 </w:t>
      </w:r>
      <w:r w:rsidRPr="009902E7">
        <w:rPr>
          <w:rFonts w:ascii="Book Antiqua" w:hAnsi="Book Antiqua" w:cs="Arial"/>
          <w:b/>
          <w:bCs/>
          <w:noProof/>
          <w:sz w:val="24"/>
          <w:szCs w:val="24"/>
        </w:rPr>
        <w:t>Karlsen TH</w:t>
      </w:r>
      <w:r w:rsidRPr="009902E7">
        <w:rPr>
          <w:rFonts w:ascii="Book Antiqua" w:hAnsi="Book Antiqua" w:cs="Arial"/>
          <w:noProof/>
          <w:sz w:val="24"/>
          <w:szCs w:val="24"/>
        </w:rPr>
        <w:t>, Folseraas T, Thorburn D, Vesterhus M. Primary sclerosing cholangitis - a comprehensive review. </w:t>
      </w:r>
      <w:r w:rsidRPr="009902E7">
        <w:rPr>
          <w:rFonts w:ascii="Book Antiqua" w:hAnsi="Book Antiqua" w:cs="Arial"/>
          <w:i/>
          <w:iCs/>
          <w:noProof/>
          <w:sz w:val="24"/>
          <w:szCs w:val="24"/>
        </w:rPr>
        <w:t>J Hepatol</w:t>
      </w:r>
      <w:r w:rsidRPr="009902E7">
        <w:rPr>
          <w:rFonts w:ascii="Book Antiqua" w:hAnsi="Book Antiqua" w:cs="Arial"/>
          <w:noProof/>
          <w:sz w:val="24"/>
          <w:szCs w:val="24"/>
        </w:rPr>
        <w:t> 2017; </w:t>
      </w:r>
      <w:r w:rsidRPr="009902E7">
        <w:rPr>
          <w:rFonts w:ascii="Book Antiqua" w:hAnsi="Book Antiqua" w:cs="Arial"/>
          <w:b/>
          <w:bCs/>
          <w:noProof/>
          <w:sz w:val="24"/>
          <w:szCs w:val="24"/>
        </w:rPr>
        <w:t>67</w:t>
      </w:r>
      <w:r w:rsidRPr="009902E7">
        <w:rPr>
          <w:rFonts w:ascii="Book Antiqua" w:hAnsi="Book Antiqua" w:cs="Arial"/>
          <w:noProof/>
          <w:sz w:val="24"/>
          <w:szCs w:val="24"/>
        </w:rPr>
        <w:t>: 1298-1323 [PMID: 28802875 DOI: 10.1016/j.jhep.2017.07.022]</w:t>
      </w:r>
    </w:p>
    <w:p w14:paraId="2AA8C377" w14:textId="77777777" w:rsidR="0066359D" w:rsidRPr="009902E7" w:rsidRDefault="0066359D" w:rsidP="00B16EDF">
      <w:pPr>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6 </w:t>
      </w:r>
      <w:r w:rsidRPr="009902E7">
        <w:rPr>
          <w:rFonts w:ascii="Book Antiqua" w:hAnsi="Book Antiqua" w:cs="Arial"/>
          <w:b/>
          <w:bCs/>
          <w:noProof/>
          <w:sz w:val="24"/>
          <w:szCs w:val="24"/>
        </w:rPr>
        <w:t>Carbone M</w:t>
      </w:r>
      <w:r w:rsidRPr="009902E7">
        <w:rPr>
          <w:rFonts w:ascii="Book Antiqua" w:hAnsi="Book Antiqua" w:cs="Arial"/>
          <w:noProof/>
          <w:sz w:val="24"/>
          <w:szCs w:val="24"/>
        </w:rPr>
        <w:t>, Neuberger JM. Autoimmune liver disease, autoimmunity and liver transplantation. </w:t>
      </w:r>
      <w:r w:rsidRPr="009902E7">
        <w:rPr>
          <w:rFonts w:ascii="Book Antiqua" w:hAnsi="Book Antiqua" w:cs="Arial"/>
          <w:i/>
          <w:iCs/>
          <w:noProof/>
          <w:sz w:val="24"/>
          <w:szCs w:val="24"/>
        </w:rPr>
        <w:t>J Hepatol</w:t>
      </w:r>
      <w:r w:rsidRPr="009902E7">
        <w:rPr>
          <w:rFonts w:ascii="Book Antiqua" w:hAnsi="Book Antiqua" w:cs="Arial"/>
          <w:noProof/>
          <w:sz w:val="24"/>
          <w:szCs w:val="24"/>
        </w:rPr>
        <w:t> 2014; </w:t>
      </w:r>
      <w:r w:rsidRPr="009902E7">
        <w:rPr>
          <w:rFonts w:ascii="Book Antiqua" w:hAnsi="Book Antiqua" w:cs="Arial"/>
          <w:b/>
          <w:bCs/>
          <w:noProof/>
          <w:sz w:val="24"/>
          <w:szCs w:val="24"/>
        </w:rPr>
        <w:t>60</w:t>
      </w:r>
      <w:r w:rsidRPr="009902E7">
        <w:rPr>
          <w:rFonts w:ascii="Book Antiqua" w:hAnsi="Book Antiqua" w:cs="Arial"/>
          <w:noProof/>
          <w:sz w:val="24"/>
          <w:szCs w:val="24"/>
        </w:rPr>
        <w:t>: 210-223 [PMID: 24084655 DOI: 10.1016/j.jhep.2013.09.020]</w:t>
      </w:r>
    </w:p>
    <w:p w14:paraId="275F7879" w14:textId="77777777" w:rsidR="0066359D" w:rsidRPr="009902E7" w:rsidRDefault="0066359D" w:rsidP="00B16EDF">
      <w:pPr>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7 </w:t>
      </w:r>
      <w:r w:rsidRPr="009902E7">
        <w:rPr>
          <w:rFonts w:ascii="Book Antiqua" w:hAnsi="Book Antiqua" w:cs="Arial"/>
          <w:b/>
          <w:bCs/>
          <w:noProof/>
          <w:sz w:val="24"/>
          <w:szCs w:val="24"/>
        </w:rPr>
        <w:t>Loftus EV Jr</w:t>
      </w:r>
      <w:r w:rsidRPr="009902E7">
        <w:rPr>
          <w:rFonts w:ascii="Book Antiqua" w:hAnsi="Book Antiqua" w:cs="Arial"/>
          <w:noProof/>
          <w:sz w:val="24"/>
          <w:szCs w:val="24"/>
        </w:rPr>
        <w:t>, Harewood GC, Loftus CG, Tremaine WJ, Harmsen WS, Zinsmeister AR, Jewell DA, Sandborn WJ. PSC-IBD: a unique form of inflammatory bowel disease associated with primary sclerosing cholangitis. </w:t>
      </w:r>
      <w:r w:rsidRPr="009902E7">
        <w:rPr>
          <w:rFonts w:ascii="Book Antiqua" w:hAnsi="Book Antiqua" w:cs="Arial"/>
          <w:i/>
          <w:iCs/>
          <w:noProof/>
          <w:sz w:val="24"/>
          <w:szCs w:val="24"/>
        </w:rPr>
        <w:t>Gut</w:t>
      </w:r>
      <w:r w:rsidRPr="009902E7">
        <w:rPr>
          <w:rFonts w:ascii="Book Antiqua" w:hAnsi="Book Antiqua" w:cs="Arial"/>
          <w:noProof/>
          <w:sz w:val="24"/>
          <w:szCs w:val="24"/>
        </w:rPr>
        <w:t> 2005; </w:t>
      </w:r>
      <w:r w:rsidRPr="009902E7">
        <w:rPr>
          <w:rFonts w:ascii="Book Antiqua" w:hAnsi="Book Antiqua" w:cs="Arial"/>
          <w:b/>
          <w:bCs/>
          <w:noProof/>
          <w:sz w:val="24"/>
          <w:szCs w:val="24"/>
        </w:rPr>
        <w:t>54</w:t>
      </w:r>
      <w:r w:rsidRPr="009902E7">
        <w:rPr>
          <w:rFonts w:ascii="Book Antiqua" w:hAnsi="Book Antiqua" w:cs="Arial"/>
          <w:noProof/>
          <w:sz w:val="24"/>
          <w:szCs w:val="24"/>
        </w:rPr>
        <w:t>: 91-96 [PMID: 15591511 DOI: 10.1136/gut.2004.046615]</w:t>
      </w:r>
    </w:p>
    <w:p w14:paraId="149D79B0" w14:textId="71FB2006" w:rsidR="0066359D" w:rsidRPr="009902E7" w:rsidRDefault="0066359D" w:rsidP="00B16EDF">
      <w:pPr>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8 </w:t>
      </w:r>
      <w:r w:rsidRPr="009902E7">
        <w:rPr>
          <w:rFonts w:ascii="Book Antiqua" w:hAnsi="Book Antiqua" w:cs="Arial"/>
          <w:b/>
          <w:bCs/>
          <w:noProof/>
          <w:sz w:val="24"/>
          <w:szCs w:val="24"/>
        </w:rPr>
        <w:t>Vera A</w:t>
      </w:r>
      <w:r w:rsidRPr="009902E7">
        <w:rPr>
          <w:rFonts w:ascii="Book Antiqua" w:hAnsi="Book Antiqua" w:cs="Arial"/>
          <w:noProof/>
          <w:sz w:val="24"/>
          <w:szCs w:val="24"/>
        </w:rPr>
        <w:t>, Moledina S, Gunson B, Hubscher S, Mirza D, Olliff S, Neuberger J. Risk factors for recurrence of primary sclerosing cholangitis of liver allograft</w:t>
      </w:r>
      <w:r w:rsidR="007075F7" w:rsidRPr="009902E7">
        <w:rPr>
          <w:rFonts w:ascii="Book Antiqua" w:hAnsi="Book Antiqua" w:cs="Arial"/>
          <w:noProof/>
          <w:sz w:val="24"/>
          <w:szCs w:val="24"/>
        </w:rPr>
        <w:t>.</w:t>
      </w:r>
      <w:r w:rsidR="007075F7">
        <w:rPr>
          <w:rFonts w:ascii="Book Antiqua" w:hAnsi="Book Antiqua" w:cs="Arial" w:hint="eastAsia"/>
          <w:noProof/>
          <w:sz w:val="24"/>
          <w:szCs w:val="24"/>
          <w:lang w:eastAsia="zh-CN"/>
        </w:rPr>
        <w:t xml:space="preserve"> </w:t>
      </w:r>
      <w:r w:rsidR="007075F7" w:rsidRPr="009902E7">
        <w:rPr>
          <w:rFonts w:ascii="Book Antiqua" w:hAnsi="Book Antiqua" w:cs="Arial"/>
          <w:i/>
          <w:iCs/>
          <w:noProof/>
          <w:sz w:val="24"/>
          <w:szCs w:val="24"/>
        </w:rPr>
        <w:t>Lancet</w:t>
      </w:r>
      <w:r w:rsidR="007075F7">
        <w:rPr>
          <w:rFonts w:ascii="Book Antiqua" w:hAnsi="Book Antiqua" w:cs="Arial" w:hint="eastAsia"/>
          <w:noProof/>
          <w:sz w:val="24"/>
          <w:szCs w:val="24"/>
          <w:lang w:eastAsia="zh-CN"/>
        </w:rPr>
        <w:t xml:space="preserve"> </w:t>
      </w:r>
      <w:r w:rsidRPr="009902E7">
        <w:rPr>
          <w:rFonts w:ascii="Book Antiqua" w:hAnsi="Book Antiqua" w:cs="Arial"/>
          <w:noProof/>
          <w:sz w:val="24"/>
          <w:szCs w:val="24"/>
        </w:rPr>
        <w:t>2002; </w:t>
      </w:r>
      <w:r w:rsidRPr="009902E7">
        <w:rPr>
          <w:rFonts w:ascii="Book Antiqua" w:hAnsi="Book Antiqua" w:cs="Arial"/>
          <w:b/>
          <w:bCs/>
          <w:noProof/>
          <w:sz w:val="24"/>
          <w:szCs w:val="24"/>
        </w:rPr>
        <w:t>360</w:t>
      </w:r>
      <w:r w:rsidRPr="009902E7">
        <w:rPr>
          <w:rFonts w:ascii="Book Antiqua" w:hAnsi="Book Antiqua" w:cs="Arial"/>
          <w:noProof/>
          <w:sz w:val="24"/>
          <w:szCs w:val="24"/>
        </w:rPr>
        <w:t>: 1943-1944 [PMID: 12493264 DOI: 10.1016/S0140-6736(02)11861-7]</w:t>
      </w:r>
    </w:p>
    <w:p w14:paraId="785207D9" w14:textId="77777777" w:rsidR="0066359D" w:rsidRPr="009902E7" w:rsidRDefault="0066359D" w:rsidP="00B16EDF">
      <w:pPr>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lastRenderedPageBreak/>
        <w:t>9 </w:t>
      </w:r>
      <w:r w:rsidRPr="009902E7">
        <w:rPr>
          <w:rFonts w:ascii="Book Antiqua" w:hAnsi="Book Antiqua" w:cs="Arial"/>
          <w:b/>
          <w:bCs/>
          <w:noProof/>
          <w:sz w:val="24"/>
          <w:szCs w:val="24"/>
        </w:rPr>
        <w:t>Trivedi PJ</w:t>
      </w:r>
      <w:r w:rsidRPr="009902E7">
        <w:rPr>
          <w:rFonts w:ascii="Book Antiqua" w:hAnsi="Book Antiqua" w:cs="Arial"/>
          <w:noProof/>
          <w:sz w:val="24"/>
          <w:szCs w:val="24"/>
        </w:rPr>
        <w:t>, Adams DH. Gut-liver immunity. </w:t>
      </w:r>
      <w:r w:rsidRPr="009902E7">
        <w:rPr>
          <w:rFonts w:ascii="Book Antiqua" w:hAnsi="Book Antiqua" w:cs="Arial"/>
          <w:i/>
          <w:iCs/>
          <w:noProof/>
          <w:sz w:val="24"/>
          <w:szCs w:val="24"/>
        </w:rPr>
        <w:t>J Hepatol</w:t>
      </w:r>
      <w:r w:rsidRPr="009902E7">
        <w:rPr>
          <w:rFonts w:ascii="Book Antiqua" w:hAnsi="Book Antiqua" w:cs="Arial"/>
          <w:noProof/>
          <w:sz w:val="24"/>
          <w:szCs w:val="24"/>
        </w:rPr>
        <w:t> 2016; </w:t>
      </w:r>
      <w:r w:rsidRPr="009902E7">
        <w:rPr>
          <w:rFonts w:ascii="Book Antiqua" w:hAnsi="Book Antiqua" w:cs="Arial"/>
          <w:b/>
          <w:bCs/>
          <w:noProof/>
          <w:sz w:val="24"/>
          <w:szCs w:val="24"/>
        </w:rPr>
        <w:t>64</w:t>
      </w:r>
      <w:r w:rsidRPr="009902E7">
        <w:rPr>
          <w:rFonts w:ascii="Book Antiqua" w:hAnsi="Book Antiqua" w:cs="Arial"/>
          <w:noProof/>
          <w:sz w:val="24"/>
          <w:szCs w:val="24"/>
        </w:rPr>
        <w:t>: 1187-1189 [PMID: 26686270 DOI: 10.1016/j.jhep.2015.12.002]</w:t>
      </w:r>
    </w:p>
    <w:p w14:paraId="34992D11" w14:textId="512FB8C4" w:rsidR="0004713B" w:rsidRPr="009902E7" w:rsidRDefault="0066359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10 </w:t>
      </w:r>
      <w:r w:rsidRPr="009902E7">
        <w:rPr>
          <w:rFonts w:ascii="Book Antiqua" w:hAnsi="Book Antiqua" w:cs="Arial"/>
          <w:b/>
          <w:bCs/>
          <w:noProof/>
          <w:sz w:val="24"/>
          <w:szCs w:val="24"/>
        </w:rPr>
        <w:t>Grant AJ</w:t>
      </w:r>
      <w:r w:rsidRPr="009902E7">
        <w:rPr>
          <w:rFonts w:ascii="Book Antiqua" w:hAnsi="Book Antiqua" w:cs="Arial"/>
          <w:noProof/>
          <w:sz w:val="24"/>
          <w:szCs w:val="24"/>
        </w:rPr>
        <w:t>, Lalor PF, Hübscher SG, Briskin M, Adams DH. MAdCAM-1 expressed in chronic inflammatory liver disease supports mucosal lymphocyte adhesion to hepatic endothelium (MAdCAM-1 in chronic inflammatory liver disease). </w:t>
      </w:r>
      <w:r w:rsidRPr="009902E7">
        <w:rPr>
          <w:rFonts w:ascii="Book Antiqua" w:hAnsi="Book Antiqua" w:cs="Arial"/>
          <w:i/>
          <w:iCs/>
          <w:noProof/>
          <w:sz w:val="24"/>
          <w:szCs w:val="24"/>
        </w:rPr>
        <w:t>Hepatology</w:t>
      </w:r>
      <w:r w:rsidRPr="009902E7">
        <w:rPr>
          <w:rFonts w:ascii="Book Antiqua" w:hAnsi="Book Antiqua" w:cs="Arial"/>
          <w:noProof/>
          <w:sz w:val="24"/>
          <w:szCs w:val="24"/>
        </w:rPr>
        <w:t> 2001; </w:t>
      </w:r>
      <w:r w:rsidRPr="009902E7">
        <w:rPr>
          <w:rFonts w:ascii="Book Antiqua" w:hAnsi="Book Antiqua" w:cs="Arial"/>
          <w:b/>
          <w:bCs/>
          <w:noProof/>
          <w:sz w:val="24"/>
          <w:szCs w:val="24"/>
        </w:rPr>
        <w:t>33</w:t>
      </w:r>
      <w:r w:rsidRPr="009902E7">
        <w:rPr>
          <w:rFonts w:ascii="Book Antiqua" w:hAnsi="Book Antiqua" w:cs="Arial"/>
          <w:noProof/>
          <w:sz w:val="24"/>
          <w:szCs w:val="24"/>
        </w:rPr>
        <w:t>: 1065-1072 [PMID: 11343233 DOI: 10.1053/jhep.2001.24231]</w:t>
      </w:r>
    </w:p>
    <w:p w14:paraId="2D756480" w14:textId="66407418" w:rsidR="001A7F52" w:rsidRPr="009902E7" w:rsidRDefault="001A7F52"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11 </w:t>
      </w:r>
      <w:r w:rsidRPr="009902E7">
        <w:rPr>
          <w:rFonts w:ascii="Book Antiqua" w:hAnsi="Book Antiqua" w:cs="Arial"/>
          <w:b/>
          <w:bCs/>
          <w:noProof/>
          <w:sz w:val="24"/>
          <w:szCs w:val="24"/>
        </w:rPr>
        <w:t>Eksteen B</w:t>
      </w:r>
      <w:r w:rsidRPr="009902E7">
        <w:rPr>
          <w:rFonts w:ascii="Book Antiqua" w:hAnsi="Book Antiqua" w:cs="Arial"/>
          <w:noProof/>
          <w:sz w:val="24"/>
          <w:szCs w:val="24"/>
        </w:rPr>
        <w:t>, Grant AJ, Miles A, Curbishley SM, Lalor PF, Hübscher SG, Briskin M, Salmon M, Adams DH. Hepatic endothelial CCL25 mediates the recruitment of CCR9+ gut-homing lymphocytes to the liver in primary sclerosing cholangitis. </w:t>
      </w:r>
      <w:r w:rsidRPr="009902E7">
        <w:rPr>
          <w:rFonts w:ascii="Book Antiqua" w:hAnsi="Book Antiqua" w:cs="Arial"/>
          <w:i/>
          <w:iCs/>
          <w:noProof/>
          <w:sz w:val="24"/>
          <w:szCs w:val="24"/>
        </w:rPr>
        <w:t>J Exp Med</w:t>
      </w:r>
      <w:r w:rsidRPr="009902E7">
        <w:rPr>
          <w:rFonts w:ascii="Book Antiqua" w:hAnsi="Book Antiqua" w:cs="Arial"/>
          <w:noProof/>
          <w:sz w:val="24"/>
          <w:szCs w:val="24"/>
        </w:rPr>
        <w:t> 2004; </w:t>
      </w:r>
      <w:r w:rsidRPr="009902E7">
        <w:rPr>
          <w:rFonts w:ascii="Book Antiqua" w:hAnsi="Book Antiqua" w:cs="Arial"/>
          <w:b/>
          <w:bCs/>
          <w:noProof/>
          <w:sz w:val="24"/>
          <w:szCs w:val="24"/>
        </w:rPr>
        <w:t>200</w:t>
      </w:r>
      <w:r w:rsidRPr="009902E7">
        <w:rPr>
          <w:rFonts w:ascii="Book Antiqua" w:hAnsi="Book Antiqua" w:cs="Arial"/>
          <w:noProof/>
          <w:sz w:val="24"/>
          <w:szCs w:val="24"/>
        </w:rPr>
        <w:t>: 1511-1517 [PMID: 15557349 DOI: 10.1084/jem.20041035]</w:t>
      </w:r>
    </w:p>
    <w:p w14:paraId="0B9D3BAC" w14:textId="51B2A073" w:rsidR="001A7F52" w:rsidRPr="009902E7" w:rsidRDefault="001A7F52"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12 </w:t>
      </w:r>
      <w:r w:rsidRPr="009902E7">
        <w:rPr>
          <w:rFonts w:ascii="Book Antiqua" w:hAnsi="Book Antiqua" w:cs="Arial"/>
          <w:b/>
          <w:bCs/>
          <w:noProof/>
          <w:sz w:val="24"/>
          <w:szCs w:val="24"/>
        </w:rPr>
        <w:t>Sabino J</w:t>
      </w:r>
      <w:r w:rsidRPr="009902E7">
        <w:rPr>
          <w:rFonts w:ascii="Book Antiqua" w:hAnsi="Book Antiqua" w:cs="Arial"/>
          <w:noProof/>
          <w:sz w:val="24"/>
          <w:szCs w:val="24"/>
        </w:rPr>
        <w:t>, Vieira-Silva S, Machiels K, Joossens M, Falony G, Ballet V, Ferrante M, Van Assche G, Van der Merwe S, Vermeire S, Raes J. Primary sclerosing cholangitis is characterised by intestinal dysbiosis independent from IBD. </w:t>
      </w:r>
      <w:r w:rsidRPr="009902E7">
        <w:rPr>
          <w:rFonts w:ascii="Book Antiqua" w:hAnsi="Book Antiqua" w:cs="Arial"/>
          <w:i/>
          <w:iCs/>
          <w:noProof/>
          <w:sz w:val="24"/>
          <w:szCs w:val="24"/>
        </w:rPr>
        <w:t>Gut</w:t>
      </w:r>
      <w:r w:rsidRPr="009902E7">
        <w:rPr>
          <w:rFonts w:ascii="Book Antiqua" w:hAnsi="Book Antiqua" w:cs="Arial"/>
          <w:noProof/>
          <w:sz w:val="24"/>
          <w:szCs w:val="24"/>
        </w:rPr>
        <w:t> 2016; </w:t>
      </w:r>
      <w:r w:rsidRPr="009902E7">
        <w:rPr>
          <w:rFonts w:ascii="Book Antiqua" w:hAnsi="Book Antiqua" w:cs="Arial"/>
          <w:b/>
          <w:bCs/>
          <w:noProof/>
          <w:sz w:val="24"/>
          <w:szCs w:val="24"/>
        </w:rPr>
        <w:t>65</w:t>
      </w:r>
      <w:r w:rsidRPr="009902E7">
        <w:rPr>
          <w:rFonts w:ascii="Book Antiqua" w:hAnsi="Book Antiqua" w:cs="Arial"/>
          <w:noProof/>
          <w:sz w:val="24"/>
          <w:szCs w:val="24"/>
        </w:rPr>
        <w:t>: 1681-1689 [PMID: 27207975 DOI: 10.1136/gutjnl-2015-311004]</w:t>
      </w:r>
    </w:p>
    <w:p w14:paraId="2A06FFAA" w14:textId="4CC22C8D" w:rsidR="001A7F52" w:rsidRPr="009902E7" w:rsidRDefault="001A7F52"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13 </w:t>
      </w:r>
      <w:r w:rsidRPr="009902E7">
        <w:rPr>
          <w:rFonts w:ascii="Book Antiqua" w:hAnsi="Book Antiqua" w:cs="Arial"/>
          <w:b/>
          <w:bCs/>
          <w:noProof/>
          <w:sz w:val="24"/>
          <w:szCs w:val="24"/>
        </w:rPr>
        <w:t>Slim K</w:t>
      </w:r>
      <w:r w:rsidRPr="009902E7">
        <w:rPr>
          <w:rFonts w:ascii="Book Antiqua" w:hAnsi="Book Antiqua" w:cs="Arial"/>
          <w:noProof/>
          <w:sz w:val="24"/>
          <w:szCs w:val="24"/>
        </w:rPr>
        <w:t>, Nini E, Forestier D, Kwiatkowski F, Panis Y, Chipponi J. Methodological index for non-randomized studies (minors): development and validation of a new instrument. </w:t>
      </w:r>
      <w:r w:rsidRPr="009902E7">
        <w:rPr>
          <w:rFonts w:ascii="Book Antiqua" w:hAnsi="Book Antiqua" w:cs="Arial"/>
          <w:i/>
          <w:iCs/>
          <w:noProof/>
          <w:sz w:val="24"/>
          <w:szCs w:val="24"/>
        </w:rPr>
        <w:t>ANZ J Surg</w:t>
      </w:r>
      <w:r w:rsidRPr="009902E7">
        <w:rPr>
          <w:rFonts w:ascii="Book Antiqua" w:hAnsi="Book Antiqua" w:cs="Arial"/>
          <w:noProof/>
          <w:sz w:val="24"/>
          <w:szCs w:val="24"/>
        </w:rPr>
        <w:t> 2003; </w:t>
      </w:r>
      <w:r w:rsidRPr="009902E7">
        <w:rPr>
          <w:rFonts w:ascii="Book Antiqua" w:hAnsi="Book Antiqua" w:cs="Arial"/>
          <w:b/>
          <w:bCs/>
          <w:noProof/>
          <w:sz w:val="24"/>
          <w:szCs w:val="24"/>
        </w:rPr>
        <w:t>73</w:t>
      </w:r>
      <w:r w:rsidRPr="009902E7">
        <w:rPr>
          <w:rFonts w:ascii="Book Antiqua" w:hAnsi="Book Antiqua" w:cs="Arial"/>
          <w:noProof/>
          <w:sz w:val="24"/>
          <w:szCs w:val="24"/>
        </w:rPr>
        <w:t>: 712-716 [PMID: 12956787]</w:t>
      </w:r>
    </w:p>
    <w:p w14:paraId="698AEFDA" w14:textId="5033EFB8" w:rsidR="001A7F52" w:rsidRPr="009902E7" w:rsidRDefault="001A7F52"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14 </w:t>
      </w:r>
      <w:r w:rsidRPr="009902E7">
        <w:rPr>
          <w:rFonts w:ascii="Book Antiqua" w:hAnsi="Book Antiqua" w:cs="Arial"/>
          <w:b/>
          <w:bCs/>
          <w:noProof/>
          <w:sz w:val="24"/>
          <w:szCs w:val="24"/>
        </w:rPr>
        <w:t>Srivasta B,</w:t>
      </w:r>
      <w:r w:rsidRPr="009902E7">
        <w:rPr>
          <w:rFonts w:ascii="Book Antiqua" w:hAnsi="Book Antiqua" w:cs="Arial"/>
          <w:noProof/>
          <w:sz w:val="24"/>
          <w:szCs w:val="24"/>
        </w:rPr>
        <w:t> Rushbrook S, Gelson W, Alexander G. Outcomes of liver transplantation in primary sclerosing cholangitis (PSC) - a single UK centre experience. J Hepatol 2011;54:S363-S534. [DOI: 10.1016/S0168-8278(11)61316-0]</w:t>
      </w:r>
    </w:p>
    <w:p w14:paraId="122068E5" w14:textId="73803F28" w:rsidR="001A7F52" w:rsidRPr="009902E7" w:rsidRDefault="001A7F52"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15 </w:t>
      </w:r>
      <w:r w:rsidRPr="009902E7">
        <w:rPr>
          <w:rFonts w:ascii="Book Antiqua" w:hAnsi="Book Antiqua" w:cs="Arial"/>
          <w:b/>
          <w:bCs/>
          <w:noProof/>
          <w:sz w:val="24"/>
          <w:szCs w:val="24"/>
        </w:rPr>
        <w:t>Dekkers N,</w:t>
      </w:r>
      <w:r w:rsidRPr="009902E7">
        <w:rPr>
          <w:rFonts w:ascii="Book Antiqua" w:hAnsi="Book Antiqua" w:cs="Arial"/>
          <w:noProof/>
          <w:sz w:val="24"/>
          <w:szCs w:val="24"/>
        </w:rPr>
        <w:t> Meeteren MWV, Inderson A, Laleman W, Desschans B, Hoek BV, Jong MD, Sabino J, Sarasqueta AF, Vermeire S. Does mucosal inflammation drive recurrence of PSC in liver transplant recipients with ulcerative colitis? J Crohn's Colitis 2018;12:P216.</w:t>
      </w:r>
    </w:p>
    <w:p w14:paraId="0064E5D9" w14:textId="1A03CF27" w:rsidR="001A7F52" w:rsidRPr="009902E7" w:rsidRDefault="001A7F52"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16 </w:t>
      </w:r>
      <w:r w:rsidRPr="009902E7">
        <w:rPr>
          <w:rFonts w:ascii="Book Antiqua" w:hAnsi="Book Antiqua" w:cs="Arial"/>
          <w:b/>
          <w:bCs/>
          <w:noProof/>
          <w:sz w:val="24"/>
          <w:szCs w:val="24"/>
        </w:rPr>
        <w:t>Graziadei IW</w:t>
      </w:r>
      <w:r w:rsidRPr="009902E7">
        <w:rPr>
          <w:rFonts w:ascii="Book Antiqua" w:hAnsi="Book Antiqua" w:cs="Arial"/>
          <w:noProof/>
          <w:sz w:val="24"/>
          <w:szCs w:val="24"/>
        </w:rPr>
        <w:t>, Wiesner RH, Marotta PJ, Porayko MK, Hay JE, Charlton MR, Poterucha JJ, Rosen CB, Gores GJ, LaRusso NF, Krom RA. Long-term results of patients undergoing liver transplantation for primary sclerosing cholangitis. </w:t>
      </w:r>
      <w:r w:rsidRPr="009902E7">
        <w:rPr>
          <w:rFonts w:ascii="Book Antiqua" w:hAnsi="Book Antiqua" w:cs="Arial"/>
          <w:i/>
          <w:iCs/>
          <w:noProof/>
          <w:sz w:val="24"/>
          <w:szCs w:val="24"/>
        </w:rPr>
        <w:t>Hepatology</w:t>
      </w:r>
      <w:r w:rsidRPr="009902E7">
        <w:rPr>
          <w:rFonts w:ascii="Book Antiqua" w:hAnsi="Book Antiqua" w:cs="Arial"/>
          <w:noProof/>
          <w:sz w:val="24"/>
          <w:szCs w:val="24"/>
        </w:rPr>
        <w:t> 1999; </w:t>
      </w:r>
      <w:r w:rsidRPr="009902E7">
        <w:rPr>
          <w:rFonts w:ascii="Book Antiqua" w:hAnsi="Book Antiqua" w:cs="Arial"/>
          <w:b/>
          <w:bCs/>
          <w:noProof/>
          <w:sz w:val="24"/>
          <w:szCs w:val="24"/>
        </w:rPr>
        <w:t>30</w:t>
      </w:r>
      <w:r w:rsidRPr="009902E7">
        <w:rPr>
          <w:rFonts w:ascii="Book Antiqua" w:hAnsi="Book Antiqua" w:cs="Arial"/>
          <w:noProof/>
          <w:sz w:val="24"/>
          <w:szCs w:val="24"/>
        </w:rPr>
        <w:t>: 1121-1127 [PMID: 10534330 DOI: 10.1002/hep.510300501]</w:t>
      </w:r>
    </w:p>
    <w:p w14:paraId="39D26257" w14:textId="1F2EDB1E" w:rsidR="001A7F52" w:rsidRPr="009902E7" w:rsidRDefault="001A7F52"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17 </w:t>
      </w:r>
      <w:r w:rsidRPr="009902E7">
        <w:rPr>
          <w:rFonts w:ascii="Book Antiqua" w:hAnsi="Book Antiqua" w:cs="Arial"/>
          <w:b/>
          <w:bCs/>
          <w:noProof/>
          <w:sz w:val="24"/>
          <w:szCs w:val="24"/>
        </w:rPr>
        <w:t>Lindström L</w:t>
      </w:r>
      <w:r w:rsidRPr="009902E7">
        <w:rPr>
          <w:rFonts w:ascii="Book Antiqua" w:hAnsi="Book Antiqua" w:cs="Arial"/>
          <w:noProof/>
          <w:sz w:val="24"/>
          <w:szCs w:val="24"/>
        </w:rPr>
        <w:t xml:space="preserve">, Jørgensen KK, Boberg KM, Castedal M, Rasmussen A, Rostved AA, Isoniemi H, Bottai M, Bergquist A. Risk factors and prognosis for recurrent primary </w:t>
      </w:r>
      <w:r w:rsidRPr="009902E7">
        <w:rPr>
          <w:rFonts w:ascii="Book Antiqua" w:hAnsi="Book Antiqua" w:cs="Arial"/>
          <w:noProof/>
          <w:sz w:val="24"/>
          <w:szCs w:val="24"/>
        </w:rPr>
        <w:lastRenderedPageBreak/>
        <w:t>sclerosing cholangitis after liver transplantation: a Nordic Multicentre Study. </w:t>
      </w:r>
      <w:r w:rsidRPr="009902E7">
        <w:rPr>
          <w:rFonts w:ascii="Book Antiqua" w:hAnsi="Book Antiqua" w:cs="Arial"/>
          <w:i/>
          <w:iCs/>
          <w:noProof/>
          <w:sz w:val="24"/>
          <w:szCs w:val="24"/>
        </w:rPr>
        <w:t>Scand J Gastroenterol</w:t>
      </w:r>
      <w:r w:rsidRPr="009902E7">
        <w:rPr>
          <w:rFonts w:ascii="Book Antiqua" w:hAnsi="Book Antiqua" w:cs="Arial"/>
          <w:noProof/>
          <w:sz w:val="24"/>
          <w:szCs w:val="24"/>
        </w:rPr>
        <w:t> 2018; </w:t>
      </w:r>
      <w:r w:rsidRPr="009902E7">
        <w:rPr>
          <w:rFonts w:ascii="Book Antiqua" w:hAnsi="Book Antiqua" w:cs="Arial"/>
          <w:b/>
          <w:bCs/>
          <w:noProof/>
          <w:sz w:val="24"/>
          <w:szCs w:val="24"/>
        </w:rPr>
        <w:t>53</w:t>
      </w:r>
      <w:r w:rsidRPr="009902E7">
        <w:rPr>
          <w:rFonts w:ascii="Book Antiqua" w:hAnsi="Book Antiqua" w:cs="Arial"/>
          <w:noProof/>
          <w:sz w:val="24"/>
          <w:szCs w:val="24"/>
        </w:rPr>
        <w:t>: 297-304 [PMID: 29301479 DOI: 10.1080/00365521.2017.1421705]</w:t>
      </w:r>
    </w:p>
    <w:p w14:paraId="57137966" w14:textId="6398E078" w:rsidR="001A7F52" w:rsidRPr="009902E7" w:rsidRDefault="001A7F52"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18 </w:t>
      </w:r>
      <w:r w:rsidRPr="009902E7">
        <w:rPr>
          <w:rFonts w:ascii="Book Antiqua" w:hAnsi="Book Antiqua" w:cs="Arial"/>
          <w:b/>
          <w:bCs/>
          <w:noProof/>
          <w:sz w:val="24"/>
          <w:szCs w:val="24"/>
        </w:rPr>
        <w:t>Gordon FD</w:t>
      </w:r>
      <w:r w:rsidRPr="009902E7">
        <w:rPr>
          <w:rFonts w:ascii="Book Antiqua" w:hAnsi="Book Antiqua" w:cs="Arial"/>
          <w:noProof/>
          <w:sz w:val="24"/>
          <w:szCs w:val="24"/>
        </w:rPr>
        <w:t>, Goldberg DS, Goodrich NP, Lok AS, Verna EC, Selzner N, Stravitz RT, Merion RM. Recurrent primary sclerosing cholangitis in the Adult-to-Adult Living Donor Liver Transplantation Cohort Study: Comparison of risk factors between living and deceased donor recipients. </w:t>
      </w:r>
      <w:r w:rsidRPr="009902E7">
        <w:rPr>
          <w:rFonts w:ascii="Book Antiqua" w:hAnsi="Book Antiqua" w:cs="Arial"/>
          <w:i/>
          <w:iCs/>
          <w:noProof/>
          <w:sz w:val="24"/>
          <w:szCs w:val="24"/>
        </w:rPr>
        <w:t>Liver Transpl</w:t>
      </w:r>
      <w:r w:rsidRPr="009902E7">
        <w:rPr>
          <w:rFonts w:ascii="Book Antiqua" w:hAnsi="Book Antiqua" w:cs="Arial"/>
          <w:noProof/>
          <w:sz w:val="24"/>
          <w:szCs w:val="24"/>
        </w:rPr>
        <w:t> 2016; </w:t>
      </w:r>
      <w:r w:rsidRPr="009902E7">
        <w:rPr>
          <w:rFonts w:ascii="Book Antiqua" w:hAnsi="Book Antiqua" w:cs="Arial"/>
          <w:b/>
          <w:bCs/>
          <w:noProof/>
          <w:sz w:val="24"/>
          <w:szCs w:val="24"/>
        </w:rPr>
        <w:t>22</w:t>
      </w:r>
      <w:r w:rsidRPr="009902E7">
        <w:rPr>
          <w:rFonts w:ascii="Book Antiqua" w:hAnsi="Book Antiqua" w:cs="Arial"/>
          <w:noProof/>
          <w:sz w:val="24"/>
          <w:szCs w:val="24"/>
        </w:rPr>
        <w:t>: 1214-1222 [PMID: 27339253 DOI: 10.1002/lt.24496]</w:t>
      </w:r>
    </w:p>
    <w:p w14:paraId="21252575" w14:textId="7AE83BE0" w:rsidR="001A7F52" w:rsidRPr="009902E7" w:rsidRDefault="001A7F52"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19 </w:t>
      </w:r>
      <w:r w:rsidRPr="009902E7">
        <w:rPr>
          <w:rFonts w:ascii="Book Antiqua" w:hAnsi="Book Antiqua" w:cs="Arial"/>
          <w:b/>
          <w:bCs/>
          <w:noProof/>
          <w:sz w:val="24"/>
          <w:szCs w:val="24"/>
        </w:rPr>
        <w:t>Joshi D</w:t>
      </w:r>
      <w:r w:rsidRPr="009902E7">
        <w:rPr>
          <w:rFonts w:ascii="Book Antiqua" w:hAnsi="Book Antiqua" w:cs="Arial"/>
          <w:noProof/>
          <w:sz w:val="24"/>
          <w:szCs w:val="24"/>
        </w:rPr>
        <w:t>, Bjarnason I, Belgaumkar A, O'Grady J, Suddle A, Heneghan MA, Aluvihare V, Rela M, Heaton N, Agarwal K. The impact of inflammatory bowel disease post-liver transplantation for primary sclerosing cholangitis. </w:t>
      </w:r>
      <w:r w:rsidRPr="009902E7">
        <w:rPr>
          <w:rFonts w:ascii="Book Antiqua" w:hAnsi="Book Antiqua" w:cs="Arial"/>
          <w:i/>
          <w:iCs/>
          <w:noProof/>
          <w:sz w:val="24"/>
          <w:szCs w:val="24"/>
        </w:rPr>
        <w:t>Liver Int</w:t>
      </w:r>
      <w:r w:rsidRPr="009902E7">
        <w:rPr>
          <w:rFonts w:ascii="Book Antiqua" w:hAnsi="Book Antiqua" w:cs="Arial"/>
          <w:noProof/>
          <w:sz w:val="24"/>
          <w:szCs w:val="24"/>
        </w:rPr>
        <w:t> 2013; </w:t>
      </w:r>
      <w:r w:rsidRPr="009902E7">
        <w:rPr>
          <w:rFonts w:ascii="Book Antiqua" w:hAnsi="Book Antiqua" w:cs="Arial"/>
          <w:b/>
          <w:bCs/>
          <w:noProof/>
          <w:sz w:val="24"/>
          <w:szCs w:val="24"/>
        </w:rPr>
        <w:t>33</w:t>
      </w:r>
      <w:r w:rsidRPr="009902E7">
        <w:rPr>
          <w:rFonts w:ascii="Book Antiqua" w:hAnsi="Book Antiqua" w:cs="Arial"/>
          <w:noProof/>
          <w:sz w:val="24"/>
          <w:szCs w:val="24"/>
        </w:rPr>
        <w:t>: 53-61 [PMID: 22103794 DOI: 10.1111/j.1478-3231.2011.02677.x]</w:t>
      </w:r>
    </w:p>
    <w:p w14:paraId="291AC675" w14:textId="5A12069F" w:rsidR="001A7F52" w:rsidRPr="009902E7" w:rsidRDefault="001A7F52"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20 </w:t>
      </w:r>
      <w:r w:rsidRPr="009902E7">
        <w:rPr>
          <w:rFonts w:ascii="Book Antiqua" w:hAnsi="Book Antiqua" w:cs="Arial"/>
          <w:b/>
          <w:bCs/>
          <w:noProof/>
          <w:sz w:val="24"/>
          <w:szCs w:val="24"/>
        </w:rPr>
        <w:t>Alabraba E</w:t>
      </w:r>
      <w:r w:rsidRPr="009902E7">
        <w:rPr>
          <w:rFonts w:ascii="Book Antiqua" w:hAnsi="Book Antiqua" w:cs="Arial"/>
          <w:noProof/>
          <w:sz w:val="24"/>
          <w:szCs w:val="24"/>
        </w:rPr>
        <w:t>, Nightingale P, Gunson B, Hubscher S, Olliff S, Mirza D, Neuberger J. A re-evaluation of the risk factors for the recurrence of primary sclerosing cholangitis in liver allografts. </w:t>
      </w:r>
      <w:r w:rsidRPr="009902E7">
        <w:rPr>
          <w:rFonts w:ascii="Book Antiqua" w:hAnsi="Book Antiqua" w:cs="Arial"/>
          <w:i/>
          <w:iCs/>
          <w:noProof/>
          <w:sz w:val="24"/>
          <w:szCs w:val="24"/>
        </w:rPr>
        <w:t>Liver Transpl</w:t>
      </w:r>
      <w:r w:rsidRPr="009902E7">
        <w:rPr>
          <w:rFonts w:ascii="Book Antiqua" w:hAnsi="Book Antiqua" w:cs="Arial"/>
          <w:noProof/>
          <w:sz w:val="24"/>
          <w:szCs w:val="24"/>
        </w:rPr>
        <w:t> 2009; </w:t>
      </w:r>
      <w:r w:rsidRPr="009902E7">
        <w:rPr>
          <w:rFonts w:ascii="Book Antiqua" w:hAnsi="Book Antiqua" w:cs="Arial"/>
          <w:b/>
          <w:bCs/>
          <w:noProof/>
          <w:sz w:val="24"/>
          <w:szCs w:val="24"/>
        </w:rPr>
        <w:t>15</w:t>
      </w:r>
      <w:r w:rsidRPr="009902E7">
        <w:rPr>
          <w:rFonts w:ascii="Book Antiqua" w:hAnsi="Book Antiqua" w:cs="Arial"/>
          <w:noProof/>
          <w:sz w:val="24"/>
          <w:szCs w:val="24"/>
        </w:rPr>
        <w:t>: 330-340 [PMID: 19243003 DOI: 10.1002/lt.21679]</w:t>
      </w:r>
    </w:p>
    <w:p w14:paraId="4CEBFFB4" w14:textId="7B8A9A8E" w:rsidR="005F678D" w:rsidRPr="009902E7" w:rsidRDefault="005F678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21 </w:t>
      </w:r>
      <w:r w:rsidRPr="009902E7">
        <w:rPr>
          <w:rFonts w:ascii="Book Antiqua" w:hAnsi="Book Antiqua" w:cs="Arial"/>
          <w:b/>
          <w:bCs/>
          <w:noProof/>
          <w:sz w:val="24"/>
          <w:szCs w:val="24"/>
        </w:rPr>
        <w:t>Cholongitas E</w:t>
      </w:r>
      <w:r w:rsidRPr="009902E7">
        <w:rPr>
          <w:rFonts w:ascii="Book Antiqua" w:hAnsi="Book Antiqua" w:cs="Arial"/>
          <w:noProof/>
          <w:sz w:val="24"/>
          <w:szCs w:val="24"/>
        </w:rPr>
        <w:t>, Shusang V, Papatheodoridis GV, Marelli L, Manousou P, Rolando N, Patch D, Rolles K, Davidson B, Burroughs AK. Risk factors for recurrence of primary sclerosing cholangitis after liver transplantation. </w:t>
      </w:r>
      <w:r w:rsidRPr="009902E7">
        <w:rPr>
          <w:rFonts w:ascii="Book Antiqua" w:hAnsi="Book Antiqua" w:cs="Arial"/>
          <w:i/>
          <w:iCs/>
          <w:noProof/>
          <w:sz w:val="24"/>
          <w:szCs w:val="24"/>
        </w:rPr>
        <w:t>Liver Transpl</w:t>
      </w:r>
      <w:r w:rsidRPr="009902E7">
        <w:rPr>
          <w:rFonts w:ascii="Book Antiqua" w:hAnsi="Book Antiqua" w:cs="Arial"/>
          <w:noProof/>
          <w:sz w:val="24"/>
          <w:szCs w:val="24"/>
        </w:rPr>
        <w:t> 2008; </w:t>
      </w:r>
      <w:r w:rsidRPr="009902E7">
        <w:rPr>
          <w:rFonts w:ascii="Book Antiqua" w:hAnsi="Book Antiqua" w:cs="Arial"/>
          <w:b/>
          <w:bCs/>
          <w:noProof/>
          <w:sz w:val="24"/>
          <w:szCs w:val="24"/>
        </w:rPr>
        <w:t>14</w:t>
      </w:r>
      <w:r w:rsidRPr="009902E7">
        <w:rPr>
          <w:rFonts w:ascii="Book Antiqua" w:hAnsi="Book Antiqua" w:cs="Arial"/>
          <w:noProof/>
          <w:sz w:val="24"/>
          <w:szCs w:val="24"/>
        </w:rPr>
        <w:t>: 138-143 [PMID: 18236447 DOI: 10.1002/lt.21260]</w:t>
      </w:r>
    </w:p>
    <w:p w14:paraId="14BD73D6" w14:textId="22509E98" w:rsidR="005F678D" w:rsidRPr="009902E7" w:rsidRDefault="005F678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22 </w:t>
      </w:r>
      <w:r w:rsidRPr="009902E7">
        <w:rPr>
          <w:rFonts w:ascii="Book Antiqua" w:hAnsi="Book Antiqua" w:cs="Arial"/>
          <w:b/>
          <w:bCs/>
          <w:noProof/>
          <w:sz w:val="24"/>
          <w:szCs w:val="24"/>
        </w:rPr>
        <w:t>Gelley F</w:t>
      </w:r>
      <w:r w:rsidRPr="009902E7">
        <w:rPr>
          <w:rFonts w:ascii="Book Antiqua" w:hAnsi="Book Antiqua" w:cs="Arial"/>
          <w:noProof/>
          <w:sz w:val="24"/>
          <w:szCs w:val="24"/>
        </w:rPr>
        <w:t>, Zádori G, Görög D, Kóbori L, Fehérvári I, Gámán G, Gerlei Z, Nagy P, Sárváry E, Nemes B. Recurrence of primary sclerosing cholangitis after liver transplantation - The Hungarian experience. </w:t>
      </w:r>
      <w:r w:rsidRPr="009902E7">
        <w:rPr>
          <w:rFonts w:ascii="Book Antiqua" w:hAnsi="Book Antiqua" w:cs="Arial"/>
          <w:i/>
          <w:iCs/>
          <w:noProof/>
          <w:sz w:val="24"/>
          <w:szCs w:val="24"/>
        </w:rPr>
        <w:t>Interv Med Appl Sci</w:t>
      </w:r>
      <w:r w:rsidRPr="009902E7">
        <w:rPr>
          <w:rFonts w:ascii="Book Antiqua" w:hAnsi="Book Antiqua" w:cs="Arial"/>
          <w:noProof/>
          <w:sz w:val="24"/>
          <w:szCs w:val="24"/>
        </w:rPr>
        <w:t> 2014; </w:t>
      </w:r>
      <w:r w:rsidRPr="009902E7">
        <w:rPr>
          <w:rFonts w:ascii="Book Antiqua" w:hAnsi="Book Antiqua" w:cs="Arial"/>
          <w:b/>
          <w:bCs/>
          <w:noProof/>
          <w:sz w:val="24"/>
          <w:szCs w:val="24"/>
        </w:rPr>
        <w:t>6</w:t>
      </w:r>
      <w:r w:rsidRPr="009902E7">
        <w:rPr>
          <w:rFonts w:ascii="Book Antiqua" w:hAnsi="Book Antiqua" w:cs="Arial"/>
          <w:noProof/>
          <w:sz w:val="24"/>
          <w:szCs w:val="24"/>
        </w:rPr>
        <w:t>: 16-18 [PMID: 24672670 DOI: 10.1556/IMAS.6.2014.1.2]</w:t>
      </w:r>
    </w:p>
    <w:p w14:paraId="43118B3E" w14:textId="09E0FE72" w:rsidR="005F678D" w:rsidRPr="009902E7" w:rsidRDefault="005F678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23 </w:t>
      </w:r>
      <w:r w:rsidRPr="009902E7">
        <w:rPr>
          <w:rFonts w:ascii="Book Antiqua" w:hAnsi="Book Antiqua" w:cs="Arial"/>
          <w:b/>
          <w:bCs/>
          <w:noProof/>
          <w:sz w:val="24"/>
          <w:szCs w:val="24"/>
        </w:rPr>
        <w:t>Hildebrand T</w:t>
      </w:r>
      <w:r w:rsidRPr="009902E7">
        <w:rPr>
          <w:rFonts w:ascii="Book Antiqua" w:hAnsi="Book Antiqua" w:cs="Arial"/>
          <w:noProof/>
          <w:sz w:val="24"/>
          <w:szCs w:val="24"/>
        </w:rPr>
        <w:t>, Pannicke N, Dechene A, Gotthardt DN, Kirchner G, Reiter FP, Sterneck M, Herzer K, Lenzen H, Rupp C, Barg-Hock H, de Leuw P, Teufel A, Zimmer V, Lammert F, Sarrazin C, Spengler U, Rust C, Manns MP, Strassburg CP, Schramm C, Weismüller TJ; German PSC Study Group. Biliary strictures and recurrence after liver transplantation for primary sclerosing cholangitis: A retrospective multicenter analysis. </w:t>
      </w:r>
      <w:r w:rsidRPr="009902E7">
        <w:rPr>
          <w:rFonts w:ascii="Book Antiqua" w:hAnsi="Book Antiqua" w:cs="Arial"/>
          <w:i/>
          <w:iCs/>
          <w:noProof/>
          <w:sz w:val="24"/>
          <w:szCs w:val="24"/>
        </w:rPr>
        <w:t>Liver Transpl</w:t>
      </w:r>
      <w:r w:rsidRPr="009902E7">
        <w:rPr>
          <w:rFonts w:ascii="Book Antiqua" w:hAnsi="Book Antiqua" w:cs="Arial"/>
          <w:noProof/>
          <w:sz w:val="24"/>
          <w:szCs w:val="24"/>
        </w:rPr>
        <w:t>2016; </w:t>
      </w:r>
      <w:r w:rsidRPr="009902E7">
        <w:rPr>
          <w:rFonts w:ascii="Book Antiqua" w:hAnsi="Book Antiqua" w:cs="Arial"/>
          <w:b/>
          <w:bCs/>
          <w:noProof/>
          <w:sz w:val="24"/>
          <w:szCs w:val="24"/>
        </w:rPr>
        <w:t>22</w:t>
      </w:r>
      <w:r w:rsidRPr="009902E7">
        <w:rPr>
          <w:rFonts w:ascii="Book Antiqua" w:hAnsi="Book Antiqua" w:cs="Arial"/>
          <w:noProof/>
          <w:sz w:val="24"/>
          <w:szCs w:val="24"/>
        </w:rPr>
        <w:t>: 42-52 [PMID: 26438008 DOI: 10.1002/lt.24350]</w:t>
      </w:r>
    </w:p>
    <w:p w14:paraId="1317B3B3" w14:textId="178E0AFF" w:rsidR="005F678D" w:rsidRPr="009902E7" w:rsidRDefault="005F678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lastRenderedPageBreak/>
        <w:t>24 </w:t>
      </w:r>
      <w:r w:rsidRPr="009902E7">
        <w:rPr>
          <w:rFonts w:ascii="Book Antiqua" w:hAnsi="Book Antiqua" w:cs="Arial"/>
          <w:b/>
          <w:bCs/>
          <w:noProof/>
          <w:sz w:val="24"/>
          <w:szCs w:val="24"/>
        </w:rPr>
        <w:t>Moncrief KJ</w:t>
      </w:r>
      <w:r w:rsidRPr="009902E7">
        <w:rPr>
          <w:rFonts w:ascii="Book Antiqua" w:hAnsi="Book Antiqua" w:cs="Arial"/>
          <w:noProof/>
          <w:sz w:val="24"/>
          <w:szCs w:val="24"/>
        </w:rPr>
        <w:t>, Savu A, Ma MM, Bain VG, Wong WW, Tandon P. The natural history of inflammatory bowel disease and primary sclerosing cholangitis after liver transplantation--a single-centre experience. </w:t>
      </w:r>
      <w:r w:rsidRPr="009902E7">
        <w:rPr>
          <w:rFonts w:ascii="Book Antiqua" w:hAnsi="Book Antiqua" w:cs="Arial"/>
          <w:i/>
          <w:iCs/>
          <w:noProof/>
          <w:sz w:val="24"/>
          <w:szCs w:val="24"/>
        </w:rPr>
        <w:t>Can J Gastroenterol</w:t>
      </w:r>
      <w:r w:rsidRPr="009902E7">
        <w:rPr>
          <w:rFonts w:ascii="Book Antiqua" w:hAnsi="Book Antiqua" w:cs="Arial"/>
          <w:noProof/>
          <w:sz w:val="24"/>
          <w:szCs w:val="24"/>
        </w:rPr>
        <w:t> 2010; </w:t>
      </w:r>
      <w:r w:rsidRPr="009902E7">
        <w:rPr>
          <w:rFonts w:ascii="Book Antiqua" w:hAnsi="Book Antiqua" w:cs="Arial"/>
          <w:b/>
          <w:bCs/>
          <w:noProof/>
          <w:sz w:val="24"/>
          <w:szCs w:val="24"/>
        </w:rPr>
        <w:t>24</w:t>
      </w:r>
      <w:r w:rsidRPr="009902E7">
        <w:rPr>
          <w:rFonts w:ascii="Book Antiqua" w:hAnsi="Book Antiqua" w:cs="Arial"/>
          <w:noProof/>
          <w:sz w:val="24"/>
          <w:szCs w:val="24"/>
        </w:rPr>
        <w:t>: 40-46 [PMID: 20186355]</w:t>
      </w:r>
    </w:p>
    <w:p w14:paraId="0F559C44" w14:textId="3F48993A" w:rsidR="005F678D" w:rsidRPr="009902E7" w:rsidRDefault="005F678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25 </w:t>
      </w:r>
      <w:r w:rsidRPr="009902E7">
        <w:rPr>
          <w:rFonts w:ascii="Book Antiqua" w:hAnsi="Book Antiqua" w:cs="Arial"/>
          <w:b/>
          <w:bCs/>
          <w:noProof/>
          <w:sz w:val="24"/>
          <w:szCs w:val="24"/>
        </w:rPr>
        <w:t>Ravikumar R</w:t>
      </w:r>
      <w:r w:rsidRPr="009902E7">
        <w:rPr>
          <w:rFonts w:ascii="Book Antiqua" w:hAnsi="Book Antiqua" w:cs="Arial"/>
          <w:noProof/>
          <w:sz w:val="24"/>
          <w:szCs w:val="24"/>
        </w:rPr>
        <w:t>, Tsochatzis E, Jose S, Allison M, Athale A, Creamer F, Gunson B, Iyer V, Madanur M, Manas D, Monaco A, Mirza D, Owen N, Roberts K, Sen G, Srinivasan P, Wigmore S, Fusai G, Fernando B, Burroughs A. Risk factors for recurrent primary sclerosing cholangitis after liver transplantation. </w:t>
      </w:r>
      <w:r w:rsidRPr="009902E7">
        <w:rPr>
          <w:rFonts w:ascii="Book Antiqua" w:hAnsi="Book Antiqua" w:cs="Arial"/>
          <w:i/>
          <w:iCs/>
          <w:noProof/>
          <w:sz w:val="24"/>
          <w:szCs w:val="24"/>
        </w:rPr>
        <w:t>J Hepatol</w:t>
      </w:r>
      <w:r w:rsidRPr="009902E7">
        <w:rPr>
          <w:rFonts w:ascii="Book Antiqua" w:hAnsi="Book Antiqua" w:cs="Arial"/>
          <w:noProof/>
          <w:sz w:val="24"/>
          <w:szCs w:val="24"/>
        </w:rPr>
        <w:t> 2015; </w:t>
      </w:r>
      <w:r w:rsidRPr="009902E7">
        <w:rPr>
          <w:rFonts w:ascii="Book Antiqua" w:hAnsi="Book Antiqua" w:cs="Arial"/>
          <w:b/>
          <w:bCs/>
          <w:noProof/>
          <w:sz w:val="24"/>
          <w:szCs w:val="24"/>
        </w:rPr>
        <w:t>63</w:t>
      </w:r>
      <w:r w:rsidRPr="009902E7">
        <w:rPr>
          <w:rFonts w:ascii="Book Antiqua" w:hAnsi="Book Antiqua" w:cs="Arial"/>
          <w:noProof/>
          <w:sz w:val="24"/>
          <w:szCs w:val="24"/>
        </w:rPr>
        <w:t>: 1139-1146 [PMID: 26186988 DOI: 10.1016/j.jhep.2015.07.005]</w:t>
      </w:r>
    </w:p>
    <w:p w14:paraId="6258A60E" w14:textId="5F2B0F93" w:rsidR="005F678D" w:rsidRPr="009902E7" w:rsidRDefault="005F678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26 </w:t>
      </w:r>
      <w:r w:rsidRPr="009902E7">
        <w:rPr>
          <w:rFonts w:ascii="Book Antiqua" w:hAnsi="Book Antiqua" w:cs="Arial"/>
          <w:b/>
          <w:bCs/>
          <w:noProof/>
          <w:sz w:val="24"/>
          <w:szCs w:val="24"/>
        </w:rPr>
        <w:t>Broomé U</w:t>
      </w:r>
      <w:r w:rsidRPr="009902E7">
        <w:rPr>
          <w:rFonts w:ascii="Book Antiqua" w:hAnsi="Book Antiqua" w:cs="Arial"/>
          <w:noProof/>
          <w:sz w:val="24"/>
          <w:szCs w:val="24"/>
        </w:rPr>
        <w:t>, Glaumann H, Lindstöm E, Lööf L, Almer S, Prytz H, Sandberg-Gertzén H, Lindgren S, Fork FT, Järnerot G, Olsson R. Natural history and outcome in 32 Swedish patients with small duct primary sclerosing cholangitis (PSC). </w:t>
      </w:r>
      <w:r w:rsidRPr="009902E7">
        <w:rPr>
          <w:rFonts w:ascii="Book Antiqua" w:hAnsi="Book Antiqua" w:cs="Arial"/>
          <w:i/>
          <w:iCs/>
          <w:noProof/>
          <w:sz w:val="24"/>
          <w:szCs w:val="24"/>
        </w:rPr>
        <w:t>J Hepatol</w:t>
      </w:r>
      <w:r w:rsidRPr="009902E7">
        <w:rPr>
          <w:rFonts w:ascii="Book Antiqua" w:hAnsi="Book Antiqua" w:cs="Arial"/>
          <w:noProof/>
          <w:sz w:val="24"/>
          <w:szCs w:val="24"/>
        </w:rPr>
        <w:t> 2002; </w:t>
      </w:r>
      <w:r w:rsidRPr="009902E7">
        <w:rPr>
          <w:rFonts w:ascii="Book Antiqua" w:hAnsi="Book Antiqua" w:cs="Arial"/>
          <w:b/>
          <w:bCs/>
          <w:noProof/>
          <w:sz w:val="24"/>
          <w:szCs w:val="24"/>
        </w:rPr>
        <w:t>36</w:t>
      </w:r>
      <w:r w:rsidRPr="009902E7">
        <w:rPr>
          <w:rFonts w:ascii="Book Antiqua" w:hAnsi="Book Antiqua" w:cs="Arial"/>
          <w:noProof/>
          <w:sz w:val="24"/>
          <w:szCs w:val="24"/>
        </w:rPr>
        <w:t>: 586-589 [PMID: 11983440]</w:t>
      </w:r>
    </w:p>
    <w:p w14:paraId="7DE7609E" w14:textId="12015B83" w:rsidR="005F678D" w:rsidRPr="009902E7" w:rsidRDefault="005F678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27 </w:t>
      </w:r>
      <w:r w:rsidRPr="009902E7">
        <w:rPr>
          <w:rFonts w:ascii="Book Antiqua" w:hAnsi="Book Antiqua" w:cs="Arial"/>
          <w:b/>
          <w:bCs/>
          <w:noProof/>
          <w:sz w:val="24"/>
          <w:szCs w:val="24"/>
        </w:rPr>
        <w:t>Gidwaney NG</w:t>
      </w:r>
      <w:r w:rsidRPr="009902E7">
        <w:rPr>
          <w:rFonts w:ascii="Book Antiqua" w:hAnsi="Book Antiqua" w:cs="Arial"/>
          <w:noProof/>
          <w:sz w:val="24"/>
          <w:szCs w:val="24"/>
        </w:rPr>
        <w:t>, Pawa S, Das KM. Pathogenesis and clinical spectrum of primary sclerosing cholangitis. </w:t>
      </w:r>
      <w:r w:rsidRPr="009902E7">
        <w:rPr>
          <w:rFonts w:ascii="Book Antiqua" w:hAnsi="Book Antiqua" w:cs="Arial"/>
          <w:i/>
          <w:iCs/>
          <w:noProof/>
          <w:sz w:val="24"/>
          <w:szCs w:val="24"/>
        </w:rPr>
        <w:t>World J Gastroenterol</w:t>
      </w:r>
      <w:r w:rsidRPr="009902E7">
        <w:rPr>
          <w:rFonts w:ascii="Book Antiqua" w:hAnsi="Book Antiqua" w:cs="Arial"/>
          <w:noProof/>
          <w:sz w:val="24"/>
          <w:szCs w:val="24"/>
        </w:rPr>
        <w:t> 2017; </w:t>
      </w:r>
      <w:r w:rsidRPr="009902E7">
        <w:rPr>
          <w:rFonts w:ascii="Book Antiqua" w:hAnsi="Book Antiqua" w:cs="Arial"/>
          <w:b/>
          <w:bCs/>
          <w:noProof/>
          <w:sz w:val="24"/>
          <w:szCs w:val="24"/>
        </w:rPr>
        <w:t>23</w:t>
      </w:r>
      <w:r w:rsidRPr="009902E7">
        <w:rPr>
          <w:rFonts w:ascii="Book Antiqua" w:hAnsi="Book Antiqua" w:cs="Arial"/>
          <w:noProof/>
          <w:sz w:val="24"/>
          <w:szCs w:val="24"/>
        </w:rPr>
        <w:t>: 2459-2469 [PMID: 28465630 DOI: 10.3748/wjg.v23.i14.2459]</w:t>
      </w:r>
    </w:p>
    <w:p w14:paraId="30727F11" w14:textId="592073A6" w:rsidR="005F678D" w:rsidRPr="009902E7" w:rsidRDefault="005F678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28 </w:t>
      </w:r>
      <w:r w:rsidRPr="009902E7">
        <w:rPr>
          <w:rFonts w:ascii="Book Antiqua" w:hAnsi="Book Antiqua" w:cs="Arial"/>
          <w:b/>
          <w:bCs/>
          <w:noProof/>
          <w:sz w:val="24"/>
          <w:szCs w:val="24"/>
        </w:rPr>
        <w:t>Carbone M</w:t>
      </w:r>
      <w:r w:rsidRPr="009902E7">
        <w:rPr>
          <w:rFonts w:ascii="Book Antiqua" w:hAnsi="Book Antiqua" w:cs="Arial"/>
          <w:noProof/>
          <w:sz w:val="24"/>
          <w:szCs w:val="24"/>
        </w:rPr>
        <w:t>, Neuberger J. Liver transplantation in PBC and PSC: indications and disease recurrence. </w:t>
      </w:r>
      <w:r w:rsidRPr="009902E7">
        <w:rPr>
          <w:rFonts w:ascii="Book Antiqua" w:hAnsi="Book Antiqua" w:cs="Arial"/>
          <w:i/>
          <w:iCs/>
          <w:noProof/>
          <w:sz w:val="24"/>
          <w:szCs w:val="24"/>
        </w:rPr>
        <w:t>Clin Res Hepatol Gastroenterol</w:t>
      </w:r>
      <w:r w:rsidRPr="009902E7">
        <w:rPr>
          <w:rFonts w:ascii="Book Antiqua" w:hAnsi="Book Antiqua" w:cs="Arial"/>
          <w:noProof/>
          <w:sz w:val="24"/>
          <w:szCs w:val="24"/>
        </w:rPr>
        <w:t> 2011; </w:t>
      </w:r>
      <w:r w:rsidRPr="009902E7">
        <w:rPr>
          <w:rFonts w:ascii="Book Antiqua" w:hAnsi="Book Antiqua" w:cs="Arial"/>
          <w:b/>
          <w:bCs/>
          <w:noProof/>
          <w:sz w:val="24"/>
          <w:szCs w:val="24"/>
        </w:rPr>
        <w:t>35</w:t>
      </w:r>
      <w:r w:rsidRPr="009902E7">
        <w:rPr>
          <w:rFonts w:ascii="Book Antiqua" w:hAnsi="Book Antiqua" w:cs="Arial"/>
          <w:noProof/>
          <w:sz w:val="24"/>
          <w:szCs w:val="24"/>
        </w:rPr>
        <w:t>: 446-454 [PMID: 21459072 DOI: 10.1016/j.clinre.2011.02.007]</w:t>
      </w:r>
    </w:p>
    <w:p w14:paraId="338177C8" w14:textId="4D0196F3" w:rsidR="005F678D" w:rsidRPr="009902E7" w:rsidRDefault="005F678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29 </w:t>
      </w:r>
      <w:r w:rsidRPr="009902E7">
        <w:rPr>
          <w:rFonts w:ascii="Book Antiqua" w:hAnsi="Book Antiqua" w:cs="Arial"/>
          <w:b/>
          <w:bCs/>
          <w:noProof/>
          <w:sz w:val="24"/>
          <w:szCs w:val="24"/>
        </w:rPr>
        <w:t>Rush D</w:t>
      </w:r>
      <w:r w:rsidRPr="009902E7">
        <w:rPr>
          <w:rFonts w:ascii="Book Antiqua" w:hAnsi="Book Antiqua" w:cs="Arial"/>
          <w:noProof/>
          <w:sz w:val="24"/>
          <w:szCs w:val="24"/>
        </w:rPr>
        <w:t>. The impact of calcineurin inhibitors on graft survival. </w:t>
      </w:r>
      <w:r w:rsidRPr="009902E7">
        <w:rPr>
          <w:rFonts w:ascii="Book Antiqua" w:hAnsi="Book Antiqua" w:cs="Arial"/>
          <w:i/>
          <w:iCs/>
          <w:noProof/>
          <w:sz w:val="24"/>
          <w:szCs w:val="24"/>
        </w:rPr>
        <w:t>Transplant Rev (Orlando)</w:t>
      </w:r>
      <w:r w:rsidRPr="009902E7">
        <w:rPr>
          <w:rFonts w:ascii="Book Antiqua" w:hAnsi="Book Antiqua" w:cs="Arial"/>
          <w:noProof/>
          <w:sz w:val="24"/>
          <w:szCs w:val="24"/>
        </w:rPr>
        <w:t> 2013; </w:t>
      </w:r>
      <w:r w:rsidRPr="009902E7">
        <w:rPr>
          <w:rFonts w:ascii="Book Antiqua" w:hAnsi="Book Antiqua" w:cs="Arial"/>
          <w:b/>
          <w:bCs/>
          <w:noProof/>
          <w:sz w:val="24"/>
          <w:szCs w:val="24"/>
        </w:rPr>
        <w:t>27</w:t>
      </w:r>
      <w:r w:rsidRPr="009902E7">
        <w:rPr>
          <w:rFonts w:ascii="Book Antiqua" w:hAnsi="Book Antiqua" w:cs="Arial"/>
          <w:noProof/>
          <w:sz w:val="24"/>
          <w:szCs w:val="24"/>
        </w:rPr>
        <w:t>: 93-95 [PMID: 23743217 DOI: 10.1016/j.trre.2013.04.003]</w:t>
      </w:r>
    </w:p>
    <w:p w14:paraId="3884C5A0" w14:textId="48225521" w:rsidR="0004713B" w:rsidRPr="009902E7" w:rsidRDefault="005F678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30 </w:t>
      </w:r>
      <w:r w:rsidRPr="009902E7">
        <w:rPr>
          <w:rFonts w:ascii="Book Antiqua" w:hAnsi="Book Antiqua" w:cs="Arial"/>
          <w:b/>
          <w:bCs/>
          <w:noProof/>
          <w:sz w:val="24"/>
          <w:szCs w:val="24"/>
        </w:rPr>
        <w:t>Stepkowski SM</w:t>
      </w:r>
      <w:r w:rsidRPr="009902E7">
        <w:rPr>
          <w:rFonts w:ascii="Book Antiqua" w:hAnsi="Book Antiqua" w:cs="Arial"/>
          <w:noProof/>
          <w:sz w:val="24"/>
          <w:szCs w:val="24"/>
        </w:rPr>
        <w:t>. Molecular targets for existing and novel immunosuppressive drugs. </w:t>
      </w:r>
      <w:r w:rsidRPr="009902E7">
        <w:rPr>
          <w:rFonts w:ascii="Book Antiqua" w:hAnsi="Book Antiqua" w:cs="Arial"/>
          <w:i/>
          <w:iCs/>
          <w:noProof/>
          <w:sz w:val="24"/>
          <w:szCs w:val="24"/>
        </w:rPr>
        <w:t>Expert Rev Mol Med</w:t>
      </w:r>
      <w:r w:rsidRPr="009902E7">
        <w:rPr>
          <w:rFonts w:ascii="Book Antiqua" w:hAnsi="Book Antiqua" w:cs="Arial"/>
          <w:noProof/>
          <w:sz w:val="24"/>
          <w:szCs w:val="24"/>
        </w:rPr>
        <w:t> 2000; </w:t>
      </w:r>
      <w:r w:rsidRPr="009902E7">
        <w:rPr>
          <w:rFonts w:ascii="Book Antiqua" w:hAnsi="Book Antiqua" w:cs="Arial"/>
          <w:b/>
          <w:bCs/>
          <w:noProof/>
          <w:sz w:val="24"/>
          <w:szCs w:val="24"/>
        </w:rPr>
        <w:t>2</w:t>
      </w:r>
      <w:r w:rsidRPr="009902E7">
        <w:rPr>
          <w:rFonts w:ascii="Book Antiqua" w:hAnsi="Book Antiqua" w:cs="Arial"/>
          <w:noProof/>
          <w:sz w:val="24"/>
          <w:szCs w:val="24"/>
        </w:rPr>
        <w:t>: 1-23 [PMID: 14585137 DOI: 10.1017/S1462399400001769]</w:t>
      </w:r>
    </w:p>
    <w:p w14:paraId="171A305E" w14:textId="33F96AAD" w:rsidR="004531BD" w:rsidRPr="009902E7" w:rsidRDefault="004531B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31 </w:t>
      </w:r>
      <w:r w:rsidRPr="009902E7">
        <w:rPr>
          <w:rFonts w:ascii="Book Antiqua" w:hAnsi="Book Antiqua" w:cs="Arial"/>
          <w:b/>
          <w:bCs/>
          <w:noProof/>
          <w:sz w:val="24"/>
          <w:szCs w:val="24"/>
        </w:rPr>
        <w:t>McAlister VC</w:t>
      </w:r>
      <w:r w:rsidRPr="009902E7">
        <w:rPr>
          <w:rFonts w:ascii="Book Antiqua" w:hAnsi="Book Antiqua" w:cs="Arial"/>
          <w:noProof/>
          <w:sz w:val="24"/>
          <w:szCs w:val="24"/>
        </w:rPr>
        <w:t>, Haddad E, Renouf E, Malthaner RA, Kjaer MS, Gluud LL. Cyclosporin versus tacrolimus as primary immunosuppressant after liver transplantation: a meta-analysis. </w:t>
      </w:r>
      <w:r w:rsidRPr="009902E7">
        <w:rPr>
          <w:rFonts w:ascii="Book Antiqua" w:hAnsi="Book Antiqua" w:cs="Arial"/>
          <w:i/>
          <w:iCs/>
          <w:noProof/>
          <w:sz w:val="24"/>
          <w:szCs w:val="24"/>
        </w:rPr>
        <w:t>Am J Transplant</w:t>
      </w:r>
      <w:r w:rsidRPr="009902E7">
        <w:rPr>
          <w:rFonts w:ascii="Book Antiqua" w:hAnsi="Book Antiqua" w:cs="Arial"/>
          <w:noProof/>
          <w:sz w:val="24"/>
          <w:szCs w:val="24"/>
        </w:rPr>
        <w:t> 2006; </w:t>
      </w:r>
      <w:r w:rsidRPr="009902E7">
        <w:rPr>
          <w:rFonts w:ascii="Book Antiqua" w:hAnsi="Book Antiqua" w:cs="Arial"/>
          <w:b/>
          <w:bCs/>
          <w:noProof/>
          <w:sz w:val="24"/>
          <w:szCs w:val="24"/>
        </w:rPr>
        <w:t>6</w:t>
      </w:r>
      <w:r w:rsidRPr="009902E7">
        <w:rPr>
          <w:rFonts w:ascii="Book Antiqua" w:hAnsi="Book Antiqua" w:cs="Arial"/>
          <w:noProof/>
          <w:sz w:val="24"/>
          <w:szCs w:val="24"/>
        </w:rPr>
        <w:t>: 1578-1585 [PMID: 16827858 DOI: 10.1111/j.1600-6143.2006.01360.x]</w:t>
      </w:r>
    </w:p>
    <w:p w14:paraId="62BE3EDE" w14:textId="027E3476" w:rsidR="004531BD" w:rsidRPr="009902E7" w:rsidRDefault="004531B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lastRenderedPageBreak/>
        <w:t>32 </w:t>
      </w:r>
      <w:r w:rsidRPr="009902E7">
        <w:rPr>
          <w:rFonts w:ascii="Book Antiqua" w:hAnsi="Book Antiqua" w:cs="Arial"/>
          <w:b/>
          <w:bCs/>
          <w:noProof/>
          <w:sz w:val="24"/>
          <w:szCs w:val="24"/>
        </w:rPr>
        <w:t>Jørgensen KK</w:t>
      </w:r>
      <w:r w:rsidRPr="009902E7">
        <w:rPr>
          <w:rFonts w:ascii="Book Antiqua" w:hAnsi="Book Antiqua" w:cs="Arial"/>
          <w:noProof/>
          <w:sz w:val="24"/>
          <w:szCs w:val="24"/>
        </w:rPr>
        <w:t>, Lindström L, Cvancarova M, Karlsen TH, Castedal M, Friman S, Schrumpf E, Foss A, Isoniemi H, Nordin A, Holte K, Rasmussen A, Bergquist A, Vatn MH, Boberg KM. Immunosuppression after liver transplantation for primary sclerosing cholangitis influences activity of inflammatory bowel disease. </w:t>
      </w:r>
      <w:r w:rsidRPr="009902E7">
        <w:rPr>
          <w:rFonts w:ascii="Book Antiqua" w:hAnsi="Book Antiqua" w:cs="Arial"/>
          <w:i/>
          <w:iCs/>
          <w:noProof/>
          <w:sz w:val="24"/>
          <w:szCs w:val="24"/>
        </w:rPr>
        <w:t>Clin Gastroenterol Hepatol</w:t>
      </w:r>
      <w:r w:rsidRPr="009902E7">
        <w:rPr>
          <w:rFonts w:ascii="Book Antiqua" w:hAnsi="Book Antiqua" w:cs="Arial"/>
          <w:noProof/>
          <w:sz w:val="24"/>
          <w:szCs w:val="24"/>
        </w:rPr>
        <w:t> 2013; </w:t>
      </w:r>
      <w:r w:rsidRPr="009902E7">
        <w:rPr>
          <w:rFonts w:ascii="Book Antiqua" w:hAnsi="Book Antiqua" w:cs="Arial"/>
          <w:b/>
          <w:bCs/>
          <w:noProof/>
          <w:sz w:val="24"/>
          <w:szCs w:val="24"/>
        </w:rPr>
        <w:t>11</w:t>
      </w:r>
      <w:r w:rsidRPr="009902E7">
        <w:rPr>
          <w:rFonts w:ascii="Book Antiqua" w:hAnsi="Book Antiqua" w:cs="Arial"/>
          <w:noProof/>
          <w:sz w:val="24"/>
          <w:szCs w:val="24"/>
        </w:rPr>
        <w:t>: 517-523 [PMID: 23333218 DOI: 10.1016/j.cgh.2012.12.027]</w:t>
      </w:r>
    </w:p>
    <w:p w14:paraId="377EB7BF" w14:textId="3EAF3C87" w:rsidR="004531BD" w:rsidRPr="009902E7" w:rsidRDefault="004531B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33 </w:t>
      </w:r>
      <w:r w:rsidRPr="009902E7">
        <w:rPr>
          <w:rFonts w:ascii="Book Antiqua" w:hAnsi="Book Antiqua" w:cs="Arial"/>
          <w:b/>
          <w:bCs/>
          <w:noProof/>
          <w:sz w:val="24"/>
          <w:szCs w:val="24"/>
        </w:rPr>
        <w:t>Kugelmas M</w:t>
      </w:r>
      <w:r w:rsidRPr="009902E7">
        <w:rPr>
          <w:rFonts w:ascii="Book Antiqua" w:hAnsi="Book Antiqua" w:cs="Arial"/>
          <w:noProof/>
          <w:sz w:val="24"/>
          <w:szCs w:val="24"/>
        </w:rPr>
        <w:t>, Spiegelman P, Osgood MJ, Young DA, Trotter JF, Steinberg T, Wachs ME, Bak T, Kam I, Everson GT. Different immunosuppressive regimens and recurrence of primary sclerosing cholangitis after liver transplantation. </w:t>
      </w:r>
      <w:r w:rsidRPr="009902E7">
        <w:rPr>
          <w:rFonts w:ascii="Book Antiqua" w:hAnsi="Book Antiqua" w:cs="Arial"/>
          <w:i/>
          <w:iCs/>
          <w:noProof/>
          <w:sz w:val="24"/>
          <w:szCs w:val="24"/>
        </w:rPr>
        <w:t>Liver Transpl</w:t>
      </w:r>
      <w:r w:rsidRPr="009902E7">
        <w:rPr>
          <w:rFonts w:ascii="Book Antiqua" w:hAnsi="Book Antiqua" w:cs="Arial"/>
          <w:noProof/>
          <w:sz w:val="24"/>
          <w:szCs w:val="24"/>
        </w:rPr>
        <w:t> 2003; </w:t>
      </w:r>
      <w:r w:rsidRPr="009902E7">
        <w:rPr>
          <w:rFonts w:ascii="Book Antiqua" w:hAnsi="Book Antiqua" w:cs="Arial"/>
          <w:b/>
          <w:bCs/>
          <w:noProof/>
          <w:sz w:val="24"/>
          <w:szCs w:val="24"/>
        </w:rPr>
        <w:t>9</w:t>
      </w:r>
      <w:r w:rsidRPr="009902E7">
        <w:rPr>
          <w:rFonts w:ascii="Book Antiqua" w:hAnsi="Book Antiqua" w:cs="Arial"/>
          <w:noProof/>
          <w:sz w:val="24"/>
          <w:szCs w:val="24"/>
        </w:rPr>
        <w:t>: 727-732 [PMID: 12827560 DOI: 10.1053/jlts.2003.50143]</w:t>
      </w:r>
    </w:p>
    <w:p w14:paraId="135BDFD9" w14:textId="63B1E095" w:rsidR="004531BD" w:rsidRPr="009902E7" w:rsidRDefault="004531B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34 </w:t>
      </w:r>
      <w:r w:rsidRPr="009902E7">
        <w:rPr>
          <w:rFonts w:ascii="Book Antiqua" w:hAnsi="Book Antiqua" w:cs="Arial"/>
          <w:b/>
          <w:bCs/>
          <w:noProof/>
          <w:sz w:val="24"/>
          <w:szCs w:val="24"/>
        </w:rPr>
        <w:t>Lehman A,</w:t>
      </w:r>
      <w:r w:rsidRPr="009902E7">
        <w:rPr>
          <w:rFonts w:ascii="Book Antiqua" w:hAnsi="Book Antiqua" w:cs="Arial"/>
          <w:noProof/>
          <w:sz w:val="24"/>
          <w:szCs w:val="24"/>
        </w:rPr>
        <w:t> O'Rourke N, Hatcher L, Stepanski E. JMP for basic univariate and multivariate statistics: a step-by-step guide. Cary, NC: SAS, 2005.</w:t>
      </w:r>
    </w:p>
    <w:p w14:paraId="46A749EB" w14:textId="3A01A74B" w:rsidR="004531BD" w:rsidRPr="009902E7" w:rsidRDefault="004531B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35 </w:t>
      </w:r>
      <w:r w:rsidRPr="009902E7">
        <w:rPr>
          <w:rFonts w:ascii="Book Antiqua" w:hAnsi="Book Antiqua" w:cs="Arial"/>
          <w:b/>
          <w:bCs/>
          <w:noProof/>
          <w:sz w:val="24"/>
          <w:szCs w:val="24"/>
        </w:rPr>
        <w:t>Attia M</w:t>
      </w:r>
      <w:r w:rsidRPr="009902E7">
        <w:rPr>
          <w:rFonts w:ascii="Book Antiqua" w:hAnsi="Book Antiqua" w:cs="Arial"/>
          <w:noProof/>
          <w:sz w:val="24"/>
          <w:szCs w:val="24"/>
        </w:rPr>
        <w:t>, Silva MA, Mirza DF. The marginal liver donor--an update. </w:t>
      </w:r>
      <w:r w:rsidRPr="009902E7">
        <w:rPr>
          <w:rFonts w:ascii="Book Antiqua" w:hAnsi="Book Antiqua" w:cs="Arial"/>
          <w:i/>
          <w:iCs/>
          <w:noProof/>
          <w:sz w:val="24"/>
          <w:szCs w:val="24"/>
        </w:rPr>
        <w:t>Transpl Int</w:t>
      </w:r>
      <w:r w:rsidRPr="009902E7">
        <w:rPr>
          <w:rFonts w:ascii="Book Antiqua" w:hAnsi="Book Antiqua" w:cs="Arial"/>
          <w:noProof/>
          <w:sz w:val="24"/>
          <w:szCs w:val="24"/>
        </w:rPr>
        <w:t> 2008; </w:t>
      </w:r>
      <w:r w:rsidRPr="009902E7">
        <w:rPr>
          <w:rFonts w:ascii="Book Antiqua" w:hAnsi="Book Antiqua" w:cs="Arial"/>
          <w:b/>
          <w:bCs/>
          <w:noProof/>
          <w:sz w:val="24"/>
          <w:szCs w:val="24"/>
        </w:rPr>
        <w:t>21</w:t>
      </w:r>
      <w:r w:rsidRPr="009902E7">
        <w:rPr>
          <w:rFonts w:ascii="Book Antiqua" w:hAnsi="Book Antiqua" w:cs="Arial"/>
          <w:noProof/>
          <w:sz w:val="24"/>
          <w:szCs w:val="24"/>
        </w:rPr>
        <w:t>: 713-724 [PMID: 18492121 DOI: 10.1111/j.1432-2277.2008.00696.x]</w:t>
      </w:r>
    </w:p>
    <w:p w14:paraId="1ACB9E28" w14:textId="6C7BC90D" w:rsidR="004531BD" w:rsidRPr="009902E7" w:rsidRDefault="004531B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36 </w:t>
      </w:r>
      <w:r w:rsidRPr="009902E7">
        <w:rPr>
          <w:rFonts w:ascii="Book Antiqua" w:hAnsi="Book Antiqua" w:cs="Arial"/>
          <w:b/>
          <w:bCs/>
          <w:noProof/>
          <w:sz w:val="24"/>
          <w:szCs w:val="24"/>
        </w:rPr>
        <w:t>Jochmans I</w:t>
      </w:r>
      <w:r w:rsidRPr="009902E7">
        <w:rPr>
          <w:rFonts w:ascii="Book Antiqua" w:hAnsi="Book Antiqua" w:cs="Arial"/>
          <w:noProof/>
          <w:sz w:val="24"/>
          <w:szCs w:val="24"/>
        </w:rPr>
        <w:t>, van Rosmalen M, Pirenne J, Samuel U. Adult Liver Allocation in Eurotransplant. </w:t>
      </w:r>
      <w:r w:rsidRPr="009902E7">
        <w:rPr>
          <w:rFonts w:ascii="Book Antiqua" w:hAnsi="Book Antiqua" w:cs="Arial"/>
          <w:i/>
          <w:iCs/>
          <w:noProof/>
          <w:sz w:val="24"/>
          <w:szCs w:val="24"/>
        </w:rPr>
        <w:t>Transplantation</w:t>
      </w:r>
      <w:r w:rsidRPr="009902E7">
        <w:rPr>
          <w:rFonts w:ascii="Book Antiqua" w:hAnsi="Book Antiqua" w:cs="Arial"/>
          <w:noProof/>
          <w:sz w:val="24"/>
          <w:szCs w:val="24"/>
        </w:rPr>
        <w:t> 2017; </w:t>
      </w:r>
      <w:r w:rsidRPr="009902E7">
        <w:rPr>
          <w:rFonts w:ascii="Book Antiqua" w:hAnsi="Book Antiqua" w:cs="Arial"/>
          <w:b/>
          <w:bCs/>
          <w:noProof/>
          <w:sz w:val="24"/>
          <w:szCs w:val="24"/>
        </w:rPr>
        <w:t>101</w:t>
      </w:r>
      <w:r w:rsidRPr="009902E7">
        <w:rPr>
          <w:rFonts w:ascii="Book Antiqua" w:hAnsi="Book Antiqua" w:cs="Arial"/>
          <w:noProof/>
          <w:sz w:val="24"/>
          <w:szCs w:val="24"/>
        </w:rPr>
        <w:t>: 1542-1550 [PMID: 28060242 DOI: 10.1097/TP.0000000000001631]</w:t>
      </w:r>
    </w:p>
    <w:p w14:paraId="107F1995" w14:textId="63DCEBA3" w:rsidR="004531BD" w:rsidRPr="009902E7" w:rsidRDefault="004531B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37 </w:t>
      </w:r>
      <w:r w:rsidRPr="009902E7">
        <w:rPr>
          <w:rFonts w:ascii="Book Antiqua" w:hAnsi="Book Antiqua" w:cs="Arial"/>
          <w:b/>
          <w:bCs/>
          <w:noProof/>
          <w:sz w:val="24"/>
          <w:szCs w:val="24"/>
        </w:rPr>
        <w:t>Ravikumar R</w:t>
      </w:r>
      <w:r w:rsidRPr="009902E7">
        <w:rPr>
          <w:rFonts w:ascii="Book Antiqua" w:hAnsi="Book Antiqua" w:cs="Arial"/>
          <w:noProof/>
          <w:sz w:val="24"/>
          <w:szCs w:val="24"/>
        </w:rPr>
        <w:t>, Leuvenink H, Friend PJ. Normothermic liver preservation: a new paradigm? </w:t>
      </w:r>
      <w:r w:rsidRPr="009902E7">
        <w:rPr>
          <w:rFonts w:ascii="Book Antiqua" w:hAnsi="Book Antiqua" w:cs="Arial"/>
          <w:i/>
          <w:iCs/>
          <w:noProof/>
          <w:sz w:val="24"/>
          <w:szCs w:val="24"/>
        </w:rPr>
        <w:t>Transpl Int</w:t>
      </w:r>
      <w:r w:rsidRPr="009902E7">
        <w:rPr>
          <w:rFonts w:ascii="Book Antiqua" w:hAnsi="Book Antiqua" w:cs="Arial"/>
          <w:noProof/>
          <w:sz w:val="24"/>
          <w:szCs w:val="24"/>
        </w:rPr>
        <w:t> 2015; </w:t>
      </w:r>
      <w:r w:rsidRPr="009902E7">
        <w:rPr>
          <w:rFonts w:ascii="Book Antiqua" w:hAnsi="Book Antiqua" w:cs="Arial"/>
          <w:b/>
          <w:bCs/>
          <w:noProof/>
          <w:sz w:val="24"/>
          <w:szCs w:val="24"/>
        </w:rPr>
        <w:t>28</w:t>
      </w:r>
      <w:r w:rsidRPr="009902E7">
        <w:rPr>
          <w:rFonts w:ascii="Book Antiqua" w:hAnsi="Book Antiqua" w:cs="Arial"/>
          <w:noProof/>
          <w:sz w:val="24"/>
          <w:szCs w:val="24"/>
        </w:rPr>
        <w:t>: 690-699 [PMID: 25847684 DOI: 10.1111/tri.12576]</w:t>
      </w:r>
    </w:p>
    <w:p w14:paraId="770533AE" w14:textId="2D48A60E" w:rsidR="004531BD" w:rsidRPr="009902E7" w:rsidRDefault="004531B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38 </w:t>
      </w:r>
      <w:r w:rsidRPr="009902E7">
        <w:rPr>
          <w:rFonts w:ascii="Book Antiqua" w:hAnsi="Book Antiqua" w:cs="Arial"/>
          <w:b/>
          <w:bCs/>
          <w:noProof/>
          <w:sz w:val="24"/>
          <w:szCs w:val="24"/>
        </w:rPr>
        <w:t>Trivedi PJ</w:t>
      </w:r>
      <w:r w:rsidRPr="009902E7">
        <w:rPr>
          <w:rFonts w:ascii="Book Antiqua" w:hAnsi="Book Antiqua" w:cs="Arial"/>
          <w:noProof/>
          <w:sz w:val="24"/>
          <w:szCs w:val="24"/>
        </w:rPr>
        <w:t>, Scalera I, Slaney E, Laing RW, Gunson B, Hirschfield GM, Schlegel A, Ferguson J, Muiesan P. Clinical outcomes of donation after circulatory death liver transplantation in primary sclerosing cholangitis. </w:t>
      </w:r>
      <w:r w:rsidRPr="009902E7">
        <w:rPr>
          <w:rFonts w:ascii="Book Antiqua" w:hAnsi="Book Antiqua" w:cs="Arial"/>
          <w:i/>
          <w:iCs/>
          <w:noProof/>
          <w:sz w:val="24"/>
          <w:szCs w:val="24"/>
        </w:rPr>
        <w:t>J Hepatol</w:t>
      </w:r>
      <w:r w:rsidRPr="009902E7">
        <w:rPr>
          <w:rFonts w:ascii="Book Antiqua" w:hAnsi="Book Antiqua" w:cs="Arial"/>
          <w:noProof/>
          <w:sz w:val="24"/>
          <w:szCs w:val="24"/>
        </w:rPr>
        <w:t> 2017; </w:t>
      </w:r>
      <w:r w:rsidRPr="009902E7">
        <w:rPr>
          <w:rFonts w:ascii="Book Antiqua" w:hAnsi="Book Antiqua" w:cs="Arial"/>
          <w:b/>
          <w:bCs/>
          <w:noProof/>
          <w:sz w:val="24"/>
          <w:szCs w:val="24"/>
        </w:rPr>
        <w:t>67</w:t>
      </w:r>
      <w:r w:rsidRPr="009902E7">
        <w:rPr>
          <w:rFonts w:ascii="Book Antiqua" w:hAnsi="Book Antiqua" w:cs="Arial"/>
          <w:noProof/>
          <w:sz w:val="24"/>
          <w:szCs w:val="24"/>
        </w:rPr>
        <w:t>: 957-965 [PMID: 28690174 DOI: 10.1016/j.jhep.2017.06.027]</w:t>
      </w:r>
    </w:p>
    <w:p w14:paraId="1D9C9027" w14:textId="571738C2" w:rsidR="004531BD" w:rsidRPr="009902E7" w:rsidRDefault="004531B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39 </w:t>
      </w:r>
      <w:r w:rsidRPr="009902E7">
        <w:rPr>
          <w:rFonts w:ascii="Book Antiqua" w:hAnsi="Book Antiqua" w:cs="Arial"/>
          <w:b/>
          <w:bCs/>
          <w:noProof/>
          <w:sz w:val="24"/>
          <w:szCs w:val="24"/>
        </w:rPr>
        <w:t>Weismüller TJ</w:t>
      </w:r>
      <w:r w:rsidRPr="009902E7">
        <w:rPr>
          <w:rFonts w:ascii="Book Antiqua" w:hAnsi="Book Antiqua" w:cs="Arial"/>
          <w:noProof/>
          <w:sz w:val="24"/>
          <w:szCs w:val="24"/>
        </w:rPr>
        <w:t xml:space="preserve">, Trivedi PJ, Bergquist A, Imam M, Lenzen H, Ponsioen CY, Holm K, Gotthardt D, Färkkilä MA, Marschall HU, Thorburn D, Weersma RK, Fevery J, Mueller T, Chazouillères O, Schulze K, Lazaridis KN, Almer S, Pereira SP, Levy C, Mason A, Naess S, Bowlus CL, Floreani A, Halilbasic E, Yimam KK, Milkiewicz P, Beuers U, Huynh DK, Pares A, Manser CN, Dalekos GN, Eksteen B, Invernizzi P, Berg CP, Kirchner GI, Sarrazin C, Zimmer V, Fabris L, Braun F, Marzioni M, Juran BD, Said K, Rupp C, Jokelainen K, Benito de Valle M, Saffioti F, Cheung A, Trauner M, Schramm C, Chapman </w:t>
      </w:r>
      <w:r w:rsidRPr="009902E7">
        <w:rPr>
          <w:rFonts w:ascii="Book Antiqua" w:hAnsi="Book Antiqua" w:cs="Arial"/>
          <w:noProof/>
          <w:sz w:val="24"/>
          <w:szCs w:val="24"/>
        </w:rPr>
        <w:lastRenderedPageBreak/>
        <w:t>RW, Karlsen TH, Schrumpf E, Strassburg CP, Manns MP, Lindor KD, Hirschfield GM, Hansen BE, Boberg KM; International PSC Study Group. Patient Age, Sex, and Inflammatory Bowel Disease Phenotype Associate With Course of Primary Sclerosing Cholangitis. </w:t>
      </w:r>
      <w:r w:rsidRPr="009902E7">
        <w:rPr>
          <w:rFonts w:ascii="Book Antiqua" w:hAnsi="Book Antiqua" w:cs="Arial"/>
          <w:i/>
          <w:iCs/>
          <w:noProof/>
          <w:sz w:val="24"/>
          <w:szCs w:val="24"/>
        </w:rPr>
        <w:t>Gastroenterology</w:t>
      </w:r>
      <w:r w:rsidRPr="009902E7">
        <w:rPr>
          <w:rFonts w:ascii="Book Antiqua" w:hAnsi="Book Antiqua" w:cs="Arial"/>
          <w:noProof/>
          <w:sz w:val="24"/>
          <w:szCs w:val="24"/>
        </w:rPr>
        <w:t> 2017; </w:t>
      </w:r>
      <w:r w:rsidRPr="009902E7">
        <w:rPr>
          <w:rFonts w:ascii="Book Antiqua" w:hAnsi="Book Antiqua" w:cs="Arial"/>
          <w:b/>
          <w:bCs/>
          <w:noProof/>
          <w:sz w:val="24"/>
          <w:szCs w:val="24"/>
        </w:rPr>
        <w:t>152</w:t>
      </w:r>
      <w:r w:rsidRPr="009902E7">
        <w:rPr>
          <w:rFonts w:ascii="Book Antiqua" w:hAnsi="Book Antiqua" w:cs="Arial"/>
          <w:noProof/>
          <w:sz w:val="24"/>
          <w:szCs w:val="24"/>
        </w:rPr>
        <w:t>: 1975-1984.e8 [PMID: 28274849 DOI: 10.1053/j.gastro.2017.02.038]</w:t>
      </w:r>
    </w:p>
    <w:p w14:paraId="58B4D221" w14:textId="39554BC4" w:rsidR="0004713B" w:rsidRPr="009902E7" w:rsidRDefault="004531BD"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40 </w:t>
      </w:r>
      <w:r w:rsidRPr="009902E7">
        <w:rPr>
          <w:rFonts w:ascii="Book Antiqua" w:hAnsi="Book Antiqua" w:cs="Arial"/>
          <w:b/>
          <w:bCs/>
          <w:noProof/>
          <w:sz w:val="24"/>
          <w:szCs w:val="24"/>
        </w:rPr>
        <w:t>Navaneethan U</w:t>
      </w:r>
      <w:r w:rsidRPr="009902E7">
        <w:rPr>
          <w:rFonts w:ascii="Book Antiqua" w:hAnsi="Book Antiqua" w:cs="Arial"/>
          <w:noProof/>
          <w:sz w:val="24"/>
          <w:szCs w:val="24"/>
        </w:rPr>
        <w:t>, Choudhary M, Venkatesh PG, Lashner BA, Remzi FH, Shen B, Kiran RP. The effects of liver transplantation on the clinical course of colitis in ulcerative colitis patients with primary sclerosing cholangitis. </w:t>
      </w:r>
      <w:r w:rsidRPr="009902E7">
        <w:rPr>
          <w:rFonts w:ascii="Book Antiqua" w:hAnsi="Book Antiqua" w:cs="Arial"/>
          <w:i/>
          <w:iCs/>
          <w:noProof/>
          <w:sz w:val="24"/>
          <w:szCs w:val="24"/>
        </w:rPr>
        <w:t>Aliment Pharmacol Ther</w:t>
      </w:r>
      <w:r w:rsidRPr="009902E7">
        <w:rPr>
          <w:rFonts w:ascii="Book Antiqua" w:hAnsi="Book Antiqua" w:cs="Arial"/>
          <w:noProof/>
          <w:sz w:val="24"/>
          <w:szCs w:val="24"/>
        </w:rPr>
        <w:t> 2012; </w:t>
      </w:r>
      <w:r w:rsidRPr="009902E7">
        <w:rPr>
          <w:rFonts w:ascii="Book Antiqua" w:hAnsi="Book Antiqua" w:cs="Arial"/>
          <w:b/>
          <w:bCs/>
          <w:noProof/>
          <w:sz w:val="24"/>
          <w:szCs w:val="24"/>
        </w:rPr>
        <w:t>35</w:t>
      </w:r>
      <w:r w:rsidRPr="009902E7">
        <w:rPr>
          <w:rFonts w:ascii="Book Antiqua" w:hAnsi="Book Antiqua" w:cs="Arial"/>
          <w:noProof/>
          <w:sz w:val="24"/>
          <w:szCs w:val="24"/>
        </w:rPr>
        <w:t>: 1054-1063 [PMID: 22428731 DOI: 10.1111/j.1365-2036.2012.05067.x]</w:t>
      </w:r>
    </w:p>
    <w:p w14:paraId="6EB438D9" w14:textId="186260C1" w:rsidR="00D86476" w:rsidRPr="009902E7" w:rsidRDefault="0004713B"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ab/>
      </w:r>
      <w:r w:rsidR="00D86476" w:rsidRPr="009902E7">
        <w:rPr>
          <w:rFonts w:ascii="Book Antiqua" w:hAnsi="Book Antiqua" w:cs="Arial"/>
          <w:noProof/>
          <w:sz w:val="24"/>
          <w:szCs w:val="24"/>
        </w:rPr>
        <w:t>41 </w:t>
      </w:r>
      <w:r w:rsidR="00D86476" w:rsidRPr="009902E7">
        <w:rPr>
          <w:rFonts w:ascii="Book Antiqua" w:hAnsi="Book Antiqua" w:cs="Arial"/>
          <w:b/>
          <w:bCs/>
          <w:noProof/>
          <w:sz w:val="24"/>
          <w:szCs w:val="24"/>
        </w:rPr>
        <w:t>Fattahi MR</w:t>
      </w:r>
      <w:r w:rsidR="00D86476" w:rsidRPr="009902E7">
        <w:rPr>
          <w:rFonts w:ascii="Book Antiqua" w:hAnsi="Book Antiqua" w:cs="Arial"/>
          <w:noProof/>
          <w:sz w:val="24"/>
          <w:szCs w:val="24"/>
        </w:rPr>
        <w:t>, Malek-Hosseini SA, Sivandzadeh GR, Safarpour AR, Bagheri Lankarani K, Taghavi AR, Ejtehadi F. Clinical Course of Ulcerative Colitis After Liver Transplantation in Patients with Concomitant Primary Sclerosing Cholangitis and Ulcerative Colitis. </w:t>
      </w:r>
      <w:r w:rsidR="00D86476" w:rsidRPr="009902E7">
        <w:rPr>
          <w:rFonts w:ascii="Book Antiqua" w:hAnsi="Book Antiqua" w:cs="Arial"/>
          <w:i/>
          <w:iCs/>
          <w:noProof/>
          <w:sz w:val="24"/>
          <w:szCs w:val="24"/>
        </w:rPr>
        <w:t>Inflamm Bowel Dis</w:t>
      </w:r>
      <w:r w:rsidR="00D86476" w:rsidRPr="009902E7">
        <w:rPr>
          <w:rFonts w:ascii="Book Antiqua" w:hAnsi="Book Antiqua" w:cs="Arial"/>
          <w:noProof/>
          <w:sz w:val="24"/>
          <w:szCs w:val="24"/>
        </w:rPr>
        <w:t> 2017; </w:t>
      </w:r>
      <w:r w:rsidR="00D86476" w:rsidRPr="009902E7">
        <w:rPr>
          <w:rFonts w:ascii="Book Antiqua" w:hAnsi="Book Antiqua" w:cs="Arial"/>
          <w:b/>
          <w:bCs/>
          <w:noProof/>
          <w:sz w:val="24"/>
          <w:szCs w:val="24"/>
        </w:rPr>
        <w:t>23</w:t>
      </w:r>
      <w:r w:rsidR="00D86476" w:rsidRPr="009902E7">
        <w:rPr>
          <w:rFonts w:ascii="Book Antiqua" w:hAnsi="Book Antiqua" w:cs="Arial"/>
          <w:noProof/>
          <w:sz w:val="24"/>
          <w:szCs w:val="24"/>
        </w:rPr>
        <w:t>: 1160-1167 [PMID: 28520586 DOI: 10.1097/MIB.0000000000001105]</w:t>
      </w:r>
    </w:p>
    <w:p w14:paraId="12F5DDF0" w14:textId="601593F4" w:rsidR="00D86476" w:rsidRPr="009902E7" w:rsidRDefault="00D86476"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42 </w:t>
      </w:r>
      <w:r w:rsidRPr="009902E7">
        <w:rPr>
          <w:rFonts w:ascii="Book Antiqua" w:hAnsi="Book Antiqua" w:cs="Arial"/>
          <w:b/>
          <w:bCs/>
          <w:noProof/>
          <w:sz w:val="24"/>
          <w:szCs w:val="24"/>
        </w:rPr>
        <w:t>de Vries AB</w:t>
      </w:r>
      <w:r w:rsidRPr="009902E7">
        <w:rPr>
          <w:rFonts w:ascii="Book Antiqua" w:hAnsi="Book Antiqua" w:cs="Arial"/>
          <w:noProof/>
          <w:sz w:val="24"/>
          <w:szCs w:val="24"/>
        </w:rPr>
        <w:t>, Janse M, Blokzijl H, Weersma RK. Distinctive inflammatory bowel disease phenotype in primary sclerosing cholangitis. </w:t>
      </w:r>
      <w:r w:rsidRPr="009902E7">
        <w:rPr>
          <w:rFonts w:ascii="Book Antiqua" w:hAnsi="Book Antiqua" w:cs="Arial"/>
          <w:i/>
          <w:iCs/>
          <w:noProof/>
          <w:sz w:val="24"/>
          <w:szCs w:val="24"/>
        </w:rPr>
        <w:t>World J Gastroenterol</w:t>
      </w:r>
      <w:r w:rsidRPr="009902E7">
        <w:rPr>
          <w:rFonts w:ascii="Book Antiqua" w:hAnsi="Book Antiqua" w:cs="Arial"/>
          <w:noProof/>
          <w:sz w:val="24"/>
          <w:szCs w:val="24"/>
        </w:rPr>
        <w:t> 2015; </w:t>
      </w:r>
      <w:r w:rsidRPr="009902E7">
        <w:rPr>
          <w:rFonts w:ascii="Book Antiqua" w:hAnsi="Book Antiqua" w:cs="Arial"/>
          <w:b/>
          <w:bCs/>
          <w:noProof/>
          <w:sz w:val="24"/>
          <w:szCs w:val="24"/>
        </w:rPr>
        <w:t>21</w:t>
      </w:r>
      <w:r w:rsidRPr="009902E7">
        <w:rPr>
          <w:rFonts w:ascii="Book Antiqua" w:hAnsi="Book Antiqua" w:cs="Arial"/>
          <w:noProof/>
          <w:sz w:val="24"/>
          <w:szCs w:val="24"/>
        </w:rPr>
        <w:t>: 1956-1971 [PMID: 25684965 DOI: 10.3748/wjg.v21.i6.1956]</w:t>
      </w:r>
    </w:p>
    <w:p w14:paraId="7D4FF276" w14:textId="36D9E8DC" w:rsidR="00D86476" w:rsidRPr="009902E7" w:rsidRDefault="00D86476"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43 </w:t>
      </w:r>
      <w:r w:rsidRPr="009902E7">
        <w:rPr>
          <w:rFonts w:ascii="Book Antiqua" w:hAnsi="Book Antiqua" w:cs="Arial"/>
          <w:b/>
          <w:bCs/>
          <w:noProof/>
          <w:sz w:val="24"/>
          <w:szCs w:val="24"/>
        </w:rPr>
        <w:t>Verdonk RC</w:t>
      </w:r>
      <w:r w:rsidRPr="009902E7">
        <w:rPr>
          <w:rFonts w:ascii="Book Antiqua" w:hAnsi="Book Antiqua" w:cs="Arial"/>
          <w:noProof/>
          <w:sz w:val="24"/>
          <w:szCs w:val="24"/>
        </w:rPr>
        <w:t xml:space="preserve">, Dijkstra G, Haagsma EB, Shostrom VK, Van den Berg AP, Kleibeuker JH, Langnas AN, Sudan DL. Inflammatory bowel disease after liver transplantation: risk factors for recurrence and </w:t>
      </w:r>
      <w:r w:rsidRPr="009902E7">
        <w:rPr>
          <w:rFonts w:ascii="Book Antiqua" w:hAnsi="Book Antiqua" w:cs="Arial"/>
          <w:i/>
          <w:noProof/>
          <w:sz w:val="24"/>
          <w:szCs w:val="24"/>
        </w:rPr>
        <w:t>de novo</w:t>
      </w:r>
      <w:r w:rsidRPr="009902E7">
        <w:rPr>
          <w:rFonts w:ascii="Book Antiqua" w:hAnsi="Book Antiqua" w:cs="Arial"/>
          <w:noProof/>
          <w:sz w:val="24"/>
          <w:szCs w:val="24"/>
        </w:rPr>
        <w:t xml:space="preserve"> disease. </w:t>
      </w:r>
      <w:r w:rsidRPr="009902E7">
        <w:rPr>
          <w:rFonts w:ascii="Book Antiqua" w:hAnsi="Book Antiqua" w:cs="Arial"/>
          <w:i/>
          <w:iCs/>
          <w:noProof/>
          <w:sz w:val="24"/>
          <w:szCs w:val="24"/>
        </w:rPr>
        <w:t>Am J Transplant</w:t>
      </w:r>
      <w:r w:rsidRPr="009902E7">
        <w:rPr>
          <w:rFonts w:ascii="Book Antiqua" w:hAnsi="Book Antiqua" w:cs="Arial"/>
          <w:noProof/>
          <w:sz w:val="24"/>
          <w:szCs w:val="24"/>
        </w:rPr>
        <w:t> 2006; </w:t>
      </w:r>
      <w:r w:rsidRPr="009902E7">
        <w:rPr>
          <w:rFonts w:ascii="Book Antiqua" w:hAnsi="Book Antiqua" w:cs="Arial"/>
          <w:b/>
          <w:bCs/>
          <w:noProof/>
          <w:sz w:val="24"/>
          <w:szCs w:val="24"/>
        </w:rPr>
        <w:t>6</w:t>
      </w:r>
      <w:r w:rsidRPr="009902E7">
        <w:rPr>
          <w:rFonts w:ascii="Book Antiqua" w:hAnsi="Book Antiqua" w:cs="Arial"/>
          <w:noProof/>
          <w:sz w:val="24"/>
          <w:szCs w:val="24"/>
        </w:rPr>
        <w:t>: 1422-1429 [PMID: 16686766 DOI: 10.1111/j.1600-6143.2006.01333.x]</w:t>
      </w:r>
    </w:p>
    <w:p w14:paraId="7F15947F" w14:textId="60C70501" w:rsidR="00D86476" w:rsidRPr="009902E7" w:rsidRDefault="00D86476"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44 </w:t>
      </w:r>
      <w:r w:rsidRPr="009902E7">
        <w:rPr>
          <w:rFonts w:ascii="Book Antiqua" w:hAnsi="Book Antiqua" w:cs="Arial"/>
          <w:b/>
          <w:bCs/>
          <w:noProof/>
          <w:sz w:val="24"/>
          <w:szCs w:val="24"/>
        </w:rPr>
        <w:t>Indriolo A</w:t>
      </w:r>
      <w:r w:rsidRPr="009902E7">
        <w:rPr>
          <w:rFonts w:ascii="Book Antiqua" w:hAnsi="Book Antiqua" w:cs="Arial"/>
          <w:noProof/>
          <w:sz w:val="24"/>
          <w:szCs w:val="24"/>
        </w:rPr>
        <w:t>, Ravelli P. Clinical management of inflammatory bowel disease in the organ recipient. </w:t>
      </w:r>
      <w:r w:rsidRPr="009902E7">
        <w:rPr>
          <w:rFonts w:ascii="Book Antiqua" w:hAnsi="Book Antiqua" w:cs="Arial"/>
          <w:i/>
          <w:iCs/>
          <w:noProof/>
          <w:sz w:val="24"/>
          <w:szCs w:val="24"/>
        </w:rPr>
        <w:t>World J Gastroenterol</w:t>
      </w:r>
      <w:r w:rsidRPr="009902E7">
        <w:rPr>
          <w:rFonts w:ascii="Book Antiqua" w:hAnsi="Book Antiqua" w:cs="Arial"/>
          <w:noProof/>
          <w:sz w:val="24"/>
          <w:szCs w:val="24"/>
        </w:rPr>
        <w:t> 2014; </w:t>
      </w:r>
      <w:r w:rsidRPr="009902E7">
        <w:rPr>
          <w:rFonts w:ascii="Book Antiqua" w:hAnsi="Book Antiqua" w:cs="Arial"/>
          <w:b/>
          <w:bCs/>
          <w:noProof/>
          <w:sz w:val="24"/>
          <w:szCs w:val="24"/>
        </w:rPr>
        <w:t>20</w:t>
      </w:r>
      <w:r w:rsidRPr="009902E7">
        <w:rPr>
          <w:rFonts w:ascii="Book Antiqua" w:hAnsi="Book Antiqua" w:cs="Arial"/>
          <w:noProof/>
          <w:sz w:val="24"/>
          <w:szCs w:val="24"/>
        </w:rPr>
        <w:t>: 3525-3533 [PMID: 24707135 DOI: 10.3748/wjg.v20.i13.3525]</w:t>
      </w:r>
    </w:p>
    <w:p w14:paraId="79EEC13F" w14:textId="4E17E356" w:rsidR="00D86476" w:rsidRPr="009902E7" w:rsidRDefault="00D86476"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45 </w:t>
      </w:r>
      <w:r w:rsidRPr="009902E7">
        <w:rPr>
          <w:rFonts w:ascii="Book Antiqua" w:hAnsi="Book Antiqua" w:cs="Arial"/>
          <w:b/>
          <w:bCs/>
          <w:noProof/>
          <w:sz w:val="24"/>
          <w:szCs w:val="24"/>
        </w:rPr>
        <w:t>Rust C</w:t>
      </w:r>
      <w:r w:rsidRPr="009902E7">
        <w:rPr>
          <w:rFonts w:ascii="Book Antiqua" w:hAnsi="Book Antiqua" w:cs="Arial"/>
          <w:noProof/>
          <w:sz w:val="24"/>
          <w:szCs w:val="24"/>
        </w:rPr>
        <w:t>, Brand S. PSC: Protect and serve with colitis: does it help the liver to have severe ulcerative colitis? </w:t>
      </w:r>
      <w:r w:rsidRPr="009902E7">
        <w:rPr>
          <w:rFonts w:ascii="Book Antiqua" w:hAnsi="Book Antiqua" w:cs="Arial"/>
          <w:i/>
          <w:iCs/>
          <w:noProof/>
          <w:sz w:val="24"/>
          <w:szCs w:val="24"/>
        </w:rPr>
        <w:t>Gut</w:t>
      </w:r>
      <w:r w:rsidRPr="009902E7">
        <w:rPr>
          <w:rFonts w:ascii="Book Antiqua" w:hAnsi="Book Antiqua" w:cs="Arial"/>
          <w:noProof/>
          <w:sz w:val="24"/>
          <w:szCs w:val="24"/>
        </w:rPr>
        <w:t> 2011; </w:t>
      </w:r>
      <w:r w:rsidRPr="009902E7">
        <w:rPr>
          <w:rFonts w:ascii="Book Antiqua" w:hAnsi="Book Antiqua" w:cs="Arial"/>
          <w:b/>
          <w:bCs/>
          <w:noProof/>
          <w:sz w:val="24"/>
          <w:szCs w:val="24"/>
        </w:rPr>
        <w:t>60</w:t>
      </w:r>
      <w:r w:rsidRPr="009902E7">
        <w:rPr>
          <w:rFonts w:ascii="Book Antiqua" w:hAnsi="Book Antiqua" w:cs="Arial"/>
          <w:noProof/>
          <w:sz w:val="24"/>
          <w:szCs w:val="24"/>
        </w:rPr>
        <w:t>: 1165-1166 [PMID: 21561875 DOI: 10.1136/gut.2011.240309]</w:t>
      </w:r>
    </w:p>
    <w:p w14:paraId="57788A7E" w14:textId="05792A45" w:rsidR="00D86476" w:rsidRPr="009902E7" w:rsidRDefault="00D86476"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lastRenderedPageBreak/>
        <w:t>46 </w:t>
      </w:r>
      <w:r w:rsidRPr="009902E7">
        <w:rPr>
          <w:rFonts w:ascii="Book Antiqua" w:hAnsi="Book Antiqua" w:cs="Arial"/>
          <w:b/>
          <w:bCs/>
          <w:noProof/>
          <w:sz w:val="24"/>
          <w:szCs w:val="24"/>
        </w:rPr>
        <w:t>Treeprasertsuk S</w:t>
      </w:r>
      <w:r w:rsidRPr="009902E7">
        <w:rPr>
          <w:rFonts w:ascii="Book Antiqua" w:hAnsi="Book Antiqua" w:cs="Arial"/>
          <w:noProof/>
          <w:sz w:val="24"/>
          <w:szCs w:val="24"/>
        </w:rPr>
        <w:t>, Björnsson E, Sinakos E, Weeding E, Lindor KD. Outcome of patients with primary sclerosing cholangitis and ulcerative colitis undergoing colectomy. </w:t>
      </w:r>
      <w:r w:rsidRPr="009902E7">
        <w:rPr>
          <w:rFonts w:ascii="Book Antiqua" w:hAnsi="Book Antiqua" w:cs="Arial"/>
          <w:i/>
          <w:iCs/>
          <w:noProof/>
          <w:sz w:val="24"/>
          <w:szCs w:val="24"/>
        </w:rPr>
        <w:t>World J Gastrointest Pharmacol Ther</w:t>
      </w:r>
      <w:r w:rsidRPr="009902E7">
        <w:rPr>
          <w:rFonts w:ascii="Book Antiqua" w:hAnsi="Book Antiqua" w:cs="Arial"/>
          <w:noProof/>
          <w:sz w:val="24"/>
          <w:szCs w:val="24"/>
        </w:rPr>
        <w:t> 2013; </w:t>
      </w:r>
      <w:r w:rsidRPr="009902E7">
        <w:rPr>
          <w:rFonts w:ascii="Book Antiqua" w:hAnsi="Book Antiqua" w:cs="Arial"/>
          <w:b/>
          <w:bCs/>
          <w:noProof/>
          <w:sz w:val="24"/>
          <w:szCs w:val="24"/>
        </w:rPr>
        <w:t>4</w:t>
      </w:r>
      <w:r w:rsidRPr="009902E7">
        <w:rPr>
          <w:rFonts w:ascii="Book Antiqua" w:hAnsi="Book Antiqua" w:cs="Arial"/>
          <w:noProof/>
          <w:sz w:val="24"/>
          <w:szCs w:val="24"/>
        </w:rPr>
        <w:t>: 61-68 [PMID: 23919218 DOI: 10.4292/wjgpt.v4.i3.61]</w:t>
      </w:r>
    </w:p>
    <w:p w14:paraId="4665E04F" w14:textId="14574C3F" w:rsidR="00D86476" w:rsidRPr="009902E7" w:rsidRDefault="00D86476"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47 </w:t>
      </w:r>
      <w:r w:rsidRPr="009902E7">
        <w:rPr>
          <w:rFonts w:ascii="Book Antiqua" w:hAnsi="Book Antiqua" w:cs="Arial"/>
          <w:b/>
          <w:bCs/>
          <w:noProof/>
          <w:sz w:val="24"/>
          <w:szCs w:val="24"/>
        </w:rPr>
        <w:t>Navaneethan U</w:t>
      </w:r>
      <w:r w:rsidRPr="009902E7">
        <w:rPr>
          <w:rFonts w:ascii="Book Antiqua" w:hAnsi="Book Antiqua" w:cs="Arial"/>
          <w:noProof/>
          <w:sz w:val="24"/>
          <w:szCs w:val="24"/>
        </w:rPr>
        <w:t>, Venkatesh PG, Mukewar S, Lashner BA, Remzi FH, McCullough AJ, Kiran RP, Shen B, Fung JJ. Progressive primary sclerosing cholangitis requiring liver transplantation is associated with reduced need for colectomy in patients with ulcerative colitis. </w:t>
      </w:r>
      <w:r w:rsidRPr="009902E7">
        <w:rPr>
          <w:rFonts w:ascii="Book Antiqua" w:hAnsi="Book Antiqua" w:cs="Arial"/>
          <w:i/>
          <w:iCs/>
          <w:noProof/>
          <w:sz w:val="24"/>
          <w:szCs w:val="24"/>
        </w:rPr>
        <w:t>Clin Gastroenterol Hepatol</w:t>
      </w:r>
      <w:r w:rsidRPr="009902E7">
        <w:rPr>
          <w:rFonts w:ascii="Book Antiqua" w:hAnsi="Book Antiqua" w:cs="Arial"/>
          <w:noProof/>
          <w:sz w:val="24"/>
          <w:szCs w:val="24"/>
        </w:rPr>
        <w:t> 2012; </w:t>
      </w:r>
      <w:r w:rsidRPr="009902E7">
        <w:rPr>
          <w:rFonts w:ascii="Book Antiqua" w:hAnsi="Book Antiqua" w:cs="Arial"/>
          <w:b/>
          <w:bCs/>
          <w:noProof/>
          <w:sz w:val="24"/>
          <w:szCs w:val="24"/>
        </w:rPr>
        <w:t>10</w:t>
      </w:r>
      <w:r w:rsidRPr="009902E7">
        <w:rPr>
          <w:rFonts w:ascii="Book Antiqua" w:hAnsi="Book Antiqua" w:cs="Arial"/>
          <w:noProof/>
          <w:sz w:val="24"/>
          <w:szCs w:val="24"/>
        </w:rPr>
        <w:t>: 540-546 [PMID: 22245961 DOI: 10.1016/j.cgh.2012.01.006]</w:t>
      </w:r>
    </w:p>
    <w:p w14:paraId="4D5B1D0D" w14:textId="7414C2AF" w:rsidR="00D86476" w:rsidRPr="009902E7" w:rsidRDefault="00D86476"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48 </w:t>
      </w:r>
      <w:r w:rsidRPr="009902E7">
        <w:rPr>
          <w:rFonts w:ascii="Book Antiqua" w:hAnsi="Book Antiqua" w:cs="Arial"/>
          <w:b/>
          <w:bCs/>
          <w:noProof/>
          <w:sz w:val="24"/>
          <w:szCs w:val="24"/>
        </w:rPr>
        <w:t>Nordenvall C</w:t>
      </w:r>
      <w:r w:rsidRPr="009902E7">
        <w:rPr>
          <w:rFonts w:ascii="Book Antiqua" w:hAnsi="Book Antiqua" w:cs="Arial"/>
          <w:noProof/>
          <w:sz w:val="24"/>
          <w:szCs w:val="24"/>
        </w:rPr>
        <w:t>, Olén O, Nilsson PJ, von Seth E, Ekbom A, Bottai M, Myrelid P, Bergquist A. Colectomy prior to diagnosis of primary sclerosing cholangitis is associated with improved prognosis in a nationwide cohort study of 2594 PSC-IBD patients. </w:t>
      </w:r>
      <w:r w:rsidRPr="009902E7">
        <w:rPr>
          <w:rFonts w:ascii="Book Antiqua" w:hAnsi="Book Antiqua" w:cs="Arial"/>
          <w:i/>
          <w:iCs/>
          <w:noProof/>
          <w:sz w:val="24"/>
          <w:szCs w:val="24"/>
        </w:rPr>
        <w:t>Aliment Pharmacol Ther</w:t>
      </w:r>
      <w:r w:rsidRPr="009902E7">
        <w:rPr>
          <w:rFonts w:ascii="Book Antiqua" w:hAnsi="Book Antiqua" w:cs="Arial"/>
          <w:noProof/>
          <w:sz w:val="24"/>
          <w:szCs w:val="24"/>
        </w:rPr>
        <w:t> 2018; </w:t>
      </w:r>
      <w:r w:rsidRPr="009902E7">
        <w:rPr>
          <w:rFonts w:ascii="Book Antiqua" w:hAnsi="Book Antiqua" w:cs="Arial"/>
          <w:b/>
          <w:bCs/>
          <w:noProof/>
          <w:sz w:val="24"/>
          <w:szCs w:val="24"/>
        </w:rPr>
        <w:t>47</w:t>
      </w:r>
      <w:r w:rsidRPr="009902E7">
        <w:rPr>
          <w:rFonts w:ascii="Book Antiqua" w:hAnsi="Book Antiqua" w:cs="Arial"/>
          <w:noProof/>
          <w:sz w:val="24"/>
          <w:szCs w:val="24"/>
        </w:rPr>
        <w:t>: 238-245 [PMID: 29064110 DOI: 10.1111/apt.14393]</w:t>
      </w:r>
    </w:p>
    <w:p w14:paraId="3B765A35" w14:textId="5B7D9D72" w:rsidR="00D86476" w:rsidRPr="009902E7" w:rsidRDefault="00D86476"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49 </w:t>
      </w:r>
      <w:r w:rsidRPr="009902E7">
        <w:rPr>
          <w:rFonts w:ascii="Book Antiqua" w:hAnsi="Book Antiqua" w:cs="Arial"/>
          <w:b/>
          <w:bCs/>
          <w:noProof/>
          <w:sz w:val="24"/>
          <w:szCs w:val="24"/>
        </w:rPr>
        <w:t>Lian L</w:t>
      </w:r>
      <w:r w:rsidRPr="009902E7">
        <w:rPr>
          <w:rFonts w:ascii="Book Antiqua" w:hAnsi="Book Antiqua" w:cs="Arial"/>
          <w:noProof/>
          <w:sz w:val="24"/>
          <w:szCs w:val="24"/>
        </w:rPr>
        <w:t>, Menon KV, Shen B, Remzi F, Kiran RP. Inflammatory bowel disease complicated by primary sclerosing cholangitis and cirrhosis: is restorative proctocolectomy safe? </w:t>
      </w:r>
      <w:r w:rsidRPr="009902E7">
        <w:rPr>
          <w:rFonts w:ascii="Book Antiqua" w:hAnsi="Book Antiqua" w:cs="Arial"/>
          <w:i/>
          <w:iCs/>
          <w:noProof/>
          <w:sz w:val="24"/>
          <w:szCs w:val="24"/>
        </w:rPr>
        <w:t>Dis Colon Rectum</w:t>
      </w:r>
      <w:r w:rsidRPr="009902E7">
        <w:rPr>
          <w:rFonts w:ascii="Book Antiqua" w:hAnsi="Book Antiqua" w:cs="Arial"/>
          <w:noProof/>
          <w:sz w:val="24"/>
          <w:szCs w:val="24"/>
        </w:rPr>
        <w:t> 2012; </w:t>
      </w:r>
      <w:r w:rsidRPr="009902E7">
        <w:rPr>
          <w:rFonts w:ascii="Book Antiqua" w:hAnsi="Book Antiqua" w:cs="Arial"/>
          <w:b/>
          <w:bCs/>
          <w:noProof/>
          <w:sz w:val="24"/>
          <w:szCs w:val="24"/>
        </w:rPr>
        <w:t>55</w:t>
      </w:r>
      <w:r w:rsidRPr="009902E7">
        <w:rPr>
          <w:rFonts w:ascii="Book Antiqua" w:hAnsi="Book Antiqua" w:cs="Arial"/>
          <w:noProof/>
          <w:sz w:val="24"/>
          <w:szCs w:val="24"/>
        </w:rPr>
        <w:t>: 79-84 [PMID: 22156871 DOI: 10.1097/DCR.0b013e3182315745]</w:t>
      </w:r>
    </w:p>
    <w:p w14:paraId="466F7EF7" w14:textId="67E7516E" w:rsidR="00D86476" w:rsidRPr="009902E7" w:rsidRDefault="00D86476"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50 </w:t>
      </w:r>
      <w:r w:rsidRPr="009902E7">
        <w:rPr>
          <w:rFonts w:ascii="Book Antiqua" w:hAnsi="Book Antiqua" w:cs="Arial"/>
          <w:b/>
          <w:bCs/>
          <w:noProof/>
          <w:sz w:val="24"/>
          <w:szCs w:val="24"/>
        </w:rPr>
        <w:t>Poritz LS</w:t>
      </w:r>
      <w:r w:rsidRPr="009902E7">
        <w:rPr>
          <w:rFonts w:ascii="Book Antiqua" w:hAnsi="Book Antiqua" w:cs="Arial"/>
          <w:noProof/>
          <w:sz w:val="24"/>
          <w:szCs w:val="24"/>
        </w:rPr>
        <w:t>, Koltun WA. Surgical management of ulcerative colitis in the presence of primary sclerosing cholangitis. </w:t>
      </w:r>
      <w:r w:rsidRPr="009902E7">
        <w:rPr>
          <w:rFonts w:ascii="Book Antiqua" w:hAnsi="Book Antiqua" w:cs="Arial"/>
          <w:i/>
          <w:iCs/>
          <w:noProof/>
          <w:sz w:val="24"/>
          <w:szCs w:val="24"/>
        </w:rPr>
        <w:t>Dis Colon Rectum</w:t>
      </w:r>
      <w:r w:rsidRPr="009902E7">
        <w:rPr>
          <w:rFonts w:ascii="Book Antiqua" w:hAnsi="Book Antiqua" w:cs="Arial"/>
          <w:noProof/>
          <w:sz w:val="24"/>
          <w:szCs w:val="24"/>
        </w:rPr>
        <w:t> 2003; </w:t>
      </w:r>
      <w:r w:rsidRPr="009902E7">
        <w:rPr>
          <w:rFonts w:ascii="Book Antiqua" w:hAnsi="Book Antiqua" w:cs="Arial"/>
          <w:b/>
          <w:bCs/>
          <w:noProof/>
          <w:sz w:val="24"/>
          <w:szCs w:val="24"/>
        </w:rPr>
        <w:t>46</w:t>
      </w:r>
      <w:r w:rsidRPr="009902E7">
        <w:rPr>
          <w:rFonts w:ascii="Book Antiqua" w:hAnsi="Book Antiqua" w:cs="Arial"/>
          <w:noProof/>
          <w:sz w:val="24"/>
          <w:szCs w:val="24"/>
        </w:rPr>
        <w:t xml:space="preserve">: 173-178 [PMID: 12576890 DOI: </w:t>
      </w:r>
      <w:r w:rsidR="00923F7C" w:rsidRPr="009902E7">
        <w:rPr>
          <w:rFonts w:ascii="Book Antiqua" w:hAnsi="Book Antiqua" w:cs="Arial"/>
          <w:noProof/>
          <w:sz w:val="24"/>
          <w:szCs w:val="24"/>
        </w:rPr>
        <w:t>10.1097/01.DCR.0000049223.93384.9E</w:t>
      </w:r>
      <w:r w:rsidRPr="009902E7">
        <w:rPr>
          <w:rFonts w:ascii="Book Antiqua" w:hAnsi="Book Antiqua" w:cs="Arial"/>
          <w:noProof/>
          <w:sz w:val="24"/>
          <w:szCs w:val="24"/>
        </w:rPr>
        <w:t>]</w:t>
      </w:r>
    </w:p>
    <w:p w14:paraId="2DC05C5A" w14:textId="7714AB5A" w:rsidR="00D86476" w:rsidRPr="009902E7" w:rsidRDefault="00D86476"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51 </w:t>
      </w:r>
      <w:r w:rsidRPr="009902E7">
        <w:rPr>
          <w:rFonts w:ascii="Book Antiqua" w:hAnsi="Book Antiqua" w:cs="Arial"/>
          <w:b/>
          <w:bCs/>
          <w:noProof/>
          <w:sz w:val="24"/>
          <w:szCs w:val="24"/>
        </w:rPr>
        <w:t>Cangemi JR</w:t>
      </w:r>
      <w:r w:rsidRPr="009902E7">
        <w:rPr>
          <w:rFonts w:ascii="Book Antiqua" w:hAnsi="Book Antiqua" w:cs="Arial"/>
          <w:noProof/>
          <w:sz w:val="24"/>
          <w:szCs w:val="24"/>
        </w:rPr>
        <w:t>, Wiesner RH, Beaver SJ, Ludwig J, MacCarty RL, Dozois RR, Zinsmeister AR, LaRusso NF. Effect of proctocolectomy for chronic ulcerative colitis on the natural history of primary sclerosing cholangitis. </w:t>
      </w:r>
      <w:r w:rsidRPr="009902E7">
        <w:rPr>
          <w:rFonts w:ascii="Book Antiqua" w:hAnsi="Book Antiqua" w:cs="Arial"/>
          <w:i/>
          <w:iCs/>
          <w:noProof/>
          <w:sz w:val="24"/>
          <w:szCs w:val="24"/>
        </w:rPr>
        <w:t>Gastroenterology</w:t>
      </w:r>
      <w:r w:rsidRPr="009902E7">
        <w:rPr>
          <w:rFonts w:ascii="Book Antiqua" w:hAnsi="Book Antiqua" w:cs="Arial"/>
          <w:noProof/>
          <w:sz w:val="24"/>
          <w:szCs w:val="24"/>
        </w:rPr>
        <w:t> 1989; </w:t>
      </w:r>
      <w:r w:rsidRPr="009902E7">
        <w:rPr>
          <w:rFonts w:ascii="Book Antiqua" w:hAnsi="Book Antiqua" w:cs="Arial"/>
          <w:b/>
          <w:bCs/>
          <w:noProof/>
          <w:sz w:val="24"/>
          <w:szCs w:val="24"/>
        </w:rPr>
        <w:t>96</w:t>
      </w:r>
      <w:r w:rsidRPr="009902E7">
        <w:rPr>
          <w:rFonts w:ascii="Book Antiqua" w:hAnsi="Book Antiqua" w:cs="Arial"/>
          <w:noProof/>
          <w:sz w:val="24"/>
          <w:szCs w:val="24"/>
        </w:rPr>
        <w:t>: 790-794 [PMID: 2914641]</w:t>
      </w:r>
    </w:p>
    <w:p w14:paraId="47A3A2EA" w14:textId="00CB19B4" w:rsidR="00D86476" w:rsidRPr="009902E7" w:rsidRDefault="00D86476" w:rsidP="00B16EDF">
      <w:pPr>
        <w:tabs>
          <w:tab w:val="right" w:pos="720"/>
          <w:tab w:val="left" w:pos="900"/>
        </w:tabs>
        <w:adjustRightInd w:val="0"/>
        <w:snapToGrid w:val="0"/>
        <w:spacing w:after="0" w:line="360" w:lineRule="auto"/>
        <w:jc w:val="both"/>
        <w:rPr>
          <w:rFonts w:ascii="Book Antiqua" w:hAnsi="Book Antiqua" w:cs="Arial"/>
          <w:noProof/>
          <w:sz w:val="24"/>
          <w:szCs w:val="24"/>
        </w:rPr>
      </w:pPr>
      <w:r w:rsidRPr="009902E7">
        <w:rPr>
          <w:rFonts w:ascii="Book Antiqua" w:hAnsi="Book Antiqua" w:cs="Arial"/>
          <w:noProof/>
          <w:sz w:val="24"/>
          <w:szCs w:val="24"/>
        </w:rPr>
        <w:t>52 </w:t>
      </w:r>
      <w:r w:rsidRPr="009902E7">
        <w:rPr>
          <w:rFonts w:ascii="Book Antiqua" w:hAnsi="Book Antiqua" w:cs="Arial"/>
          <w:b/>
          <w:bCs/>
          <w:noProof/>
          <w:sz w:val="24"/>
          <w:szCs w:val="24"/>
        </w:rPr>
        <w:t>Block M</w:t>
      </w:r>
      <w:r w:rsidRPr="009902E7">
        <w:rPr>
          <w:rFonts w:ascii="Book Antiqua" w:hAnsi="Book Antiqua" w:cs="Arial"/>
          <w:noProof/>
          <w:sz w:val="24"/>
          <w:szCs w:val="24"/>
        </w:rPr>
        <w:t>, Jørgensen KK, Oresland T, Lindholm E, Grzyb K, Cvancarova M, Vatn MH, Boberg KM, Börjesson L. Colectomy for patients with ulcerative colitis and primary sclerosing cholangitis - what next? </w:t>
      </w:r>
      <w:r w:rsidRPr="009902E7">
        <w:rPr>
          <w:rFonts w:ascii="Book Antiqua" w:hAnsi="Book Antiqua" w:cs="Arial"/>
          <w:i/>
          <w:iCs/>
          <w:noProof/>
          <w:sz w:val="24"/>
          <w:szCs w:val="24"/>
        </w:rPr>
        <w:t>J Crohns Colitis</w:t>
      </w:r>
      <w:r w:rsidRPr="009902E7">
        <w:rPr>
          <w:rFonts w:ascii="Book Antiqua" w:hAnsi="Book Antiqua" w:cs="Arial"/>
          <w:noProof/>
          <w:sz w:val="24"/>
          <w:szCs w:val="24"/>
        </w:rPr>
        <w:t> 2014; </w:t>
      </w:r>
      <w:r w:rsidRPr="009902E7">
        <w:rPr>
          <w:rFonts w:ascii="Book Antiqua" w:hAnsi="Book Antiqua" w:cs="Arial"/>
          <w:b/>
          <w:bCs/>
          <w:noProof/>
          <w:sz w:val="24"/>
          <w:szCs w:val="24"/>
        </w:rPr>
        <w:t>8</w:t>
      </w:r>
      <w:r w:rsidRPr="009902E7">
        <w:rPr>
          <w:rFonts w:ascii="Book Antiqua" w:hAnsi="Book Antiqua" w:cs="Arial"/>
          <w:noProof/>
          <w:sz w:val="24"/>
          <w:szCs w:val="24"/>
        </w:rPr>
        <w:t>: 421-430 [PMID: 24239402 DOI: 10.1016/j.crohns.2013.10.008]</w:t>
      </w:r>
    </w:p>
    <w:p w14:paraId="64D3DC13" w14:textId="4F6B62EC" w:rsidR="0004713B" w:rsidRPr="009902E7" w:rsidRDefault="0004713B" w:rsidP="00B16EDF">
      <w:pPr>
        <w:tabs>
          <w:tab w:val="right" w:pos="720"/>
          <w:tab w:val="left" w:pos="900"/>
        </w:tabs>
        <w:adjustRightInd w:val="0"/>
        <w:snapToGrid w:val="0"/>
        <w:spacing w:after="0" w:line="360" w:lineRule="auto"/>
        <w:jc w:val="both"/>
        <w:rPr>
          <w:rFonts w:ascii="Book Antiqua" w:hAnsi="Book Antiqua" w:cs="Arial"/>
          <w:noProof/>
          <w:sz w:val="24"/>
          <w:szCs w:val="24"/>
        </w:rPr>
      </w:pPr>
    </w:p>
    <w:p w14:paraId="01B9571E" w14:textId="3C52DBDA" w:rsidR="00D86476" w:rsidRPr="004C46F2" w:rsidRDefault="00247178" w:rsidP="00B16EDF">
      <w:pPr>
        <w:adjustRightInd w:val="0"/>
        <w:snapToGrid w:val="0"/>
        <w:spacing w:after="0" w:line="360" w:lineRule="auto"/>
        <w:jc w:val="right"/>
        <w:outlineLvl w:val="0"/>
        <w:rPr>
          <w:rFonts w:ascii="Book Antiqua" w:hAnsi="Book Antiqua"/>
          <w:bCs/>
          <w:sz w:val="24"/>
          <w:szCs w:val="24"/>
        </w:rPr>
      </w:pPr>
      <w:r w:rsidRPr="009902E7">
        <w:rPr>
          <w:rFonts w:ascii="Book Antiqua" w:hAnsi="Book Antiqua" w:cs="Arial"/>
          <w:sz w:val="24"/>
          <w:szCs w:val="24"/>
        </w:rPr>
        <w:fldChar w:fldCharType="end"/>
      </w:r>
      <w:bookmarkStart w:id="64" w:name="OLE_LINK148"/>
      <w:bookmarkStart w:id="65" w:name="OLE_LINK320"/>
      <w:bookmarkStart w:id="66" w:name="OLE_LINK387"/>
      <w:bookmarkStart w:id="67" w:name="OLE_LINK254"/>
      <w:bookmarkStart w:id="68" w:name="OLE_LINK149"/>
      <w:bookmarkStart w:id="69" w:name="OLE_LINK225"/>
      <w:bookmarkStart w:id="70" w:name="OLE_LINK207"/>
      <w:bookmarkStart w:id="71" w:name="OLE_LINK226"/>
      <w:bookmarkStart w:id="72" w:name="OLE_LINK212"/>
      <w:bookmarkStart w:id="73" w:name="OLE_LINK250"/>
      <w:bookmarkStart w:id="74" w:name="OLE_LINK281"/>
      <w:bookmarkStart w:id="75" w:name="OLE_LINK282"/>
      <w:bookmarkStart w:id="76" w:name="OLE_LINK313"/>
      <w:bookmarkStart w:id="77" w:name="OLE_LINK304"/>
      <w:bookmarkStart w:id="78" w:name="OLE_LINK321"/>
      <w:bookmarkStart w:id="79" w:name="OLE_LINK385"/>
      <w:bookmarkStart w:id="80" w:name="OLE_LINK400"/>
      <w:bookmarkStart w:id="81" w:name="OLE_LINK346"/>
      <w:bookmarkStart w:id="82" w:name="OLE_LINK371"/>
      <w:bookmarkStart w:id="83" w:name="OLE_LINK334"/>
      <w:bookmarkStart w:id="84" w:name="OLE_LINK1830"/>
      <w:bookmarkStart w:id="85" w:name="OLE_LINK457"/>
      <w:bookmarkStart w:id="86" w:name="OLE_LINK288"/>
      <w:bookmarkStart w:id="87" w:name="OLE_LINK384"/>
      <w:bookmarkStart w:id="88" w:name="OLE_LINK379"/>
      <w:bookmarkStart w:id="89" w:name="OLE_LINK303"/>
      <w:bookmarkStart w:id="90" w:name="OLE_LINK450"/>
      <w:bookmarkStart w:id="91" w:name="OLE_LINK489"/>
      <w:bookmarkStart w:id="92" w:name="OLE_LINK535"/>
      <w:bookmarkStart w:id="93" w:name="OLE_LINK648"/>
      <w:bookmarkStart w:id="94" w:name="OLE_LINK686"/>
      <w:bookmarkStart w:id="95" w:name="OLE_LINK471"/>
      <w:bookmarkStart w:id="96" w:name="OLE_LINK462"/>
      <w:bookmarkStart w:id="97" w:name="OLE_LINK519"/>
      <w:bookmarkStart w:id="98" w:name="OLE_LINK575"/>
      <w:bookmarkStart w:id="99" w:name="OLE_LINK491"/>
      <w:bookmarkStart w:id="100" w:name="OLE_LINK532"/>
      <w:bookmarkStart w:id="101" w:name="OLE_LINK572"/>
      <w:bookmarkStart w:id="102" w:name="OLE_LINK574"/>
      <w:bookmarkStart w:id="103" w:name="OLE_LINK480"/>
      <w:bookmarkStart w:id="104" w:name="OLE_LINK567"/>
      <w:bookmarkStart w:id="105" w:name="OLE_LINK2700"/>
      <w:bookmarkStart w:id="106" w:name="OLE_LINK581"/>
      <w:bookmarkStart w:id="107" w:name="OLE_LINK639"/>
      <w:bookmarkStart w:id="108" w:name="OLE_LINK688"/>
      <w:bookmarkStart w:id="109" w:name="OLE_LINK722"/>
      <w:bookmarkStart w:id="110" w:name="OLE_LINK542"/>
      <w:bookmarkStart w:id="111" w:name="OLE_LINK589"/>
      <w:bookmarkStart w:id="112" w:name="OLE_LINK582"/>
      <w:bookmarkStart w:id="113" w:name="OLE_LINK640"/>
      <w:bookmarkStart w:id="114" w:name="OLE_LINK714"/>
      <w:bookmarkStart w:id="115" w:name="OLE_LINK593"/>
      <w:bookmarkStart w:id="116" w:name="OLE_LINK716"/>
      <w:bookmarkStart w:id="117" w:name="OLE_LINK770"/>
      <w:bookmarkStart w:id="118" w:name="OLE_LINK801"/>
      <w:bookmarkStart w:id="119" w:name="OLE_LINK660"/>
      <w:bookmarkStart w:id="120" w:name="OLE_LINK781"/>
      <w:bookmarkStart w:id="121" w:name="OLE_LINK833"/>
      <w:bookmarkStart w:id="122" w:name="OLE_LINK642"/>
      <w:bookmarkStart w:id="123" w:name="OLE_LINK700"/>
      <w:bookmarkStart w:id="124" w:name="OLE_LINK792"/>
      <w:bookmarkStart w:id="125" w:name="OLE_LINK2882"/>
      <w:bookmarkStart w:id="126" w:name="OLE_LINK836"/>
      <w:bookmarkStart w:id="127" w:name="OLE_LINK889"/>
      <w:bookmarkStart w:id="128" w:name="OLE_LINK782"/>
      <w:bookmarkStart w:id="129" w:name="OLE_LINK826"/>
      <w:bookmarkStart w:id="130" w:name="OLE_LINK865"/>
      <w:bookmarkStart w:id="131" w:name="OLE_LINK856"/>
      <w:bookmarkStart w:id="132" w:name="OLE_LINK908"/>
      <w:bookmarkStart w:id="133" w:name="OLE_LINK980"/>
      <w:bookmarkStart w:id="134" w:name="OLE_LINK1018"/>
      <w:bookmarkStart w:id="135" w:name="OLE_LINK1049"/>
      <w:bookmarkStart w:id="136" w:name="OLE_LINK1076"/>
      <w:bookmarkStart w:id="137" w:name="OLE_LINK1106"/>
      <w:bookmarkStart w:id="138" w:name="OLE_LINK891"/>
      <w:bookmarkStart w:id="139" w:name="OLE_LINK943"/>
      <w:bookmarkStart w:id="140" w:name="OLE_LINK981"/>
      <w:bookmarkStart w:id="141" w:name="OLE_LINK1030"/>
      <w:bookmarkStart w:id="142" w:name="OLE_LINK847"/>
      <w:bookmarkStart w:id="143" w:name="OLE_LINK909"/>
      <w:bookmarkStart w:id="144" w:name="OLE_LINK906"/>
      <w:bookmarkStart w:id="145" w:name="OLE_LINK992"/>
      <w:bookmarkStart w:id="146" w:name="OLE_LINK993"/>
      <w:bookmarkStart w:id="147" w:name="OLE_LINK1052"/>
      <w:bookmarkStart w:id="148" w:name="OLE_LINK946"/>
      <w:bookmarkStart w:id="149" w:name="OLE_LINK911"/>
      <w:bookmarkStart w:id="150" w:name="OLE_LINK930"/>
      <w:bookmarkStart w:id="151" w:name="OLE_LINK1059"/>
      <w:bookmarkStart w:id="152" w:name="OLE_LINK1174"/>
      <w:bookmarkStart w:id="153" w:name="OLE_LINK1137"/>
      <w:bookmarkStart w:id="154" w:name="OLE_LINK1167"/>
      <w:bookmarkStart w:id="155" w:name="OLE_LINK1200"/>
      <w:bookmarkStart w:id="156" w:name="OLE_LINK1241"/>
      <w:bookmarkStart w:id="157" w:name="OLE_LINK1288"/>
      <w:bookmarkStart w:id="158" w:name="OLE_LINK1056"/>
      <w:bookmarkStart w:id="159" w:name="OLE_LINK1158"/>
      <w:bookmarkStart w:id="160" w:name="OLE_LINK1175"/>
      <w:bookmarkStart w:id="161" w:name="OLE_LINK1074"/>
      <w:bookmarkStart w:id="162" w:name="OLE_LINK1169"/>
      <w:r w:rsidR="00D86476" w:rsidRPr="004C46F2">
        <w:rPr>
          <w:rFonts w:ascii="Book Antiqua" w:hAnsi="Book Antiqua"/>
          <w:b/>
          <w:bCs/>
          <w:sz w:val="24"/>
          <w:szCs w:val="24"/>
        </w:rPr>
        <w:t xml:space="preserve"> P-Reviewer: </w:t>
      </w:r>
      <w:r w:rsidR="00D86476" w:rsidRPr="004C46F2">
        <w:rPr>
          <w:rFonts w:ascii="Book Antiqua" w:hAnsi="Book Antiqua"/>
          <w:bCs/>
          <w:sz w:val="24"/>
          <w:szCs w:val="24"/>
        </w:rPr>
        <w:t xml:space="preserve">Gencdal G, </w:t>
      </w:r>
      <w:r w:rsidR="00A51CF1" w:rsidRPr="004C46F2">
        <w:rPr>
          <w:rFonts w:ascii="Book Antiqua" w:hAnsi="Book Antiqua"/>
          <w:bCs/>
          <w:sz w:val="24"/>
          <w:szCs w:val="24"/>
        </w:rPr>
        <w:t>Rodríguez-Perálvarez M</w:t>
      </w:r>
    </w:p>
    <w:p w14:paraId="3E4FBA1E" w14:textId="77777777" w:rsidR="00D86476" w:rsidRPr="004C46F2" w:rsidRDefault="00D86476" w:rsidP="00B16EDF">
      <w:pPr>
        <w:snapToGrid w:val="0"/>
        <w:spacing w:after="0" w:line="360" w:lineRule="auto"/>
        <w:jc w:val="right"/>
        <w:outlineLvl w:val="0"/>
        <w:rPr>
          <w:rFonts w:ascii="Book Antiqua" w:hAnsi="Book Antiqua"/>
          <w:sz w:val="24"/>
          <w:szCs w:val="24"/>
        </w:rPr>
      </w:pPr>
      <w:r w:rsidRPr="004C46F2">
        <w:rPr>
          <w:rFonts w:ascii="Book Antiqua" w:hAnsi="Book Antiqua"/>
          <w:b/>
          <w:bCs/>
          <w:sz w:val="24"/>
          <w:szCs w:val="24"/>
        </w:rPr>
        <w:lastRenderedPageBreak/>
        <w:t>S-Editor:</w:t>
      </w:r>
      <w:r w:rsidRPr="004C46F2">
        <w:rPr>
          <w:rFonts w:ascii="Book Antiqua" w:hAnsi="Book Antiqua"/>
          <w:sz w:val="24"/>
          <w:szCs w:val="24"/>
        </w:rPr>
        <w:t xml:space="preserve"> Gong ZM </w:t>
      </w:r>
      <w:r w:rsidRPr="004C46F2">
        <w:rPr>
          <w:rFonts w:ascii="Book Antiqua" w:hAnsi="Book Antiqua"/>
          <w:b/>
          <w:bCs/>
          <w:sz w:val="24"/>
          <w:szCs w:val="24"/>
        </w:rPr>
        <w:t>L-Editor:</w:t>
      </w:r>
      <w:r w:rsidRPr="004C46F2">
        <w:rPr>
          <w:rFonts w:ascii="Book Antiqua" w:hAnsi="Book Antiqua"/>
          <w:sz w:val="24"/>
          <w:szCs w:val="24"/>
        </w:rPr>
        <w:t xml:space="preserve"> </w:t>
      </w:r>
      <w:r w:rsidRPr="004C46F2">
        <w:rPr>
          <w:rFonts w:ascii="Book Antiqua" w:hAnsi="Book Antiqua"/>
          <w:b/>
          <w:bCs/>
          <w:sz w:val="24"/>
          <w:szCs w:val="24"/>
        </w:rPr>
        <w:t>E-Editor:</w:t>
      </w:r>
    </w:p>
    <w:p w14:paraId="13A3EECA" w14:textId="77777777" w:rsidR="00D86476" w:rsidRPr="004C46F2" w:rsidRDefault="00D86476" w:rsidP="00B16EDF">
      <w:pPr>
        <w:shd w:val="clear" w:color="auto" w:fill="FFFFFF"/>
        <w:snapToGrid w:val="0"/>
        <w:spacing w:after="0" w:line="360" w:lineRule="auto"/>
        <w:jc w:val="both"/>
        <w:outlineLvl w:val="0"/>
        <w:rPr>
          <w:rFonts w:ascii="Book Antiqua" w:hAnsi="Book Antiqua" w:cs="Helvetica"/>
          <w:b/>
          <w:sz w:val="24"/>
          <w:szCs w:val="24"/>
        </w:rPr>
      </w:pPr>
      <w:bookmarkStart w:id="163" w:name="OLE_LINK880"/>
      <w:bookmarkStart w:id="164" w:name="OLE_LINK881"/>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rsidRPr="004C46F2">
        <w:rPr>
          <w:rFonts w:ascii="Book Antiqua" w:hAnsi="Book Antiqua" w:cs="Helvetica"/>
          <w:b/>
          <w:sz w:val="24"/>
          <w:szCs w:val="24"/>
        </w:rPr>
        <w:t xml:space="preserve">Specialty type: </w:t>
      </w:r>
      <w:r w:rsidRPr="004C46F2">
        <w:rPr>
          <w:rFonts w:ascii="Book Antiqua" w:hAnsi="Book Antiqua" w:cs="Helvetica"/>
          <w:sz w:val="24"/>
          <w:szCs w:val="24"/>
        </w:rPr>
        <w:t>Gastroenterology and hepatology</w:t>
      </w:r>
    </w:p>
    <w:p w14:paraId="130C765B" w14:textId="2BBB705C" w:rsidR="00D86476" w:rsidRPr="004C46F2" w:rsidRDefault="00D86476" w:rsidP="00B16EDF">
      <w:pPr>
        <w:shd w:val="clear" w:color="auto" w:fill="FFFFFF"/>
        <w:snapToGrid w:val="0"/>
        <w:spacing w:after="0" w:line="360" w:lineRule="auto"/>
        <w:jc w:val="both"/>
        <w:outlineLvl w:val="0"/>
        <w:rPr>
          <w:rFonts w:ascii="Book Antiqua" w:hAnsi="Book Antiqua" w:cs="Helvetica"/>
          <w:b/>
          <w:sz w:val="24"/>
          <w:szCs w:val="24"/>
        </w:rPr>
      </w:pPr>
      <w:r w:rsidRPr="004C46F2">
        <w:rPr>
          <w:rFonts w:ascii="Book Antiqua" w:hAnsi="Book Antiqua" w:cs="Helvetica"/>
          <w:b/>
          <w:sz w:val="24"/>
          <w:szCs w:val="24"/>
        </w:rPr>
        <w:t xml:space="preserve">Country of origin: </w:t>
      </w:r>
      <w:r w:rsidR="006D3071" w:rsidRPr="004C46F2">
        <w:rPr>
          <w:rFonts w:ascii="Book Antiqua" w:hAnsi="Book Antiqua" w:cs="Helvetica"/>
          <w:sz w:val="24"/>
          <w:szCs w:val="24"/>
          <w:lang w:val="en-CA"/>
        </w:rPr>
        <w:t>United Kingdom</w:t>
      </w:r>
    </w:p>
    <w:p w14:paraId="602532A9" w14:textId="77777777" w:rsidR="00D86476" w:rsidRPr="004C46F2" w:rsidRDefault="00D86476" w:rsidP="00B16EDF">
      <w:pPr>
        <w:shd w:val="clear" w:color="auto" w:fill="FFFFFF"/>
        <w:snapToGrid w:val="0"/>
        <w:spacing w:after="0" w:line="360" w:lineRule="auto"/>
        <w:jc w:val="both"/>
        <w:outlineLvl w:val="0"/>
        <w:rPr>
          <w:rFonts w:ascii="Book Antiqua" w:hAnsi="Book Antiqua" w:cs="Helvetica"/>
          <w:b/>
          <w:sz w:val="24"/>
          <w:szCs w:val="24"/>
        </w:rPr>
      </w:pPr>
      <w:r w:rsidRPr="004C46F2">
        <w:rPr>
          <w:rFonts w:ascii="Book Antiqua" w:hAnsi="Book Antiqua" w:cs="Helvetica"/>
          <w:b/>
          <w:sz w:val="24"/>
          <w:szCs w:val="24"/>
        </w:rPr>
        <w:t>Peer-review report classification</w:t>
      </w:r>
    </w:p>
    <w:p w14:paraId="0E1560AE" w14:textId="77777777" w:rsidR="00D86476" w:rsidRPr="004C46F2" w:rsidRDefault="00D86476" w:rsidP="00B16EDF">
      <w:pPr>
        <w:shd w:val="clear" w:color="auto" w:fill="FFFFFF"/>
        <w:snapToGrid w:val="0"/>
        <w:spacing w:after="0" w:line="360" w:lineRule="auto"/>
        <w:jc w:val="both"/>
        <w:outlineLvl w:val="0"/>
        <w:rPr>
          <w:rFonts w:ascii="Book Antiqua" w:hAnsi="Book Antiqua" w:cs="Helvetica"/>
          <w:sz w:val="24"/>
          <w:szCs w:val="24"/>
        </w:rPr>
      </w:pPr>
      <w:r w:rsidRPr="004C46F2">
        <w:rPr>
          <w:rFonts w:ascii="Book Antiqua" w:hAnsi="Book Antiqua" w:cs="Helvetica"/>
          <w:sz w:val="24"/>
          <w:szCs w:val="24"/>
        </w:rPr>
        <w:t>Grade A (Excellent): 0</w:t>
      </w:r>
    </w:p>
    <w:p w14:paraId="652A9A2C" w14:textId="50D23AC2" w:rsidR="00D86476" w:rsidRPr="004C46F2" w:rsidRDefault="00D86476" w:rsidP="00B16EDF">
      <w:pPr>
        <w:shd w:val="clear" w:color="auto" w:fill="FFFFFF"/>
        <w:snapToGrid w:val="0"/>
        <w:spacing w:after="0" w:line="360" w:lineRule="auto"/>
        <w:jc w:val="both"/>
        <w:rPr>
          <w:rFonts w:ascii="Book Antiqua" w:hAnsi="Book Antiqua" w:cs="Helvetica"/>
          <w:sz w:val="24"/>
          <w:szCs w:val="24"/>
        </w:rPr>
      </w:pPr>
      <w:r w:rsidRPr="004C46F2">
        <w:rPr>
          <w:rFonts w:ascii="Book Antiqua" w:hAnsi="Book Antiqua" w:cs="Helvetica"/>
          <w:sz w:val="24"/>
          <w:szCs w:val="24"/>
        </w:rPr>
        <w:t>Grade B (Very good): B</w:t>
      </w:r>
      <w:r w:rsidR="006D3071" w:rsidRPr="004C46F2">
        <w:rPr>
          <w:rFonts w:ascii="Book Antiqua" w:hAnsi="Book Antiqua" w:cs="Helvetica"/>
          <w:sz w:val="24"/>
          <w:szCs w:val="24"/>
        </w:rPr>
        <w:t>, B</w:t>
      </w:r>
    </w:p>
    <w:p w14:paraId="2E697535" w14:textId="247C213C" w:rsidR="00D86476" w:rsidRPr="004C46F2" w:rsidRDefault="00D86476" w:rsidP="00B16EDF">
      <w:pPr>
        <w:shd w:val="clear" w:color="auto" w:fill="FFFFFF"/>
        <w:snapToGrid w:val="0"/>
        <w:spacing w:after="0" w:line="360" w:lineRule="auto"/>
        <w:jc w:val="both"/>
        <w:rPr>
          <w:rFonts w:ascii="Book Antiqua" w:hAnsi="Book Antiqua" w:cs="Helvetica"/>
          <w:sz w:val="24"/>
          <w:szCs w:val="24"/>
        </w:rPr>
      </w:pPr>
      <w:r w:rsidRPr="004C46F2">
        <w:rPr>
          <w:rFonts w:ascii="Book Antiqua" w:hAnsi="Book Antiqua" w:cs="Helvetica"/>
          <w:sz w:val="24"/>
          <w:szCs w:val="24"/>
        </w:rPr>
        <w:t xml:space="preserve">Grade C (Good): </w:t>
      </w:r>
      <w:r w:rsidR="006D3071" w:rsidRPr="004C46F2">
        <w:rPr>
          <w:rFonts w:ascii="Book Antiqua" w:hAnsi="Book Antiqua" w:cs="Helvetica"/>
          <w:sz w:val="24"/>
          <w:szCs w:val="24"/>
        </w:rPr>
        <w:t>0</w:t>
      </w:r>
    </w:p>
    <w:p w14:paraId="1EC24953" w14:textId="77777777" w:rsidR="00D86476" w:rsidRPr="004C46F2" w:rsidRDefault="00D86476" w:rsidP="00B16EDF">
      <w:pPr>
        <w:shd w:val="clear" w:color="auto" w:fill="FFFFFF"/>
        <w:snapToGrid w:val="0"/>
        <w:spacing w:after="0" w:line="360" w:lineRule="auto"/>
        <w:jc w:val="both"/>
        <w:rPr>
          <w:rFonts w:ascii="Book Antiqua" w:hAnsi="Book Antiqua" w:cs="Helvetica"/>
          <w:sz w:val="24"/>
          <w:szCs w:val="24"/>
        </w:rPr>
      </w:pPr>
      <w:r w:rsidRPr="004C46F2">
        <w:rPr>
          <w:rFonts w:ascii="Book Antiqua" w:hAnsi="Book Antiqua" w:cs="Helvetica"/>
          <w:sz w:val="24"/>
          <w:szCs w:val="24"/>
        </w:rPr>
        <w:t>Grade D (Fair): 0</w:t>
      </w:r>
    </w:p>
    <w:p w14:paraId="666B1E18" w14:textId="3CE4BEF2" w:rsidR="00963458" w:rsidRPr="00B16EDF" w:rsidRDefault="00D86476" w:rsidP="00B16EDF">
      <w:pPr>
        <w:snapToGrid w:val="0"/>
        <w:spacing w:after="0" w:line="360" w:lineRule="auto"/>
        <w:jc w:val="both"/>
        <w:rPr>
          <w:rFonts w:ascii="Book Antiqua" w:hAnsi="Book Antiqua"/>
          <w:b/>
          <w:iCs/>
          <w:sz w:val="24"/>
          <w:szCs w:val="24"/>
          <w:lang w:eastAsia="zh-CN"/>
        </w:rPr>
      </w:pPr>
      <w:r w:rsidRPr="004C46F2">
        <w:rPr>
          <w:rFonts w:ascii="Book Antiqua" w:hAnsi="Book Antiqua" w:cs="Helvetica"/>
          <w:sz w:val="24"/>
          <w:szCs w:val="24"/>
        </w:rPr>
        <w:t>Grade E (Poor): 0</w:t>
      </w:r>
      <w:bookmarkEnd w:id="163"/>
      <w:bookmarkEnd w:id="164"/>
    </w:p>
    <w:p w14:paraId="366E6320" w14:textId="77777777" w:rsidR="00963458" w:rsidRPr="00694DCD" w:rsidRDefault="00963458" w:rsidP="00F464BE">
      <w:pPr>
        <w:snapToGrid w:val="0"/>
        <w:spacing w:after="0" w:line="360" w:lineRule="auto"/>
        <w:rPr>
          <w:rFonts w:ascii="Book Antiqua" w:hAnsi="Book Antiqua" w:cs="Arial"/>
          <w:sz w:val="24"/>
          <w:szCs w:val="24"/>
        </w:rPr>
      </w:pPr>
    </w:p>
    <w:p w14:paraId="2452FABD" w14:textId="77777777" w:rsidR="00963458" w:rsidRPr="00694DCD" w:rsidRDefault="00963458" w:rsidP="00F464BE">
      <w:pPr>
        <w:snapToGrid w:val="0"/>
        <w:spacing w:after="0" w:line="360" w:lineRule="auto"/>
        <w:rPr>
          <w:rFonts w:ascii="Book Antiqua" w:hAnsi="Book Antiqua" w:cs="Arial"/>
          <w:sz w:val="24"/>
          <w:szCs w:val="24"/>
        </w:rPr>
      </w:pPr>
      <w:r w:rsidRPr="00694DCD">
        <w:rPr>
          <w:rFonts w:ascii="Book Antiqua" w:hAnsi="Book Antiqua" w:cs="Arial"/>
          <w:sz w:val="24"/>
          <w:szCs w:val="24"/>
        </w:rPr>
        <w:br w:type="page"/>
      </w:r>
    </w:p>
    <w:p w14:paraId="5E02C379" w14:textId="05E31442" w:rsidR="00963458" w:rsidRPr="00694DCD" w:rsidRDefault="00BA7E92" w:rsidP="00F464BE">
      <w:pPr>
        <w:snapToGrid w:val="0"/>
        <w:spacing w:after="0" w:line="360" w:lineRule="auto"/>
        <w:rPr>
          <w:rFonts w:ascii="Book Antiqua" w:hAnsi="Book Antiqua" w:cs="Arial"/>
          <w:sz w:val="24"/>
          <w:szCs w:val="24"/>
        </w:rPr>
      </w:pPr>
      <w:r w:rsidRPr="00694DCD">
        <w:rPr>
          <w:rFonts w:ascii="Book Antiqua" w:hAnsi="Book Antiqua" w:cs="Arial"/>
          <w:noProof/>
          <w:sz w:val="24"/>
          <w:szCs w:val="24"/>
          <w:lang w:eastAsia="zh-CN"/>
        </w:rPr>
        <w:lastRenderedPageBreak/>
        <w:drawing>
          <wp:inline distT="0" distB="0" distL="0" distR="0" wp14:anchorId="6B2241B9" wp14:editId="53ECA8D9">
            <wp:extent cx="5760050" cy="52120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050" cy="5212080"/>
                    </a:xfrm>
                    <a:prstGeom prst="rect">
                      <a:avLst/>
                    </a:prstGeom>
                    <a:noFill/>
                  </pic:spPr>
                </pic:pic>
              </a:graphicData>
            </a:graphic>
          </wp:inline>
        </w:drawing>
      </w:r>
    </w:p>
    <w:p w14:paraId="02FF41EE" w14:textId="738CEB69" w:rsidR="00963458" w:rsidRPr="00694DCD" w:rsidRDefault="00D86476" w:rsidP="00F464BE">
      <w:pPr>
        <w:snapToGrid w:val="0"/>
        <w:spacing w:after="0" w:line="360" w:lineRule="auto"/>
        <w:jc w:val="both"/>
        <w:rPr>
          <w:rFonts w:ascii="Book Antiqua" w:hAnsi="Book Antiqua" w:cs="Arial"/>
          <w:sz w:val="24"/>
          <w:szCs w:val="24"/>
        </w:rPr>
      </w:pPr>
      <w:r w:rsidRPr="00694DCD">
        <w:rPr>
          <w:rFonts w:ascii="Book Antiqua" w:hAnsi="Book Antiqua" w:cs="Arial"/>
          <w:b/>
          <w:sz w:val="24"/>
          <w:szCs w:val="24"/>
        </w:rPr>
        <w:t>Figure 1 PRISMA flowchart depicting literature search.</w:t>
      </w:r>
      <w:r>
        <w:rPr>
          <w:rFonts w:ascii="Book Antiqua" w:hAnsi="Book Antiqua" w:cs="Arial"/>
          <w:sz w:val="24"/>
          <w:szCs w:val="24"/>
        </w:rPr>
        <w:t xml:space="preserve"> </w:t>
      </w:r>
      <w:r w:rsidR="00963458" w:rsidRPr="00694DCD">
        <w:rPr>
          <w:rFonts w:ascii="Book Antiqua" w:hAnsi="Book Antiqua" w:cs="Arial"/>
          <w:sz w:val="24"/>
          <w:szCs w:val="24"/>
        </w:rPr>
        <w:t>References are indexed by superscript numericals.</w:t>
      </w:r>
    </w:p>
    <w:p w14:paraId="33889557" w14:textId="0FDB0314" w:rsidR="00963458" w:rsidRPr="00694DCD" w:rsidRDefault="00963458" w:rsidP="00F464BE">
      <w:pPr>
        <w:snapToGrid w:val="0"/>
        <w:spacing w:after="0" w:line="360" w:lineRule="auto"/>
        <w:rPr>
          <w:rFonts w:ascii="Book Antiqua" w:hAnsi="Book Antiqua" w:cs="Arial"/>
          <w:sz w:val="24"/>
          <w:szCs w:val="24"/>
        </w:rPr>
      </w:pPr>
      <w:r w:rsidRPr="00694DCD">
        <w:rPr>
          <w:rFonts w:ascii="Book Antiqua" w:hAnsi="Book Antiqua" w:cs="Arial"/>
          <w:sz w:val="24"/>
          <w:szCs w:val="24"/>
        </w:rPr>
        <w:br w:type="page"/>
      </w:r>
    </w:p>
    <w:p w14:paraId="580F4A6D" w14:textId="77777777" w:rsidR="007E0B6F" w:rsidRPr="00694DCD" w:rsidRDefault="007E0B6F" w:rsidP="00F464BE">
      <w:pPr>
        <w:snapToGrid w:val="0"/>
        <w:spacing w:after="0" w:line="360" w:lineRule="auto"/>
        <w:rPr>
          <w:rFonts w:ascii="Book Antiqua" w:hAnsi="Book Antiqua" w:cs="Arial"/>
          <w:sz w:val="24"/>
          <w:szCs w:val="24"/>
        </w:rPr>
        <w:sectPr w:rsidR="007E0B6F" w:rsidRPr="00694DCD" w:rsidSect="00BB69B9">
          <w:pgSz w:w="12240" w:h="15840"/>
          <w:pgMar w:top="1440" w:right="1440" w:bottom="1440" w:left="1440" w:header="720" w:footer="720" w:gutter="0"/>
          <w:cols w:space="720"/>
          <w:docGrid w:linePitch="360"/>
        </w:sectPr>
      </w:pPr>
    </w:p>
    <w:p w14:paraId="24CF3515" w14:textId="6C8DC1E0" w:rsidR="007E0B6F" w:rsidRPr="00694DCD" w:rsidRDefault="007E0B6F" w:rsidP="00923F7C">
      <w:pPr>
        <w:snapToGrid w:val="0"/>
        <w:spacing w:after="0" w:line="360" w:lineRule="auto"/>
        <w:jc w:val="both"/>
        <w:rPr>
          <w:rFonts w:ascii="Book Antiqua" w:hAnsi="Book Antiqua" w:cs="Arial"/>
          <w:sz w:val="24"/>
          <w:szCs w:val="24"/>
        </w:rPr>
      </w:pPr>
      <w:r w:rsidRPr="00694DCD">
        <w:rPr>
          <w:rFonts w:ascii="Book Antiqua" w:eastAsia="Times New Roman" w:hAnsi="Book Antiqua" w:cs="Arial"/>
          <w:b/>
          <w:bCs/>
          <w:color w:val="000000"/>
          <w:sz w:val="24"/>
          <w:szCs w:val="24"/>
        </w:rPr>
        <w:lastRenderedPageBreak/>
        <w:t xml:space="preserve">Table 1 </w:t>
      </w:r>
      <w:bookmarkStart w:id="165" w:name="OLE_LINK187"/>
      <w:bookmarkStart w:id="166" w:name="OLE_LINK195"/>
      <w:r w:rsidR="00D86476">
        <w:rPr>
          <w:rFonts w:ascii="Book Antiqua" w:eastAsia="Times New Roman" w:hAnsi="Book Antiqua" w:cs="Arial"/>
          <w:b/>
          <w:bCs/>
          <w:color w:val="000000"/>
          <w:sz w:val="24"/>
          <w:szCs w:val="24"/>
        </w:rPr>
        <w:t>M</w:t>
      </w:r>
      <w:r w:rsidR="00D86476" w:rsidRPr="00D86476">
        <w:rPr>
          <w:rFonts w:ascii="Book Antiqua" w:eastAsia="Times New Roman" w:hAnsi="Book Antiqua" w:cs="Arial"/>
          <w:b/>
          <w:bCs/>
          <w:color w:val="000000"/>
          <w:sz w:val="24"/>
          <w:szCs w:val="24"/>
        </w:rPr>
        <w:t>ethodological index for non-randomized studies</w:t>
      </w:r>
      <w:bookmarkEnd w:id="165"/>
      <w:bookmarkEnd w:id="166"/>
      <w:r w:rsidRPr="00694DCD">
        <w:rPr>
          <w:rFonts w:ascii="Book Antiqua" w:eastAsia="Times New Roman" w:hAnsi="Book Antiqua" w:cs="Arial"/>
          <w:b/>
          <w:bCs/>
          <w:color w:val="000000"/>
          <w:sz w:val="24"/>
          <w:szCs w:val="24"/>
        </w:rPr>
        <w:t xml:space="preserve"> criteria for selected studies on recurrent </w:t>
      </w:r>
      <w:bookmarkStart w:id="167" w:name="OLE_LINK197"/>
      <w:bookmarkStart w:id="168" w:name="OLE_LINK198"/>
      <w:bookmarkStart w:id="169" w:name="OLE_LINK189"/>
      <w:bookmarkStart w:id="170" w:name="OLE_LINK190"/>
      <w:r w:rsidR="00D86476">
        <w:rPr>
          <w:rFonts w:ascii="Book Antiqua" w:eastAsia="Times New Roman" w:hAnsi="Book Antiqua" w:cs="Arial"/>
          <w:b/>
          <w:bCs/>
          <w:color w:val="000000"/>
          <w:sz w:val="24"/>
          <w:szCs w:val="24"/>
        </w:rPr>
        <w:t>primary sclerosing cholangitis</w:t>
      </w:r>
      <w:bookmarkEnd w:id="167"/>
      <w:bookmarkEnd w:id="168"/>
      <w:r w:rsidRPr="00694DCD">
        <w:rPr>
          <w:rFonts w:ascii="Book Antiqua" w:eastAsia="Times New Roman" w:hAnsi="Book Antiqua" w:cs="Arial"/>
          <w:b/>
          <w:bCs/>
          <w:color w:val="000000"/>
          <w:sz w:val="24"/>
          <w:szCs w:val="24"/>
        </w:rPr>
        <w:t xml:space="preserve"> </w:t>
      </w:r>
      <w:bookmarkEnd w:id="169"/>
      <w:bookmarkEnd w:id="170"/>
      <w:r w:rsidRPr="00694DCD">
        <w:rPr>
          <w:rFonts w:ascii="Book Antiqua" w:eastAsia="Times New Roman" w:hAnsi="Book Antiqua" w:cs="Arial"/>
          <w:b/>
          <w:bCs/>
          <w:color w:val="000000"/>
          <w:sz w:val="24"/>
          <w:szCs w:val="24"/>
        </w:rPr>
        <w:t>after liver transplantation</w:t>
      </w:r>
    </w:p>
    <w:tbl>
      <w:tblPr>
        <w:tblStyle w:val="TableGrid"/>
        <w:tblW w:w="15877" w:type="dxa"/>
        <w:tblInd w:w="-1310" w:type="dxa"/>
        <w:tblLayout w:type="fixed"/>
        <w:tblLook w:val="04A0" w:firstRow="1" w:lastRow="0" w:firstColumn="1" w:lastColumn="0" w:noHBand="0" w:noVBand="1"/>
      </w:tblPr>
      <w:tblGrid>
        <w:gridCol w:w="1560"/>
        <w:gridCol w:w="851"/>
        <w:gridCol w:w="1417"/>
        <w:gridCol w:w="1701"/>
        <w:gridCol w:w="1418"/>
        <w:gridCol w:w="1417"/>
        <w:gridCol w:w="992"/>
        <w:gridCol w:w="993"/>
        <w:gridCol w:w="1417"/>
        <w:gridCol w:w="1418"/>
        <w:gridCol w:w="1417"/>
        <w:gridCol w:w="1276"/>
      </w:tblGrid>
      <w:tr w:rsidR="00D90896" w:rsidRPr="00694DCD" w14:paraId="294B0347" w14:textId="77777777" w:rsidTr="00D90896">
        <w:tc>
          <w:tcPr>
            <w:tcW w:w="1560" w:type="dxa"/>
            <w:vAlign w:val="center"/>
          </w:tcPr>
          <w:p w14:paraId="6CC3D855" w14:textId="1E8391A4" w:rsidR="005E3166" w:rsidRPr="00923F7C" w:rsidRDefault="005E3166" w:rsidP="003056E4">
            <w:pPr>
              <w:snapToGrid w:val="0"/>
              <w:spacing w:line="360" w:lineRule="auto"/>
              <w:rPr>
                <w:rFonts w:ascii="Book Antiqua" w:hAnsi="Book Antiqua" w:cs="Arial"/>
                <w:b/>
                <w:sz w:val="24"/>
                <w:szCs w:val="24"/>
              </w:rPr>
            </w:pPr>
            <w:bookmarkStart w:id="171" w:name="OLE_LINK215"/>
          </w:p>
        </w:tc>
        <w:tc>
          <w:tcPr>
            <w:tcW w:w="851" w:type="dxa"/>
            <w:vAlign w:val="center"/>
          </w:tcPr>
          <w:p w14:paraId="304F1DB4" w14:textId="77777777" w:rsidR="005E3166" w:rsidRPr="00923F7C" w:rsidRDefault="005E3166">
            <w:pPr>
              <w:snapToGrid w:val="0"/>
              <w:spacing w:line="360" w:lineRule="auto"/>
              <w:jc w:val="center"/>
              <w:rPr>
                <w:rFonts w:ascii="Book Antiqua" w:hAnsi="Book Antiqua" w:cs="Arial"/>
                <w:b/>
                <w:sz w:val="24"/>
                <w:szCs w:val="24"/>
              </w:rPr>
            </w:pPr>
          </w:p>
        </w:tc>
        <w:tc>
          <w:tcPr>
            <w:tcW w:w="5953" w:type="dxa"/>
            <w:gridSpan w:val="4"/>
            <w:vAlign w:val="center"/>
          </w:tcPr>
          <w:p w14:paraId="224A78D9" w14:textId="1553933B" w:rsidR="005E3166" w:rsidRPr="00923F7C" w:rsidRDefault="00505E5C">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S</w:t>
            </w:r>
            <w:r w:rsidR="005E3166" w:rsidRPr="00923F7C">
              <w:rPr>
                <w:rFonts w:ascii="Book Antiqua" w:hAnsi="Book Antiqua" w:cs="Arial"/>
                <w:b/>
                <w:sz w:val="24"/>
                <w:szCs w:val="24"/>
              </w:rPr>
              <w:t>tudy design</w:t>
            </w:r>
          </w:p>
        </w:tc>
        <w:tc>
          <w:tcPr>
            <w:tcW w:w="3402" w:type="dxa"/>
            <w:gridSpan w:val="3"/>
            <w:vAlign w:val="center"/>
          </w:tcPr>
          <w:p w14:paraId="663360B9" w14:textId="602E8853" w:rsidR="005E3166" w:rsidRPr="00923F7C" w:rsidRDefault="005E3166">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Data recording and data quality</w:t>
            </w:r>
          </w:p>
        </w:tc>
        <w:tc>
          <w:tcPr>
            <w:tcW w:w="2835" w:type="dxa"/>
            <w:gridSpan w:val="2"/>
            <w:vAlign w:val="center"/>
          </w:tcPr>
          <w:p w14:paraId="4EC557A3" w14:textId="32594437" w:rsidR="005E3166" w:rsidRPr="00923F7C" w:rsidRDefault="005E3166">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Study assessment</w:t>
            </w:r>
          </w:p>
        </w:tc>
        <w:tc>
          <w:tcPr>
            <w:tcW w:w="1276" w:type="dxa"/>
            <w:vAlign w:val="center"/>
          </w:tcPr>
          <w:p w14:paraId="03BFECEC" w14:textId="1A9CA1FD" w:rsidR="005E3166" w:rsidRPr="00923F7C" w:rsidRDefault="005E3166">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MINORS score</w:t>
            </w:r>
          </w:p>
        </w:tc>
      </w:tr>
      <w:tr w:rsidR="00D90896" w:rsidRPr="00694DCD" w14:paraId="23A0728A" w14:textId="77777777" w:rsidTr="00D90896">
        <w:trPr>
          <w:trHeight w:val="557"/>
        </w:trPr>
        <w:tc>
          <w:tcPr>
            <w:tcW w:w="1560" w:type="dxa"/>
            <w:vAlign w:val="center"/>
          </w:tcPr>
          <w:p w14:paraId="3DC97AA2" w14:textId="7B4E1E81" w:rsidR="005E3166" w:rsidRPr="00923F7C" w:rsidRDefault="00505E5C" w:rsidP="003056E4">
            <w:pPr>
              <w:snapToGrid w:val="0"/>
              <w:spacing w:line="360" w:lineRule="auto"/>
              <w:rPr>
                <w:rFonts w:ascii="Book Antiqua" w:hAnsi="Book Antiqua" w:cs="Arial"/>
                <w:b/>
                <w:sz w:val="24"/>
                <w:szCs w:val="24"/>
              </w:rPr>
            </w:pPr>
            <w:r w:rsidRPr="00505E5C">
              <w:rPr>
                <w:rFonts w:ascii="Book Antiqua" w:hAnsi="Book Antiqua" w:cs="Arial"/>
                <w:b/>
                <w:sz w:val="24"/>
                <w:szCs w:val="24"/>
              </w:rPr>
              <w:t>Reference</w:t>
            </w:r>
          </w:p>
        </w:tc>
        <w:tc>
          <w:tcPr>
            <w:tcW w:w="851" w:type="dxa"/>
            <w:vAlign w:val="center"/>
          </w:tcPr>
          <w:p w14:paraId="75726966" w14:textId="1F441FCE" w:rsidR="005E3166" w:rsidRPr="00923F7C" w:rsidRDefault="00505E5C" w:rsidP="003056E4">
            <w:pPr>
              <w:snapToGrid w:val="0"/>
              <w:spacing w:line="360" w:lineRule="auto"/>
              <w:jc w:val="center"/>
              <w:rPr>
                <w:rFonts w:ascii="Book Antiqua" w:hAnsi="Book Antiqua" w:cs="Arial"/>
                <w:b/>
                <w:sz w:val="24"/>
                <w:szCs w:val="24"/>
              </w:rPr>
            </w:pPr>
            <w:r w:rsidRPr="00505E5C">
              <w:rPr>
                <w:rFonts w:ascii="Book Antiqua" w:hAnsi="Book Antiqua" w:cs="Arial"/>
                <w:b/>
                <w:sz w:val="24"/>
                <w:szCs w:val="24"/>
              </w:rPr>
              <w:t>Year</w:t>
            </w:r>
          </w:p>
        </w:tc>
        <w:tc>
          <w:tcPr>
            <w:tcW w:w="1417" w:type="dxa"/>
            <w:vAlign w:val="center"/>
          </w:tcPr>
          <w:p w14:paraId="2334380D" w14:textId="6EE33716" w:rsidR="005E3166"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Study aim</w:t>
            </w:r>
          </w:p>
        </w:tc>
        <w:tc>
          <w:tcPr>
            <w:tcW w:w="1701" w:type="dxa"/>
            <w:vAlign w:val="center"/>
          </w:tcPr>
          <w:p w14:paraId="40C69822" w14:textId="33ED1F0D" w:rsidR="005E3166"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Consecutive patients</w:t>
            </w:r>
          </w:p>
        </w:tc>
        <w:tc>
          <w:tcPr>
            <w:tcW w:w="1418" w:type="dxa"/>
            <w:vAlign w:val="center"/>
          </w:tcPr>
          <w:p w14:paraId="1368C622" w14:textId="159912FB" w:rsidR="005E3166"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Data collection</w:t>
            </w:r>
          </w:p>
        </w:tc>
        <w:tc>
          <w:tcPr>
            <w:tcW w:w="1417" w:type="dxa"/>
            <w:vAlign w:val="center"/>
          </w:tcPr>
          <w:p w14:paraId="247263FF" w14:textId="5D1C10A8" w:rsidR="005E3166"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Reported endpoints</w:t>
            </w:r>
          </w:p>
        </w:tc>
        <w:tc>
          <w:tcPr>
            <w:tcW w:w="992" w:type="dxa"/>
            <w:vAlign w:val="center"/>
          </w:tcPr>
          <w:p w14:paraId="679C7BF6" w14:textId="6036951F" w:rsidR="005E3166"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Equivalent groups</w:t>
            </w:r>
          </w:p>
        </w:tc>
        <w:tc>
          <w:tcPr>
            <w:tcW w:w="993" w:type="dxa"/>
            <w:vAlign w:val="center"/>
          </w:tcPr>
          <w:p w14:paraId="7814B3E4" w14:textId="0D411EAE" w:rsidR="005E3166"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Follow-up period</w:t>
            </w:r>
          </w:p>
        </w:tc>
        <w:tc>
          <w:tcPr>
            <w:tcW w:w="1417" w:type="dxa"/>
            <w:vAlign w:val="center"/>
          </w:tcPr>
          <w:p w14:paraId="41425202" w14:textId="1518E26F" w:rsidR="005E3166"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Loss to</w:t>
            </w:r>
            <w:r w:rsidR="00616C45" w:rsidRPr="00923F7C">
              <w:rPr>
                <w:rFonts w:ascii="Book Antiqua" w:hAnsi="Book Antiqua" w:cs="Arial"/>
                <w:b/>
                <w:sz w:val="24"/>
                <w:szCs w:val="24"/>
              </w:rPr>
              <w:br/>
            </w:r>
            <w:r w:rsidR="005E3166" w:rsidRPr="00923F7C">
              <w:rPr>
                <w:rFonts w:ascii="Book Antiqua" w:hAnsi="Book Antiqua" w:cs="Arial"/>
                <w:b/>
                <w:sz w:val="24"/>
                <w:szCs w:val="24"/>
              </w:rPr>
              <w:t xml:space="preserve"> follow-up</w:t>
            </w:r>
          </w:p>
        </w:tc>
        <w:tc>
          <w:tcPr>
            <w:tcW w:w="1418" w:type="dxa"/>
            <w:vAlign w:val="center"/>
          </w:tcPr>
          <w:p w14:paraId="2850FC68" w14:textId="5E75AA64" w:rsidR="005E3166"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Outcome evaluation</w:t>
            </w:r>
            <w:r w:rsidRPr="00505E5C">
              <w:rPr>
                <w:rFonts w:ascii="Book Antiqua" w:hAnsi="Book Antiqua" w:cs="Arial"/>
                <w:b/>
                <w:sz w:val="24"/>
                <w:szCs w:val="24"/>
              </w:rPr>
              <w:t xml:space="preserve"> bias</w:t>
            </w:r>
          </w:p>
        </w:tc>
        <w:tc>
          <w:tcPr>
            <w:tcW w:w="1417" w:type="dxa"/>
            <w:vAlign w:val="center"/>
          </w:tcPr>
          <w:p w14:paraId="45EFE7EA" w14:textId="7739DFDF" w:rsidR="005E3166" w:rsidRPr="00923F7C" w:rsidRDefault="00505E5C" w:rsidP="003056E4">
            <w:pPr>
              <w:snapToGrid w:val="0"/>
              <w:spacing w:line="360" w:lineRule="auto"/>
              <w:jc w:val="center"/>
              <w:rPr>
                <w:rFonts w:ascii="Book Antiqua" w:hAnsi="Book Antiqua" w:cs="Arial"/>
                <w:b/>
                <w:sz w:val="24"/>
                <w:szCs w:val="24"/>
              </w:rPr>
            </w:pPr>
            <w:r w:rsidRPr="00505E5C">
              <w:rPr>
                <w:rFonts w:ascii="Book Antiqua" w:hAnsi="Book Antiqua" w:cs="Arial"/>
                <w:b/>
                <w:sz w:val="24"/>
                <w:szCs w:val="24"/>
              </w:rPr>
              <w:t>Statistical methods</w:t>
            </w:r>
          </w:p>
        </w:tc>
        <w:tc>
          <w:tcPr>
            <w:tcW w:w="1276" w:type="dxa"/>
            <w:vAlign w:val="center"/>
          </w:tcPr>
          <w:p w14:paraId="1FA0D673" w14:textId="77777777" w:rsidR="005E3166" w:rsidRPr="00923F7C" w:rsidRDefault="005E3166" w:rsidP="003056E4">
            <w:pPr>
              <w:snapToGrid w:val="0"/>
              <w:spacing w:line="360" w:lineRule="auto"/>
              <w:jc w:val="center"/>
              <w:rPr>
                <w:rFonts w:ascii="Book Antiqua" w:hAnsi="Book Antiqua" w:cs="Arial"/>
                <w:b/>
                <w:sz w:val="24"/>
                <w:szCs w:val="24"/>
              </w:rPr>
            </w:pPr>
          </w:p>
        </w:tc>
      </w:tr>
      <w:tr w:rsidR="00D90896" w:rsidRPr="00694DCD" w14:paraId="71893F3E" w14:textId="77777777" w:rsidTr="00D90896">
        <w:tc>
          <w:tcPr>
            <w:tcW w:w="1560" w:type="dxa"/>
            <w:vAlign w:val="center"/>
          </w:tcPr>
          <w:p w14:paraId="5D56CEAE" w14:textId="0398C802" w:rsidR="005E3166" w:rsidRPr="00923F7C" w:rsidRDefault="005E3166"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Cholongitas </w:t>
            </w:r>
            <w:r w:rsidR="00505E5C" w:rsidRPr="00923F7C">
              <w:rPr>
                <w:rFonts w:ascii="Book Antiqua" w:hAnsi="Book Antiqua" w:cs="Arial"/>
                <w:i/>
                <w:sz w:val="24"/>
                <w:szCs w:val="24"/>
              </w:rPr>
              <w:t>et al</w:t>
            </w:r>
            <w:r w:rsidRPr="00923F7C">
              <w:rPr>
                <w:rFonts w:ascii="Book Antiqua" w:hAnsi="Book Antiqua" w:cs="Arial"/>
                <w:sz w:val="24"/>
                <w:szCs w:val="24"/>
                <w:vertAlign w:val="superscript"/>
              </w:rPr>
              <w:t>[21]</w:t>
            </w:r>
          </w:p>
        </w:tc>
        <w:tc>
          <w:tcPr>
            <w:tcW w:w="851" w:type="dxa"/>
            <w:vAlign w:val="center"/>
          </w:tcPr>
          <w:p w14:paraId="6643CC0A" w14:textId="0E7F7D51"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08</w:t>
            </w:r>
          </w:p>
        </w:tc>
        <w:tc>
          <w:tcPr>
            <w:tcW w:w="1417" w:type="dxa"/>
            <w:vAlign w:val="center"/>
          </w:tcPr>
          <w:p w14:paraId="16908E9F" w14:textId="64EDC15D"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701" w:type="dxa"/>
            <w:vAlign w:val="center"/>
          </w:tcPr>
          <w:p w14:paraId="7B151DB4" w14:textId="3E2B0B4D"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418" w:type="dxa"/>
            <w:vAlign w:val="center"/>
          </w:tcPr>
          <w:p w14:paraId="693EE8C4" w14:textId="4A3C5882"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1417" w:type="dxa"/>
            <w:vAlign w:val="center"/>
          </w:tcPr>
          <w:p w14:paraId="7BF8E743" w14:textId="1D2BFE7C"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992" w:type="dxa"/>
            <w:vAlign w:val="center"/>
          </w:tcPr>
          <w:p w14:paraId="04E83AB0" w14:textId="488DEEFF"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993" w:type="dxa"/>
            <w:vAlign w:val="center"/>
          </w:tcPr>
          <w:p w14:paraId="16A7295A" w14:textId="4BD41A31"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417" w:type="dxa"/>
            <w:vAlign w:val="center"/>
          </w:tcPr>
          <w:p w14:paraId="51F78BE0" w14:textId="42AED857"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1418" w:type="dxa"/>
            <w:vAlign w:val="center"/>
          </w:tcPr>
          <w:p w14:paraId="20BDEDF6" w14:textId="15009B60"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1417" w:type="dxa"/>
            <w:vAlign w:val="center"/>
          </w:tcPr>
          <w:p w14:paraId="315ECB30" w14:textId="3CDEC099"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276" w:type="dxa"/>
            <w:vAlign w:val="center"/>
          </w:tcPr>
          <w:p w14:paraId="1CA5BB98" w14:textId="073F6E48"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1</w:t>
            </w:r>
          </w:p>
        </w:tc>
      </w:tr>
      <w:tr w:rsidR="00D90896" w:rsidRPr="00694DCD" w14:paraId="2E95CA24" w14:textId="77777777" w:rsidTr="00D90896">
        <w:tc>
          <w:tcPr>
            <w:tcW w:w="1560" w:type="dxa"/>
            <w:vAlign w:val="center"/>
          </w:tcPr>
          <w:p w14:paraId="394C1F57" w14:textId="424404CB" w:rsidR="005E3166" w:rsidRPr="00923F7C" w:rsidRDefault="005E3166"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Alabraba </w:t>
            </w:r>
            <w:r w:rsidR="00505E5C" w:rsidRPr="00923F7C">
              <w:rPr>
                <w:rFonts w:ascii="Book Antiqua" w:hAnsi="Book Antiqua" w:cs="Arial"/>
                <w:i/>
                <w:sz w:val="24"/>
                <w:szCs w:val="24"/>
              </w:rPr>
              <w:t>et al</w:t>
            </w:r>
            <w:r w:rsidRPr="00923F7C">
              <w:rPr>
                <w:rFonts w:ascii="Book Antiqua" w:hAnsi="Book Antiqua" w:cs="Arial"/>
                <w:sz w:val="24"/>
                <w:szCs w:val="24"/>
                <w:vertAlign w:val="superscript"/>
              </w:rPr>
              <w:t>[20]</w:t>
            </w:r>
          </w:p>
        </w:tc>
        <w:tc>
          <w:tcPr>
            <w:tcW w:w="851" w:type="dxa"/>
            <w:vAlign w:val="center"/>
          </w:tcPr>
          <w:p w14:paraId="385B2326" w14:textId="4BF74885"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09</w:t>
            </w:r>
          </w:p>
        </w:tc>
        <w:tc>
          <w:tcPr>
            <w:tcW w:w="1417" w:type="dxa"/>
            <w:vAlign w:val="center"/>
          </w:tcPr>
          <w:p w14:paraId="49CDEFE3" w14:textId="101FEC19"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701" w:type="dxa"/>
            <w:vAlign w:val="center"/>
          </w:tcPr>
          <w:p w14:paraId="456229F8" w14:textId="145D5926"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418" w:type="dxa"/>
            <w:vAlign w:val="center"/>
          </w:tcPr>
          <w:p w14:paraId="6F30137C" w14:textId="081C4487"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1417" w:type="dxa"/>
            <w:vAlign w:val="center"/>
          </w:tcPr>
          <w:p w14:paraId="4CD2AB40" w14:textId="3BCEAD3E"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992" w:type="dxa"/>
            <w:vAlign w:val="center"/>
          </w:tcPr>
          <w:p w14:paraId="55798583" w14:textId="08168F19"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993" w:type="dxa"/>
            <w:vAlign w:val="center"/>
          </w:tcPr>
          <w:p w14:paraId="21859BC9" w14:textId="22FD9BED"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417" w:type="dxa"/>
            <w:vAlign w:val="center"/>
          </w:tcPr>
          <w:p w14:paraId="1B603AC7" w14:textId="48AE5D3E"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1418" w:type="dxa"/>
            <w:vAlign w:val="center"/>
          </w:tcPr>
          <w:p w14:paraId="55BBB331" w14:textId="535579F5"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417" w:type="dxa"/>
            <w:vAlign w:val="center"/>
          </w:tcPr>
          <w:p w14:paraId="1CD642E8" w14:textId="488F7896"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276" w:type="dxa"/>
            <w:vAlign w:val="center"/>
          </w:tcPr>
          <w:p w14:paraId="62D18B88" w14:textId="277682EB"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2</w:t>
            </w:r>
          </w:p>
        </w:tc>
      </w:tr>
      <w:tr w:rsidR="00D90896" w:rsidRPr="00694DCD" w14:paraId="358A628F" w14:textId="77777777" w:rsidTr="00D90896">
        <w:tc>
          <w:tcPr>
            <w:tcW w:w="1560" w:type="dxa"/>
            <w:vAlign w:val="center"/>
          </w:tcPr>
          <w:p w14:paraId="4378A304" w14:textId="34BAF56F" w:rsidR="005E3166" w:rsidRPr="00923F7C" w:rsidRDefault="005E3166"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Moncrief </w:t>
            </w:r>
            <w:r w:rsidR="00505E5C" w:rsidRPr="00923F7C">
              <w:rPr>
                <w:rFonts w:ascii="Book Antiqua" w:hAnsi="Book Antiqua" w:cs="Arial"/>
                <w:i/>
                <w:sz w:val="24"/>
                <w:szCs w:val="24"/>
              </w:rPr>
              <w:t>et al</w:t>
            </w:r>
            <w:r w:rsidRPr="00923F7C">
              <w:rPr>
                <w:rFonts w:ascii="Book Antiqua" w:hAnsi="Book Antiqua" w:cs="Arial"/>
                <w:sz w:val="24"/>
                <w:szCs w:val="24"/>
                <w:vertAlign w:val="superscript"/>
              </w:rPr>
              <w:t>[24]</w:t>
            </w:r>
          </w:p>
        </w:tc>
        <w:tc>
          <w:tcPr>
            <w:tcW w:w="851" w:type="dxa"/>
            <w:vAlign w:val="center"/>
          </w:tcPr>
          <w:p w14:paraId="0612A56D" w14:textId="68A5E3B7"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10</w:t>
            </w:r>
          </w:p>
        </w:tc>
        <w:tc>
          <w:tcPr>
            <w:tcW w:w="1417" w:type="dxa"/>
            <w:vAlign w:val="center"/>
          </w:tcPr>
          <w:p w14:paraId="3D2E2F65" w14:textId="33B1305B"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1701" w:type="dxa"/>
            <w:vAlign w:val="center"/>
          </w:tcPr>
          <w:p w14:paraId="6FB8066E" w14:textId="5C31C7EA"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418" w:type="dxa"/>
            <w:vAlign w:val="center"/>
          </w:tcPr>
          <w:p w14:paraId="1C933F16" w14:textId="3F7DA597"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1417" w:type="dxa"/>
            <w:vAlign w:val="center"/>
          </w:tcPr>
          <w:p w14:paraId="356836BE" w14:textId="02D90755"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992" w:type="dxa"/>
            <w:vAlign w:val="center"/>
          </w:tcPr>
          <w:p w14:paraId="55E073FA" w14:textId="647C591E"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993" w:type="dxa"/>
            <w:vAlign w:val="center"/>
          </w:tcPr>
          <w:p w14:paraId="72D60CC6" w14:textId="76538991"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417" w:type="dxa"/>
            <w:vAlign w:val="center"/>
          </w:tcPr>
          <w:p w14:paraId="1460F954" w14:textId="643BF2FB"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1418" w:type="dxa"/>
            <w:vAlign w:val="center"/>
          </w:tcPr>
          <w:p w14:paraId="6749BDDE" w14:textId="11347BCE"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1417" w:type="dxa"/>
            <w:vAlign w:val="center"/>
          </w:tcPr>
          <w:p w14:paraId="1305C9E3" w14:textId="4311E583"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276" w:type="dxa"/>
            <w:vAlign w:val="center"/>
          </w:tcPr>
          <w:p w14:paraId="601ED3F1" w14:textId="08894525"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0</w:t>
            </w:r>
          </w:p>
        </w:tc>
      </w:tr>
      <w:tr w:rsidR="00D90896" w:rsidRPr="00694DCD" w14:paraId="1D2FF75A" w14:textId="77777777" w:rsidTr="00D90896">
        <w:tc>
          <w:tcPr>
            <w:tcW w:w="1560" w:type="dxa"/>
            <w:vAlign w:val="center"/>
          </w:tcPr>
          <w:p w14:paraId="18F3CCBC" w14:textId="036666EA" w:rsidR="005E3166" w:rsidRPr="00923F7C" w:rsidRDefault="005E3166"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Gelley </w:t>
            </w:r>
            <w:r w:rsidR="00505E5C" w:rsidRPr="00923F7C">
              <w:rPr>
                <w:rFonts w:ascii="Book Antiqua" w:hAnsi="Book Antiqua" w:cs="Arial"/>
                <w:i/>
                <w:sz w:val="24"/>
                <w:szCs w:val="24"/>
              </w:rPr>
              <w:t>et al</w:t>
            </w:r>
            <w:r w:rsidRPr="00923F7C">
              <w:rPr>
                <w:rFonts w:ascii="Book Antiqua" w:hAnsi="Book Antiqua" w:cs="Arial"/>
                <w:sz w:val="24"/>
                <w:szCs w:val="24"/>
                <w:vertAlign w:val="superscript"/>
              </w:rPr>
              <w:t>[22]</w:t>
            </w:r>
          </w:p>
        </w:tc>
        <w:tc>
          <w:tcPr>
            <w:tcW w:w="851" w:type="dxa"/>
            <w:vAlign w:val="center"/>
          </w:tcPr>
          <w:p w14:paraId="5C021865" w14:textId="3F1DD5AC"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14</w:t>
            </w:r>
          </w:p>
        </w:tc>
        <w:tc>
          <w:tcPr>
            <w:tcW w:w="1417" w:type="dxa"/>
            <w:vAlign w:val="center"/>
          </w:tcPr>
          <w:p w14:paraId="50759163" w14:textId="2F98F285"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1701" w:type="dxa"/>
            <w:vAlign w:val="center"/>
          </w:tcPr>
          <w:p w14:paraId="5E75D48B" w14:textId="7CCF564A"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418" w:type="dxa"/>
            <w:vAlign w:val="center"/>
          </w:tcPr>
          <w:p w14:paraId="790FA2EC" w14:textId="524674AF"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1417" w:type="dxa"/>
            <w:vAlign w:val="center"/>
          </w:tcPr>
          <w:p w14:paraId="45746FCB" w14:textId="5AFAF941"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992" w:type="dxa"/>
            <w:vAlign w:val="center"/>
          </w:tcPr>
          <w:p w14:paraId="66C71986" w14:textId="1173C618"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993" w:type="dxa"/>
            <w:vAlign w:val="center"/>
          </w:tcPr>
          <w:p w14:paraId="7475ECFA" w14:textId="7DD181E6"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1417" w:type="dxa"/>
            <w:vAlign w:val="center"/>
          </w:tcPr>
          <w:p w14:paraId="576EBB33" w14:textId="6AE570C1"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1418" w:type="dxa"/>
            <w:vAlign w:val="center"/>
          </w:tcPr>
          <w:p w14:paraId="4E106B91" w14:textId="257E5279"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1417" w:type="dxa"/>
            <w:vAlign w:val="center"/>
          </w:tcPr>
          <w:p w14:paraId="66FB83EC" w14:textId="209EB652"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1276" w:type="dxa"/>
            <w:vAlign w:val="center"/>
          </w:tcPr>
          <w:p w14:paraId="5A00E44D" w14:textId="152E52C4"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5</w:t>
            </w:r>
          </w:p>
        </w:tc>
      </w:tr>
      <w:tr w:rsidR="00D90896" w:rsidRPr="00694DCD" w14:paraId="2974A928" w14:textId="77777777" w:rsidTr="00D90896">
        <w:tc>
          <w:tcPr>
            <w:tcW w:w="1560" w:type="dxa"/>
            <w:vAlign w:val="center"/>
          </w:tcPr>
          <w:p w14:paraId="5430F297" w14:textId="0A86CC58" w:rsidR="005E3166" w:rsidRPr="00923F7C" w:rsidRDefault="005E3166"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Ravikumar </w:t>
            </w:r>
            <w:r w:rsidR="00505E5C" w:rsidRPr="00923F7C">
              <w:rPr>
                <w:rFonts w:ascii="Book Antiqua" w:hAnsi="Book Antiqua" w:cs="Arial"/>
                <w:i/>
                <w:sz w:val="24"/>
                <w:szCs w:val="24"/>
              </w:rPr>
              <w:t>et al</w:t>
            </w:r>
            <w:r w:rsidRPr="00923F7C">
              <w:rPr>
                <w:rFonts w:ascii="Book Antiqua" w:hAnsi="Book Antiqua" w:cs="Arial"/>
                <w:sz w:val="24"/>
                <w:szCs w:val="24"/>
                <w:vertAlign w:val="superscript"/>
              </w:rPr>
              <w:t>[25]</w:t>
            </w:r>
          </w:p>
        </w:tc>
        <w:tc>
          <w:tcPr>
            <w:tcW w:w="851" w:type="dxa"/>
            <w:vAlign w:val="center"/>
          </w:tcPr>
          <w:p w14:paraId="74D75BDA" w14:textId="769AFA6D"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15</w:t>
            </w:r>
          </w:p>
        </w:tc>
        <w:tc>
          <w:tcPr>
            <w:tcW w:w="1417" w:type="dxa"/>
            <w:vAlign w:val="center"/>
          </w:tcPr>
          <w:p w14:paraId="366AE9B3" w14:textId="199C9B88"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701" w:type="dxa"/>
            <w:vAlign w:val="center"/>
          </w:tcPr>
          <w:p w14:paraId="4DE32B5E" w14:textId="392E3F82"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418" w:type="dxa"/>
            <w:vAlign w:val="center"/>
          </w:tcPr>
          <w:p w14:paraId="1E4E70EC" w14:textId="73F74DD0"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1417" w:type="dxa"/>
            <w:vAlign w:val="center"/>
          </w:tcPr>
          <w:p w14:paraId="32F3A122" w14:textId="6939275A"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992" w:type="dxa"/>
            <w:vAlign w:val="center"/>
          </w:tcPr>
          <w:p w14:paraId="35D01654" w14:textId="2183334E"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993" w:type="dxa"/>
            <w:vAlign w:val="center"/>
          </w:tcPr>
          <w:p w14:paraId="0CB72C2D" w14:textId="697148EB"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417" w:type="dxa"/>
            <w:vAlign w:val="center"/>
          </w:tcPr>
          <w:p w14:paraId="04EBA19A" w14:textId="7F2399B1"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1418" w:type="dxa"/>
            <w:vAlign w:val="center"/>
          </w:tcPr>
          <w:p w14:paraId="5EA33788" w14:textId="7A2EAE1E"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417" w:type="dxa"/>
            <w:vAlign w:val="center"/>
          </w:tcPr>
          <w:p w14:paraId="36964B27" w14:textId="03C53891"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276" w:type="dxa"/>
            <w:vAlign w:val="center"/>
          </w:tcPr>
          <w:p w14:paraId="3ECDDC7A" w14:textId="2D29F721"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3</w:t>
            </w:r>
          </w:p>
        </w:tc>
      </w:tr>
      <w:tr w:rsidR="00D90896" w:rsidRPr="00694DCD" w14:paraId="6DD4BA37" w14:textId="77777777" w:rsidTr="00D90896">
        <w:tc>
          <w:tcPr>
            <w:tcW w:w="1560" w:type="dxa"/>
            <w:vAlign w:val="center"/>
          </w:tcPr>
          <w:p w14:paraId="7B8A3C18" w14:textId="7059FB52" w:rsidR="005E3166" w:rsidRPr="00923F7C" w:rsidRDefault="005E3166"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Hildebrand </w:t>
            </w:r>
            <w:r w:rsidR="00505E5C" w:rsidRPr="00923F7C">
              <w:rPr>
                <w:rFonts w:ascii="Book Antiqua" w:hAnsi="Book Antiqua" w:cs="Arial"/>
                <w:i/>
                <w:sz w:val="24"/>
                <w:szCs w:val="24"/>
              </w:rPr>
              <w:t>et al</w:t>
            </w:r>
            <w:r w:rsidRPr="00923F7C">
              <w:rPr>
                <w:rFonts w:ascii="Book Antiqua" w:hAnsi="Book Antiqua" w:cs="Arial"/>
                <w:sz w:val="24"/>
                <w:szCs w:val="24"/>
                <w:vertAlign w:val="superscript"/>
              </w:rPr>
              <w:t>[23]</w:t>
            </w:r>
          </w:p>
        </w:tc>
        <w:tc>
          <w:tcPr>
            <w:tcW w:w="851" w:type="dxa"/>
            <w:vAlign w:val="center"/>
          </w:tcPr>
          <w:p w14:paraId="01305963" w14:textId="32862AB9"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16</w:t>
            </w:r>
          </w:p>
        </w:tc>
        <w:tc>
          <w:tcPr>
            <w:tcW w:w="1417" w:type="dxa"/>
            <w:vAlign w:val="center"/>
          </w:tcPr>
          <w:p w14:paraId="5AC506F1" w14:textId="28076143"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701" w:type="dxa"/>
            <w:vAlign w:val="center"/>
          </w:tcPr>
          <w:p w14:paraId="68ECF66C" w14:textId="3E4723FC"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418" w:type="dxa"/>
            <w:vAlign w:val="center"/>
          </w:tcPr>
          <w:p w14:paraId="67282ECE" w14:textId="71712882"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1417" w:type="dxa"/>
            <w:vAlign w:val="center"/>
          </w:tcPr>
          <w:p w14:paraId="18F6391D" w14:textId="50A79863"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992" w:type="dxa"/>
            <w:vAlign w:val="center"/>
          </w:tcPr>
          <w:p w14:paraId="006FDA96" w14:textId="4153EDBC"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993" w:type="dxa"/>
            <w:vAlign w:val="center"/>
          </w:tcPr>
          <w:p w14:paraId="5FA085B4" w14:textId="3A073CA8"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417" w:type="dxa"/>
            <w:vAlign w:val="center"/>
          </w:tcPr>
          <w:p w14:paraId="36E1D766" w14:textId="13CC05A1"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0</w:t>
            </w:r>
          </w:p>
        </w:tc>
        <w:tc>
          <w:tcPr>
            <w:tcW w:w="1418" w:type="dxa"/>
            <w:vAlign w:val="center"/>
          </w:tcPr>
          <w:p w14:paraId="111132E2" w14:textId="6BDA9DA5"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w:t>
            </w:r>
          </w:p>
        </w:tc>
        <w:tc>
          <w:tcPr>
            <w:tcW w:w="1417" w:type="dxa"/>
            <w:vAlign w:val="center"/>
          </w:tcPr>
          <w:p w14:paraId="5BD9CA56" w14:textId="4017BECF"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w:t>
            </w:r>
          </w:p>
        </w:tc>
        <w:tc>
          <w:tcPr>
            <w:tcW w:w="1276" w:type="dxa"/>
            <w:vAlign w:val="center"/>
          </w:tcPr>
          <w:p w14:paraId="4D3434F6" w14:textId="3DFA833B" w:rsidR="005E3166" w:rsidRPr="00923F7C" w:rsidRDefault="005E3166"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11</w:t>
            </w:r>
          </w:p>
        </w:tc>
      </w:tr>
    </w:tbl>
    <w:bookmarkEnd w:id="171"/>
    <w:p w14:paraId="3B41852D" w14:textId="6A182537" w:rsidR="00392F16" w:rsidRPr="00694DCD" w:rsidRDefault="00505E5C" w:rsidP="003056E4">
      <w:pPr>
        <w:adjustRightInd w:val="0"/>
        <w:snapToGrid w:val="0"/>
        <w:spacing w:after="0" w:line="360" w:lineRule="auto"/>
        <w:jc w:val="both"/>
        <w:rPr>
          <w:rFonts w:ascii="Book Antiqua" w:hAnsi="Book Antiqua" w:cs="Arial"/>
          <w:sz w:val="24"/>
          <w:szCs w:val="24"/>
        </w:rPr>
      </w:pPr>
      <w:r>
        <w:rPr>
          <w:rFonts w:ascii="Book Antiqua" w:hAnsi="Book Antiqua" w:cs="Arial"/>
          <w:sz w:val="24"/>
          <w:szCs w:val="24"/>
        </w:rPr>
        <w:t xml:space="preserve">MINORS: </w:t>
      </w:r>
      <w:r w:rsidRPr="00923F7C">
        <w:rPr>
          <w:rFonts w:ascii="Book Antiqua" w:hAnsi="Book Antiqua" w:cs="Arial"/>
          <w:bCs/>
          <w:sz w:val="24"/>
          <w:szCs w:val="24"/>
        </w:rPr>
        <w:t>Methodological index for non-randomized studies</w:t>
      </w:r>
      <w:r>
        <w:rPr>
          <w:rFonts w:ascii="Book Antiqua" w:hAnsi="Book Antiqua" w:cs="Arial"/>
          <w:bCs/>
          <w:sz w:val="24"/>
          <w:szCs w:val="24"/>
        </w:rPr>
        <w:t>.</w:t>
      </w:r>
    </w:p>
    <w:p w14:paraId="76A1B36E" w14:textId="4C542CDE" w:rsidR="005C7322" w:rsidRPr="00694DCD" w:rsidRDefault="005C7322" w:rsidP="00923F7C">
      <w:pPr>
        <w:snapToGrid w:val="0"/>
        <w:spacing w:after="0" w:line="360" w:lineRule="auto"/>
        <w:jc w:val="both"/>
        <w:rPr>
          <w:rFonts w:ascii="Book Antiqua" w:hAnsi="Book Antiqua" w:cs="Arial"/>
          <w:sz w:val="24"/>
          <w:szCs w:val="24"/>
        </w:rPr>
      </w:pPr>
      <w:r w:rsidRPr="00694DCD">
        <w:rPr>
          <w:rFonts w:ascii="Book Antiqua" w:hAnsi="Book Antiqua" w:cs="Arial"/>
          <w:b/>
          <w:sz w:val="24"/>
          <w:szCs w:val="24"/>
        </w:rPr>
        <w:lastRenderedPageBreak/>
        <w:t xml:space="preserve">Table 2 Demographics of study cohorts comparing </w:t>
      </w:r>
      <w:r w:rsidR="00505E5C" w:rsidRPr="00694DCD">
        <w:rPr>
          <w:rFonts w:ascii="Book Antiqua" w:eastAsia="Times New Roman" w:hAnsi="Book Antiqua" w:cs="Arial"/>
          <w:b/>
          <w:bCs/>
          <w:color w:val="000000"/>
          <w:sz w:val="24"/>
          <w:szCs w:val="24"/>
        </w:rPr>
        <w:t>liver transplantation</w:t>
      </w:r>
      <w:r w:rsidRPr="00694DCD">
        <w:rPr>
          <w:rFonts w:ascii="Book Antiqua" w:hAnsi="Book Antiqua" w:cs="Arial"/>
          <w:b/>
          <w:sz w:val="24"/>
          <w:szCs w:val="24"/>
        </w:rPr>
        <w:t xml:space="preserve"> recipients with and without recurrent </w:t>
      </w:r>
      <w:bookmarkStart w:id="172" w:name="OLE_LINK208"/>
      <w:bookmarkStart w:id="173" w:name="OLE_LINK209"/>
      <w:r w:rsidR="00505E5C">
        <w:rPr>
          <w:rFonts w:ascii="Book Antiqua" w:eastAsia="Times New Roman" w:hAnsi="Book Antiqua" w:cs="Arial"/>
          <w:b/>
          <w:bCs/>
          <w:color w:val="000000"/>
          <w:sz w:val="24"/>
          <w:szCs w:val="24"/>
        </w:rPr>
        <w:t xml:space="preserve">primary sclerosing </w:t>
      </w:r>
      <w:bookmarkStart w:id="174" w:name="OLE_LINK206"/>
      <w:r w:rsidR="00505E5C">
        <w:rPr>
          <w:rFonts w:ascii="Book Antiqua" w:eastAsia="Times New Roman" w:hAnsi="Book Antiqua" w:cs="Arial"/>
          <w:b/>
          <w:bCs/>
          <w:color w:val="000000"/>
          <w:sz w:val="24"/>
          <w:szCs w:val="24"/>
        </w:rPr>
        <w:t>cholangitis</w:t>
      </w:r>
      <w:bookmarkEnd w:id="172"/>
      <w:bookmarkEnd w:id="173"/>
      <w:bookmarkEnd w:id="174"/>
      <w:r w:rsidRPr="00694DCD">
        <w:rPr>
          <w:rFonts w:ascii="Book Antiqua" w:hAnsi="Book Antiqua" w:cs="Arial"/>
          <w:b/>
          <w:sz w:val="24"/>
          <w:szCs w:val="24"/>
        </w:rPr>
        <w:t xml:space="preserve"> in the liver graft</w:t>
      </w:r>
      <w:r w:rsidR="009953EB">
        <w:rPr>
          <w:rFonts w:ascii="Book Antiqua" w:hAnsi="Book Antiqua" w:cs="Arial"/>
          <w:b/>
          <w:sz w:val="24"/>
          <w:szCs w:val="24"/>
        </w:rPr>
        <w:t xml:space="preserve"> </w:t>
      </w:r>
    </w:p>
    <w:tbl>
      <w:tblPr>
        <w:tblStyle w:val="TableGrid"/>
        <w:tblW w:w="15593" w:type="dxa"/>
        <w:tblInd w:w="-1168" w:type="dxa"/>
        <w:tblLook w:val="04A0" w:firstRow="1" w:lastRow="0" w:firstColumn="1" w:lastColumn="0" w:noHBand="0" w:noVBand="1"/>
      </w:tblPr>
      <w:tblGrid>
        <w:gridCol w:w="1501"/>
        <w:gridCol w:w="710"/>
        <w:gridCol w:w="1518"/>
        <w:gridCol w:w="1559"/>
        <w:gridCol w:w="1523"/>
        <w:gridCol w:w="1065"/>
        <w:gridCol w:w="1294"/>
        <w:gridCol w:w="1269"/>
        <w:gridCol w:w="963"/>
        <w:gridCol w:w="1214"/>
        <w:gridCol w:w="1461"/>
        <w:gridCol w:w="1516"/>
      </w:tblGrid>
      <w:tr w:rsidR="00D90896" w:rsidRPr="00923F7C" w14:paraId="3E2C5358" w14:textId="77777777" w:rsidTr="00A859FF">
        <w:trPr>
          <w:trHeight w:val="566"/>
        </w:trPr>
        <w:tc>
          <w:tcPr>
            <w:tcW w:w="1501" w:type="dxa"/>
            <w:vAlign w:val="center"/>
          </w:tcPr>
          <w:p w14:paraId="02CE34FB" w14:textId="1AD048FE" w:rsidR="00EE3AFD" w:rsidRPr="00923F7C" w:rsidRDefault="00505E5C" w:rsidP="003056E4">
            <w:pPr>
              <w:snapToGrid w:val="0"/>
              <w:spacing w:line="360" w:lineRule="auto"/>
              <w:rPr>
                <w:rFonts w:ascii="Book Antiqua" w:hAnsi="Book Antiqua" w:cs="Arial"/>
                <w:b/>
                <w:sz w:val="24"/>
                <w:szCs w:val="24"/>
              </w:rPr>
            </w:pPr>
            <w:r w:rsidRPr="00923F7C">
              <w:rPr>
                <w:rFonts w:ascii="Book Antiqua" w:hAnsi="Book Antiqua" w:cs="Arial"/>
                <w:b/>
                <w:sz w:val="24"/>
                <w:szCs w:val="24"/>
              </w:rPr>
              <w:t>Reference</w:t>
            </w:r>
          </w:p>
        </w:tc>
        <w:tc>
          <w:tcPr>
            <w:tcW w:w="710" w:type="dxa"/>
            <w:vAlign w:val="center"/>
          </w:tcPr>
          <w:p w14:paraId="3BD33B1B" w14:textId="0FF519A9" w:rsidR="00EE3AFD"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Year</w:t>
            </w:r>
          </w:p>
        </w:tc>
        <w:tc>
          <w:tcPr>
            <w:tcW w:w="1518" w:type="dxa"/>
            <w:vAlign w:val="center"/>
          </w:tcPr>
          <w:p w14:paraId="318F3DF3" w14:textId="3CE80148" w:rsidR="00EE3AFD"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Study period</w:t>
            </w:r>
          </w:p>
        </w:tc>
        <w:tc>
          <w:tcPr>
            <w:tcW w:w="1559" w:type="dxa"/>
            <w:vAlign w:val="center"/>
          </w:tcPr>
          <w:p w14:paraId="5F48542A" w14:textId="523D73C8" w:rsidR="00EE3AFD"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 xml:space="preserve">Number </w:t>
            </w:r>
            <w:r w:rsidRPr="00923F7C">
              <w:rPr>
                <w:rFonts w:ascii="Book Antiqua" w:hAnsi="Book Antiqua" w:cs="Arial"/>
                <w:b/>
                <w:i/>
                <w:sz w:val="24"/>
                <w:szCs w:val="24"/>
              </w:rPr>
              <w:t>n</w:t>
            </w:r>
            <w:r w:rsidRPr="00923F7C">
              <w:rPr>
                <w:rFonts w:ascii="Book Antiqua" w:hAnsi="Book Antiqua" w:cs="Arial"/>
                <w:b/>
                <w:sz w:val="24"/>
                <w:szCs w:val="24"/>
              </w:rPr>
              <w:t xml:space="preserve"> </w:t>
            </w:r>
            <w:r w:rsidR="00FE3509" w:rsidRPr="00923F7C">
              <w:rPr>
                <w:rFonts w:ascii="Book Antiqua" w:hAnsi="Book Antiqua" w:cs="Arial"/>
                <w:b/>
                <w:sz w:val="24"/>
                <w:szCs w:val="24"/>
              </w:rPr>
              <w:br/>
            </w:r>
            <w:r w:rsidRPr="00923F7C">
              <w:rPr>
                <w:rFonts w:ascii="Book Antiqua" w:hAnsi="Book Antiqua" w:cs="Arial"/>
                <w:b/>
                <w:sz w:val="24"/>
                <w:szCs w:val="24"/>
              </w:rPr>
              <w:t>(r</w:t>
            </w:r>
            <w:r w:rsidR="009953EB" w:rsidRPr="00923F7C">
              <w:rPr>
                <w:rFonts w:ascii="Book Antiqua" w:hAnsi="Book Antiqua" w:cs="Arial"/>
                <w:b/>
                <w:sz w:val="24"/>
                <w:szCs w:val="24"/>
              </w:rPr>
              <w:t>PSC</w:t>
            </w:r>
            <w:r w:rsidRPr="00923F7C">
              <w:rPr>
                <w:rFonts w:ascii="Book Antiqua" w:hAnsi="Book Antiqua" w:cs="Arial"/>
                <w:b/>
                <w:sz w:val="24"/>
                <w:szCs w:val="24"/>
              </w:rPr>
              <w:t xml:space="preserve"> </w:t>
            </w:r>
            <w:r w:rsidR="004157C2">
              <w:rPr>
                <w:rFonts w:ascii="Book Antiqua" w:hAnsi="Book Antiqua" w:cs="Arial"/>
                <w:b/>
                <w:i/>
                <w:sz w:val="24"/>
                <w:szCs w:val="24"/>
              </w:rPr>
              <w:t>vs</w:t>
            </w:r>
            <w:r w:rsidRPr="00923F7C">
              <w:rPr>
                <w:rFonts w:ascii="Book Antiqua" w:hAnsi="Book Antiqua" w:cs="Arial"/>
                <w:b/>
                <w:sz w:val="24"/>
                <w:szCs w:val="24"/>
              </w:rPr>
              <w:t xml:space="preserve"> no r</w:t>
            </w:r>
            <w:r w:rsidR="009953EB" w:rsidRPr="00923F7C">
              <w:rPr>
                <w:rFonts w:ascii="Book Antiqua" w:hAnsi="Book Antiqua" w:cs="Arial"/>
                <w:b/>
                <w:sz w:val="24"/>
                <w:szCs w:val="24"/>
              </w:rPr>
              <w:t>PSC</w:t>
            </w:r>
            <w:r w:rsidRPr="00923F7C">
              <w:rPr>
                <w:rFonts w:ascii="Book Antiqua" w:hAnsi="Book Antiqua" w:cs="Arial"/>
                <w:b/>
                <w:sz w:val="24"/>
                <w:szCs w:val="24"/>
              </w:rPr>
              <w:t>)</w:t>
            </w:r>
          </w:p>
        </w:tc>
        <w:tc>
          <w:tcPr>
            <w:tcW w:w="1523" w:type="dxa"/>
            <w:vAlign w:val="center"/>
          </w:tcPr>
          <w:p w14:paraId="74D1B4A2" w14:textId="13C3BA82" w:rsidR="00EE3AFD"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Time to diagnosis of r</w:t>
            </w:r>
            <w:r w:rsidR="009953EB" w:rsidRPr="00923F7C">
              <w:rPr>
                <w:rFonts w:ascii="Book Antiqua" w:hAnsi="Book Antiqua" w:cs="Arial"/>
                <w:b/>
                <w:sz w:val="24"/>
                <w:szCs w:val="24"/>
              </w:rPr>
              <w:t>PSC</w:t>
            </w:r>
            <w:r w:rsidRPr="00923F7C">
              <w:rPr>
                <w:rFonts w:ascii="Book Antiqua" w:hAnsi="Book Antiqua" w:cs="Arial"/>
                <w:b/>
                <w:sz w:val="24"/>
                <w:szCs w:val="24"/>
              </w:rPr>
              <w:t xml:space="preserve"> (yr)</w:t>
            </w:r>
          </w:p>
        </w:tc>
        <w:tc>
          <w:tcPr>
            <w:tcW w:w="1065" w:type="dxa"/>
            <w:vAlign w:val="center"/>
          </w:tcPr>
          <w:p w14:paraId="2F5D0199" w14:textId="0860A2EB" w:rsidR="00EE3AFD"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Follow-up (yr)</w:t>
            </w:r>
          </w:p>
        </w:tc>
        <w:tc>
          <w:tcPr>
            <w:tcW w:w="1294" w:type="dxa"/>
            <w:vAlign w:val="center"/>
          </w:tcPr>
          <w:p w14:paraId="1DAA89A2" w14:textId="630F5BE3" w:rsidR="00EE3AFD"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 xml:space="preserve">Recipient age at </w:t>
            </w:r>
            <w:r w:rsidR="009953EB" w:rsidRPr="00923F7C">
              <w:rPr>
                <w:rFonts w:ascii="Book Antiqua" w:hAnsi="Book Antiqua" w:cs="Arial"/>
                <w:b/>
                <w:sz w:val="24"/>
                <w:szCs w:val="24"/>
              </w:rPr>
              <w:t>LT</w:t>
            </w:r>
            <w:r w:rsidRPr="00923F7C">
              <w:rPr>
                <w:rFonts w:ascii="Book Antiqua" w:hAnsi="Book Antiqua" w:cs="Arial"/>
                <w:b/>
                <w:sz w:val="24"/>
                <w:szCs w:val="24"/>
              </w:rPr>
              <w:t xml:space="preserve"> (yr)</w:t>
            </w:r>
          </w:p>
        </w:tc>
        <w:tc>
          <w:tcPr>
            <w:tcW w:w="1269" w:type="dxa"/>
            <w:vAlign w:val="center"/>
          </w:tcPr>
          <w:p w14:paraId="2C0BA1D7" w14:textId="3B23F478" w:rsidR="00EE3AFD"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Recipient gender (male)</w:t>
            </w:r>
          </w:p>
        </w:tc>
        <w:tc>
          <w:tcPr>
            <w:tcW w:w="963" w:type="dxa"/>
            <w:vAlign w:val="center"/>
          </w:tcPr>
          <w:p w14:paraId="554C79AA" w14:textId="282E9D78" w:rsidR="00EE3AFD" w:rsidRPr="00923F7C" w:rsidRDefault="009953EB"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MELD</w:t>
            </w:r>
            <w:r w:rsidR="00505E5C" w:rsidRPr="00923F7C">
              <w:rPr>
                <w:rFonts w:ascii="Book Antiqua" w:hAnsi="Book Antiqua" w:cs="Arial"/>
                <w:b/>
                <w:sz w:val="24"/>
                <w:szCs w:val="24"/>
              </w:rPr>
              <w:t xml:space="preserve"> at </w:t>
            </w:r>
            <w:r w:rsidRPr="00923F7C">
              <w:rPr>
                <w:rFonts w:ascii="Book Antiqua" w:hAnsi="Book Antiqua" w:cs="Arial"/>
                <w:b/>
                <w:sz w:val="24"/>
                <w:szCs w:val="24"/>
              </w:rPr>
              <w:t>LT</w:t>
            </w:r>
          </w:p>
        </w:tc>
        <w:tc>
          <w:tcPr>
            <w:tcW w:w="1214" w:type="dxa"/>
            <w:vAlign w:val="center"/>
          </w:tcPr>
          <w:p w14:paraId="71E45050" w14:textId="7735E29E" w:rsidR="00EE3AFD"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Donor</w:t>
            </w:r>
            <w:r w:rsidR="00EE3AFD" w:rsidRPr="00923F7C">
              <w:rPr>
                <w:rFonts w:ascii="Book Antiqua" w:hAnsi="Book Antiqua" w:cs="Arial"/>
                <w:b/>
                <w:sz w:val="24"/>
                <w:szCs w:val="24"/>
              </w:rPr>
              <w:t xml:space="preserve"> age (yr)</w:t>
            </w:r>
          </w:p>
        </w:tc>
        <w:tc>
          <w:tcPr>
            <w:tcW w:w="1461" w:type="dxa"/>
            <w:vAlign w:val="center"/>
          </w:tcPr>
          <w:p w14:paraId="5EE9F9EF" w14:textId="49DBACC6" w:rsidR="00EE3AFD"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Donor gender (male)</w:t>
            </w:r>
          </w:p>
        </w:tc>
        <w:tc>
          <w:tcPr>
            <w:tcW w:w="1516" w:type="dxa"/>
            <w:vAlign w:val="center"/>
          </w:tcPr>
          <w:p w14:paraId="51261CD1" w14:textId="0E5E2943" w:rsidR="00EE3AFD" w:rsidRPr="00923F7C" w:rsidRDefault="00505E5C"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Donor type (</w:t>
            </w:r>
            <w:r w:rsidR="009953EB" w:rsidRPr="00923F7C">
              <w:rPr>
                <w:rFonts w:ascii="Book Antiqua" w:hAnsi="Book Antiqua" w:cs="Arial"/>
                <w:b/>
                <w:sz w:val="24"/>
                <w:szCs w:val="24"/>
              </w:rPr>
              <w:t>DBD</w:t>
            </w:r>
            <w:r w:rsidRPr="00923F7C">
              <w:rPr>
                <w:rFonts w:ascii="Book Antiqua" w:hAnsi="Book Antiqua" w:cs="Arial"/>
                <w:b/>
                <w:sz w:val="24"/>
                <w:szCs w:val="24"/>
              </w:rPr>
              <w:t>)</w:t>
            </w:r>
          </w:p>
        </w:tc>
      </w:tr>
      <w:tr w:rsidR="00D90896" w:rsidRPr="00923F7C" w14:paraId="0088AAE0" w14:textId="77777777" w:rsidTr="00A859FF">
        <w:tc>
          <w:tcPr>
            <w:tcW w:w="1501" w:type="dxa"/>
            <w:vAlign w:val="center"/>
          </w:tcPr>
          <w:p w14:paraId="45863381" w14:textId="7A8D02C5" w:rsidR="00EE3AFD" w:rsidRPr="00923F7C" w:rsidRDefault="00EE3AFD"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Cholongitas </w:t>
            </w:r>
            <w:r w:rsidR="009953EB" w:rsidRPr="00923F7C">
              <w:rPr>
                <w:rFonts w:ascii="Book Antiqua" w:hAnsi="Book Antiqua" w:cs="Arial"/>
                <w:i/>
                <w:sz w:val="24"/>
                <w:szCs w:val="24"/>
              </w:rPr>
              <w:t>et al</w:t>
            </w:r>
            <w:r w:rsidRPr="00923F7C">
              <w:rPr>
                <w:rFonts w:ascii="Book Antiqua" w:hAnsi="Book Antiqua" w:cs="Arial"/>
                <w:sz w:val="24"/>
                <w:szCs w:val="24"/>
                <w:vertAlign w:val="superscript"/>
              </w:rPr>
              <w:t>[21]</w:t>
            </w:r>
          </w:p>
        </w:tc>
        <w:tc>
          <w:tcPr>
            <w:tcW w:w="710" w:type="dxa"/>
            <w:vAlign w:val="center"/>
          </w:tcPr>
          <w:p w14:paraId="4872C237" w14:textId="487BAC43" w:rsidR="00EE3AFD" w:rsidRPr="00923F7C" w:rsidRDefault="00EE3AFD"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08</w:t>
            </w:r>
          </w:p>
        </w:tc>
        <w:tc>
          <w:tcPr>
            <w:tcW w:w="1518" w:type="dxa"/>
            <w:vAlign w:val="center"/>
          </w:tcPr>
          <w:p w14:paraId="75919676" w14:textId="7D907038" w:rsidR="00EE3AFD" w:rsidRPr="00923F7C" w:rsidRDefault="00EE3AFD" w:rsidP="00AB4542">
            <w:pPr>
              <w:snapToGrid w:val="0"/>
              <w:spacing w:line="360" w:lineRule="auto"/>
              <w:jc w:val="center"/>
              <w:rPr>
                <w:rFonts w:ascii="Book Antiqua" w:hAnsi="Book Antiqua" w:cs="Arial"/>
                <w:sz w:val="24"/>
                <w:szCs w:val="24"/>
              </w:rPr>
            </w:pPr>
            <w:r w:rsidRPr="00923F7C">
              <w:rPr>
                <w:rFonts w:ascii="Book Antiqua" w:hAnsi="Book Antiqua" w:cs="Arial"/>
                <w:sz w:val="24"/>
                <w:szCs w:val="24"/>
              </w:rPr>
              <w:t>1989</w:t>
            </w:r>
            <w:r w:rsidR="00AB4542">
              <w:rPr>
                <w:rFonts w:ascii="Book Antiqua" w:hAnsi="Book Antiqua" w:cs="Arial" w:hint="eastAsia"/>
                <w:sz w:val="24"/>
                <w:szCs w:val="24"/>
                <w:lang w:eastAsia="zh-CN"/>
              </w:rPr>
              <w:t>-</w:t>
            </w:r>
            <w:r w:rsidRPr="00923F7C">
              <w:rPr>
                <w:rFonts w:ascii="Book Antiqua" w:hAnsi="Book Antiqua" w:cs="Arial"/>
                <w:sz w:val="24"/>
                <w:szCs w:val="24"/>
              </w:rPr>
              <w:t>2004</w:t>
            </w:r>
          </w:p>
        </w:tc>
        <w:tc>
          <w:tcPr>
            <w:tcW w:w="1559" w:type="dxa"/>
            <w:vAlign w:val="center"/>
          </w:tcPr>
          <w:p w14:paraId="6D462EF1" w14:textId="428B9810" w:rsidR="00EE3AFD" w:rsidRPr="00923F7C" w:rsidRDefault="00EE3AFD" w:rsidP="00AB4542">
            <w:pPr>
              <w:snapToGrid w:val="0"/>
              <w:spacing w:line="360" w:lineRule="auto"/>
              <w:jc w:val="center"/>
              <w:rPr>
                <w:rFonts w:ascii="Book Antiqua" w:hAnsi="Book Antiqua" w:cs="Arial"/>
                <w:sz w:val="24"/>
                <w:szCs w:val="24"/>
              </w:rPr>
            </w:pPr>
            <w:r w:rsidRPr="00923F7C">
              <w:rPr>
                <w:rFonts w:ascii="Book Antiqua" w:hAnsi="Book Antiqua" w:cs="Arial"/>
                <w:sz w:val="24"/>
                <w:szCs w:val="24"/>
              </w:rPr>
              <w:t>7 (13)</w:t>
            </w:r>
            <w:r w:rsidR="00AB4542">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AB4542">
              <w:rPr>
                <w:rFonts w:ascii="Book Antiqua" w:hAnsi="Book Antiqua" w:cs="Arial" w:hint="eastAsia"/>
                <w:sz w:val="24"/>
                <w:szCs w:val="24"/>
                <w:lang w:eastAsia="zh-CN"/>
              </w:rPr>
              <w:t xml:space="preserve"> </w:t>
            </w:r>
            <w:r w:rsidRPr="00923F7C">
              <w:rPr>
                <w:rFonts w:ascii="Book Antiqua" w:hAnsi="Book Antiqua" w:cs="Arial"/>
                <w:sz w:val="24"/>
                <w:szCs w:val="24"/>
              </w:rPr>
              <w:t>46 (87)</w:t>
            </w:r>
          </w:p>
        </w:tc>
        <w:tc>
          <w:tcPr>
            <w:tcW w:w="1523" w:type="dxa"/>
            <w:vAlign w:val="center"/>
          </w:tcPr>
          <w:p w14:paraId="3883B9FB" w14:textId="3BB2B85F" w:rsidR="00EE3AFD" w:rsidRPr="00923F7C" w:rsidRDefault="00FE3509" w:rsidP="00AB4542">
            <w:pPr>
              <w:snapToGrid w:val="0"/>
              <w:spacing w:line="360" w:lineRule="auto"/>
              <w:jc w:val="center"/>
              <w:rPr>
                <w:rFonts w:ascii="Book Antiqua" w:hAnsi="Book Antiqua" w:cs="Arial"/>
                <w:sz w:val="24"/>
                <w:szCs w:val="24"/>
                <w:lang w:eastAsia="zh-CN"/>
              </w:rPr>
            </w:pPr>
            <w:r w:rsidRPr="00923F7C">
              <w:rPr>
                <w:rFonts w:ascii="Book Antiqua" w:hAnsi="Book Antiqua" w:cs="Arial"/>
                <w:sz w:val="24"/>
                <w:szCs w:val="24"/>
              </w:rPr>
              <w:t>5 (0.3</w:t>
            </w:r>
            <w:r w:rsidR="00AB4542">
              <w:rPr>
                <w:rFonts w:ascii="Book Antiqua" w:hAnsi="Book Antiqua" w:cs="Arial" w:hint="eastAsia"/>
                <w:sz w:val="24"/>
                <w:szCs w:val="24"/>
                <w:lang w:eastAsia="zh-CN"/>
              </w:rPr>
              <w:t>-</w:t>
            </w:r>
            <w:r w:rsidR="00AB4542">
              <w:rPr>
                <w:rFonts w:ascii="Book Antiqua" w:hAnsi="Book Antiqua" w:cs="Arial"/>
                <w:sz w:val="24"/>
                <w:szCs w:val="24"/>
              </w:rPr>
              <w:t>10)</w:t>
            </w:r>
            <w:r w:rsidR="00A538F8">
              <w:rPr>
                <w:rFonts w:ascii="Book Antiqua" w:hAnsi="Book Antiqua" w:cs="Arial" w:hint="eastAsia"/>
                <w:sz w:val="24"/>
                <w:szCs w:val="24"/>
                <w:vertAlign w:val="superscript"/>
                <w:lang w:eastAsia="zh-CN"/>
              </w:rPr>
              <w:t>1</w:t>
            </w:r>
          </w:p>
        </w:tc>
        <w:tc>
          <w:tcPr>
            <w:tcW w:w="1065" w:type="dxa"/>
            <w:vAlign w:val="center"/>
          </w:tcPr>
          <w:p w14:paraId="5F2F977E" w14:textId="38079C08" w:rsidR="00EE3AFD" w:rsidRPr="00923F7C" w:rsidRDefault="00FE3509" w:rsidP="00AF0B2D">
            <w:pPr>
              <w:snapToGrid w:val="0"/>
              <w:spacing w:line="360" w:lineRule="auto"/>
              <w:jc w:val="center"/>
              <w:rPr>
                <w:rFonts w:ascii="Book Antiqua" w:hAnsi="Book Antiqua" w:cs="Arial"/>
                <w:sz w:val="24"/>
                <w:szCs w:val="24"/>
                <w:lang w:eastAsia="zh-CN"/>
              </w:rPr>
            </w:pPr>
            <w:r w:rsidRPr="00923F7C">
              <w:rPr>
                <w:rFonts w:ascii="Book Antiqua" w:hAnsi="Book Antiqua" w:cs="Arial"/>
                <w:sz w:val="24"/>
                <w:szCs w:val="24"/>
              </w:rPr>
              <w:t>9.1 (1</w:t>
            </w:r>
            <w:r w:rsidR="00AF0B2D">
              <w:rPr>
                <w:rFonts w:ascii="Book Antiqua" w:hAnsi="Book Antiqua" w:cs="Arial" w:hint="eastAsia"/>
                <w:sz w:val="24"/>
                <w:szCs w:val="24"/>
                <w:lang w:eastAsia="zh-CN"/>
              </w:rPr>
              <w:t>-</w:t>
            </w:r>
            <w:r w:rsidR="00AF0B2D">
              <w:rPr>
                <w:rFonts w:ascii="Book Antiqua" w:hAnsi="Book Antiqua" w:cs="Arial"/>
                <w:sz w:val="24"/>
                <w:szCs w:val="24"/>
              </w:rPr>
              <w:t>15.4)</w:t>
            </w:r>
            <w:r w:rsidR="00A538F8">
              <w:rPr>
                <w:rFonts w:ascii="Book Antiqua" w:hAnsi="Book Antiqua" w:cs="Arial" w:hint="eastAsia"/>
                <w:sz w:val="24"/>
                <w:szCs w:val="24"/>
                <w:vertAlign w:val="superscript"/>
                <w:lang w:eastAsia="zh-CN"/>
              </w:rPr>
              <w:t>1</w:t>
            </w:r>
          </w:p>
        </w:tc>
        <w:tc>
          <w:tcPr>
            <w:tcW w:w="1294" w:type="dxa"/>
            <w:vAlign w:val="center"/>
          </w:tcPr>
          <w:p w14:paraId="61FE9986" w14:textId="6F689C34" w:rsidR="00FE3509" w:rsidRPr="00923F7C" w:rsidRDefault="00FE3509" w:rsidP="005A5C92">
            <w:pPr>
              <w:snapToGrid w:val="0"/>
              <w:spacing w:line="360" w:lineRule="auto"/>
              <w:jc w:val="center"/>
              <w:rPr>
                <w:rFonts w:ascii="Book Antiqua" w:hAnsi="Book Antiqua" w:cs="Arial"/>
                <w:sz w:val="24"/>
                <w:szCs w:val="24"/>
              </w:rPr>
            </w:pPr>
            <w:r w:rsidRPr="00923F7C">
              <w:rPr>
                <w:rFonts w:ascii="Book Antiqua" w:hAnsi="Book Antiqua" w:cs="Arial"/>
                <w:sz w:val="24"/>
                <w:szCs w:val="24"/>
              </w:rPr>
              <w:t>35 ± 15</w:t>
            </w:r>
            <w:r w:rsidR="005A5C92">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5A5C92">
              <w:rPr>
                <w:rFonts w:ascii="Book Antiqua" w:hAnsi="Book Antiqua" w:cs="Arial" w:hint="eastAsia"/>
                <w:sz w:val="24"/>
                <w:szCs w:val="24"/>
                <w:lang w:eastAsia="zh-CN"/>
              </w:rPr>
              <w:t xml:space="preserve"> </w:t>
            </w:r>
            <w:r w:rsidR="005A5C92">
              <w:rPr>
                <w:rFonts w:ascii="Book Antiqua" w:hAnsi="Book Antiqua" w:cs="Arial"/>
                <w:sz w:val="24"/>
                <w:szCs w:val="24"/>
              </w:rPr>
              <w:t>42 ± 13</w:t>
            </w:r>
            <w:r w:rsidR="00A538F8">
              <w:rPr>
                <w:rFonts w:ascii="Book Antiqua" w:hAnsi="Book Antiqua" w:cs="Arial" w:hint="eastAsia"/>
                <w:sz w:val="24"/>
                <w:szCs w:val="24"/>
                <w:vertAlign w:val="superscript"/>
                <w:lang w:eastAsia="zh-CN"/>
              </w:rPr>
              <w:t>2</w:t>
            </w:r>
          </w:p>
        </w:tc>
        <w:tc>
          <w:tcPr>
            <w:tcW w:w="1269" w:type="dxa"/>
            <w:vAlign w:val="center"/>
          </w:tcPr>
          <w:p w14:paraId="30829159" w14:textId="2BBE4FD3" w:rsidR="00FE3509" w:rsidRPr="00923F7C" w:rsidRDefault="00FE3509" w:rsidP="005A5C92">
            <w:pPr>
              <w:snapToGrid w:val="0"/>
              <w:spacing w:line="360" w:lineRule="auto"/>
              <w:jc w:val="center"/>
              <w:rPr>
                <w:rFonts w:ascii="Book Antiqua" w:hAnsi="Book Antiqua" w:cs="Arial"/>
                <w:sz w:val="24"/>
                <w:szCs w:val="24"/>
              </w:rPr>
            </w:pPr>
            <w:r w:rsidRPr="00923F7C">
              <w:rPr>
                <w:rFonts w:ascii="Book Antiqua" w:hAnsi="Book Antiqua" w:cs="Arial"/>
                <w:sz w:val="24"/>
                <w:szCs w:val="24"/>
              </w:rPr>
              <w:t>5 (71)</w:t>
            </w:r>
            <w:r w:rsidR="005A5C92">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5A5C92">
              <w:rPr>
                <w:rFonts w:ascii="Book Antiqua" w:hAnsi="Book Antiqua" w:cs="Arial" w:hint="eastAsia"/>
                <w:sz w:val="24"/>
                <w:szCs w:val="24"/>
                <w:lang w:eastAsia="zh-CN"/>
              </w:rPr>
              <w:t xml:space="preserve"> </w:t>
            </w:r>
            <w:r w:rsidRPr="00923F7C">
              <w:rPr>
                <w:rFonts w:ascii="Book Antiqua" w:hAnsi="Book Antiqua" w:cs="Arial"/>
                <w:sz w:val="24"/>
                <w:szCs w:val="24"/>
              </w:rPr>
              <w:t>25 (54)</w:t>
            </w:r>
          </w:p>
        </w:tc>
        <w:tc>
          <w:tcPr>
            <w:tcW w:w="963" w:type="dxa"/>
            <w:vAlign w:val="center"/>
          </w:tcPr>
          <w:p w14:paraId="1C0EE1E5" w14:textId="2CCFB436" w:rsidR="00EE3AFD" w:rsidRPr="00923F7C" w:rsidRDefault="0027031D"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214" w:type="dxa"/>
            <w:vAlign w:val="center"/>
          </w:tcPr>
          <w:p w14:paraId="01FCCA83" w14:textId="1CCD194E" w:rsidR="009D68EE" w:rsidRPr="00923F7C" w:rsidRDefault="009D68EE" w:rsidP="005A5C92">
            <w:pPr>
              <w:snapToGrid w:val="0"/>
              <w:spacing w:line="360" w:lineRule="auto"/>
              <w:jc w:val="center"/>
              <w:rPr>
                <w:rFonts w:ascii="Book Antiqua" w:hAnsi="Book Antiqua" w:cs="Arial"/>
                <w:sz w:val="24"/>
                <w:szCs w:val="24"/>
              </w:rPr>
            </w:pPr>
            <w:r w:rsidRPr="00923F7C">
              <w:rPr>
                <w:rFonts w:ascii="Book Antiqua" w:hAnsi="Book Antiqua" w:cs="Arial"/>
                <w:sz w:val="24"/>
                <w:szCs w:val="24"/>
              </w:rPr>
              <w:t>33 ± 18</w:t>
            </w:r>
            <w:r w:rsidR="005A5C92">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5A5C92">
              <w:rPr>
                <w:rFonts w:ascii="Book Antiqua" w:hAnsi="Book Antiqua" w:cs="Arial" w:hint="eastAsia"/>
                <w:sz w:val="24"/>
                <w:szCs w:val="24"/>
                <w:lang w:eastAsia="zh-CN"/>
              </w:rPr>
              <w:t xml:space="preserve"> </w:t>
            </w:r>
            <w:r w:rsidR="005A5C92">
              <w:rPr>
                <w:rFonts w:ascii="Book Antiqua" w:hAnsi="Book Antiqua" w:cs="Arial"/>
                <w:sz w:val="24"/>
                <w:szCs w:val="24"/>
              </w:rPr>
              <w:t>44 ± 14</w:t>
            </w:r>
            <w:r w:rsidR="00A538F8">
              <w:rPr>
                <w:rFonts w:ascii="Book Antiqua" w:hAnsi="Book Antiqua" w:cs="Arial" w:hint="eastAsia"/>
                <w:sz w:val="24"/>
                <w:szCs w:val="24"/>
                <w:vertAlign w:val="superscript"/>
                <w:lang w:eastAsia="zh-CN"/>
              </w:rPr>
              <w:t>2</w:t>
            </w:r>
          </w:p>
        </w:tc>
        <w:tc>
          <w:tcPr>
            <w:tcW w:w="1461" w:type="dxa"/>
            <w:vAlign w:val="center"/>
          </w:tcPr>
          <w:p w14:paraId="59F1BF88" w14:textId="6F51381D" w:rsidR="009D68EE" w:rsidRPr="00923F7C" w:rsidRDefault="009D68EE" w:rsidP="005A5C92">
            <w:pPr>
              <w:snapToGrid w:val="0"/>
              <w:spacing w:line="360" w:lineRule="auto"/>
              <w:jc w:val="center"/>
              <w:rPr>
                <w:rFonts w:ascii="Book Antiqua" w:hAnsi="Book Antiqua" w:cs="Arial"/>
                <w:sz w:val="24"/>
                <w:szCs w:val="24"/>
              </w:rPr>
            </w:pPr>
            <w:r w:rsidRPr="00923F7C">
              <w:rPr>
                <w:rFonts w:ascii="Book Antiqua" w:hAnsi="Book Antiqua" w:cs="Arial"/>
                <w:sz w:val="24"/>
                <w:szCs w:val="24"/>
              </w:rPr>
              <w:t>6 (86)</w:t>
            </w:r>
            <w:bookmarkStart w:id="175" w:name="OLE_LINK205"/>
            <w:r w:rsidR="005A5C92">
              <w:rPr>
                <w:rFonts w:ascii="Book Antiqua" w:hAnsi="Book Antiqua" w:cs="Arial" w:hint="eastAsia"/>
                <w:sz w:val="24"/>
                <w:szCs w:val="24"/>
                <w:lang w:eastAsia="zh-CN"/>
              </w:rPr>
              <w:t xml:space="preserve"> </w:t>
            </w:r>
            <w:r w:rsidR="004157C2">
              <w:rPr>
                <w:rFonts w:ascii="Book Antiqua" w:hAnsi="Book Antiqua" w:cs="Arial"/>
                <w:i/>
                <w:sz w:val="24"/>
                <w:szCs w:val="24"/>
              </w:rPr>
              <w:t>vs</w:t>
            </w:r>
            <w:bookmarkEnd w:id="175"/>
            <w:r w:rsidR="005A5C92">
              <w:rPr>
                <w:rFonts w:ascii="Book Antiqua" w:hAnsi="Book Antiqua" w:cs="Arial" w:hint="eastAsia"/>
                <w:sz w:val="24"/>
                <w:szCs w:val="24"/>
                <w:lang w:eastAsia="zh-CN"/>
              </w:rPr>
              <w:t xml:space="preserve"> </w:t>
            </w:r>
            <w:r w:rsidRPr="00923F7C">
              <w:rPr>
                <w:rFonts w:ascii="Book Antiqua" w:hAnsi="Book Antiqua" w:cs="Arial"/>
                <w:sz w:val="24"/>
                <w:szCs w:val="24"/>
              </w:rPr>
              <w:t>27 (59)</w:t>
            </w:r>
          </w:p>
        </w:tc>
        <w:tc>
          <w:tcPr>
            <w:tcW w:w="1516" w:type="dxa"/>
            <w:vAlign w:val="center"/>
          </w:tcPr>
          <w:p w14:paraId="2A4DAA3D" w14:textId="3DEB193A" w:rsidR="00EE3AFD"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r>
      <w:tr w:rsidR="00D90896" w:rsidRPr="00923F7C" w14:paraId="62A8204F" w14:textId="77777777" w:rsidTr="00A859FF">
        <w:tc>
          <w:tcPr>
            <w:tcW w:w="1501" w:type="dxa"/>
            <w:vAlign w:val="center"/>
          </w:tcPr>
          <w:p w14:paraId="160FF625" w14:textId="7018E259" w:rsidR="00EE3AFD" w:rsidRPr="00923F7C" w:rsidRDefault="00EE3AFD" w:rsidP="003056E4">
            <w:pPr>
              <w:snapToGrid w:val="0"/>
              <w:spacing w:line="360" w:lineRule="auto"/>
              <w:rPr>
                <w:rFonts w:ascii="Book Antiqua" w:hAnsi="Book Antiqua" w:cs="Arial"/>
                <w:sz w:val="24"/>
                <w:szCs w:val="24"/>
              </w:rPr>
            </w:pPr>
            <w:r w:rsidRPr="00923F7C">
              <w:rPr>
                <w:rFonts w:ascii="Book Antiqua" w:hAnsi="Book Antiqua" w:cs="Arial"/>
                <w:sz w:val="24"/>
                <w:szCs w:val="24"/>
              </w:rPr>
              <w:t>Alabraba</w:t>
            </w:r>
            <w:r w:rsidRPr="00923F7C">
              <w:rPr>
                <w:rFonts w:ascii="Book Antiqua" w:hAnsi="Book Antiqua" w:cs="Arial"/>
                <w:i/>
                <w:sz w:val="24"/>
                <w:szCs w:val="24"/>
              </w:rPr>
              <w:t xml:space="preserve"> </w:t>
            </w:r>
            <w:r w:rsidR="009953EB" w:rsidRPr="00923F7C">
              <w:rPr>
                <w:rFonts w:ascii="Book Antiqua" w:hAnsi="Book Antiqua" w:cs="Arial"/>
                <w:i/>
                <w:sz w:val="24"/>
                <w:szCs w:val="24"/>
              </w:rPr>
              <w:t>et al</w:t>
            </w:r>
            <w:r w:rsidRPr="00923F7C">
              <w:rPr>
                <w:rFonts w:ascii="Book Antiqua" w:hAnsi="Book Antiqua" w:cs="Arial"/>
                <w:sz w:val="24"/>
                <w:szCs w:val="24"/>
                <w:vertAlign w:val="superscript"/>
              </w:rPr>
              <w:t>[20]</w:t>
            </w:r>
          </w:p>
        </w:tc>
        <w:tc>
          <w:tcPr>
            <w:tcW w:w="710" w:type="dxa"/>
            <w:vAlign w:val="center"/>
          </w:tcPr>
          <w:p w14:paraId="7D62A7B4" w14:textId="4B8C650D" w:rsidR="00EE3AFD" w:rsidRPr="00923F7C" w:rsidRDefault="00EE3AFD"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09</w:t>
            </w:r>
          </w:p>
        </w:tc>
        <w:tc>
          <w:tcPr>
            <w:tcW w:w="1518" w:type="dxa"/>
            <w:vAlign w:val="center"/>
          </w:tcPr>
          <w:p w14:paraId="4CC8ADEC" w14:textId="68B186C6" w:rsidR="00EE3AFD" w:rsidRPr="00923F7C" w:rsidRDefault="00EE3AFD" w:rsidP="00AB4542">
            <w:pPr>
              <w:snapToGrid w:val="0"/>
              <w:spacing w:line="360" w:lineRule="auto"/>
              <w:jc w:val="center"/>
              <w:rPr>
                <w:rFonts w:ascii="Book Antiqua" w:hAnsi="Book Antiqua" w:cs="Arial"/>
                <w:sz w:val="24"/>
                <w:szCs w:val="24"/>
              </w:rPr>
            </w:pPr>
            <w:r w:rsidRPr="00923F7C">
              <w:rPr>
                <w:rFonts w:ascii="Book Antiqua" w:hAnsi="Book Antiqua" w:cs="Arial"/>
                <w:sz w:val="24"/>
                <w:szCs w:val="24"/>
              </w:rPr>
              <w:t>1986</w:t>
            </w:r>
            <w:r w:rsidR="00AB4542">
              <w:rPr>
                <w:rFonts w:ascii="Book Antiqua" w:hAnsi="Book Antiqua" w:cs="Arial" w:hint="eastAsia"/>
                <w:sz w:val="24"/>
                <w:szCs w:val="24"/>
                <w:lang w:eastAsia="zh-CN"/>
              </w:rPr>
              <w:t>-</w:t>
            </w:r>
            <w:r w:rsidRPr="00923F7C">
              <w:rPr>
                <w:rFonts w:ascii="Book Antiqua" w:hAnsi="Book Antiqua" w:cs="Arial"/>
                <w:sz w:val="24"/>
                <w:szCs w:val="24"/>
              </w:rPr>
              <w:t>2006</w:t>
            </w:r>
          </w:p>
        </w:tc>
        <w:tc>
          <w:tcPr>
            <w:tcW w:w="1559" w:type="dxa"/>
            <w:vAlign w:val="center"/>
          </w:tcPr>
          <w:p w14:paraId="49C50CD4" w14:textId="3C984B5E" w:rsidR="00EE3AFD" w:rsidRPr="00923F7C" w:rsidRDefault="00EE3AFD" w:rsidP="005A5C92">
            <w:pPr>
              <w:snapToGrid w:val="0"/>
              <w:spacing w:line="360" w:lineRule="auto"/>
              <w:jc w:val="center"/>
              <w:rPr>
                <w:rFonts w:ascii="Book Antiqua" w:hAnsi="Book Antiqua" w:cs="Arial"/>
                <w:sz w:val="24"/>
                <w:szCs w:val="24"/>
              </w:rPr>
            </w:pPr>
            <w:r w:rsidRPr="00923F7C">
              <w:rPr>
                <w:rFonts w:ascii="Book Antiqua" w:hAnsi="Book Antiqua" w:cs="Arial"/>
                <w:sz w:val="24"/>
                <w:szCs w:val="24"/>
              </w:rPr>
              <w:t>61 (23)</w:t>
            </w:r>
            <w:r w:rsidR="005A5C92">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5A5C92">
              <w:rPr>
                <w:rFonts w:ascii="Book Antiqua" w:hAnsi="Book Antiqua" w:cs="Arial" w:hint="eastAsia"/>
                <w:sz w:val="24"/>
                <w:szCs w:val="24"/>
                <w:lang w:eastAsia="zh-CN"/>
              </w:rPr>
              <w:t xml:space="preserve"> </w:t>
            </w:r>
            <w:r w:rsidRPr="00923F7C">
              <w:rPr>
                <w:rFonts w:ascii="Book Antiqua" w:hAnsi="Book Antiqua" w:cs="Arial"/>
                <w:sz w:val="24"/>
                <w:szCs w:val="24"/>
              </w:rPr>
              <w:t>202 (77)</w:t>
            </w:r>
          </w:p>
        </w:tc>
        <w:tc>
          <w:tcPr>
            <w:tcW w:w="1523" w:type="dxa"/>
            <w:vAlign w:val="center"/>
          </w:tcPr>
          <w:p w14:paraId="2789EF8B" w14:textId="113A9190" w:rsidR="00EE3AFD" w:rsidRPr="00923F7C" w:rsidRDefault="00FE3509" w:rsidP="00AB4542">
            <w:pPr>
              <w:snapToGrid w:val="0"/>
              <w:spacing w:line="360" w:lineRule="auto"/>
              <w:jc w:val="center"/>
              <w:rPr>
                <w:rFonts w:ascii="Book Antiqua" w:hAnsi="Book Antiqua" w:cs="Arial"/>
                <w:sz w:val="24"/>
                <w:szCs w:val="24"/>
                <w:lang w:eastAsia="zh-CN"/>
              </w:rPr>
            </w:pPr>
            <w:r w:rsidRPr="00923F7C">
              <w:rPr>
                <w:rFonts w:ascii="Book Antiqua" w:hAnsi="Book Antiqua" w:cs="Arial"/>
                <w:sz w:val="24"/>
                <w:szCs w:val="24"/>
              </w:rPr>
              <w:t>4.6 (0.5</w:t>
            </w:r>
            <w:r w:rsidR="00AB4542">
              <w:rPr>
                <w:rFonts w:ascii="Book Antiqua" w:hAnsi="Book Antiqua" w:cs="Arial" w:hint="eastAsia"/>
                <w:sz w:val="24"/>
                <w:szCs w:val="24"/>
                <w:lang w:eastAsia="zh-CN"/>
              </w:rPr>
              <w:t>-</w:t>
            </w:r>
            <w:r w:rsidR="00AB4542">
              <w:rPr>
                <w:rFonts w:ascii="Book Antiqua" w:hAnsi="Book Antiqua" w:cs="Arial"/>
                <w:sz w:val="24"/>
                <w:szCs w:val="24"/>
              </w:rPr>
              <w:t>12.9)</w:t>
            </w:r>
            <w:r w:rsidR="00A538F8">
              <w:rPr>
                <w:rFonts w:ascii="Book Antiqua" w:hAnsi="Book Antiqua" w:cs="Arial" w:hint="eastAsia"/>
                <w:sz w:val="24"/>
                <w:szCs w:val="24"/>
                <w:vertAlign w:val="superscript"/>
                <w:lang w:eastAsia="zh-CN"/>
              </w:rPr>
              <w:t>1</w:t>
            </w:r>
          </w:p>
        </w:tc>
        <w:tc>
          <w:tcPr>
            <w:tcW w:w="1065" w:type="dxa"/>
            <w:vAlign w:val="center"/>
          </w:tcPr>
          <w:p w14:paraId="340F0DA8" w14:textId="37B7701A" w:rsidR="00EE3AFD" w:rsidRPr="00923F7C" w:rsidRDefault="00FE3509" w:rsidP="003056E4">
            <w:pPr>
              <w:snapToGrid w:val="0"/>
              <w:spacing w:line="360" w:lineRule="auto"/>
              <w:jc w:val="center"/>
              <w:rPr>
                <w:rFonts w:ascii="Book Antiqua" w:hAnsi="Book Antiqua" w:cs="Arial"/>
                <w:sz w:val="24"/>
                <w:szCs w:val="24"/>
                <w:lang w:eastAsia="zh-CN"/>
              </w:rPr>
            </w:pPr>
            <w:r w:rsidRPr="00923F7C">
              <w:rPr>
                <w:rFonts w:ascii="Book Antiqua" w:hAnsi="Book Antiqua" w:cs="Arial"/>
                <w:sz w:val="24"/>
                <w:szCs w:val="24"/>
              </w:rPr>
              <w:t xml:space="preserve">6.9 (0 - 19.9) </w:t>
            </w:r>
            <w:r w:rsidR="00A538F8">
              <w:rPr>
                <w:rFonts w:ascii="Book Antiqua" w:hAnsi="Book Antiqua" w:cs="Arial" w:hint="eastAsia"/>
                <w:sz w:val="24"/>
                <w:szCs w:val="24"/>
                <w:vertAlign w:val="superscript"/>
                <w:lang w:eastAsia="zh-CN"/>
              </w:rPr>
              <w:t>1</w:t>
            </w:r>
          </w:p>
        </w:tc>
        <w:tc>
          <w:tcPr>
            <w:tcW w:w="1294" w:type="dxa"/>
            <w:vAlign w:val="center"/>
          </w:tcPr>
          <w:p w14:paraId="6C84E61A" w14:textId="1354628D" w:rsidR="00EE3AFD" w:rsidRPr="00923F7C" w:rsidRDefault="00FE3509" w:rsidP="003056E4">
            <w:pPr>
              <w:snapToGrid w:val="0"/>
              <w:spacing w:line="360" w:lineRule="auto"/>
              <w:jc w:val="center"/>
              <w:rPr>
                <w:rFonts w:ascii="Book Antiqua" w:hAnsi="Book Antiqua" w:cs="Arial"/>
                <w:sz w:val="24"/>
                <w:szCs w:val="24"/>
                <w:lang w:eastAsia="zh-CN"/>
              </w:rPr>
            </w:pPr>
            <w:r w:rsidRPr="00923F7C">
              <w:rPr>
                <w:rFonts w:ascii="Book Antiqua" w:hAnsi="Book Antiqua" w:cs="Arial"/>
                <w:sz w:val="24"/>
                <w:szCs w:val="24"/>
              </w:rPr>
              <w:t xml:space="preserve">48 (16 - 72) </w:t>
            </w:r>
            <w:r w:rsidR="00A538F8">
              <w:rPr>
                <w:rFonts w:ascii="Book Antiqua" w:hAnsi="Book Antiqua" w:cs="Arial" w:hint="eastAsia"/>
                <w:sz w:val="24"/>
                <w:szCs w:val="24"/>
                <w:vertAlign w:val="superscript"/>
                <w:lang w:eastAsia="zh-CN"/>
              </w:rPr>
              <w:t>1</w:t>
            </w:r>
          </w:p>
        </w:tc>
        <w:tc>
          <w:tcPr>
            <w:tcW w:w="1269" w:type="dxa"/>
            <w:vAlign w:val="center"/>
          </w:tcPr>
          <w:p w14:paraId="71B768C2" w14:textId="2076F74B" w:rsidR="00FE3509" w:rsidRPr="00923F7C" w:rsidRDefault="00FE3509" w:rsidP="005A5C92">
            <w:pPr>
              <w:snapToGrid w:val="0"/>
              <w:spacing w:line="360" w:lineRule="auto"/>
              <w:jc w:val="center"/>
              <w:rPr>
                <w:rFonts w:ascii="Book Antiqua" w:hAnsi="Book Antiqua" w:cs="Arial"/>
                <w:sz w:val="24"/>
                <w:szCs w:val="24"/>
              </w:rPr>
            </w:pPr>
            <w:r w:rsidRPr="00923F7C">
              <w:rPr>
                <w:rFonts w:ascii="Book Antiqua" w:hAnsi="Book Antiqua" w:cs="Arial"/>
                <w:sz w:val="24"/>
                <w:szCs w:val="24"/>
              </w:rPr>
              <w:t>50 (82)</w:t>
            </w:r>
            <w:r w:rsidR="005A5C92">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5A5C92">
              <w:rPr>
                <w:rFonts w:ascii="Book Antiqua" w:hAnsi="Book Antiqua" w:cs="Arial" w:hint="eastAsia"/>
                <w:sz w:val="24"/>
                <w:szCs w:val="24"/>
                <w:lang w:eastAsia="zh-CN"/>
              </w:rPr>
              <w:t xml:space="preserve"> </w:t>
            </w:r>
            <w:r w:rsidRPr="00923F7C">
              <w:rPr>
                <w:rFonts w:ascii="Book Antiqua" w:hAnsi="Book Antiqua" w:cs="Arial"/>
                <w:sz w:val="24"/>
                <w:szCs w:val="24"/>
              </w:rPr>
              <w:t>149 (74)</w:t>
            </w:r>
          </w:p>
        </w:tc>
        <w:tc>
          <w:tcPr>
            <w:tcW w:w="963" w:type="dxa"/>
            <w:vAlign w:val="center"/>
          </w:tcPr>
          <w:p w14:paraId="243ABC56" w14:textId="374133F7" w:rsidR="00EE3AFD" w:rsidRPr="00923F7C" w:rsidRDefault="0027031D"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214" w:type="dxa"/>
            <w:vAlign w:val="center"/>
          </w:tcPr>
          <w:p w14:paraId="7C57EB42" w14:textId="6E459964" w:rsidR="00EE3AFD"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461" w:type="dxa"/>
            <w:vAlign w:val="center"/>
          </w:tcPr>
          <w:p w14:paraId="53E92FC6" w14:textId="3FC6C6F4" w:rsidR="00EE3AFD"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516" w:type="dxa"/>
            <w:vAlign w:val="center"/>
          </w:tcPr>
          <w:p w14:paraId="65555B26" w14:textId="22422D8F" w:rsidR="00EE3AFD"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61 (100)</w:t>
            </w:r>
          </w:p>
          <w:p w14:paraId="1696C056" w14:textId="2080124D" w:rsidR="009D68EE" w:rsidRPr="00923F7C" w:rsidRDefault="004157C2" w:rsidP="003056E4">
            <w:pPr>
              <w:snapToGrid w:val="0"/>
              <w:spacing w:line="360" w:lineRule="auto"/>
              <w:jc w:val="center"/>
              <w:rPr>
                <w:rFonts w:ascii="Book Antiqua" w:hAnsi="Book Antiqua" w:cs="Arial"/>
                <w:i/>
                <w:sz w:val="24"/>
                <w:szCs w:val="24"/>
              </w:rPr>
            </w:pPr>
            <w:r>
              <w:rPr>
                <w:rFonts w:ascii="Book Antiqua" w:hAnsi="Book Antiqua" w:cs="Arial"/>
                <w:i/>
                <w:sz w:val="24"/>
                <w:szCs w:val="24"/>
              </w:rPr>
              <w:t>vs</w:t>
            </w:r>
          </w:p>
          <w:p w14:paraId="33DA8EE1" w14:textId="5FDA8391" w:rsidR="009D68EE"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2 (100)</w:t>
            </w:r>
          </w:p>
        </w:tc>
      </w:tr>
      <w:tr w:rsidR="00D90896" w:rsidRPr="00923F7C" w14:paraId="4F997AF2" w14:textId="77777777" w:rsidTr="00A859FF">
        <w:tc>
          <w:tcPr>
            <w:tcW w:w="1501" w:type="dxa"/>
            <w:vAlign w:val="center"/>
          </w:tcPr>
          <w:p w14:paraId="66EC56FB" w14:textId="585E7A7D" w:rsidR="00EE3AFD" w:rsidRPr="00923F7C" w:rsidRDefault="00EE3AFD"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Moncrief </w:t>
            </w:r>
            <w:r w:rsidR="009953EB" w:rsidRPr="00923F7C">
              <w:rPr>
                <w:rFonts w:ascii="Book Antiqua" w:hAnsi="Book Antiqua" w:cs="Arial"/>
                <w:i/>
                <w:sz w:val="24"/>
                <w:szCs w:val="24"/>
              </w:rPr>
              <w:t>et al</w:t>
            </w:r>
            <w:r w:rsidRPr="00923F7C">
              <w:rPr>
                <w:rFonts w:ascii="Book Antiqua" w:hAnsi="Book Antiqua" w:cs="Arial"/>
                <w:sz w:val="24"/>
                <w:szCs w:val="24"/>
                <w:vertAlign w:val="superscript"/>
              </w:rPr>
              <w:t>[24]</w:t>
            </w:r>
          </w:p>
        </w:tc>
        <w:tc>
          <w:tcPr>
            <w:tcW w:w="710" w:type="dxa"/>
            <w:vAlign w:val="center"/>
          </w:tcPr>
          <w:p w14:paraId="13D1C4B0" w14:textId="640D84FA" w:rsidR="00EE3AFD" w:rsidRPr="00923F7C" w:rsidRDefault="00EE3AFD"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10</w:t>
            </w:r>
          </w:p>
        </w:tc>
        <w:tc>
          <w:tcPr>
            <w:tcW w:w="1518" w:type="dxa"/>
            <w:vAlign w:val="center"/>
          </w:tcPr>
          <w:p w14:paraId="71733DD2" w14:textId="0C733BA4" w:rsidR="00EE3AFD" w:rsidRPr="00923F7C" w:rsidRDefault="00EE3AFD" w:rsidP="00AB4542">
            <w:pPr>
              <w:snapToGrid w:val="0"/>
              <w:spacing w:line="360" w:lineRule="auto"/>
              <w:jc w:val="center"/>
              <w:rPr>
                <w:rFonts w:ascii="Book Antiqua" w:hAnsi="Book Antiqua" w:cs="Arial"/>
                <w:sz w:val="24"/>
                <w:szCs w:val="24"/>
              </w:rPr>
            </w:pPr>
            <w:r w:rsidRPr="00923F7C">
              <w:rPr>
                <w:rFonts w:ascii="Book Antiqua" w:hAnsi="Book Antiqua" w:cs="Arial"/>
                <w:sz w:val="24"/>
                <w:szCs w:val="24"/>
              </w:rPr>
              <w:t>1989</w:t>
            </w:r>
            <w:r w:rsidR="00AB4542">
              <w:rPr>
                <w:rFonts w:ascii="Book Antiqua" w:hAnsi="Book Antiqua" w:cs="Arial" w:hint="eastAsia"/>
                <w:sz w:val="24"/>
                <w:szCs w:val="24"/>
                <w:lang w:eastAsia="zh-CN"/>
              </w:rPr>
              <w:t>-</w:t>
            </w:r>
            <w:r w:rsidRPr="00923F7C">
              <w:rPr>
                <w:rFonts w:ascii="Book Antiqua" w:hAnsi="Book Antiqua" w:cs="Arial"/>
                <w:sz w:val="24"/>
                <w:szCs w:val="24"/>
              </w:rPr>
              <w:t>2006</w:t>
            </w:r>
          </w:p>
        </w:tc>
        <w:tc>
          <w:tcPr>
            <w:tcW w:w="1559" w:type="dxa"/>
            <w:vAlign w:val="center"/>
          </w:tcPr>
          <w:p w14:paraId="6D178FBB" w14:textId="69B6703A" w:rsidR="00EE3AFD" w:rsidRPr="00923F7C" w:rsidRDefault="00EE3AFD" w:rsidP="005A5C92">
            <w:pPr>
              <w:snapToGrid w:val="0"/>
              <w:spacing w:line="360" w:lineRule="auto"/>
              <w:jc w:val="center"/>
              <w:rPr>
                <w:rFonts w:ascii="Book Antiqua" w:hAnsi="Book Antiqua" w:cs="Arial"/>
                <w:sz w:val="24"/>
                <w:szCs w:val="24"/>
              </w:rPr>
            </w:pPr>
            <w:r w:rsidRPr="00923F7C">
              <w:rPr>
                <w:rFonts w:ascii="Book Antiqua" w:hAnsi="Book Antiqua" w:cs="Arial"/>
                <w:sz w:val="24"/>
                <w:szCs w:val="24"/>
              </w:rPr>
              <w:t>15 (25)</w:t>
            </w:r>
            <w:r w:rsidR="005A5C92">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5A5C92">
              <w:rPr>
                <w:rFonts w:ascii="Book Antiqua" w:hAnsi="Book Antiqua" w:cs="Arial" w:hint="eastAsia"/>
                <w:sz w:val="24"/>
                <w:szCs w:val="24"/>
                <w:lang w:eastAsia="zh-CN"/>
              </w:rPr>
              <w:t xml:space="preserve"> </w:t>
            </w:r>
            <w:r w:rsidRPr="00923F7C">
              <w:rPr>
                <w:rFonts w:ascii="Book Antiqua" w:hAnsi="Book Antiqua" w:cs="Arial"/>
                <w:sz w:val="24"/>
                <w:szCs w:val="24"/>
              </w:rPr>
              <w:t>44 (75)</w:t>
            </w:r>
          </w:p>
        </w:tc>
        <w:tc>
          <w:tcPr>
            <w:tcW w:w="1523" w:type="dxa"/>
            <w:vAlign w:val="center"/>
          </w:tcPr>
          <w:p w14:paraId="3BF1EF19" w14:textId="7FE13EAC" w:rsidR="00EE3AFD" w:rsidRPr="00923F7C" w:rsidRDefault="00FE3509" w:rsidP="00AB4542">
            <w:pPr>
              <w:snapToGrid w:val="0"/>
              <w:spacing w:line="360" w:lineRule="auto"/>
              <w:jc w:val="center"/>
              <w:rPr>
                <w:rFonts w:ascii="Book Antiqua" w:hAnsi="Book Antiqua" w:cs="Arial"/>
                <w:sz w:val="24"/>
                <w:szCs w:val="24"/>
              </w:rPr>
            </w:pPr>
            <w:r w:rsidRPr="00923F7C">
              <w:rPr>
                <w:rFonts w:ascii="Book Antiqua" w:hAnsi="Book Antiqua" w:cs="Arial"/>
                <w:sz w:val="24"/>
                <w:szCs w:val="24"/>
              </w:rPr>
              <w:t>3.4 (1.5</w:t>
            </w:r>
            <w:r w:rsidR="00AB4542">
              <w:rPr>
                <w:rFonts w:ascii="Book Antiqua" w:hAnsi="Book Antiqua" w:cs="Arial" w:hint="eastAsia"/>
                <w:sz w:val="24"/>
                <w:szCs w:val="24"/>
                <w:lang w:eastAsia="zh-CN"/>
              </w:rPr>
              <w:t>-</w:t>
            </w:r>
            <w:r w:rsidRPr="00923F7C">
              <w:rPr>
                <w:rFonts w:ascii="Book Antiqua" w:hAnsi="Book Antiqua" w:cs="Arial"/>
                <w:sz w:val="24"/>
                <w:szCs w:val="24"/>
              </w:rPr>
              <w:t>5.5)</w:t>
            </w:r>
          </w:p>
        </w:tc>
        <w:tc>
          <w:tcPr>
            <w:tcW w:w="1065" w:type="dxa"/>
            <w:vAlign w:val="center"/>
          </w:tcPr>
          <w:p w14:paraId="493EC2DC" w14:textId="7A457CED" w:rsidR="00EE3AFD" w:rsidRPr="00923F7C" w:rsidRDefault="004D275B" w:rsidP="004D275B">
            <w:pPr>
              <w:snapToGrid w:val="0"/>
              <w:spacing w:line="360" w:lineRule="auto"/>
              <w:jc w:val="center"/>
              <w:rPr>
                <w:rFonts w:ascii="Book Antiqua" w:hAnsi="Book Antiqua" w:cs="Arial"/>
                <w:sz w:val="24"/>
                <w:szCs w:val="24"/>
              </w:rPr>
            </w:pPr>
            <w:r>
              <w:rPr>
                <w:rFonts w:ascii="Book Antiqua" w:hAnsi="Book Antiqua" w:cs="Arial"/>
                <w:sz w:val="24"/>
                <w:szCs w:val="24"/>
              </w:rPr>
              <w:t>5.7 (2.8</w:t>
            </w:r>
            <w:r>
              <w:rPr>
                <w:rFonts w:ascii="Book Antiqua" w:hAnsi="Book Antiqua" w:cs="Arial" w:hint="eastAsia"/>
                <w:sz w:val="24"/>
                <w:szCs w:val="24"/>
                <w:lang w:eastAsia="zh-CN"/>
              </w:rPr>
              <w:t>-</w:t>
            </w:r>
            <w:r w:rsidR="00FE3509" w:rsidRPr="00923F7C">
              <w:rPr>
                <w:rFonts w:ascii="Book Antiqua" w:hAnsi="Book Antiqua" w:cs="Arial"/>
                <w:sz w:val="24"/>
                <w:szCs w:val="24"/>
              </w:rPr>
              <w:t>8.8)</w:t>
            </w:r>
          </w:p>
        </w:tc>
        <w:tc>
          <w:tcPr>
            <w:tcW w:w="1294" w:type="dxa"/>
            <w:vAlign w:val="center"/>
          </w:tcPr>
          <w:p w14:paraId="5AE121EB" w14:textId="5C486A0C" w:rsidR="00FE3509" w:rsidRPr="00923F7C" w:rsidRDefault="00FE3509" w:rsidP="005A5C92">
            <w:pPr>
              <w:snapToGrid w:val="0"/>
              <w:spacing w:line="360" w:lineRule="auto"/>
              <w:jc w:val="center"/>
              <w:rPr>
                <w:rFonts w:ascii="Book Antiqua" w:hAnsi="Book Antiqua" w:cs="Arial"/>
                <w:sz w:val="24"/>
                <w:szCs w:val="24"/>
              </w:rPr>
            </w:pPr>
            <w:r w:rsidRPr="00923F7C">
              <w:rPr>
                <w:rFonts w:ascii="Book Antiqua" w:hAnsi="Book Antiqua" w:cs="Arial"/>
                <w:sz w:val="24"/>
                <w:szCs w:val="24"/>
              </w:rPr>
              <w:t>45 (36</w:t>
            </w:r>
            <w:r w:rsidR="005A5C92">
              <w:rPr>
                <w:rFonts w:ascii="Book Antiqua" w:hAnsi="Book Antiqua" w:cs="Arial" w:hint="eastAsia"/>
                <w:sz w:val="24"/>
                <w:szCs w:val="24"/>
                <w:lang w:eastAsia="zh-CN"/>
              </w:rPr>
              <w:t>-</w:t>
            </w:r>
            <w:r w:rsidRPr="00923F7C">
              <w:rPr>
                <w:rFonts w:ascii="Book Antiqua" w:hAnsi="Book Antiqua" w:cs="Arial"/>
                <w:sz w:val="24"/>
                <w:szCs w:val="24"/>
              </w:rPr>
              <w:t>53)</w:t>
            </w:r>
            <w:r w:rsidR="005A5C92">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5A5C92">
              <w:rPr>
                <w:rFonts w:ascii="Book Antiqua" w:hAnsi="Book Antiqua" w:cs="Arial" w:hint="eastAsia"/>
                <w:sz w:val="24"/>
                <w:szCs w:val="24"/>
                <w:lang w:eastAsia="zh-CN"/>
              </w:rPr>
              <w:t xml:space="preserve"> </w:t>
            </w:r>
            <w:r w:rsidRPr="00923F7C">
              <w:rPr>
                <w:rFonts w:ascii="Book Antiqua" w:hAnsi="Book Antiqua" w:cs="Arial"/>
                <w:sz w:val="24"/>
                <w:szCs w:val="24"/>
              </w:rPr>
              <w:t>47 (37</w:t>
            </w:r>
            <w:r w:rsidR="005A5C92">
              <w:rPr>
                <w:rFonts w:ascii="Book Antiqua" w:hAnsi="Book Antiqua" w:cs="Arial" w:hint="eastAsia"/>
                <w:sz w:val="24"/>
                <w:szCs w:val="24"/>
                <w:lang w:eastAsia="zh-CN"/>
              </w:rPr>
              <w:t>-</w:t>
            </w:r>
            <w:r w:rsidRPr="00923F7C">
              <w:rPr>
                <w:rFonts w:ascii="Book Antiqua" w:hAnsi="Book Antiqua" w:cs="Arial"/>
                <w:sz w:val="24"/>
                <w:szCs w:val="24"/>
              </w:rPr>
              <w:t>52)</w:t>
            </w:r>
          </w:p>
        </w:tc>
        <w:tc>
          <w:tcPr>
            <w:tcW w:w="1269" w:type="dxa"/>
            <w:vAlign w:val="center"/>
          </w:tcPr>
          <w:p w14:paraId="4B6E56CA" w14:textId="00C90EE6" w:rsidR="00FE3509" w:rsidRPr="00923F7C" w:rsidRDefault="00FE3509" w:rsidP="005A5C92">
            <w:pPr>
              <w:snapToGrid w:val="0"/>
              <w:spacing w:line="360" w:lineRule="auto"/>
              <w:jc w:val="center"/>
              <w:rPr>
                <w:rFonts w:ascii="Book Antiqua" w:hAnsi="Book Antiqua" w:cs="Arial"/>
                <w:sz w:val="24"/>
                <w:szCs w:val="24"/>
              </w:rPr>
            </w:pPr>
            <w:r w:rsidRPr="00923F7C">
              <w:rPr>
                <w:rFonts w:ascii="Book Antiqua" w:hAnsi="Book Antiqua" w:cs="Arial"/>
                <w:sz w:val="24"/>
                <w:szCs w:val="24"/>
              </w:rPr>
              <w:t>13 (87)</w:t>
            </w:r>
            <w:r w:rsidR="005A5C92">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5A5C92">
              <w:rPr>
                <w:rFonts w:ascii="Book Antiqua" w:hAnsi="Book Antiqua" w:cs="Arial" w:hint="eastAsia"/>
                <w:sz w:val="24"/>
                <w:szCs w:val="24"/>
                <w:lang w:eastAsia="zh-CN"/>
              </w:rPr>
              <w:t xml:space="preserve"> </w:t>
            </w:r>
            <w:r w:rsidRPr="00923F7C">
              <w:rPr>
                <w:rFonts w:ascii="Book Antiqua" w:hAnsi="Book Antiqua" w:cs="Arial"/>
                <w:sz w:val="24"/>
                <w:szCs w:val="24"/>
              </w:rPr>
              <w:t>33 (75)</w:t>
            </w:r>
          </w:p>
        </w:tc>
        <w:tc>
          <w:tcPr>
            <w:tcW w:w="963" w:type="dxa"/>
            <w:vAlign w:val="center"/>
          </w:tcPr>
          <w:p w14:paraId="630472E0" w14:textId="66E581DD" w:rsidR="0027031D" w:rsidRPr="00923F7C" w:rsidRDefault="0027031D" w:rsidP="005A5C92">
            <w:pPr>
              <w:snapToGrid w:val="0"/>
              <w:spacing w:line="360" w:lineRule="auto"/>
              <w:jc w:val="center"/>
              <w:rPr>
                <w:rFonts w:ascii="Book Antiqua" w:hAnsi="Book Antiqua" w:cs="Arial"/>
                <w:sz w:val="24"/>
                <w:szCs w:val="24"/>
              </w:rPr>
            </w:pPr>
            <w:r w:rsidRPr="00923F7C">
              <w:rPr>
                <w:rFonts w:ascii="Book Antiqua" w:hAnsi="Book Antiqua" w:cs="Arial"/>
                <w:sz w:val="24"/>
                <w:szCs w:val="24"/>
              </w:rPr>
              <w:t>18 (13</w:t>
            </w:r>
            <w:r w:rsidR="005A5C92">
              <w:rPr>
                <w:rFonts w:ascii="Book Antiqua" w:hAnsi="Book Antiqua" w:cs="Arial" w:hint="eastAsia"/>
                <w:sz w:val="24"/>
                <w:szCs w:val="24"/>
                <w:lang w:eastAsia="zh-CN"/>
              </w:rPr>
              <w:t>-</w:t>
            </w:r>
            <w:r w:rsidRPr="00923F7C">
              <w:rPr>
                <w:rFonts w:ascii="Book Antiqua" w:hAnsi="Book Antiqua" w:cs="Arial"/>
                <w:sz w:val="24"/>
                <w:szCs w:val="24"/>
              </w:rPr>
              <w:t>21)</w:t>
            </w:r>
            <w:bookmarkStart w:id="176" w:name="OLE_LINK204"/>
            <w:r w:rsidR="005A5C92">
              <w:rPr>
                <w:rFonts w:ascii="Book Antiqua" w:hAnsi="Book Antiqua" w:cs="Arial" w:hint="eastAsia"/>
                <w:sz w:val="24"/>
                <w:szCs w:val="24"/>
                <w:lang w:eastAsia="zh-CN"/>
              </w:rPr>
              <w:t xml:space="preserve"> </w:t>
            </w:r>
            <w:r w:rsidR="004157C2">
              <w:rPr>
                <w:rFonts w:ascii="Book Antiqua" w:hAnsi="Book Antiqua" w:cs="Arial"/>
                <w:i/>
                <w:sz w:val="24"/>
                <w:szCs w:val="24"/>
              </w:rPr>
              <w:t>vs</w:t>
            </w:r>
            <w:bookmarkEnd w:id="176"/>
            <w:r w:rsidR="005A5C92">
              <w:rPr>
                <w:rFonts w:ascii="Book Antiqua" w:hAnsi="Book Antiqua" w:cs="Arial" w:hint="eastAsia"/>
                <w:sz w:val="24"/>
                <w:szCs w:val="24"/>
                <w:lang w:eastAsia="zh-CN"/>
              </w:rPr>
              <w:t xml:space="preserve"> </w:t>
            </w:r>
            <w:r w:rsidR="005A5C92">
              <w:rPr>
                <w:rFonts w:ascii="Book Antiqua" w:hAnsi="Book Antiqua" w:cs="Arial"/>
                <w:sz w:val="24"/>
                <w:szCs w:val="24"/>
              </w:rPr>
              <w:t>14 (10-</w:t>
            </w:r>
            <w:r w:rsidRPr="00923F7C">
              <w:rPr>
                <w:rFonts w:ascii="Book Antiqua" w:hAnsi="Book Antiqua" w:cs="Arial"/>
                <w:sz w:val="24"/>
                <w:szCs w:val="24"/>
              </w:rPr>
              <w:t>21)</w:t>
            </w:r>
          </w:p>
        </w:tc>
        <w:tc>
          <w:tcPr>
            <w:tcW w:w="1214" w:type="dxa"/>
            <w:vAlign w:val="center"/>
          </w:tcPr>
          <w:p w14:paraId="3CB7E001" w14:textId="7F1A9426" w:rsidR="00EE3AFD"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461" w:type="dxa"/>
            <w:vAlign w:val="center"/>
          </w:tcPr>
          <w:p w14:paraId="75195E07" w14:textId="47CB5D0D" w:rsidR="00EE3AFD"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516" w:type="dxa"/>
            <w:vAlign w:val="center"/>
          </w:tcPr>
          <w:p w14:paraId="69392050" w14:textId="2B972650" w:rsidR="00EE3AFD"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r>
      <w:tr w:rsidR="00D90896" w:rsidRPr="00923F7C" w14:paraId="24558672" w14:textId="77777777" w:rsidTr="00A859FF">
        <w:tc>
          <w:tcPr>
            <w:tcW w:w="1501" w:type="dxa"/>
            <w:vAlign w:val="center"/>
          </w:tcPr>
          <w:p w14:paraId="4E0E869B" w14:textId="39867EE2" w:rsidR="00EE3AFD" w:rsidRPr="00923F7C" w:rsidRDefault="00EE3AFD" w:rsidP="003056E4">
            <w:pPr>
              <w:snapToGrid w:val="0"/>
              <w:spacing w:line="360" w:lineRule="auto"/>
              <w:rPr>
                <w:rFonts w:ascii="Book Antiqua" w:hAnsi="Book Antiqua" w:cs="Arial"/>
                <w:sz w:val="24"/>
                <w:szCs w:val="24"/>
              </w:rPr>
            </w:pPr>
            <w:r w:rsidRPr="00923F7C">
              <w:rPr>
                <w:rFonts w:ascii="Book Antiqua" w:hAnsi="Book Antiqua" w:cs="Arial"/>
                <w:sz w:val="24"/>
                <w:szCs w:val="24"/>
              </w:rPr>
              <w:t>Gelley</w:t>
            </w:r>
            <w:r w:rsidR="009953EB" w:rsidRPr="00923F7C">
              <w:rPr>
                <w:rFonts w:ascii="Book Antiqua" w:hAnsi="Book Antiqua" w:cs="Arial"/>
                <w:sz w:val="24"/>
                <w:szCs w:val="24"/>
              </w:rPr>
              <w:t xml:space="preserve"> </w:t>
            </w:r>
            <w:r w:rsidR="009953EB" w:rsidRPr="00923F7C">
              <w:rPr>
                <w:rFonts w:ascii="Book Antiqua" w:hAnsi="Book Antiqua" w:cs="Arial"/>
                <w:i/>
                <w:sz w:val="24"/>
                <w:szCs w:val="24"/>
              </w:rPr>
              <w:t>et al</w:t>
            </w:r>
            <w:r w:rsidRPr="00923F7C">
              <w:rPr>
                <w:rFonts w:ascii="Book Antiqua" w:hAnsi="Book Antiqua" w:cs="Arial"/>
                <w:sz w:val="24"/>
                <w:szCs w:val="24"/>
                <w:vertAlign w:val="superscript"/>
              </w:rPr>
              <w:t>[22]</w:t>
            </w:r>
          </w:p>
        </w:tc>
        <w:tc>
          <w:tcPr>
            <w:tcW w:w="710" w:type="dxa"/>
            <w:vAlign w:val="center"/>
          </w:tcPr>
          <w:p w14:paraId="1E4EC958" w14:textId="75B3622E" w:rsidR="00EE3AFD" w:rsidRPr="00923F7C" w:rsidRDefault="00EE3AFD"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14</w:t>
            </w:r>
          </w:p>
        </w:tc>
        <w:tc>
          <w:tcPr>
            <w:tcW w:w="1518" w:type="dxa"/>
            <w:vAlign w:val="center"/>
          </w:tcPr>
          <w:p w14:paraId="4F8EF110" w14:textId="5C435EBE" w:rsidR="00EE3AFD" w:rsidRPr="00923F7C" w:rsidRDefault="00EE3AFD" w:rsidP="00AB4542">
            <w:pPr>
              <w:snapToGrid w:val="0"/>
              <w:spacing w:line="360" w:lineRule="auto"/>
              <w:jc w:val="center"/>
              <w:rPr>
                <w:rFonts w:ascii="Book Antiqua" w:hAnsi="Book Antiqua" w:cs="Arial"/>
                <w:sz w:val="24"/>
                <w:szCs w:val="24"/>
              </w:rPr>
            </w:pPr>
            <w:r w:rsidRPr="00923F7C">
              <w:rPr>
                <w:rFonts w:ascii="Book Antiqua" w:hAnsi="Book Antiqua" w:cs="Arial"/>
                <w:sz w:val="24"/>
                <w:szCs w:val="24"/>
              </w:rPr>
              <w:t>1995</w:t>
            </w:r>
            <w:r w:rsidR="00AB4542">
              <w:rPr>
                <w:rFonts w:ascii="Book Antiqua" w:hAnsi="Book Antiqua" w:cs="Arial" w:hint="eastAsia"/>
                <w:sz w:val="24"/>
                <w:szCs w:val="24"/>
                <w:lang w:eastAsia="zh-CN"/>
              </w:rPr>
              <w:t>-</w:t>
            </w:r>
            <w:r w:rsidRPr="00923F7C">
              <w:rPr>
                <w:rFonts w:ascii="Book Antiqua" w:hAnsi="Book Antiqua" w:cs="Arial"/>
                <w:sz w:val="24"/>
                <w:szCs w:val="24"/>
              </w:rPr>
              <w:t>2011</w:t>
            </w:r>
          </w:p>
        </w:tc>
        <w:tc>
          <w:tcPr>
            <w:tcW w:w="1559" w:type="dxa"/>
            <w:vAlign w:val="center"/>
          </w:tcPr>
          <w:p w14:paraId="39C2C037" w14:textId="59A4B247" w:rsidR="00FE3509" w:rsidRPr="00923F7C" w:rsidRDefault="00FE3509" w:rsidP="005A5C92">
            <w:pPr>
              <w:snapToGrid w:val="0"/>
              <w:spacing w:line="360" w:lineRule="auto"/>
              <w:jc w:val="center"/>
              <w:rPr>
                <w:rFonts w:ascii="Book Antiqua" w:hAnsi="Book Antiqua" w:cs="Arial"/>
                <w:sz w:val="24"/>
                <w:szCs w:val="24"/>
              </w:rPr>
            </w:pPr>
            <w:r w:rsidRPr="00923F7C">
              <w:rPr>
                <w:rFonts w:ascii="Book Antiqua" w:hAnsi="Book Antiqua" w:cs="Arial"/>
                <w:sz w:val="24"/>
                <w:szCs w:val="24"/>
              </w:rPr>
              <w:t>6 (24)</w:t>
            </w:r>
            <w:r w:rsidR="005A5C92">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5A5C92">
              <w:rPr>
                <w:rFonts w:ascii="Book Antiqua" w:hAnsi="Book Antiqua" w:cs="Arial" w:hint="eastAsia"/>
                <w:sz w:val="24"/>
                <w:szCs w:val="24"/>
                <w:lang w:eastAsia="zh-CN"/>
              </w:rPr>
              <w:t xml:space="preserve"> </w:t>
            </w:r>
            <w:r w:rsidRPr="00923F7C">
              <w:rPr>
                <w:rFonts w:ascii="Book Antiqua" w:hAnsi="Book Antiqua" w:cs="Arial"/>
                <w:sz w:val="24"/>
                <w:szCs w:val="24"/>
              </w:rPr>
              <w:t>19 (76)</w:t>
            </w:r>
          </w:p>
        </w:tc>
        <w:tc>
          <w:tcPr>
            <w:tcW w:w="1523" w:type="dxa"/>
            <w:vAlign w:val="center"/>
          </w:tcPr>
          <w:p w14:paraId="7F54C9CE" w14:textId="767E67D4" w:rsidR="00EE3AFD" w:rsidRPr="00923F7C" w:rsidRDefault="00FE350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065" w:type="dxa"/>
            <w:vAlign w:val="center"/>
          </w:tcPr>
          <w:p w14:paraId="5E85FBCD" w14:textId="0ECAF68A" w:rsidR="00EE3AFD" w:rsidRPr="00923F7C" w:rsidRDefault="00FE350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294" w:type="dxa"/>
            <w:vAlign w:val="center"/>
          </w:tcPr>
          <w:p w14:paraId="4DDA97A9" w14:textId="00302156" w:rsidR="00FE3509" w:rsidRPr="00923F7C" w:rsidRDefault="00FE3509" w:rsidP="004D275B">
            <w:pPr>
              <w:snapToGrid w:val="0"/>
              <w:spacing w:line="360" w:lineRule="auto"/>
              <w:jc w:val="center"/>
              <w:rPr>
                <w:rFonts w:ascii="Book Antiqua" w:hAnsi="Book Antiqua" w:cs="Arial"/>
                <w:sz w:val="24"/>
                <w:szCs w:val="24"/>
              </w:rPr>
            </w:pPr>
            <w:r w:rsidRPr="00923F7C">
              <w:rPr>
                <w:rFonts w:ascii="Book Antiqua" w:hAnsi="Book Antiqua" w:cs="Arial"/>
                <w:sz w:val="24"/>
                <w:szCs w:val="24"/>
              </w:rPr>
              <w:t>27 ± 7</w:t>
            </w:r>
            <w:r w:rsidR="004D275B">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4D275B">
              <w:rPr>
                <w:rFonts w:ascii="Book Antiqua" w:hAnsi="Book Antiqua" w:cs="Arial" w:hint="eastAsia"/>
                <w:sz w:val="24"/>
                <w:szCs w:val="24"/>
                <w:lang w:eastAsia="zh-CN"/>
              </w:rPr>
              <w:t xml:space="preserve"> </w:t>
            </w:r>
            <w:r w:rsidRPr="00923F7C">
              <w:rPr>
                <w:rFonts w:ascii="Book Antiqua" w:hAnsi="Book Antiqua" w:cs="Arial"/>
                <w:sz w:val="24"/>
                <w:szCs w:val="24"/>
              </w:rPr>
              <w:t>37 ± 12</w:t>
            </w:r>
            <w:r w:rsidR="00A538F8">
              <w:rPr>
                <w:rFonts w:ascii="Book Antiqua" w:hAnsi="Book Antiqua" w:cs="Arial" w:hint="eastAsia"/>
                <w:sz w:val="24"/>
                <w:szCs w:val="24"/>
                <w:vertAlign w:val="superscript"/>
                <w:lang w:eastAsia="zh-CN"/>
              </w:rPr>
              <w:t>2</w:t>
            </w:r>
          </w:p>
        </w:tc>
        <w:tc>
          <w:tcPr>
            <w:tcW w:w="1269" w:type="dxa"/>
            <w:vAlign w:val="center"/>
          </w:tcPr>
          <w:p w14:paraId="72CEDD24" w14:textId="1431F636" w:rsidR="00FE3509" w:rsidRPr="00923F7C" w:rsidRDefault="00FE3509" w:rsidP="004D275B">
            <w:pPr>
              <w:snapToGrid w:val="0"/>
              <w:spacing w:line="360" w:lineRule="auto"/>
              <w:jc w:val="center"/>
              <w:rPr>
                <w:rFonts w:ascii="Book Antiqua" w:hAnsi="Book Antiqua" w:cs="Arial"/>
                <w:sz w:val="24"/>
                <w:szCs w:val="24"/>
              </w:rPr>
            </w:pPr>
            <w:r w:rsidRPr="00923F7C">
              <w:rPr>
                <w:rFonts w:ascii="Book Antiqua" w:hAnsi="Book Antiqua" w:cs="Arial"/>
                <w:sz w:val="24"/>
                <w:szCs w:val="24"/>
              </w:rPr>
              <w:t>3 (50)</w:t>
            </w:r>
            <w:r w:rsidR="004D275B">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4D275B">
              <w:rPr>
                <w:rFonts w:ascii="Book Antiqua" w:hAnsi="Book Antiqua" w:cs="Arial" w:hint="eastAsia"/>
                <w:sz w:val="24"/>
                <w:szCs w:val="24"/>
                <w:lang w:eastAsia="zh-CN"/>
              </w:rPr>
              <w:t xml:space="preserve"> </w:t>
            </w:r>
            <w:r w:rsidRPr="00923F7C">
              <w:rPr>
                <w:rFonts w:ascii="Book Antiqua" w:hAnsi="Book Antiqua" w:cs="Arial"/>
                <w:sz w:val="24"/>
                <w:szCs w:val="24"/>
              </w:rPr>
              <w:t>13 (68)</w:t>
            </w:r>
          </w:p>
        </w:tc>
        <w:tc>
          <w:tcPr>
            <w:tcW w:w="963" w:type="dxa"/>
            <w:vAlign w:val="center"/>
          </w:tcPr>
          <w:p w14:paraId="0506B148" w14:textId="2518AC9E" w:rsidR="0027031D" w:rsidRPr="00923F7C" w:rsidRDefault="0027031D" w:rsidP="004D275B">
            <w:pPr>
              <w:snapToGrid w:val="0"/>
              <w:spacing w:line="360" w:lineRule="auto"/>
              <w:jc w:val="center"/>
              <w:rPr>
                <w:rFonts w:ascii="Book Antiqua" w:hAnsi="Book Antiqua" w:cs="Arial"/>
                <w:sz w:val="24"/>
                <w:szCs w:val="24"/>
              </w:rPr>
            </w:pPr>
            <w:r w:rsidRPr="00923F7C">
              <w:rPr>
                <w:rFonts w:ascii="Book Antiqua" w:hAnsi="Book Antiqua" w:cs="Arial"/>
                <w:sz w:val="24"/>
                <w:szCs w:val="24"/>
              </w:rPr>
              <w:t>16 ± 5</w:t>
            </w:r>
            <w:r w:rsidR="004D275B">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4D275B">
              <w:rPr>
                <w:rFonts w:ascii="Book Antiqua" w:hAnsi="Book Antiqua" w:cs="Arial" w:hint="eastAsia"/>
                <w:sz w:val="24"/>
                <w:szCs w:val="24"/>
                <w:lang w:eastAsia="zh-CN"/>
              </w:rPr>
              <w:t xml:space="preserve"> </w:t>
            </w:r>
            <w:r w:rsidR="004D275B">
              <w:rPr>
                <w:rFonts w:ascii="Book Antiqua" w:hAnsi="Book Antiqua" w:cs="Arial"/>
                <w:sz w:val="24"/>
                <w:szCs w:val="24"/>
              </w:rPr>
              <w:t>11 ± 4</w:t>
            </w:r>
            <w:r w:rsidR="00A538F8">
              <w:rPr>
                <w:rFonts w:ascii="Book Antiqua" w:hAnsi="Book Antiqua" w:cs="Arial" w:hint="eastAsia"/>
                <w:sz w:val="24"/>
                <w:szCs w:val="24"/>
                <w:vertAlign w:val="superscript"/>
                <w:lang w:eastAsia="zh-CN"/>
              </w:rPr>
              <w:t>2</w:t>
            </w:r>
          </w:p>
        </w:tc>
        <w:tc>
          <w:tcPr>
            <w:tcW w:w="1214" w:type="dxa"/>
            <w:vAlign w:val="center"/>
          </w:tcPr>
          <w:p w14:paraId="6CCBCCBA" w14:textId="0E7341B0" w:rsidR="009D68EE" w:rsidRPr="00923F7C" w:rsidRDefault="009D68EE" w:rsidP="004D275B">
            <w:pPr>
              <w:snapToGrid w:val="0"/>
              <w:spacing w:line="360" w:lineRule="auto"/>
              <w:jc w:val="center"/>
              <w:rPr>
                <w:rFonts w:ascii="Book Antiqua" w:hAnsi="Book Antiqua" w:cs="Arial"/>
                <w:sz w:val="24"/>
                <w:szCs w:val="24"/>
              </w:rPr>
            </w:pPr>
            <w:r w:rsidRPr="00923F7C">
              <w:rPr>
                <w:rFonts w:ascii="Book Antiqua" w:hAnsi="Book Antiqua" w:cs="Arial"/>
                <w:sz w:val="24"/>
                <w:szCs w:val="24"/>
              </w:rPr>
              <w:t>39 ± 14</w:t>
            </w:r>
            <w:r w:rsidR="004D275B">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4D275B">
              <w:rPr>
                <w:rFonts w:ascii="Book Antiqua" w:hAnsi="Book Antiqua" w:cs="Arial" w:hint="eastAsia"/>
                <w:sz w:val="24"/>
                <w:szCs w:val="24"/>
                <w:lang w:eastAsia="zh-CN"/>
              </w:rPr>
              <w:t xml:space="preserve"> </w:t>
            </w:r>
            <w:r w:rsidR="004D275B">
              <w:rPr>
                <w:rFonts w:ascii="Book Antiqua" w:hAnsi="Book Antiqua" w:cs="Arial"/>
                <w:sz w:val="24"/>
                <w:szCs w:val="24"/>
              </w:rPr>
              <w:t>35 ± 11</w:t>
            </w:r>
            <w:r w:rsidR="00A538F8">
              <w:rPr>
                <w:rFonts w:ascii="Book Antiqua" w:hAnsi="Book Antiqua" w:cs="Arial" w:hint="eastAsia"/>
                <w:sz w:val="24"/>
                <w:szCs w:val="24"/>
                <w:vertAlign w:val="superscript"/>
                <w:lang w:eastAsia="zh-CN"/>
              </w:rPr>
              <w:t>2</w:t>
            </w:r>
          </w:p>
        </w:tc>
        <w:tc>
          <w:tcPr>
            <w:tcW w:w="1461" w:type="dxa"/>
            <w:vAlign w:val="center"/>
          </w:tcPr>
          <w:p w14:paraId="6179F6E7" w14:textId="5FBD9077" w:rsidR="00EE3AFD"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516" w:type="dxa"/>
            <w:vAlign w:val="center"/>
          </w:tcPr>
          <w:p w14:paraId="1F01D503" w14:textId="60A5868E" w:rsidR="00EE3AFD"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r>
      <w:tr w:rsidR="00D90896" w:rsidRPr="00923F7C" w14:paraId="054C7DCD" w14:textId="77777777" w:rsidTr="00A859FF">
        <w:tc>
          <w:tcPr>
            <w:tcW w:w="1501" w:type="dxa"/>
            <w:vAlign w:val="center"/>
          </w:tcPr>
          <w:p w14:paraId="0013794B" w14:textId="5F1E5837" w:rsidR="00EE3AFD" w:rsidRPr="00923F7C" w:rsidRDefault="00EE3AFD" w:rsidP="003056E4">
            <w:pPr>
              <w:snapToGrid w:val="0"/>
              <w:spacing w:line="360" w:lineRule="auto"/>
              <w:rPr>
                <w:rFonts w:ascii="Book Antiqua" w:hAnsi="Book Antiqua" w:cs="Arial"/>
                <w:sz w:val="24"/>
                <w:szCs w:val="24"/>
              </w:rPr>
            </w:pPr>
            <w:r w:rsidRPr="00923F7C">
              <w:rPr>
                <w:rFonts w:ascii="Book Antiqua" w:hAnsi="Book Antiqua" w:cs="Arial"/>
                <w:sz w:val="24"/>
                <w:szCs w:val="24"/>
              </w:rPr>
              <w:lastRenderedPageBreak/>
              <w:t xml:space="preserve">Ravikumar </w:t>
            </w:r>
            <w:r w:rsidR="009953EB" w:rsidRPr="00923F7C">
              <w:rPr>
                <w:rFonts w:ascii="Book Antiqua" w:hAnsi="Book Antiqua" w:cs="Arial"/>
                <w:i/>
                <w:sz w:val="24"/>
                <w:szCs w:val="24"/>
              </w:rPr>
              <w:t>et al</w:t>
            </w:r>
            <w:r w:rsidRPr="00923F7C">
              <w:rPr>
                <w:rFonts w:ascii="Book Antiqua" w:hAnsi="Book Antiqua" w:cs="Arial"/>
                <w:sz w:val="24"/>
                <w:szCs w:val="24"/>
                <w:vertAlign w:val="superscript"/>
              </w:rPr>
              <w:t>[25]</w:t>
            </w:r>
          </w:p>
        </w:tc>
        <w:tc>
          <w:tcPr>
            <w:tcW w:w="710" w:type="dxa"/>
            <w:vAlign w:val="center"/>
          </w:tcPr>
          <w:p w14:paraId="0620D65E" w14:textId="7DCA661C" w:rsidR="00EE3AFD" w:rsidRPr="00923F7C" w:rsidRDefault="00EE3AFD"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15</w:t>
            </w:r>
          </w:p>
        </w:tc>
        <w:tc>
          <w:tcPr>
            <w:tcW w:w="1518" w:type="dxa"/>
            <w:vAlign w:val="center"/>
          </w:tcPr>
          <w:p w14:paraId="34CC7665" w14:textId="6C177767" w:rsidR="00EE3AFD" w:rsidRPr="00923F7C" w:rsidRDefault="00EE3AFD" w:rsidP="00AB4542">
            <w:pPr>
              <w:snapToGrid w:val="0"/>
              <w:spacing w:line="360" w:lineRule="auto"/>
              <w:jc w:val="center"/>
              <w:rPr>
                <w:rFonts w:ascii="Book Antiqua" w:hAnsi="Book Antiqua" w:cs="Arial"/>
                <w:sz w:val="24"/>
                <w:szCs w:val="24"/>
              </w:rPr>
            </w:pPr>
            <w:r w:rsidRPr="00923F7C">
              <w:rPr>
                <w:rFonts w:ascii="Book Antiqua" w:hAnsi="Book Antiqua" w:cs="Arial"/>
                <w:sz w:val="24"/>
                <w:szCs w:val="24"/>
              </w:rPr>
              <w:t>1990</w:t>
            </w:r>
            <w:r w:rsidR="00AB4542">
              <w:rPr>
                <w:rFonts w:ascii="Book Antiqua" w:hAnsi="Book Antiqua" w:cs="Arial" w:hint="eastAsia"/>
                <w:sz w:val="24"/>
                <w:szCs w:val="24"/>
                <w:lang w:eastAsia="zh-CN"/>
              </w:rPr>
              <w:t>-</w:t>
            </w:r>
            <w:r w:rsidRPr="00923F7C">
              <w:rPr>
                <w:rFonts w:ascii="Book Antiqua" w:hAnsi="Book Antiqua" w:cs="Arial"/>
                <w:sz w:val="24"/>
                <w:szCs w:val="24"/>
              </w:rPr>
              <w:t>2010</w:t>
            </w:r>
          </w:p>
        </w:tc>
        <w:tc>
          <w:tcPr>
            <w:tcW w:w="1559" w:type="dxa"/>
            <w:vAlign w:val="center"/>
          </w:tcPr>
          <w:p w14:paraId="22E6C233" w14:textId="6FC5FBA2" w:rsidR="00FE3509" w:rsidRPr="00923F7C" w:rsidRDefault="00FE3509" w:rsidP="00AB4542">
            <w:pPr>
              <w:snapToGrid w:val="0"/>
              <w:spacing w:line="360" w:lineRule="auto"/>
              <w:jc w:val="center"/>
              <w:rPr>
                <w:rFonts w:ascii="Book Antiqua" w:hAnsi="Book Antiqua" w:cs="Arial"/>
                <w:sz w:val="24"/>
                <w:szCs w:val="24"/>
              </w:rPr>
            </w:pPr>
            <w:r w:rsidRPr="00923F7C">
              <w:rPr>
                <w:rFonts w:ascii="Book Antiqua" w:hAnsi="Book Antiqua" w:cs="Arial"/>
                <w:sz w:val="24"/>
                <w:szCs w:val="24"/>
              </w:rPr>
              <w:t>81 (14)</w:t>
            </w:r>
            <w:r w:rsidR="00AB4542">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AB4542">
              <w:rPr>
                <w:rFonts w:ascii="Book Antiqua" w:hAnsi="Book Antiqua" w:cs="Arial" w:hint="eastAsia"/>
                <w:sz w:val="24"/>
                <w:szCs w:val="24"/>
                <w:lang w:eastAsia="zh-CN"/>
              </w:rPr>
              <w:t xml:space="preserve"> </w:t>
            </w:r>
            <w:r w:rsidRPr="00923F7C">
              <w:rPr>
                <w:rFonts w:ascii="Book Antiqua" w:hAnsi="Book Antiqua" w:cs="Arial"/>
                <w:sz w:val="24"/>
                <w:szCs w:val="24"/>
              </w:rPr>
              <w:t>484 (86)</w:t>
            </w:r>
          </w:p>
        </w:tc>
        <w:tc>
          <w:tcPr>
            <w:tcW w:w="1523" w:type="dxa"/>
            <w:vAlign w:val="center"/>
          </w:tcPr>
          <w:p w14:paraId="09B4E719" w14:textId="6A623769" w:rsidR="00EE3AFD" w:rsidRPr="00923F7C" w:rsidRDefault="00FE350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065" w:type="dxa"/>
            <w:vAlign w:val="center"/>
          </w:tcPr>
          <w:p w14:paraId="5B8F43E7" w14:textId="1B60B486" w:rsidR="00EE3AFD" w:rsidRPr="00923F7C" w:rsidRDefault="00FE350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9 (5 - 14)</w:t>
            </w:r>
          </w:p>
        </w:tc>
        <w:tc>
          <w:tcPr>
            <w:tcW w:w="1294" w:type="dxa"/>
            <w:vAlign w:val="center"/>
          </w:tcPr>
          <w:p w14:paraId="4BBB2E9E" w14:textId="1D27D82C" w:rsidR="00FE3509" w:rsidRPr="00923F7C" w:rsidRDefault="00FE3509" w:rsidP="004D275B">
            <w:pPr>
              <w:snapToGrid w:val="0"/>
              <w:spacing w:line="360" w:lineRule="auto"/>
              <w:jc w:val="center"/>
              <w:rPr>
                <w:rFonts w:ascii="Book Antiqua" w:hAnsi="Book Antiqua" w:cs="Arial"/>
                <w:sz w:val="24"/>
                <w:szCs w:val="24"/>
              </w:rPr>
            </w:pPr>
            <w:r w:rsidRPr="00923F7C">
              <w:rPr>
                <w:rFonts w:ascii="Book Antiqua" w:hAnsi="Book Antiqua" w:cs="Arial"/>
                <w:sz w:val="24"/>
                <w:szCs w:val="24"/>
              </w:rPr>
              <w:t>43 (34</w:t>
            </w:r>
            <w:r w:rsidR="004D275B">
              <w:rPr>
                <w:rFonts w:ascii="Book Antiqua" w:hAnsi="Book Antiqua" w:cs="Arial" w:hint="eastAsia"/>
                <w:sz w:val="24"/>
                <w:szCs w:val="24"/>
                <w:lang w:eastAsia="zh-CN"/>
              </w:rPr>
              <w:t>-</w:t>
            </w:r>
            <w:r w:rsidRPr="00923F7C">
              <w:rPr>
                <w:rFonts w:ascii="Book Antiqua" w:hAnsi="Book Antiqua" w:cs="Arial"/>
                <w:sz w:val="24"/>
                <w:szCs w:val="24"/>
              </w:rPr>
              <w:t>55)</w:t>
            </w:r>
            <w:r w:rsidR="004D275B">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4D275B">
              <w:rPr>
                <w:rFonts w:ascii="Book Antiqua" w:hAnsi="Book Antiqua" w:cs="Arial" w:hint="eastAsia"/>
                <w:sz w:val="24"/>
                <w:szCs w:val="24"/>
                <w:lang w:eastAsia="zh-CN"/>
              </w:rPr>
              <w:t xml:space="preserve"> </w:t>
            </w:r>
            <w:r w:rsidRPr="00923F7C">
              <w:rPr>
                <w:rFonts w:ascii="Book Antiqua" w:hAnsi="Book Antiqua" w:cs="Arial"/>
                <w:sz w:val="24"/>
                <w:szCs w:val="24"/>
                <w:lang w:val="de-DE"/>
              </w:rPr>
              <w:t>49 (41</w:t>
            </w:r>
            <w:r w:rsidR="004D275B">
              <w:rPr>
                <w:rFonts w:ascii="Book Antiqua" w:hAnsi="Book Antiqua" w:cs="Arial" w:hint="eastAsia"/>
                <w:sz w:val="24"/>
                <w:szCs w:val="24"/>
                <w:lang w:val="de-DE" w:eastAsia="zh-CN"/>
              </w:rPr>
              <w:t>-</w:t>
            </w:r>
            <w:r w:rsidRPr="00923F7C">
              <w:rPr>
                <w:rFonts w:ascii="Book Antiqua" w:hAnsi="Book Antiqua" w:cs="Arial"/>
                <w:sz w:val="24"/>
                <w:szCs w:val="24"/>
                <w:lang w:val="de-DE"/>
              </w:rPr>
              <w:t>57)</w:t>
            </w:r>
          </w:p>
        </w:tc>
        <w:tc>
          <w:tcPr>
            <w:tcW w:w="1269" w:type="dxa"/>
            <w:vAlign w:val="center"/>
          </w:tcPr>
          <w:p w14:paraId="7C126DA0" w14:textId="50A485C5" w:rsidR="00FE3509" w:rsidRPr="00923F7C" w:rsidRDefault="00FE3509" w:rsidP="00A21419">
            <w:pPr>
              <w:snapToGrid w:val="0"/>
              <w:spacing w:line="360" w:lineRule="auto"/>
              <w:jc w:val="center"/>
              <w:rPr>
                <w:rFonts w:ascii="Book Antiqua" w:hAnsi="Book Antiqua" w:cs="Arial"/>
                <w:sz w:val="24"/>
                <w:szCs w:val="24"/>
              </w:rPr>
            </w:pPr>
            <w:r w:rsidRPr="00923F7C">
              <w:rPr>
                <w:rFonts w:ascii="Book Antiqua" w:hAnsi="Book Antiqua" w:cs="Arial"/>
                <w:sz w:val="24"/>
                <w:szCs w:val="24"/>
              </w:rPr>
              <w:t>61 (75)</w:t>
            </w:r>
            <w:r w:rsidR="00A21419">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A21419">
              <w:rPr>
                <w:rFonts w:ascii="Book Antiqua" w:hAnsi="Book Antiqua" w:cs="Arial" w:hint="eastAsia"/>
                <w:sz w:val="24"/>
                <w:szCs w:val="24"/>
                <w:lang w:eastAsia="zh-CN"/>
              </w:rPr>
              <w:t xml:space="preserve"> </w:t>
            </w:r>
            <w:r w:rsidRPr="00923F7C">
              <w:rPr>
                <w:rFonts w:ascii="Book Antiqua" w:hAnsi="Book Antiqua" w:cs="Arial"/>
                <w:sz w:val="24"/>
                <w:szCs w:val="24"/>
                <w:lang w:val="de-DE"/>
              </w:rPr>
              <w:t>344 (71)</w:t>
            </w:r>
          </w:p>
        </w:tc>
        <w:tc>
          <w:tcPr>
            <w:tcW w:w="963" w:type="dxa"/>
            <w:vAlign w:val="center"/>
          </w:tcPr>
          <w:p w14:paraId="6A049CE1" w14:textId="1A2E22EA" w:rsidR="00EE3AFD" w:rsidRPr="00923F7C" w:rsidRDefault="0027031D"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214" w:type="dxa"/>
            <w:vAlign w:val="center"/>
          </w:tcPr>
          <w:p w14:paraId="4E034EA9" w14:textId="5FD040CC" w:rsidR="009D68EE" w:rsidRPr="00923F7C" w:rsidRDefault="009D68EE" w:rsidP="004D275B">
            <w:pPr>
              <w:snapToGrid w:val="0"/>
              <w:spacing w:line="360" w:lineRule="auto"/>
              <w:jc w:val="center"/>
              <w:rPr>
                <w:rFonts w:ascii="Book Antiqua" w:hAnsi="Book Antiqua" w:cs="Arial"/>
                <w:sz w:val="24"/>
                <w:szCs w:val="24"/>
              </w:rPr>
            </w:pPr>
            <w:r w:rsidRPr="00923F7C">
              <w:rPr>
                <w:rFonts w:ascii="Book Antiqua" w:hAnsi="Book Antiqua" w:cs="Arial"/>
                <w:sz w:val="24"/>
                <w:szCs w:val="24"/>
              </w:rPr>
              <w:t>39 (28</w:t>
            </w:r>
            <w:r w:rsidR="004D275B">
              <w:rPr>
                <w:rFonts w:ascii="Book Antiqua" w:hAnsi="Book Antiqua" w:cs="Arial" w:hint="eastAsia"/>
                <w:sz w:val="24"/>
                <w:szCs w:val="24"/>
                <w:lang w:eastAsia="zh-CN"/>
              </w:rPr>
              <w:t>-</w:t>
            </w:r>
            <w:r w:rsidRPr="00923F7C">
              <w:rPr>
                <w:rFonts w:ascii="Book Antiqua" w:hAnsi="Book Antiqua" w:cs="Arial"/>
                <w:sz w:val="24"/>
                <w:szCs w:val="24"/>
              </w:rPr>
              <w:t>53)</w:t>
            </w:r>
            <w:r w:rsidR="004D275B">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4D275B">
              <w:rPr>
                <w:rFonts w:ascii="Book Antiqua" w:hAnsi="Book Antiqua" w:cs="Arial" w:hint="eastAsia"/>
                <w:sz w:val="24"/>
                <w:szCs w:val="24"/>
                <w:lang w:eastAsia="zh-CN"/>
              </w:rPr>
              <w:t xml:space="preserve"> </w:t>
            </w:r>
            <w:r w:rsidRPr="00923F7C">
              <w:rPr>
                <w:rFonts w:ascii="Book Antiqua" w:hAnsi="Book Antiqua" w:cs="Arial"/>
                <w:sz w:val="24"/>
                <w:szCs w:val="24"/>
                <w:lang w:val="de-DE"/>
              </w:rPr>
              <w:t>43 (32</w:t>
            </w:r>
            <w:r w:rsidR="004D275B">
              <w:rPr>
                <w:rFonts w:ascii="Book Antiqua" w:hAnsi="Book Antiqua" w:cs="Arial" w:hint="eastAsia"/>
                <w:sz w:val="24"/>
                <w:szCs w:val="24"/>
                <w:lang w:val="de-DE" w:eastAsia="zh-CN"/>
              </w:rPr>
              <w:t>-</w:t>
            </w:r>
            <w:r w:rsidRPr="00923F7C">
              <w:rPr>
                <w:rFonts w:ascii="Book Antiqua" w:hAnsi="Book Antiqua" w:cs="Arial"/>
                <w:sz w:val="24"/>
                <w:szCs w:val="24"/>
                <w:lang w:val="de-DE"/>
              </w:rPr>
              <w:t>54)</w:t>
            </w:r>
          </w:p>
        </w:tc>
        <w:tc>
          <w:tcPr>
            <w:tcW w:w="1461" w:type="dxa"/>
            <w:vAlign w:val="center"/>
          </w:tcPr>
          <w:p w14:paraId="6FED8AF3" w14:textId="51056A5B" w:rsidR="009D68EE" w:rsidRPr="00923F7C" w:rsidRDefault="009D68EE" w:rsidP="004D275B">
            <w:pPr>
              <w:snapToGrid w:val="0"/>
              <w:spacing w:line="360" w:lineRule="auto"/>
              <w:jc w:val="center"/>
              <w:rPr>
                <w:rFonts w:ascii="Book Antiqua" w:hAnsi="Book Antiqua" w:cs="Arial"/>
                <w:sz w:val="24"/>
                <w:szCs w:val="24"/>
              </w:rPr>
            </w:pPr>
            <w:r w:rsidRPr="00923F7C">
              <w:rPr>
                <w:rFonts w:ascii="Book Antiqua" w:hAnsi="Book Antiqua" w:cs="Arial"/>
                <w:sz w:val="24"/>
                <w:szCs w:val="24"/>
              </w:rPr>
              <w:t>46 (57)</w:t>
            </w:r>
            <w:r w:rsidR="004D275B">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4D275B">
              <w:rPr>
                <w:rFonts w:ascii="Book Antiqua" w:hAnsi="Book Antiqua" w:cs="Arial" w:hint="eastAsia"/>
                <w:sz w:val="24"/>
                <w:szCs w:val="24"/>
                <w:lang w:eastAsia="zh-CN"/>
              </w:rPr>
              <w:t xml:space="preserve"> </w:t>
            </w:r>
            <w:r w:rsidRPr="00923F7C">
              <w:rPr>
                <w:rFonts w:ascii="Book Antiqua" w:hAnsi="Book Antiqua" w:cs="Arial"/>
                <w:sz w:val="24"/>
                <w:szCs w:val="24"/>
                <w:lang w:val="de-DE"/>
              </w:rPr>
              <w:t>268 (55)</w:t>
            </w:r>
          </w:p>
        </w:tc>
        <w:tc>
          <w:tcPr>
            <w:tcW w:w="1516" w:type="dxa"/>
            <w:vAlign w:val="center"/>
          </w:tcPr>
          <w:p w14:paraId="68D427D8" w14:textId="25E5EE70" w:rsidR="00EE3AFD"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80 (99)</w:t>
            </w:r>
          </w:p>
          <w:p w14:paraId="2E0969C1" w14:textId="4F9ED53A" w:rsidR="009D68EE" w:rsidRPr="00923F7C" w:rsidRDefault="004157C2" w:rsidP="003056E4">
            <w:pPr>
              <w:snapToGrid w:val="0"/>
              <w:spacing w:line="360" w:lineRule="auto"/>
              <w:jc w:val="center"/>
              <w:rPr>
                <w:rFonts w:ascii="Book Antiqua" w:hAnsi="Book Antiqua" w:cs="Arial"/>
                <w:i/>
                <w:sz w:val="24"/>
                <w:szCs w:val="24"/>
              </w:rPr>
            </w:pPr>
            <w:r>
              <w:rPr>
                <w:rFonts w:ascii="Book Antiqua" w:hAnsi="Book Antiqua" w:cs="Arial"/>
                <w:i/>
                <w:sz w:val="24"/>
                <w:szCs w:val="24"/>
              </w:rPr>
              <w:t>vs</w:t>
            </w:r>
          </w:p>
          <w:p w14:paraId="06F87927" w14:textId="00F8FFE1" w:rsidR="009D68EE"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lang w:val="de-DE"/>
              </w:rPr>
              <w:t>467 (96)</w:t>
            </w:r>
          </w:p>
        </w:tc>
      </w:tr>
      <w:tr w:rsidR="00D90896" w:rsidRPr="00923F7C" w14:paraId="0BF6884D" w14:textId="77777777" w:rsidTr="00A859FF">
        <w:tc>
          <w:tcPr>
            <w:tcW w:w="1501" w:type="dxa"/>
            <w:vAlign w:val="center"/>
          </w:tcPr>
          <w:p w14:paraId="6282D087" w14:textId="2A2B19DD" w:rsidR="00EE3AFD" w:rsidRPr="00923F7C" w:rsidRDefault="00EE3AFD"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Hildebrand </w:t>
            </w:r>
            <w:r w:rsidR="009953EB" w:rsidRPr="00923F7C">
              <w:rPr>
                <w:rFonts w:ascii="Book Antiqua" w:hAnsi="Book Antiqua" w:cs="Arial"/>
                <w:i/>
                <w:sz w:val="24"/>
                <w:szCs w:val="24"/>
              </w:rPr>
              <w:t>et al</w:t>
            </w:r>
            <w:r w:rsidRPr="00923F7C">
              <w:rPr>
                <w:rFonts w:ascii="Book Antiqua" w:hAnsi="Book Antiqua" w:cs="Arial"/>
                <w:sz w:val="24"/>
                <w:szCs w:val="24"/>
                <w:vertAlign w:val="superscript"/>
              </w:rPr>
              <w:t>[23]</w:t>
            </w:r>
          </w:p>
        </w:tc>
        <w:tc>
          <w:tcPr>
            <w:tcW w:w="710" w:type="dxa"/>
            <w:vAlign w:val="center"/>
          </w:tcPr>
          <w:p w14:paraId="4F86A794" w14:textId="58BC337C" w:rsidR="00EE3AFD" w:rsidRPr="00923F7C" w:rsidRDefault="00EE3AFD"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16</w:t>
            </w:r>
          </w:p>
        </w:tc>
        <w:tc>
          <w:tcPr>
            <w:tcW w:w="1518" w:type="dxa"/>
            <w:vAlign w:val="center"/>
          </w:tcPr>
          <w:p w14:paraId="7BD7BF1D" w14:textId="22D959F3" w:rsidR="00EE3AFD" w:rsidRPr="00923F7C" w:rsidRDefault="00EE3AFD" w:rsidP="00AB4542">
            <w:pPr>
              <w:snapToGrid w:val="0"/>
              <w:spacing w:line="360" w:lineRule="auto"/>
              <w:jc w:val="center"/>
              <w:rPr>
                <w:rFonts w:ascii="Book Antiqua" w:hAnsi="Book Antiqua" w:cs="Arial"/>
                <w:sz w:val="24"/>
                <w:szCs w:val="24"/>
              </w:rPr>
            </w:pPr>
            <w:r w:rsidRPr="00923F7C">
              <w:rPr>
                <w:rFonts w:ascii="Book Antiqua" w:hAnsi="Book Antiqua" w:cs="Arial"/>
                <w:sz w:val="24"/>
                <w:szCs w:val="24"/>
              </w:rPr>
              <w:t>1990</w:t>
            </w:r>
            <w:r w:rsidR="00AB4542">
              <w:rPr>
                <w:rFonts w:ascii="Book Antiqua" w:hAnsi="Book Antiqua" w:cs="Arial" w:hint="eastAsia"/>
                <w:sz w:val="24"/>
                <w:szCs w:val="24"/>
                <w:lang w:eastAsia="zh-CN"/>
              </w:rPr>
              <w:t>-</w:t>
            </w:r>
            <w:r w:rsidRPr="00923F7C">
              <w:rPr>
                <w:rFonts w:ascii="Book Antiqua" w:hAnsi="Book Antiqua" w:cs="Arial"/>
                <w:sz w:val="24"/>
                <w:szCs w:val="24"/>
              </w:rPr>
              <w:t>2006</w:t>
            </w:r>
          </w:p>
        </w:tc>
        <w:tc>
          <w:tcPr>
            <w:tcW w:w="1559" w:type="dxa"/>
            <w:vAlign w:val="center"/>
          </w:tcPr>
          <w:p w14:paraId="1ECBC063" w14:textId="47C2710F" w:rsidR="00FE3509" w:rsidRPr="00923F7C" w:rsidRDefault="00FE3509" w:rsidP="00AB4542">
            <w:pPr>
              <w:snapToGrid w:val="0"/>
              <w:spacing w:line="360" w:lineRule="auto"/>
              <w:jc w:val="center"/>
              <w:rPr>
                <w:rFonts w:ascii="Book Antiqua" w:hAnsi="Book Antiqua" w:cs="Arial"/>
                <w:sz w:val="24"/>
                <w:szCs w:val="24"/>
              </w:rPr>
            </w:pPr>
            <w:r w:rsidRPr="00923F7C">
              <w:rPr>
                <w:rFonts w:ascii="Book Antiqua" w:hAnsi="Book Antiqua" w:cs="Arial"/>
                <w:sz w:val="24"/>
                <w:szCs w:val="24"/>
              </w:rPr>
              <w:t>62 (20)</w:t>
            </w:r>
            <w:r w:rsidR="00AB4542">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AB4542">
              <w:rPr>
                <w:rFonts w:ascii="Book Antiqua" w:hAnsi="Book Antiqua" w:cs="Arial" w:hint="eastAsia"/>
                <w:sz w:val="24"/>
                <w:szCs w:val="24"/>
                <w:lang w:eastAsia="zh-CN"/>
              </w:rPr>
              <w:t xml:space="preserve"> </w:t>
            </w:r>
            <w:r w:rsidRPr="00923F7C">
              <w:rPr>
                <w:rFonts w:ascii="Book Antiqua" w:hAnsi="Book Antiqua" w:cs="Arial"/>
                <w:sz w:val="24"/>
                <w:szCs w:val="24"/>
              </w:rPr>
              <w:t>243 (80)</w:t>
            </w:r>
          </w:p>
        </w:tc>
        <w:tc>
          <w:tcPr>
            <w:tcW w:w="1523" w:type="dxa"/>
            <w:vAlign w:val="center"/>
          </w:tcPr>
          <w:p w14:paraId="09A04B64" w14:textId="5ABEE464" w:rsidR="00EE3AFD" w:rsidRPr="00923F7C" w:rsidRDefault="00FE3509" w:rsidP="00AB4542">
            <w:pPr>
              <w:snapToGrid w:val="0"/>
              <w:spacing w:line="360" w:lineRule="auto"/>
              <w:jc w:val="center"/>
              <w:rPr>
                <w:rFonts w:ascii="Book Antiqua" w:hAnsi="Book Antiqua" w:cs="Arial"/>
                <w:sz w:val="24"/>
                <w:szCs w:val="24"/>
                <w:lang w:eastAsia="zh-CN"/>
              </w:rPr>
            </w:pPr>
            <w:r w:rsidRPr="00923F7C">
              <w:rPr>
                <w:rFonts w:ascii="Book Antiqua" w:hAnsi="Book Antiqua" w:cs="Arial"/>
                <w:sz w:val="24"/>
                <w:szCs w:val="24"/>
                <w:lang w:val="de-DE"/>
              </w:rPr>
              <w:t>4.6 (0.5</w:t>
            </w:r>
            <w:r w:rsidR="00AB4542">
              <w:rPr>
                <w:rFonts w:ascii="Book Antiqua" w:hAnsi="Book Antiqua" w:cs="Arial" w:hint="eastAsia"/>
                <w:sz w:val="24"/>
                <w:szCs w:val="24"/>
                <w:lang w:val="de-DE" w:eastAsia="zh-CN"/>
              </w:rPr>
              <w:t>-</w:t>
            </w:r>
            <w:r w:rsidR="00AB4542">
              <w:rPr>
                <w:rFonts w:ascii="Book Antiqua" w:hAnsi="Book Antiqua" w:cs="Arial"/>
                <w:sz w:val="24"/>
                <w:szCs w:val="24"/>
                <w:lang w:val="de-DE"/>
              </w:rPr>
              <w:t>14.3)</w:t>
            </w:r>
            <w:r w:rsidR="00A538F8">
              <w:rPr>
                <w:rFonts w:ascii="Book Antiqua" w:hAnsi="Book Antiqua" w:cs="Arial" w:hint="eastAsia"/>
                <w:sz w:val="24"/>
                <w:szCs w:val="24"/>
                <w:vertAlign w:val="superscript"/>
                <w:lang w:val="de-DE" w:eastAsia="zh-CN"/>
              </w:rPr>
              <w:t>3</w:t>
            </w:r>
          </w:p>
        </w:tc>
        <w:tc>
          <w:tcPr>
            <w:tcW w:w="1065" w:type="dxa"/>
            <w:vAlign w:val="center"/>
          </w:tcPr>
          <w:p w14:paraId="2B75009E" w14:textId="0DE42E22" w:rsidR="00EE3AFD" w:rsidRPr="00923F7C" w:rsidRDefault="00FE3509" w:rsidP="003D0BEF">
            <w:pPr>
              <w:snapToGrid w:val="0"/>
              <w:spacing w:line="360" w:lineRule="auto"/>
              <w:jc w:val="center"/>
              <w:rPr>
                <w:rFonts w:ascii="Book Antiqua" w:hAnsi="Book Antiqua" w:cs="Arial"/>
                <w:sz w:val="24"/>
                <w:szCs w:val="24"/>
                <w:lang w:eastAsia="zh-CN"/>
              </w:rPr>
            </w:pPr>
            <w:r w:rsidRPr="00923F7C">
              <w:rPr>
                <w:rFonts w:ascii="Book Antiqua" w:hAnsi="Book Antiqua" w:cs="Arial"/>
                <w:sz w:val="24"/>
                <w:szCs w:val="24"/>
                <w:lang w:val="de-DE"/>
              </w:rPr>
              <w:t>8.2 (0</w:t>
            </w:r>
            <w:r w:rsidR="003D0BEF">
              <w:rPr>
                <w:rFonts w:ascii="Book Antiqua" w:hAnsi="Book Antiqua" w:cs="Arial" w:hint="eastAsia"/>
                <w:sz w:val="24"/>
                <w:szCs w:val="24"/>
                <w:lang w:val="de-DE" w:eastAsia="zh-CN"/>
              </w:rPr>
              <w:t>-</w:t>
            </w:r>
            <w:r w:rsidR="003D0BEF">
              <w:rPr>
                <w:rFonts w:ascii="Book Antiqua" w:hAnsi="Book Antiqua" w:cs="Arial"/>
                <w:sz w:val="24"/>
                <w:szCs w:val="24"/>
                <w:lang w:val="de-DE"/>
              </w:rPr>
              <w:t>22)</w:t>
            </w:r>
            <w:r w:rsidR="00A538F8">
              <w:rPr>
                <w:rFonts w:ascii="Book Antiqua" w:hAnsi="Book Antiqua" w:cs="Arial" w:hint="eastAsia"/>
                <w:sz w:val="24"/>
                <w:szCs w:val="24"/>
                <w:vertAlign w:val="superscript"/>
                <w:lang w:val="de-DE" w:eastAsia="zh-CN"/>
              </w:rPr>
              <w:t>3</w:t>
            </w:r>
          </w:p>
        </w:tc>
        <w:tc>
          <w:tcPr>
            <w:tcW w:w="1294" w:type="dxa"/>
            <w:vAlign w:val="center"/>
          </w:tcPr>
          <w:p w14:paraId="5D91307A" w14:textId="15425EEF" w:rsidR="00FE3509" w:rsidRPr="003D0BEF" w:rsidRDefault="00FE3509" w:rsidP="003D0BEF">
            <w:pPr>
              <w:snapToGrid w:val="0"/>
              <w:spacing w:line="360" w:lineRule="auto"/>
              <w:jc w:val="center"/>
              <w:rPr>
                <w:rFonts w:ascii="Book Antiqua" w:hAnsi="Book Antiqua" w:cs="Arial"/>
                <w:sz w:val="24"/>
                <w:szCs w:val="24"/>
                <w:lang w:val="de-DE"/>
              </w:rPr>
            </w:pPr>
            <w:r w:rsidRPr="00923F7C">
              <w:rPr>
                <w:rFonts w:ascii="Book Antiqua" w:hAnsi="Book Antiqua" w:cs="Arial"/>
                <w:sz w:val="24"/>
                <w:szCs w:val="24"/>
                <w:lang w:val="de-DE"/>
              </w:rPr>
              <w:t>39 ± 11.5</w:t>
            </w:r>
            <w:r w:rsidR="003D0BEF">
              <w:rPr>
                <w:rFonts w:ascii="Book Antiqua" w:hAnsi="Book Antiqua" w:cs="Arial" w:hint="eastAsia"/>
                <w:sz w:val="24"/>
                <w:szCs w:val="24"/>
                <w:lang w:val="de-DE" w:eastAsia="zh-CN"/>
              </w:rPr>
              <w:t xml:space="preserve"> </w:t>
            </w:r>
            <w:r w:rsidR="004157C2">
              <w:rPr>
                <w:rFonts w:ascii="Book Antiqua" w:hAnsi="Book Antiqua" w:cs="Arial"/>
                <w:i/>
                <w:sz w:val="24"/>
                <w:szCs w:val="24"/>
                <w:lang w:val="de-DE"/>
              </w:rPr>
              <w:t>vs</w:t>
            </w:r>
            <w:r w:rsidR="003D0BEF">
              <w:rPr>
                <w:rFonts w:ascii="Book Antiqua" w:hAnsi="Book Antiqua" w:cs="Arial" w:hint="eastAsia"/>
                <w:sz w:val="24"/>
                <w:szCs w:val="24"/>
                <w:lang w:val="de-DE" w:eastAsia="zh-CN"/>
              </w:rPr>
              <w:t xml:space="preserve"> </w:t>
            </w:r>
            <w:r w:rsidR="003D0BEF">
              <w:rPr>
                <w:rFonts w:ascii="Book Antiqua" w:hAnsi="Book Antiqua" w:cs="Arial"/>
                <w:sz w:val="24"/>
                <w:szCs w:val="24"/>
              </w:rPr>
              <w:t>39 ± 10.8</w:t>
            </w:r>
            <w:r w:rsidR="00A538F8">
              <w:rPr>
                <w:rFonts w:ascii="Book Antiqua" w:hAnsi="Book Antiqua" w:cs="Arial" w:hint="eastAsia"/>
                <w:sz w:val="24"/>
                <w:szCs w:val="24"/>
                <w:vertAlign w:val="superscript"/>
                <w:lang w:eastAsia="zh-CN"/>
              </w:rPr>
              <w:t>2</w:t>
            </w:r>
          </w:p>
        </w:tc>
        <w:tc>
          <w:tcPr>
            <w:tcW w:w="1269" w:type="dxa"/>
            <w:vAlign w:val="center"/>
          </w:tcPr>
          <w:p w14:paraId="6579025C" w14:textId="39408CB2" w:rsidR="00FE3509" w:rsidRPr="003D0BEF" w:rsidRDefault="00FE3509" w:rsidP="003D0BEF">
            <w:pPr>
              <w:snapToGrid w:val="0"/>
              <w:spacing w:line="360" w:lineRule="auto"/>
              <w:jc w:val="center"/>
              <w:rPr>
                <w:rFonts w:ascii="Book Antiqua" w:hAnsi="Book Antiqua" w:cs="Arial"/>
                <w:sz w:val="24"/>
                <w:szCs w:val="24"/>
                <w:lang w:val="de-DE"/>
              </w:rPr>
            </w:pPr>
            <w:r w:rsidRPr="00923F7C">
              <w:rPr>
                <w:rFonts w:ascii="Book Antiqua" w:hAnsi="Book Antiqua" w:cs="Arial"/>
                <w:sz w:val="24"/>
                <w:szCs w:val="24"/>
                <w:lang w:val="de-DE"/>
              </w:rPr>
              <w:t>48 (77)</w:t>
            </w:r>
            <w:r w:rsidR="003D0BEF">
              <w:rPr>
                <w:rFonts w:ascii="Book Antiqua" w:hAnsi="Book Antiqua" w:cs="Arial" w:hint="eastAsia"/>
                <w:sz w:val="24"/>
                <w:szCs w:val="24"/>
                <w:lang w:val="de-DE" w:eastAsia="zh-CN"/>
              </w:rPr>
              <w:t xml:space="preserve"> </w:t>
            </w:r>
            <w:r w:rsidR="004157C2">
              <w:rPr>
                <w:rFonts w:ascii="Book Antiqua" w:hAnsi="Book Antiqua" w:cs="Arial"/>
                <w:i/>
                <w:sz w:val="24"/>
                <w:szCs w:val="24"/>
                <w:lang w:val="de-DE"/>
              </w:rPr>
              <w:t>vs</w:t>
            </w:r>
            <w:r w:rsidR="003D0BEF">
              <w:rPr>
                <w:rFonts w:ascii="Book Antiqua" w:hAnsi="Book Antiqua" w:cs="Arial" w:hint="eastAsia"/>
                <w:i/>
                <w:sz w:val="24"/>
                <w:szCs w:val="24"/>
                <w:lang w:val="de-DE" w:eastAsia="zh-CN"/>
              </w:rPr>
              <w:t xml:space="preserve"> </w:t>
            </w:r>
            <w:r w:rsidRPr="00923F7C">
              <w:rPr>
                <w:rFonts w:ascii="Book Antiqua" w:hAnsi="Book Antiqua" w:cs="Arial"/>
                <w:sz w:val="24"/>
                <w:szCs w:val="24"/>
              </w:rPr>
              <w:t>160 (66)</w:t>
            </w:r>
          </w:p>
        </w:tc>
        <w:tc>
          <w:tcPr>
            <w:tcW w:w="963" w:type="dxa"/>
            <w:vAlign w:val="center"/>
          </w:tcPr>
          <w:p w14:paraId="6E5C64C0" w14:textId="1366632F" w:rsidR="0027031D" w:rsidRPr="003D0BEF" w:rsidRDefault="0027031D" w:rsidP="003D0BEF">
            <w:pPr>
              <w:snapToGrid w:val="0"/>
              <w:spacing w:line="360" w:lineRule="auto"/>
              <w:jc w:val="center"/>
              <w:rPr>
                <w:rFonts w:ascii="Book Antiqua" w:hAnsi="Book Antiqua" w:cs="Arial"/>
                <w:sz w:val="24"/>
                <w:szCs w:val="24"/>
                <w:lang w:val="de-DE"/>
              </w:rPr>
            </w:pPr>
            <w:r w:rsidRPr="00923F7C">
              <w:rPr>
                <w:rFonts w:ascii="Book Antiqua" w:hAnsi="Book Antiqua" w:cs="Arial"/>
                <w:sz w:val="24"/>
                <w:szCs w:val="24"/>
                <w:lang w:val="de-DE"/>
              </w:rPr>
              <w:t>16 ± 6</w:t>
            </w:r>
            <w:r w:rsidR="003D0BEF">
              <w:rPr>
                <w:rFonts w:ascii="Book Antiqua" w:hAnsi="Book Antiqua" w:cs="Arial" w:hint="eastAsia"/>
                <w:sz w:val="24"/>
                <w:szCs w:val="24"/>
                <w:lang w:val="de-DE" w:eastAsia="zh-CN"/>
              </w:rPr>
              <w:t xml:space="preserve"> </w:t>
            </w:r>
            <w:r w:rsidR="004157C2">
              <w:rPr>
                <w:rFonts w:ascii="Book Antiqua" w:hAnsi="Book Antiqua" w:cs="Arial"/>
                <w:i/>
                <w:sz w:val="24"/>
                <w:szCs w:val="24"/>
                <w:lang w:val="de-DE"/>
              </w:rPr>
              <w:t>vs</w:t>
            </w:r>
            <w:r w:rsidR="003D0BEF">
              <w:rPr>
                <w:rFonts w:ascii="Book Antiqua" w:hAnsi="Book Antiqua" w:cs="Arial" w:hint="eastAsia"/>
                <w:sz w:val="24"/>
                <w:szCs w:val="24"/>
                <w:lang w:val="de-DE" w:eastAsia="zh-CN"/>
              </w:rPr>
              <w:t xml:space="preserve"> </w:t>
            </w:r>
            <w:r w:rsidRPr="00923F7C">
              <w:rPr>
                <w:rFonts w:ascii="Book Antiqua" w:hAnsi="Book Antiqua" w:cs="Arial"/>
                <w:sz w:val="24"/>
                <w:szCs w:val="24"/>
              </w:rPr>
              <w:t xml:space="preserve">14 ± 7 </w:t>
            </w:r>
            <w:r w:rsidR="00A538F8">
              <w:rPr>
                <w:rFonts w:ascii="Book Antiqua" w:hAnsi="Book Antiqua" w:cs="Arial" w:hint="eastAsia"/>
                <w:sz w:val="24"/>
                <w:szCs w:val="24"/>
                <w:vertAlign w:val="superscript"/>
                <w:lang w:eastAsia="zh-CN"/>
              </w:rPr>
              <w:t>2</w:t>
            </w:r>
          </w:p>
        </w:tc>
        <w:tc>
          <w:tcPr>
            <w:tcW w:w="1214" w:type="dxa"/>
            <w:vAlign w:val="center"/>
          </w:tcPr>
          <w:p w14:paraId="69921814" w14:textId="63A98FC2" w:rsidR="009D68EE" w:rsidRPr="003D0BEF" w:rsidRDefault="009D68EE" w:rsidP="003D0BEF">
            <w:pPr>
              <w:snapToGrid w:val="0"/>
              <w:spacing w:line="360" w:lineRule="auto"/>
              <w:jc w:val="center"/>
              <w:rPr>
                <w:rFonts w:ascii="Book Antiqua" w:hAnsi="Book Antiqua" w:cs="Arial"/>
                <w:sz w:val="24"/>
                <w:szCs w:val="24"/>
                <w:lang w:val="de-DE"/>
              </w:rPr>
            </w:pPr>
            <w:r w:rsidRPr="00923F7C">
              <w:rPr>
                <w:rFonts w:ascii="Book Antiqua" w:hAnsi="Book Antiqua" w:cs="Arial"/>
                <w:sz w:val="24"/>
                <w:szCs w:val="24"/>
                <w:lang w:val="de-DE"/>
              </w:rPr>
              <w:t>43.6 ± 16</w:t>
            </w:r>
            <w:r w:rsidR="003D0BEF">
              <w:rPr>
                <w:rFonts w:ascii="Book Antiqua" w:hAnsi="Book Antiqua" w:cs="Arial" w:hint="eastAsia"/>
                <w:sz w:val="24"/>
                <w:szCs w:val="24"/>
                <w:lang w:val="de-DE" w:eastAsia="zh-CN"/>
              </w:rPr>
              <w:t xml:space="preserve"> </w:t>
            </w:r>
            <w:r w:rsidR="004157C2">
              <w:rPr>
                <w:rFonts w:ascii="Book Antiqua" w:hAnsi="Book Antiqua" w:cs="Arial"/>
                <w:i/>
                <w:sz w:val="24"/>
                <w:szCs w:val="24"/>
                <w:lang w:val="de-DE"/>
              </w:rPr>
              <w:t>vs</w:t>
            </w:r>
            <w:r w:rsidR="003D0BEF">
              <w:rPr>
                <w:rFonts w:ascii="Book Antiqua" w:hAnsi="Book Antiqua" w:cs="Arial" w:hint="eastAsia"/>
                <w:sz w:val="24"/>
                <w:szCs w:val="24"/>
                <w:lang w:val="de-DE" w:eastAsia="zh-CN"/>
              </w:rPr>
              <w:t xml:space="preserve"> </w:t>
            </w:r>
            <w:r w:rsidRPr="00923F7C">
              <w:rPr>
                <w:rFonts w:ascii="Book Antiqua" w:hAnsi="Book Antiqua" w:cs="Arial"/>
                <w:sz w:val="24"/>
                <w:szCs w:val="24"/>
              </w:rPr>
              <w:t xml:space="preserve">40.1 ± 16.9 </w:t>
            </w:r>
            <w:r w:rsidR="00A538F8">
              <w:rPr>
                <w:rFonts w:ascii="Book Antiqua" w:hAnsi="Book Antiqua" w:cs="Arial" w:hint="eastAsia"/>
                <w:sz w:val="24"/>
                <w:szCs w:val="24"/>
                <w:vertAlign w:val="superscript"/>
                <w:lang w:eastAsia="zh-CN"/>
              </w:rPr>
              <w:t>2</w:t>
            </w:r>
          </w:p>
        </w:tc>
        <w:tc>
          <w:tcPr>
            <w:tcW w:w="1461" w:type="dxa"/>
            <w:vAlign w:val="center"/>
          </w:tcPr>
          <w:p w14:paraId="24B29A8C" w14:textId="25BAD170" w:rsidR="00EE3AFD"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516" w:type="dxa"/>
            <w:vAlign w:val="center"/>
          </w:tcPr>
          <w:p w14:paraId="72DFBA2F" w14:textId="0B016964" w:rsidR="00EE3AFD" w:rsidRPr="00923F7C" w:rsidRDefault="009D68EE"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r>
    </w:tbl>
    <w:p w14:paraId="44CF776F" w14:textId="22A67FB8" w:rsidR="00392F16" w:rsidRPr="00694DCD" w:rsidRDefault="00392F16">
      <w:pPr>
        <w:snapToGrid w:val="0"/>
        <w:spacing w:after="0" w:line="360" w:lineRule="auto"/>
        <w:jc w:val="both"/>
        <w:rPr>
          <w:rFonts w:ascii="Book Antiqua" w:hAnsi="Book Antiqua" w:cs="Arial"/>
          <w:sz w:val="24"/>
          <w:szCs w:val="24"/>
        </w:rPr>
      </w:pPr>
      <w:r w:rsidRPr="00694DCD">
        <w:rPr>
          <w:rFonts w:ascii="Book Antiqua" w:hAnsi="Book Antiqua" w:cs="Arial"/>
          <w:sz w:val="24"/>
          <w:szCs w:val="24"/>
        </w:rPr>
        <w:t xml:space="preserve">Data are reported as </w:t>
      </w:r>
      <w:bookmarkStart w:id="177" w:name="OLE_LINK202"/>
      <w:bookmarkStart w:id="178" w:name="OLE_LINK203"/>
      <w:r w:rsidRPr="00923F7C">
        <w:rPr>
          <w:rFonts w:ascii="Book Antiqua" w:hAnsi="Book Antiqua" w:cs="Arial"/>
          <w:i/>
          <w:sz w:val="24"/>
          <w:szCs w:val="24"/>
        </w:rPr>
        <w:t>n</w:t>
      </w:r>
      <w:r w:rsidRPr="00694DCD">
        <w:rPr>
          <w:rFonts w:ascii="Book Antiqua" w:hAnsi="Book Antiqua" w:cs="Arial"/>
          <w:sz w:val="24"/>
          <w:szCs w:val="24"/>
        </w:rPr>
        <w:t xml:space="preserve"> (%)</w:t>
      </w:r>
      <w:bookmarkEnd w:id="177"/>
      <w:bookmarkEnd w:id="178"/>
      <w:r w:rsidRPr="00694DCD">
        <w:rPr>
          <w:rFonts w:ascii="Book Antiqua" w:hAnsi="Book Antiqua" w:cs="Arial"/>
          <w:sz w:val="24"/>
          <w:szCs w:val="24"/>
        </w:rPr>
        <w:t xml:space="preserve"> and median (interquartile range) unless indicated as </w:t>
      </w:r>
      <w:r w:rsidR="009F699D" w:rsidRPr="004C46F2">
        <w:rPr>
          <w:rFonts w:ascii="Book Antiqua" w:hAnsi="Book Antiqua" w:cs="Arial"/>
          <w:sz w:val="24"/>
          <w:szCs w:val="24"/>
          <w:vertAlign w:val="superscript"/>
          <w:lang w:eastAsia="zh-CN"/>
        </w:rPr>
        <w:t>1</w:t>
      </w:r>
      <w:r w:rsidRPr="00694DCD">
        <w:rPr>
          <w:rFonts w:ascii="Book Antiqua" w:hAnsi="Book Antiqua" w:cs="Arial"/>
          <w:sz w:val="24"/>
          <w:szCs w:val="24"/>
        </w:rPr>
        <w:t xml:space="preserve">median (range), </w:t>
      </w:r>
      <w:r w:rsidR="009F699D">
        <w:rPr>
          <w:rFonts w:ascii="Book Antiqua" w:hAnsi="Book Antiqua" w:cs="Arial" w:hint="eastAsia"/>
          <w:sz w:val="24"/>
          <w:szCs w:val="24"/>
          <w:vertAlign w:val="superscript"/>
          <w:lang w:eastAsia="zh-CN"/>
        </w:rPr>
        <w:t>2</w:t>
      </w:r>
      <w:r w:rsidRPr="00694DCD">
        <w:rPr>
          <w:rFonts w:ascii="Book Antiqua" w:hAnsi="Book Antiqua" w:cs="Arial"/>
          <w:sz w:val="24"/>
          <w:szCs w:val="24"/>
        </w:rPr>
        <w:t xml:space="preserve">mean ± SD and </w:t>
      </w:r>
      <w:r w:rsidR="009F699D">
        <w:rPr>
          <w:rFonts w:ascii="Book Antiqua" w:hAnsi="Book Antiqua" w:cs="Arial" w:hint="eastAsia"/>
          <w:sz w:val="24"/>
          <w:szCs w:val="24"/>
          <w:vertAlign w:val="superscript"/>
          <w:lang w:eastAsia="zh-CN"/>
        </w:rPr>
        <w:t>3</w:t>
      </w:r>
      <w:r w:rsidRPr="00694DCD">
        <w:rPr>
          <w:rFonts w:ascii="Book Antiqua" w:hAnsi="Book Antiqua" w:cs="Arial"/>
          <w:sz w:val="24"/>
          <w:szCs w:val="24"/>
        </w:rPr>
        <w:t>mean (range).</w:t>
      </w:r>
      <w:r w:rsidR="009953EB">
        <w:rPr>
          <w:rFonts w:ascii="Book Antiqua" w:hAnsi="Book Antiqua" w:cs="Arial"/>
          <w:sz w:val="24"/>
          <w:szCs w:val="24"/>
        </w:rPr>
        <w:t xml:space="preserve"> </w:t>
      </w:r>
      <w:r w:rsidRPr="00694DCD">
        <w:rPr>
          <w:rFonts w:ascii="Book Antiqua" w:hAnsi="Book Antiqua" w:cs="Arial"/>
          <w:sz w:val="24"/>
          <w:szCs w:val="24"/>
        </w:rPr>
        <w:t>DBD</w:t>
      </w:r>
      <w:r w:rsidR="009953EB">
        <w:rPr>
          <w:rFonts w:ascii="Book Antiqua" w:hAnsi="Book Antiqua" w:cs="Arial"/>
          <w:sz w:val="24"/>
          <w:szCs w:val="24"/>
        </w:rPr>
        <w:t>:</w:t>
      </w:r>
      <w:r w:rsidRPr="00694DCD">
        <w:rPr>
          <w:rFonts w:ascii="Book Antiqua" w:hAnsi="Book Antiqua" w:cs="Arial"/>
          <w:sz w:val="24"/>
          <w:szCs w:val="24"/>
        </w:rPr>
        <w:t xml:space="preserve"> </w:t>
      </w:r>
      <w:r w:rsidR="009953EB">
        <w:rPr>
          <w:rFonts w:ascii="Book Antiqua" w:hAnsi="Book Antiqua" w:cs="Arial"/>
          <w:sz w:val="24"/>
          <w:szCs w:val="24"/>
        </w:rPr>
        <w:t>D</w:t>
      </w:r>
      <w:r w:rsidRPr="00694DCD">
        <w:rPr>
          <w:rFonts w:ascii="Book Antiqua" w:hAnsi="Book Antiqua" w:cs="Arial"/>
          <w:sz w:val="24"/>
          <w:szCs w:val="24"/>
        </w:rPr>
        <w:t>onation after brain death; LT</w:t>
      </w:r>
      <w:r w:rsidR="009953EB">
        <w:rPr>
          <w:rFonts w:ascii="Book Antiqua" w:hAnsi="Book Antiqua" w:cs="Arial"/>
          <w:sz w:val="24"/>
          <w:szCs w:val="24"/>
        </w:rPr>
        <w:t>:</w:t>
      </w:r>
      <w:r w:rsidRPr="00694DCD">
        <w:rPr>
          <w:rFonts w:ascii="Book Antiqua" w:hAnsi="Book Antiqua" w:cs="Arial"/>
          <w:sz w:val="24"/>
          <w:szCs w:val="24"/>
        </w:rPr>
        <w:t xml:space="preserve"> </w:t>
      </w:r>
      <w:r w:rsidR="009953EB">
        <w:rPr>
          <w:rFonts w:ascii="Book Antiqua" w:hAnsi="Book Antiqua" w:cs="Arial"/>
          <w:sz w:val="24"/>
          <w:szCs w:val="24"/>
        </w:rPr>
        <w:t>L</w:t>
      </w:r>
      <w:r w:rsidRPr="00694DCD">
        <w:rPr>
          <w:rFonts w:ascii="Book Antiqua" w:hAnsi="Book Antiqua" w:cs="Arial"/>
          <w:sz w:val="24"/>
          <w:szCs w:val="24"/>
        </w:rPr>
        <w:t>iver transplantation; MELD</w:t>
      </w:r>
      <w:r w:rsidR="009953EB">
        <w:rPr>
          <w:rFonts w:ascii="Book Antiqua" w:hAnsi="Book Antiqua" w:cs="Arial"/>
          <w:sz w:val="24"/>
          <w:szCs w:val="24"/>
        </w:rPr>
        <w:t>:</w:t>
      </w:r>
      <w:r w:rsidRPr="00694DCD">
        <w:rPr>
          <w:rFonts w:ascii="Book Antiqua" w:hAnsi="Book Antiqua" w:cs="Arial"/>
          <w:sz w:val="24"/>
          <w:szCs w:val="24"/>
        </w:rPr>
        <w:t xml:space="preserve"> Model of end-stage liver disease; NR</w:t>
      </w:r>
      <w:r w:rsidR="009953EB">
        <w:rPr>
          <w:rFonts w:ascii="Book Antiqua" w:hAnsi="Book Antiqua" w:cs="Arial"/>
          <w:sz w:val="24"/>
          <w:szCs w:val="24"/>
        </w:rPr>
        <w:t>:</w:t>
      </w:r>
      <w:r w:rsidRPr="00694DCD">
        <w:rPr>
          <w:rFonts w:ascii="Book Antiqua" w:hAnsi="Book Antiqua" w:cs="Arial"/>
          <w:sz w:val="24"/>
          <w:szCs w:val="24"/>
        </w:rPr>
        <w:t xml:space="preserve"> </w:t>
      </w:r>
      <w:r w:rsidR="009953EB">
        <w:rPr>
          <w:rFonts w:ascii="Book Antiqua" w:hAnsi="Book Antiqua" w:cs="Arial"/>
          <w:sz w:val="24"/>
          <w:szCs w:val="24"/>
        </w:rPr>
        <w:t>N</w:t>
      </w:r>
      <w:r w:rsidRPr="00694DCD">
        <w:rPr>
          <w:rFonts w:ascii="Book Antiqua" w:hAnsi="Book Antiqua" w:cs="Arial"/>
          <w:sz w:val="24"/>
          <w:szCs w:val="24"/>
        </w:rPr>
        <w:t>ot reported; rPSC</w:t>
      </w:r>
      <w:r w:rsidR="009953EB">
        <w:rPr>
          <w:rFonts w:ascii="Book Antiqua" w:hAnsi="Book Antiqua" w:cs="Arial"/>
          <w:sz w:val="24"/>
          <w:szCs w:val="24"/>
        </w:rPr>
        <w:t>:</w:t>
      </w:r>
      <w:r w:rsidRPr="00694DCD">
        <w:rPr>
          <w:rFonts w:ascii="Book Antiqua" w:hAnsi="Book Antiqua" w:cs="Arial"/>
          <w:sz w:val="24"/>
          <w:szCs w:val="24"/>
        </w:rPr>
        <w:t xml:space="preserve"> </w:t>
      </w:r>
      <w:r w:rsidR="00923F7C">
        <w:rPr>
          <w:rFonts w:ascii="Book Antiqua" w:hAnsi="Book Antiqua" w:cs="Arial"/>
          <w:sz w:val="24"/>
          <w:szCs w:val="24"/>
        </w:rPr>
        <w:t>R</w:t>
      </w:r>
      <w:r w:rsidR="009953EB">
        <w:rPr>
          <w:rFonts w:ascii="Book Antiqua" w:hAnsi="Book Antiqua" w:cs="Arial"/>
          <w:sz w:val="24"/>
          <w:szCs w:val="24"/>
        </w:rPr>
        <w:t xml:space="preserve">ecurrent </w:t>
      </w:r>
      <w:r w:rsidR="00923F7C">
        <w:rPr>
          <w:rFonts w:ascii="Book Antiqua" w:hAnsi="Book Antiqua" w:cs="Arial"/>
          <w:sz w:val="24"/>
          <w:szCs w:val="24"/>
        </w:rPr>
        <w:t>p</w:t>
      </w:r>
      <w:r w:rsidR="009953EB" w:rsidRPr="009953EB">
        <w:rPr>
          <w:rFonts w:ascii="Book Antiqua" w:hAnsi="Book Antiqua" w:cs="Arial"/>
          <w:sz w:val="24"/>
          <w:szCs w:val="24"/>
        </w:rPr>
        <w:t>rimary sclerosing</w:t>
      </w:r>
      <w:r w:rsidR="009953EB">
        <w:rPr>
          <w:rFonts w:ascii="Book Antiqua" w:hAnsi="Book Antiqua" w:cs="Arial"/>
          <w:sz w:val="24"/>
          <w:szCs w:val="24"/>
        </w:rPr>
        <w:t xml:space="preserve"> </w:t>
      </w:r>
      <w:r w:rsidR="009953EB" w:rsidRPr="009953EB">
        <w:rPr>
          <w:rFonts w:ascii="Book Antiqua" w:hAnsi="Book Antiqua" w:cs="Arial"/>
          <w:sz w:val="24"/>
          <w:szCs w:val="24"/>
        </w:rPr>
        <w:t>cholangitis</w:t>
      </w:r>
      <w:r w:rsidRPr="00694DCD">
        <w:rPr>
          <w:rFonts w:ascii="Book Antiqua" w:hAnsi="Book Antiqua" w:cs="Arial"/>
          <w:sz w:val="24"/>
          <w:szCs w:val="24"/>
        </w:rPr>
        <w:t>.</w:t>
      </w:r>
    </w:p>
    <w:p w14:paraId="41AC0496" w14:textId="77777777" w:rsidR="00BE3A1F" w:rsidRPr="00694DCD" w:rsidRDefault="00BE3A1F" w:rsidP="00F464BE">
      <w:pPr>
        <w:snapToGrid w:val="0"/>
        <w:spacing w:after="0" w:line="360" w:lineRule="auto"/>
        <w:rPr>
          <w:rFonts w:ascii="Book Antiqua" w:hAnsi="Book Antiqua" w:cs="Arial"/>
          <w:b/>
          <w:sz w:val="24"/>
          <w:szCs w:val="24"/>
        </w:rPr>
      </w:pPr>
      <w:r w:rsidRPr="00694DCD">
        <w:rPr>
          <w:rFonts w:ascii="Book Antiqua" w:hAnsi="Book Antiqua" w:cs="Arial"/>
          <w:b/>
          <w:sz w:val="24"/>
          <w:szCs w:val="24"/>
        </w:rPr>
        <w:br w:type="page"/>
      </w:r>
    </w:p>
    <w:p w14:paraId="5353D1E3" w14:textId="58C5B07B" w:rsidR="00F274CB" w:rsidRPr="00694DCD" w:rsidRDefault="005C7322" w:rsidP="00F464BE">
      <w:pPr>
        <w:snapToGrid w:val="0"/>
        <w:spacing w:after="0" w:line="360" w:lineRule="auto"/>
        <w:jc w:val="both"/>
        <w:rPr>
          <w:rFonts w:ascii="Book Antiqua" w:hAnsi="Book Antiqua" w:cs="Arial"/>
          <w:sz w:val="24"/>
          <w:szCs w:val="24"/>
        </w:rPr>
      </w:pPr>
      <w:r w:rsidRPr="00694DCD">
        <w:rPr>
          <w:rFonts w:ascii="Book Antiqua" w:hAnsi="Book Antiqua" w:cs="Arial"/>
          <w:b/>
          <w:sz w:val="24"/>
          <w:szCs w:val="24"/>
        </w:rPr>
        <w:lastRenderedPageBreak/>
        <w:t xml:space="preserve">Table 3 Primary outcomes of study cohorts comparing </w:t>
      </w:r>
      <w:r w:rsidR="009953EB">
        <w:rPr>
          <w:rFonts w:ascii="Book Antiqua" w:hAnsi="Book Antiqua" w:cs="Arial"/>
          <w:b/>
          <w:sz w:val="24"/>
          <w:szCs w:val="24"/>
        </w:rPr>
        <w:t>liver transplantation</w:t>
      </w:r>
      <w:r w:rsidRPr="00694DCD">
        <w:rPr>
          <w:rFonts w:ascii="Book Antiqua" w:hAnsi="Book Antiqua" w:cs="Arial"/>
          <w:b/>
          <w:sz w:val="24"/>
          <w:szCs w:val="24"/>
        </w:rPr>
        <w:t xml:space="preserve"> recipients with and without recurrent </w:t>
      </w:r>
      <w:r w:rsidR="009953EB">
        <w:rPr>
          <w:rFonts w:ascii="Book Antiqua" w:eastAsia="Times New Roman" w:hAnsi="Book Antiqua" w:cs="Arial"/>
          <w:b/>
          <w:bCs/>
          <w:color w:val="000000"/>
          <w:sz w:val="24"/>
          <w:szCs w:val="24"/>
        </w:rPr>
        <w:t>primary sclerosing cholangitis</w:t>
      </w:r>
      <w:r w:rsidRPr="00694DCD">
        <w:rPr>
          <w:rFonts w:ascii="Book Antiqua" w:hAnsi="Book Antiqua" w:cs="Arial"/>
          <w:b/>
          <w:sz w:val="24"/>
          <w:szCs w:val="24"/>
        </w:rPr>
        <w:t xml:space="preserve"> in the liver graft</w:t>
      </w:r>
      <w:r w:rsidR="0080067E">
        <w:rPr>
          <w:rFonts w:ascii="Book Antiqua" w:hAnsi="Book Antiqua" w:cs="Arial"/>
          <w:b/>
          <w:sz w:val="24"/>
          <w:szCs w:val="24"/>
        </w:rPr>
        <w:t xml:space="preserve"> </w:t>
      </w:r>
    </w:p>
    <w:tbl>
      <w:tblPr>
        <w:tblStyle w:val="TableGrid"/>
        <w:tblW w:w="14146" w:type="dxa"/>
        <w:tblInd w:w="-1168" w:type="dxa"/>
        <w:tblLayout w:type="fixed"/>
        <w:tblLook w:val="04A0" w:firstRow="1" w:lastRow="0" w:firstColumn="1" w:lastColumn="0" w:noHBand="0" w:noVBand="1"/>
      </w:tblPr>
      <w:tblGrid>
        <w:gridCol w:w="2485"/>
        <w:gridCol w:w="771"/>
        <w:gridCol w:w="1169"/>
        <w:gridCol w:w="1531"/>
        <w:gridCol w:w="1170"/>
        <w:gridCol w:w="1710"/>
        <w:gridCol w:w="1620"/>
        <w:gridCol w:w="1710"/>
        <w:gridCol w:w="1980"/>
      </w:tblGrid>
      <w:tr w:rsidR="00873459" w:rsidRPr="00923F7C" w14:paraId="3B3D31EF" w14:textId="77777777" w:rsidTr="00A859FF">
        <w:trPr>
          <w:trHeight w:val="593"/>
        </w:trPr>
        <w:tc>
          <w:tcPr>
            <w:tcW w:w="2485" w:type="dxa"/>
            <w:vAlign w:val="center"/>
          </w:tcPr>
          <w:p w14:paraId="0D37001C" w14:textId="10AB01BD" w:rsidR="00873459" w:rsidRPr="00923F7C" w:rsidRDefault="009953EB" w:rsidP="003056E4">
            <w:pPr>
              <w:snapToGrid w:val="0"/>
              <w:spacing w:line="360" w:lineRule="auto"/>
              <w:rPr>
                <w:rFonts w:ascii="Book Antiqua" w:hAnsi="Book Antiqua" w:cs="Arial"/>
                <w:b/>
                <w:sz w:val="24"/>
                <w:szCs w:val="24"/>
              </w:rPr>
            </w:pPr>
            <w:r w:rsidRPr="00923F7C">
              <w:rPr>
                <w:rFonts w:ascii="Book Antiqua" w:hAnsi="Book Antiqua" w:cs="Arial"/>
                <w:b/>
                <w:sz w:val="24"/>
                <w:szCs w:val="24"/>
              </w:rPr>
              <w:t>R</w:t>
            </w:r>
            <w:r w:rsidR="00873459" w:rsidRPr="00923F7C">
              <w:rPr>
                <w:rFonts w:ascii="Book Antiqua" w:hAnsi="Book Antiqua" w:cs="Arial"/>
                <w:b/>
                <w:sz w:val="24"/>
                <w:szCs w:val="24"/>
              </w:rPr>
              <w:t>eference</w:t>
            </w:r>
          </w:p>
        </w:tc>
        <w:tc>
          <w:tcPr>
            <w:tcW w:w="771" w:type="dxa"/>
            <w:vAlign w:val="center"/>
          </w:tcPr>
          <w:p w14:paraId="4A4842DF" w14:textId="0B6E6CE1" w:rsidR="00873459" w:rsidRPr="00923F7C" w:rsidRDefault="009953EB"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Y</w:t>
            </w:r>
            <w:r w:rsidR="00873459" w:rsidRPr="00923F7C">
              <w:rPr>
                <w:rFonts w:ascii="Book Antiqua" w:hAnsi="Book Antiqua" w:cs="Arial"/>
                <w:b/>
                <w:sz w:val="24"/>
                <w:szCs w:val="24"/>
              </w:rPr>
              <w:t>ear</w:t>
            </w:r>
          </w:p>
        </w:tc>
        <w:tc>
          <w:tcPr>
            <w:tcW w:w="1169" w:type="dxa"/>
            <w:vAlign w:val="center"/>
          </w:tcPr>
          <w:p w14:paraId="62304E0F" w14:textId="2653B694" w:rsidR="00873459" w:rsidRPr="00923F7C" w:rsidRDefault="009953EB"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P</w:t>
            </w:r>
            <w:r w:rsidR="00873459" w:rsidRPr="00923F7C">
              <w:rPr>
                <w:rFonts w:ascii="Book Antiqua" w:hAnsi="Book Antiqua" w:cs="Arial"/>
                <w:b/>
                <w:sz w:val="24"/>
                <w:szCs w:val="24"/>
              </w:rPr>
              <w:t>resence of IBD</w:t>
            </w:r>
          </w:p>
          <w:p w14:paraId="40EF8A55" w14:textId="722F7CD9" w:rsidR="00873459" w:rsidRPr="00923F7C" w:rsidRDefault="00873459"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ever)</w:t>
            </w:r>
          </w:p>
        </w:tc>
        <w:tc>
          <w:tcPr>
            <w:tcW w:w="1531" w:type="dxa"/>
            <w:vAlign w:val="center"/>
          </w:tcPr>
          <w:p w14:paraId="409AB220" w14:textId="2153FD97" w:rsidR="00873459" w:rsidRPr="00923F7C" w:rsidRDefault="00B470E6" w:rsidP="003056E4">
            <w:pPr>
              <w:snapToGrid w:val="0"/>
              <w:spacing w:line="360" w:lineRule="auto"/>
              <w:jc w:val="center"/>
              <w:rPr>
                <w:rFonts w:ascii="Book Antiqua" w:hAnsi="Book Antiqua" w:cs="Arial"/>
                <w:b/>
                <w:sz w:val="24"/>
                <w:szCs w:val="24"/>
              </w:rPr>
            </w:pPr>
            <w:r>
              <w:rPr>
                <w:rFonts w:ascii="Book Antiqua" w:hAnsi="Book Antiqua" w:cs="Arial"/>
                <w:b/>
                <w:sz w:val="24"/>
                <w:szCs w:val="24"/>
              </w:rPr>
              <w:t xml:space="preserve">Time of IBD diagnosis </w:t>
            </w:r>
            <w:r w:rsidR="00873459" w:rsidRPr="00923F7C">
              <w:rPr>
                <w:rFonts w:ascii="Book Antiqua" w:hAnsi="Book Antiqua" w:cs="Arial"/>
                <w:b/>
                <w:sz w:val="24"/>
                <w:szCs w:val="24"/>
              </w:rPr>
              <w:t>(pre-LT</w:t>
            </w:r>
            <w:r w:rsidR="002904E4">
              <w:rPr>
                <w:rFonts w:ascii="Book Antiqua" w:hAnsi="Book Antiqua" w:cs="Arial"/>
                <w:b/>
                <w:sz w:val="24"/>
                <w:szCs w:val="24"/>
              </w:rPr>
              <w:t>/</w:t>
            </w:r>
            <w:r w:rsidR="00873459" w:rsidRPr="00923F7C">
              <w:rPr>
                <w:rFonts w:ascii="Book Antiqua" w:hAnsi="Book Antiqua" w:cs="Arial"/>
                <w:b/>
                <w:sz w:val="24"/>
                <w:szCs w:val="24"/>
              </w:rPr>
              <w:t>de novo)</w:t>
            </w:r>
          </w:p>
        </w:tc>
        <w:tc>
          <w:tcPr>
            <w:tcW w:w="1170" w:type="dxa"/>
            <w:vAlign w:val="center"/>
          </w:tcPr>
          <w:p w14:paraId="09B047E6" w14:textId="00BBFB7C" w:rsidR="00873459" w:rsidRPr="00923F7C" w:rsidRDefault="00B470E6" w:rsidP="003056E4">
            <w:pPr>
              <w:snapToGrid w:val="0"/>
              <w:spacing w:line="360" w:lineRule="auto"/>
              <w:jc w:val="center"/>
              <w:rPr>
                <w:rFonts w:ascii="Book Antiqua" w:hAnsi="Book Antiqua" w:cs="Arial"/>
                <w:b/>
                <w:sz w:val="24"/>
                <w:szCs w:val="24"/>
              </w:rPr>
            </w:pPr>
            <w:r>
              <w:rPr>
                <w:rFonts w:ascii="Book Antiqua" w:hAnsi="Book Antiqua" w:cs="Arial"/>
                <w:b/>
                <w:sz w:val="24"/>
                <w:szCs w:val="24"/>
              </w:rPr>
              <w:t>Presence of IBD</w:t>
            </w:r>
            <w:r>
              <w:rPr>
                <w:rFonts w:ascii="Book Antiqua" w:hAnsi="Book Antiqua" w:cs="Arial" w:hint="eastAsia"/>
                <w:b/>
                <w:sz w:val="24"/>
                <w:szCs w:val="24"/>
                <w:lang w:eastAsia="zh-CN"/>
              </w:rPr>
              <w:t xml:space="preserve"> </w:t>
            </w:r>
            <w:r w:rsidR="00873459" w:rsidRPr="00923F7C">
              <w:rPr>
                <w:rFonts w:ascii="Book Antiqua" w:hAnsi="Book Antiqua" w:cs="Arial"/>
                <w:b/>
                <w:sz w:val="24"/>
                <w:szCs w:val="24"/>
              </w:rPr>
              <w:t>(post-LT)</w:t>
            </w:r>
          </w:p>
        </w:tc>
        <w:tc>
          <w:tcPr>
            <w:tcW w:w="1710" w:type="dxa"/>
            <w:vAlign w:val="center"/>
          </w:tcPr>
          <w:p w14:paraId="1D05C263" w14:textId="77777777" w:rsidR="00873459" w:rsidRPr="00923F7C" w:rsidRDefault="00873459"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Time of colectomy</w:t>
            </w:r>
          </w:p>
          <w:p w14:paraId="4AC306F7" w14:textId="2A09DF09" w:rsidR="00873459" w:rsidRPr="00923F7C" w:rsidRDefault="00873459"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pre- and peri-LT</w:t>
            </w:r>
            <w:r w:rsidR="002904E4">
              <w:rPr>
                <w:rFonts w:ascii="Book Antiqua" w:hAnsi="Book Antiqua" w:cs="Arial"/>
                <w:b/>
                <w:sz w:val="24"/>
                <w:szCs w:val="24"/>
              </w:rPr>
              <w:t>/</w:t>
            </w:r>
            <w:r w:rsidRPr="00923F7C">
              <w:rPr>
                <w:rFonts w:ascii="Book Antiqua" w:hAnsi="Book Antiqua" w:cs="Arial"/>
                <w:b/>
                <w:sz w:val="24"/>
                <w:szCs w:val="24"/>
              </w:rPr>
              <w:t>post-LT</w:t>
            </w:r>
          </w:p>
        </w:tc>
        <w:tc>
          <w:tcPr>
            <w:tcW w:w="1620" w:type="dxa"/>
            <w:vAlign w:val="center"/>
          </w:tcPr>
          <w:p w14:paraId="36EF055A" w14:textId="010C6CBE" w:rsidR="00873459" w:rsidRPr="00923F7C" w:rsidRDefault="00873459"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Type of colectomy</w:t>
            </w:r>
          </w:p>
        </w:tc>
        <w:tc>
          <w:tcPr>
            <w:tcW w:w="1710" w:type="dxa"/>
            <w:vAlign w:val="center"/>
          </w:tcPr>
          <w:p w14:paraId="0AAD1C73" w14:textId="49B2F46A" w:rsidR="00873459" w:rsidRPr="00923F7C" w:rsidRDefault="00873459" w:rsidP="00520317">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Primary</w:t>
            </w:r>
            <w:r w:rsidR="00520317">
              <w:rPr>
                <w:rFonts w:ascii="Book Antiqua" w:hAnsi="Book Antiqua" w:cs="Arial" w:hint="eastAsia"/>
                <w:b/>
                <w:sz w:val="24"/>
                <w:szCs w:val="24"/>
                <w:lang w:eastAsia="zh-CN"/>
              </w:rPr>
              <w:t xml:space="preserve"> </w:t>
            </w:r>
            <w:r w:rsidR="009953EB" w:rsidRPr="00923F7C">
              <w:rPr>
                <w:rFonts w:ascii="Book Antiqua" w:hAnsi="Book Antiqua" w:cs="Arial"/>
                <w:b/>
                <w:sz w:val="24"/>
                <w:szCs w:val="24"/>
              </w:rPr>
              <w:t>i</w:t>
            </w:r>
            <w:r w:rsidRPr="00923F7C">
              <w:rPr>
                <w:rFonts w:ascii="Book Antiqua" w:hAnsi="Book Antiqua" w:cs="Arial"/>
                <w:b/>
                <w:sz w:val="24"/>
                <w:szCs w:val="24"/>
              </w:rPr>
              <w:t>mmunosuppression</w:t>
            </w:r>
          </w:p>
        </w:tc>
        <w:tc>
          <w:tcPr>
            <w:tcW w:w="1980" w:type="dxa"/>
            <w:vAlign w:val="center"/>
          </w:tcPr>
          <w:p w14:paraId="2E291795" w14:textId="71575F72" w:rsidR="00873459" w:rsidRPr="00923F7C" w:rsidRDefault="00873459" w:rsidP="003056E4">
            <w:pPr>
              <w:snapToGrid w:val="0"/>
              <w:spacing w:line="360" w:lineRule="auto"/>
              <w:jc w:val="center"/>
              <w:rPr>
                <w:rFonts w:ascii="Book Antiqua" w:hAnsi="Book Antiqua" w:cs="Arial"/>
                <w:b/>
                <w:sz w:val="24"/>
                <w:szCs w:val="24"/>
              </w:rPr>
            </w:pPr>
            <w:r w:rsidRPr="00923F7C">
              <w:rPr>
                <w:rFonts w:ascii="Book Antiqua" w:hAnsi="Book Antiqua" w:cs="Arial"/>
                <w:b/>
                <w:sz w:val="24"/>
                <w:szCs w:val="24"/>
              </w:rPr>
              <w:t xml:space="preserve">Secondary </w:t>
            </w:r>
            <w:r w:rsidR="009953EB" w:rsidRPr="00923F7C">
              <w:rPr>
                <w:rFonts w:ascii="Book Antiqua" w:hAnsi="Book Antiqua" w:cs="Arial"/>
                <w:b/>
                <w:sz w:val="24"/>
                <w:szCs w:val="24"/>
              </w:rPr>
              <w:t>i</w:t>
            </w:r>
            <w:r w:rsidRPr="00923F7C">
              <w:rPr>
                <w:rFonts w:ascii="Book Antiqua" w:hAnsi="Book Antiqua" w:cs="Arial"/>
                <w:b/>
                <w:sz w:val="24"/>
                <w:szCs w:val="24"/>
              </w:rPr>
              <w:t>mmunosuppression</w:t>
            </w:r>
          </w:p>
        </w:tc>
      </w:tr>
      <w:tr w:rsidR="00873459" w:rsidRPr="00923F7C" w14:paraId="14C7C65D" w14:textId="77777777" w:rsidTr="00A859FF">
        <w:tc>
          <w:tcPr>
            <w:tcW w:w="2485" w:type="dxa"/>
            <w:vAlign w:val="center"/>
          </w:tcPr>
          <w:p w14:paraId="6C566FE8" w14:textId="2F83D9EA" w:rsidR="00873459" w:rsidRPr="00923F7C" w:rsidRDefault="00873459"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Cholongitas </w:t>
            </w:r>
            <w:r w:rsidR="0080067E" w:rsidRPr="00923F7C">
              <w:rPr>
                <w:rFonts w:ascii="Book Antiqua" w:hAnsi="Book Antiqua" w:cs="Arial"/>
                <w:i/>
                <w:sz w:val="24"/>
                <w:szCs w:val="24"/>
              </w:rPr>
              <w:t>et al</w:t>
            </w:r>
            <w:r w:rsidRPr="00A859FF">
              <w:rPr>
                <w:rFonts w:ascii="Book Antiqua" w:hAnsi="Book Antiqua" w:cs="Arial"/>
                <w:sz w:val="24"/>
                <w:szCs w:val="24"/>
                <w:vertAlign w:val="superscript"/>
              </w:rPr>
              <w:t>[21]</w:t>
            </w:r>
          </w:p>
        </w:tc>
        <w:tc>
          <w:tcPr>
            <w:tcW w:w="771" w:type="dxa"/>
            <w:vAlign w:val="center"/>
          </w:tcPr>
          <w:p w14:paraId="44E5A7B5" w14:textId="2B12385C"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08</w:t>
            </w:r>
          </w:p>
        </w:tc>
        <w:tc>
          <w:tcPr>
            <w:tcW w:w="1169" w:type="dxa"/>
            <w:vAlign w:val="center"/>
          </w:tcPr>
          <w:p w14:paraId="750BFDA2" w14:textId="1529BF6D" w:rsidR="00873459" w:rsidRPr="00923F7C" w:rsidRDefault="002904E4" w:rsidP="003056E4">
            <w:pPr>
              <w:snapToGrid w:val="0"/>
              <w:spacing w:line="360" w:lineRule="auto"/>
              <w:jc w:val="center"/>
              <w:rPr>
                <w:rFonts w:ascii="Book Antiqua" w:hAnsi="Book Antiqua" w:cs="Arial"/>
                <w:sz w:val="24"/>
                <w:szCs w:val="24"/>
              </w:rPr>
            </w:pPr>
            <w:r>
              <w:rPr>
                <w:rFonts w:ascii="Book Antiqua" w:hAnsi="Book Antiqua" w:cs="Arial"/>
                <w:sz w:val="24"/>
                <w:szCs w:val="24"/>
              </w:rPr>
              <w:t xml:space="preserve">7 (100) </w:t>
            </w:r>
            <w:r w:rsidR="004157C2">
              <w:rPr>
                <w:rFonts w:ascii="Book Antiqua" w:hAnsi="Book Antiqua" w:cs="Arial"/>
                <w:i/>
                <w:sz w:val="24"/>
                <w:szCs w:val="24"/>
              </w:rPr>
              <w:t>vs</w:t>
            </w:r>
            <w:r>
              <w:rPr>
                <w:rFonts w:ascii="Book Antiqua" w:hAnsi="Book Antiqua" w:cs="Arial"/>
                <w:sz w:val="24"/>
                <w:szCs w:val="24"/>
              </w:rPr>
              <w:t xml:space="preserve"> </w:t>
            </w:r>
            <w:r w:rsidR="00873459" w:rsidRPr="00923F7C">
              <w:rPr>
                <w:rFonts w:ascii="Book Antiqua" w:hAnsi="Book Antiqua" w:cs="Arial"/>
                <w:sz w:val="24"/>
                <w:szCs w:val="24"/>
              </w:rPr>
              <w:t>26 (56)</w:t>
            </w:r>
          </w:p>
        </w:tc>
        <w:tc>
          <w:tcPr>
            <w:tcW w:w="1531" w:type="dxa"/>
            <w:vAlign w:val="center"/>
          </w:tcPr>
          <w:p w14:paraId="680E23EA" w14:textId="490ACEE7" w:rsidR="00873459" w:rsidRPr="00923F7C" w:rsidRDefault="00873459" w:rsidP="002904E4">
            <w:pPr>
              <w:snapToGrid w:val="0"/>
              <w:spacing w:line="360" w:lineRule="auto"/>
              <w:jc w:val="center"/>
              <w:rPr>
                <w:rFonts w:ascii="Book Antiqua" w:hAnsi="Book Antiqua" w:cs="Arial"/>
                <w:sz w:val="24"/>
                <w:szCs w:val="24"/>
              </w:rPr>
            </w:pPr>
            <w:r w:rsidRPr="00923F7C">
              <w:rPr>
                <w:rFonts w:ascii="Book Antiqua" w:hAnsi="Book Antiqua" w:cs="Arial"/>
                <w:sz w:val="24"/>
                <w:szCs w:val="24"/>
              </w:rPr>
              <w:t>5 (71)</w:t>
            </w:r>
            <w:r w:rsidR="002904E4">
              <w:rPr>
                <w:rFonts w:ascii="Book Antiqua" w:hAnsi="Book Antiqua" w:cs="Arial"/>
                <w:sz w:val="24"/>
                <w:szCs w:val="24"/>
              </w:rPr>
              <w:t>/</w:t>
            </w:r>
            <w:r w:rsidRPr="00923F7C">
              <w:rPr>
                <w:rFonts w:ascii="Book Antiqua" w:hAnsi="Book Antiqua" w:cs="Arial"/>
                <w:sz w:val="24"/>
                <w:szCs w:val="24"/>
              </w:rPr>
              <w:t>2 (29)</w:t>
            </w:r>
            <w:r w:rsidR="002904E4">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2904E4">
              <w:rPr>
                <w:rFonts w:ascii="Book Antiqua" w:hAnsi="Book Antiqua" w:cs="Arial" w:hint="eastAsia"/>
                <w:sz w:val="24"/>
                <w:szCs w:val="24"/>
                <w:lang w:eastAsia="zh-CN"/>
              </w:rPr>
              <w:t xml:space="preserve"> </w:t>
            </w:r>
            <w:r w:rsidRPr="00923F7C">
              <w:rPr>
                <w:rFonts w:ascii="Book Antiqua" w:hAnsi="Book Antiqua" w:cs="Arial"/>
                <w:sz w:val="24"/>
                <w:szCs w:val="24"/>
              </w:rPr>
              <w:t>25 (54)</w:t>
            </w:r>
            <w:r w:rsidR="002904E4">
              <w:rPr>
                <w:rFonts w:ascii="Book Antiqua" w:hAnsi="Book Antiqua" w:cs="Arial"/>
                <w:sz w:val="24"/>
                <w:szCs w:val="24"/>
              </w:rPr>
              <w:t>/</w:t>
            </w:r>
            <w:r w:rsidRPr="00923F7C">
              <w:rPr>
                <w:rFonts w:ascii="Book Antiqua" w:hAnsi="Book Antiqua" w:cs="Arial"/>
                <w:sz w:val="24"/>
                <w:szCs w:val="24"/>
              </w:rPr>
              <w:t>1 (2)</w:t>
            </w:r>
          </w:p>
        </w:tc>
        <w:tc>
          <w:tcPr>
            <w:tcW w:w="1170" w:type="dxa"/>
            <w:vAlign w:val="center"/>
          </w:tcPr>
          <w:p w14:paraId="0184AFCA" w14:textId="5C195ECF" w:rsidR="00873459" w:rsidRPr="00923F7C" w:rsidRDefault="00873459" w:rsidP="002904E4">
            <w:pPr>
              <w:snapToGrid w:val="0"/>
              <w:spacing w:line="360" w:lineRule="auto"/>
              <w:jc w:val="center"/>
              <w:rPr>
                <w:rFonts w:ascii="Book Antiqua" w:hAnsi="Book Antiqua" w:cs="Arial"/>
                <w:sz w:val="24"/>
                <w:szCs w:val="24"/>
              </w:rPr>
            </w:pPr>
            <w:r w:rsidRPr="00923F7C">
              <w:rPr>
                <w:rFonts w:ascii="Book Antiqua" w:hAnsi="Book Antiqua" w:cs="Arial"/>
                <w:sz w:val="24"/>
                <w:szCs w:val="24"/>
              </w:rPr>
              <w:t>7 (100)</w:t>
            </w:r>
            <w:r w:rsidR="002904E4">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2904E4">
              <w:rPr>
                <w:rFonts w:ascii="Book Antiqua" w:hAnsi="Book Antiqua" w:cs="Arial" w:hint="eastAsia"/>
                <w:sz w:val="24"/>
                <w:szCs w:val="24"/>
                <w:lang w:eastAsia="zh-CN"/>
              </w:rPr>
              <w:t xml:space="preserve"> </w:t>
            </w:r>
            <w:r w:rsidRPr="00923F7C">
              <w:rPr>
                <w:rFonts w:ascii="Book Antiqua" w:hAnsi="Book Antiqua" w:cs="Arial"/>
                <w:sz w:val="24"/>
                <w:szCs w:val="24"/>
              </w:rPr>
              <w:t>26 (56)</w:t>
            </w:r>
          </w:p>
        </w:tc>
        <w:tc>
          <w:tcPr>
            <w:tcW w:w="1710" w:type="dxa"/>
            <w:vAlign w:val="center"/>
          </w:tcPr>
          <w:p w14:paraId="5A587B73" w14:textId="0AF21B24" w:rsidR="00873459" w:rsidRPr="00923F7C" w:rsidRDefault="00873459" w:rsidP="002904E4">
            <w:pPr>
              <w:snapToGrid w:val="0"/>
              <w:spacing w:line="360" w:lineRule="auto"/>
              <w:jc w:val="center"/>
              <w:rPr>
                <w:rFonts w:ascii="Book Antiqua" w:hAnsi="Book Antiqua" w:cs="Arial"/>
                <w:sz w:val="24"/>
                <w:szCs w:val="24"/>
              </w:rPr>
            </w:pPr>
            <w:r w:rsidRPr="00923F7C">
              <w:rPr>
                <w:rFonts w:ascii="Book Antiqua" w:hAnsi="Book Antiqua" w:cs="Arial"/>
                <w:sz w:val="24"/>
                <w:szCs w:val="24"/>
              </w:rPr>
              <w:t>0 (0)</w:t>
            </w:r>
            <w:r w:rsidR="002904E4">
              <w:rPr>
                <w:rFonts w:ascii="Book Antiqua" w:hAnsi="Book Antiqua" w:cs="Arial"/>
                <w:sz w:val="24"/>
                <w:szCs w:val="24"/>
              </w:rPr>
              <w:t>/</w:t>
            </w:r>
            <w:r w:rsidRPr="00923F7C">
              <w:rPr>
                <w:rFonts w:ascii="Book Antiqua" w:hAnsi="Book Antiqua" w:cs="Arial"/>
                <w:sz w:val="24"/>
                <w:szCs w:val="24"/>
              </w:rPr>
              <w:t>1 (14)</w:t>
            </w:r>
            <w:r w:rsidR="002904E4">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2904E4">
              <w:rPr>
                <w:rFonts w:ascii="Book Antiqua" w:hAnsi="Book Antiqua" w:cs="Arial" w:hint="eastAsia"/>
                <w:sz w:val="24"/>
                <w:szCs w:val="24"/>
                <w:lang w:eastAsia="zh-CN"/>
              </w:rPr>
              <w:t xml:space="preserve"> </w:t>
            </w:r>
            <w:r w:rsidRPr="00923F7C">
              <w:rPr>
                <w:rFonts w:ascii="Book Antiqua" w:hAnsi="Book Antiqua" w:cs="Arial"/>
                <w:sz w:val="24"/>
                <w:szCs w:val="24"/>
              </w:rPr>
              <w:t>6 (13)</w:t>
            </w:r>
            <w:r w:rsidR="002904E4">
              <w:rPr>
                <w:rFonts w:ascii="Book Antiqua" w:hAnsi="Book Antiqua" w:cs="Arial"/>
                <w:sz w:val="24"/>
                <w:szCs w:val="24"/>
              </w:rPr>
              <w:t>/</w:t>
            </w:r>
            <w:r w:rsidRPr="00923F7C">
              <w:rPr>
                <w:rFonts w:ascii="Book Antiqua" w:hAnsi="Book Antiqua" w:cs="Arial"/>
                <w:sz w:val="24"/>
                <w:szCs w:val="24"/>
              </w:rPr>
              <w:t>6 (13)</w:t>
            </w:r>
          </w:p>
        </w:tc>
        <w:tc>
          <w:tcPr>
            <w:tcW w:w="1620" w:type="dxa"/>
            <w:vAlign w:val="center"/>
          </w:tcPr>
          <w:p w14:paraId="0F84C4EC" w14:textId="09C4B243"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710" w:type="dxa"/>
            <w:vAlign w:val="center"/>
          </w:tcPr>
          <w:p w14:paraId="0FE8F34B" w14:textId="198BC1F5"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TAC 2 (29) </w:t>
            </w:r>
            <w:r w:rsidR="004157C2">
              <w:rPr>
                <w:rFonts w:ascii="Book Antiqua" w:hAnsi="Book Antiqua" w:cs="Arial"/>
                <w:i/>
                <w:sz w:val="24"/>
                <w:szCs w:val="24"/>
              </w:rPr>
              <w:t>vs</w:t>
            </w:r>
            <w:r w:rsidRPr="00923F7C">
              <w:rPr>
                <w:rFonts w:ascii="Book Antiqua" w:hAnsi="Book Antiqua" w:cs="Arial"/>
                <w:sz w:val="24"/>
                <w:szCs w:val="24"/>
              </w:rPr>
              <w:t xml:space="preserve"> 25 (54)</w:t>
            </w:r>
          </w:p>
          <w:p w14:paraId="73833E04" w14:textId="10844323"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CyA 5 (71) </w:t>
            </w:r>
            <w:r w:rsidR="004157C2">
              <w:rPr>
                <w:rFonts w:ascii="Book Antiqua" w:hAnsi="Book Antiqua" w:cs="Arial"/>
                <w:i/>
                <w:sz w:val="24"/>
                <w:szCs w:val="24"/>
              </w:rPr>
              <w:t>vs</w:t>
            </w:r>
            <w:r w:rsidRPr="00923F7C">
              <w:rPr>
                <w:rFonts w:ascii="Book Antiqua" w:hAnsi="Book Antiqua" w:cs="Arial"/>
                <w:sz w:val="24"/>
                <w:szCs w:val="24"/>
              </w:rPr>
              <w:t xml:space="preserve"> 21 (46)</w:t>
            </w:r>
          </w:p>
        </w:tc>
        <w:tc>
          <w:tcPr>
            <w:tcW w:w="1980" w:type="dxa"/>
            <w:vAlign w:val="center"/>
          </w:tcPr>
          <w:p w14:paraId="22342A8F" w14:textId="382A6810"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AZA 3 (43) </w:t>
            </w:r>
            <w:r w:rsidR="004157C2">
              <w:rPr>
                <w:rFonts w:ascii="Book Antiqua" w:hAnsi="Book Antiqua" w:cs="Arial"/>
                <w:i/>
                <w:sz w:val="24"/>
                <w:szCs w:val="24"/>
              </w:rPr>
              <w:t>vs</w:t>
            </w:r>
            <w:r w:rsidRPr="00923F7C">
              <w:rPr>
                <w:rFonts w:ascii="Book Antiqua" w:hAnsi="Book Antiqua" w:cs="Arial"/>
                <w:sz w:val="24"/>
                <w:szCs w:val="24"/>
              </w:rPr>
              <w:t xml:space="preserve"> 22 (48)</w:t>
            </w:r>
          </w:p>
          <w:p w14:paraId="3D5CE761" w14:textId="77777777"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OKT3 or ATG</w:t>
            </w:r>
          </w:p>
          <w:p w14:paraId="0CEF06B5" w14:textId="3398FDC8"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2 (29) </w:t>
            </w:r>
            <w:r w:rsidR="004157C2">
              <w:rPr>
                <w:rFonts w:ascii="Book Antiqua" w:hAnsi="Book Antiqua" w:cs="Arial"/>
                <w:i/>
                <w:sz w:val="24"/>
                <w:szCs w:val="24"/>
              </w:rPr>
              <w:t>vs</w:t>
            </w:r>
            <w:r w:rsidRPr="00923F7C">
              <w:rPr>
                <w:rFonts w:ascii="Book Antiqua" w:hAnsi="Book Antiqua" w:cs="Arial"/>
                <w:sz w:val="24"/>
                <w:szCs w:val="24"/>
              </w:rPr>
              <w:t xml:space="preserve"> 11 (24)</w:t>
            </w:r>
          </w:p>
        </w:tc>
      </w:tr>
      <w:tr w:rsidR="00873459" w:rsidRPr="00923F7C" w14:paraId="48F27C21" w14:textId="77777777" w:rsidTr="00A859FF">
        <w:tc>
          <w:tcPr>
            <w:tcW w:w="2485" w:type="dxa"/>
            <w:vAlign w:val="center"/>
          </w:tcPr>
          <w:p w14:paraId="41D513A4" w14:textId="704BB308" w:rsidR="00873459" w:rsidRPr="00923F7C" w:rsidRDefault="00873459"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Alabraba </w:t>
            </w:r>
            <w:r w:rsidR="0080067E" w:rsidRPr="00923F7C">
              <w:rPr>
                <w:rFonts w:ascii="Book Antiqua" w:hAnsi="Book Antiqua" w:cs="Arial"/>
                <w:i/>
                <w:sz w:val="24"/>
                <w:szCs w:val="24"/>
              </w:rPr>
              <w:t>et al</w:t>
            </w:r>
            <w:r w:rsidRPr="00A859FF">
              <w:rPr>
                <w:rFonts w:ascii="Book Antiqua" w:hAnsi="Book Antiqua" w:cs="Arial"/>
                <w:sz w:val="24"/>
                <w:szCs w:val="24"/>
                <w:vertAlign w:val="superscript"/>
              </w:rPr>
              <w:t>[20]</w:t>
            </w:r>
          </w:p>
        </w:tc>
        <w:tc>
          <w:tcPr>
            <w:tcW w:w="771" w:type="dxa"/>
            <w:vAlign w:val="center"/>
          </w:tcPr>
          <w:p w14:paraId="27B29071" w14:textId="7508DCFD"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09</w:t>
            </w:r>
          </w:p>
        </w:tc>
        <w:tc>
          <w:tcPr>
            <w:tcW w:w="1169" w:type="dxa"/>
            <w:vAlign w:val="center"/>
          </w:tcPr>
          <w:p w14:paraId="71297B8F" w14:textId="5AE994CE" w:rsidR="00873459" w:rsidRPr="00923F7C" w:rsidRDefault="00BF4AA1" w:rsidP="003056E4">
            <w:pPr>
              <w:snapToGrid w:val="0"/>
              <w:spacing w:line="360" w:lineRule="auto"/>
              <w:jc w:val="center"/>
              <w:rPr>
                <w:rFonts w:ascii="Book Antiqua" w:hAnsi="Book Antiqua" w:cs="Arial"/>
                <w:sz w:val="24"/>
                <w:szCs w:val="24"/>
              </w:rPr>
            </w:pPr>
            <w:r>
              <w:rPr>
                <w:rFonts w:ascii="Book Antiqua" w:hAnsi="Book Antiqua" w:cs="Arial"/>
                <w:sz w:val="24"/>
                <w:szCs w:val="24"/>
              </w:rPr>
              <w:t>39 (72)</w:t>
            </w:r>
            <w:r>
              <w:rPr>
                <w:rFonts w:ascii="Book Antiqua" w:hAnsi="Book Antiqua" w:cs="Arial" w:hint="eastAsia"/>
                <w:sz w:val="24"/>
                <w:szCs w:val="24"/>
                <w:lang w:eastAsia="zh-CN"/>
              </w:rPr>
              <w:t xml:space="preserve"> </w:t>
            </w:r>
            <w:r w:rsidR="004157C2">
              <w:rPr>
                <w:rFonts w:ascii="Book Antiqua" w:hAnsi="Book Antiqua" w:cs="Arial"/>
                <w:i/>
                <w:sz w:val="24"/>
                <w:szCs w:val="24"/>
              </w:rPr>
              <w:t>vs</w:t>
            </w:r>
            <w:r>
              <w:rPr>
                <w:rFonts w:ascii="Book Antiqua" w:hAnsi="Book Antiqua" w:cs="Arial"/>
                <w:sz w:val="24"/>
                <w:szCs w:val="24"/>
              </w:rPr>
              <w:t xml:space="preserve"> </w:t>
            </w:r>
            <w:r w:rsidR="00873459" w:rsidRPr="00923F7C">
              <w:rPr>
                <w:rFonts w:ascii="Book Antiqua" w:hAnsi="Book Antiqua" w:cs="Arial"/>
                <w:sz w:val="24"/>
                <w:szCs w:val="24"/>
              </w:rPr>
              <w:t>123 (70)</w:t>
            </w:r>
          </w:p>
        </w:tc>
        <w:tc>
          <w:tcPr>
            <w:tcW w:w="1531" w:type="dxa"/>
            <w:vAlign w:val="center"/>
          </w:tcPr>
          <w:p w14:paraId="5F76161B" w14:textId="625847A0"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170" w:type="dxa"/>
            <w:vAlign w:val="center"/>
          </w:tcPr>
          <w:p w14:paraId="503AFF12" w14:textId="5AEE0F77"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710" w:type="dxa"/>
            <w:vAlign w:val="center"/>
          </w:tcPr>
          <w:p w14:paraId="025839A6" w14:textId="5BEB8FC1" w:rsidR="00873459" w:rsidRPr="00923F7C" w:rsidRDefault="00873459" w:rsidP="00BF4AA1">
            <w:pPr>
              <w:snapToGrid w:val="0"/>
              <w:spacing w:line="360" w:lineRule="auto"/>
              <w:jc w:val="center"/>
              <w:rPr>
                <w:rFonts w:ascii="Book Antiqua" w:hAnsi="Book Antiqua" w:cs="Arial"/>
                <w:sz w:val="24"/>
                <w:szCs w:val="24"/>
              </w:rPr>
            </w:pPr>
            <w:r w:rsidRPr="00923F7C">
              <w:rPr>
                <w:rFonts w:ascii="Book Antiqua" w:hAnsi="Book Antiqua" w:cs="Arial"/>
                <w:sz w:val="24"/>
                <w:szCs w:val="24"/>
              </w:rPr>
              <w:t>1 (2)</w:t>
            </w:r>
            <w:r w:rsidR="002904E4">
              <w:rPr>
                <w:rFonts w:ascii="Book Antiqua" w:hAnsi="Book Antiqua" w:cs="Arial"/>
                <w:sz w:val="24"/>
                <w:szCs w:val="24"/>
              </w:rPr>
              <w:t>/</w:t>
            </w:r>
            <w:r w:rsidRPr="00923F7C">
              <w:rPr>
                <w:rFonts w:ascii="Book Antiqua" w:hAnsi="Book Antiqua" w:cs="Arial"/>
                <w:sz w:val="24"/>
                <w:szCs w:val="24"/>
              </w:rPr>
              <w:t>14 (23)</w:t>
            </w:r>
            <w:r w:rsidR="00BF4AA1">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BF4AA1">
              <w:rPr>
                <w:rFonts w:ascii="Book Antiqua" w:hAnsi="Book Antiqua" w:cs="Arial" w:hint="eastAsia"/>
                <w:sz w:val="24"/>
                <w:szCs w:val="24"/>
                <w:lang w:eastAsia="zh-CN"/>
              </w:rPr>
              <w:t xml:space="preserve"> </w:t>
            </w:r>
            <w:r w:rsidRPr="00923F7C">
              <w:rPr>
                <w:rFonts w:ascii="Book Antiqua" w:hAnsi="Book Antiqua" w:cs="Arial"/>
                <w:sz w:val="24"/>
                <w:szCs w:val="24"/>
              </w:rPr>
              <w:t>28 (16)</w:t>
            </w:r>
            <w:r w:rsidR="002904E4">
              <w:rPr>
                <w:rFonts w:ascii="Book Antiqua" w:hAnsi="Book Antiqua" w:cs="Arial"/>
                <w:sz w:val="24"/>
                <w:szCs w:val="24"/>
              </w:rPr>
              <w:t>/</w:t>
            </w:r>
            <w:r w:rsidRPr="00923F7C">
              <w:rPr>
                <w:rFonts w:ascii="Book Antiqua" w:hAnsi="Book Antiqua" w:cs="Arial"/>
                <w:sz w:val="24"/>
                <w:szCs w:val="24"/>
              </w:rPr>
              <w:t>18 (10)</w:t>
            </w:r>
          </w:p>
        </w:tc>
        <w:tc>
          <w:tcPr>
            <w:tcW w:w="1620" w:type="dxa"/>
            <w:vAlign w:val="center"/>
          </w:tcPr>
          <w:p w14:paraId="363C58D4" w14:textId="1A9DE544" w:rsidR="00873459" w:rsidRPr="00923F7C" w:rsidRDefault="00873459" w:rsidP="003056E4">
            <w:pPr>
              <w:snapToGrid w:val="0"/>
              <w:spacing w:line="360" w:lineRule="auto"/>
              <w:jc w:val="center"/>
              <w:rPr>
                <w:rFonts w:ascii="Book Antiqua" w:hAnsi="Book Antiqua" w:cs="Arial"/>
                <w:sz w:val="24"/>
                <w:szCs w:val="24"/>
              </w:rPr>
            </w:pPr>
            <w:r w:rsidRPr="00EE495A">
              <w:rPr>
                <w:rFonts w:ascii="Book Antiqua" w:hAnsi="Book Antiqua" w:cs="Arial"/>
                <w:caps/>
                <w:sz w:val="24"/>
                <w:szCs w:val="24"/>
              </w:rPr>
              <w:t>p</w:t>
            </w:r>
            <w:r w:rsidRPr="00923F7C">
              <w:rPr>
                <w:rFonts w:ascii="Book Antiqua" w:hAnsi="Book Antiqua" w:cs="Arial"/>
                <w:sz w:val="24"/>
                <w:szCs w:val="24"/>
              </w:rPr>
              <w:t>anproctocolectomy</w:t>
            </w:r>
          </w:p>
          <w:p w14:paraId="3078C727" w14:textId="2AD091AA"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7 (13) </w:t>
            </w:r>
            <w:r w:rsidR="004157C2">
              <w:rPr>
                <w:rFonts w:ascii="Book Antiqua" w:hAnsi="Book Antiqua" w:cs="Arial"/>
                <w:i/>
                <w:sz w:val="24"/>
                <w:szCs w:val="24"/>
              </w:rPr>
              <w:t>vs</w:t>
            </w:r>
            <w:r w:rsidRPr="00923F7C">
              <w:rPr>
                <w:rFonts w:ascii="Book Antiqua" w:hAnsi="Book Antiqua" w:cs="Arial"/>
                <w:sz w:val="24"/>
                <w:szCs w:val="24"/>
              </w:rPr>
              <w:t xml:space="preserve"> 15 (8)</w:t>
            </w:r>
          </w:p>
          <w:p w14:paraId="69620EA3" w14:textId="77777777" w:rsidR="00873459" w:rsidRPr="00923F7C" w:rsidRDefault="00873459" w:rsidP="003056E4">
            <w:pPr>
              <w:snapToGrid w:val="0"/>
              <w:spacing w:line="360" w:lineRule="auto"/>
              <w:jc w:val="center"/>
              <w:rPr>
                <w:rFonts w:ascii="Book Antiqua" w:hAnsi="Book Antiqua" w:cs="Arial"/>
                <w:sz w:val="24"/>
                <w:szCs w:val="24"/>
              </w:rPr>
            </w:pPr>
            <w:r w:rsidRPr="00EE495A">
              <w:rPr>
                <w:rFonts w:ascii="Book Antiqua" w:hAnsi="Book Antiqua" w:cs="Arial"/>
                <w:caps/>
                <w:sz w:val="24"/>
                <w:szCs w:val="24"/>
              </w:rPr>
              <w:t>s</w:t>
            </w:r>
            <w:r w:rsidRPr="00923F7C">
              <w:rPr>
                <w:rFonts w:ascii="Book Antiqua" w:hAnsi="Book Antiqua" w:cs="Arial"/>
                <w:sz w:val="24"/>
                <w:szCs w:val="24"/>
              </w:rPr>
              <w:t>egmental + subtotal</w:t>
            </w:r>
          </w:p>
          <w:p w14:paraId="11DD0519" w14:textId="6C4B4C21"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5 (9) </w:t>
            </w:r>
            <w:r w:rsidR="004157C2">
              <w:rPr>
                <w:rFonts w:ascii="Book Antiqua" w:hAnsi="Book Antiqua" w:cs="Arial"/>
                <w:i/>
                <w:sz w:val="24"/>
                <w:szCs w:val="24"/>
              </w:rPr>
              <w:t>vs</w:t>
            </w:r>
            <w:r w:rsidRPr="00923F7C">
              <w:rPr>
                <w:rFonts w:ascii="Book Antiqua" w:hAnsi="Book Antiqua" w:cs="Arial"/>
                <w:sz w:val="24"/>
                <w:szCs w:val="24"/>
              </w:rPr>
              <w:t xml:space="preserve"> 21 (12)</w:t>
            </w:r>
          </w:p>
          <w:p w14:paraId="236EA0F3" w14:textId="77777777" w:rsidR="00873459" w:rsidRPr="00923F7C" w:rsidRDefault="00873459" w:rsidP="003056E4">
            <w:pPr>
              <w:snapToGrid w:val="0"/>
              <w:spacing w:line="360" w:lineRule="auto"/>
              <w:jc w:val="center"/>
              <w:rPr>
                <w:rFonts w:ascii="Book Antiqua" w:hAnsi="Book Antiqua" w:cs="Arial"/>
                <w:sz w:val="24"/>
                <w:szCs w:val="24"/>
              </w:rPr>
            </w:pPr>
            <w:r w:rsidRPr="00EE495A">
              <w:rPr>
                <w:rFonts w:ascii="Book Antiqua" w:hAnsi="Book Antiqua" w:cs="Arial"/>
                <w:caps/>
                <w:sz w:val="24"/>
                <w:szCs w:val="24"/>
              </w:rPr>
              <w:t>i</w:t>
            </w:r>
            <w:r w:rsidRPr="00923F7C">
              <w:rPr>
                <w:rFonts w:ascii="Book Antiqua" w:hAnsi="Book Antiqua" w:cs="Arial"/>
                <w:sz w:val="24"/>
                <w:szCs w:val="24"/>
              </w:rPr>
              <w:t>leoanal pouch</w:t>
            </w:r>
          </w:p>
          <w:p w14:paraId="0DA83C32" w14:textId="68841060"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lastRenderedPageBreak/>
              <w:t xml:space="preserve">3 (6) </w:t>
            </w:r>
            <w:r w:rsidR="004157C2">
              <w:rPr>
                <w:rFonts w:ascii="Book Antiqua" w:hAnsi="Book Antiqua" w:cs="Arial"/>
                <w:i/>
                <w:sz w:val="24"/>
                <w:szCs w:val="24"/>
              </w:rPr>
              <w:t>vs</w:t>
            </w:r>
            <w:r w:rsidRPr="00923F7C">
              <w:rPr>
                <w:rFonts w:ascii="Book Antiqua" w:hAnsi="Book Antiqua" w:cs="Arial"/>
                <w:sz w:val="24"/>
                <w:szCs w:val="24"/>
              </w:rPr>
              <w:t xml:space="preserve"> 10 (6)</w:t>
            </w:r>
          </w:p>
        </w:tc>
        <w:tc>
          <w:tcPr>
            <w:tcW w:w="1710" w:type="dxa"/>
            <w:vAlign w:val="center"/>
          </w:tcPr>
          <w:p w14:paraId="7868B555" w14:textId="035801E6"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lastRenderedPageBreak/>
              <w:t xml:space="preserve">TAC 16 (26) </w:t>
            </w:r>
            <w:r w:rsidR="004157C2">
              <w:rPr>
                <w:rFonts w:ascii="Book Antiqua" w:hAnsi="Book Antiqua" w:cs="Arial"/>
                <w:i/>
                <w:sz w:val="24"/>
                <w:szCs w:val="24"/>
              </w:rPr>
              <w:t>vs</w:t>
            </w:r>
            <w:r w:rsidRPr="00923F7C">
              <w:rPr>
                <w:rFonts w:ascii="Book Antiqua" w:hAnsi="Book Antiqua" w:cs="Arial"/>
                <w:i/>
                <w:sz w:val="24"/>
                <w:szCs w:val="24"/>
              </w:rPr>
              <w:t xml:space="preserve"> </w:t>
            </w:r>
            <w:r w:rsidRPr="00923F7C">
              <w:rPr>
                <w:rFonts w:ascii="Book Antiqua" w:hAnsi="Book Antiqua" w:cs="Arial"/>
                <w:sz w:val="24"/>
                <w:szCs w:val="24"/>
              </w:rPr>
              <w:t>104 (51)</w:t>
            </w:r>
          </w:p>
          <w:p w14:paraId="72657EEF" w14:textId="54E6BB60"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CyA 44 (72) </w:t>
            </w:r>
            <w:r w:rsidR="004157C2">
              <w:rPr>
                <w:rFonts w:ascii="Book Antiqua" w:hAnsi="Book Antiqua" w:cs="Arial"/>
                <w:i/>
                <w:sz w:val="24"/>
                <w:szCs w:val="24"/>
              </w:rPr>
              <w:t>vs</w:t>
            </w:r>
            <w:r w:rsidRPr="00923F7C">
              <w:rPr>
                <w:rFonts w:ascii="Book Antiqua" w:hAnsi="Book Antiqua" w:cs="Arial"/>
                <w:sz w:val="24"/>
                <w:szCs w:val="24"/>
              </w:rPr>
              <w:t xml:space="preserve"> 95 ( 47)</w:t>
            </w:r>
          </w:p>
          <w:p w14:paraId="0A1A0810" w14:textId="72B72DE6" w:rsidR="00873459" w:rsidRPr="00923F7C" w:rsidRDefault="00873459" w:rsidP="003056E4">
            <w:pPr>
              <w:snapToGrid w:val="0"/>
              <w:spacing w:line="360" w:lineRule="auto"/>
              <w:jc w:val="center"/>
              <w:rPr>
                <w:rFonts w:ascii="Book Antiqua" w:hAnsi="Book Antiqua" w:cs="Arial"/>
                <w:sz w:val="24"/>
                <w:szCs w:val="24"/>
              </w:rPr>
            </w:pPr>
          </w:p>
        </w:tc>
        <w:tc>
          <w:tcPr>
            <w:tcW w:w="1980" w:type="dxa"/>
            <w:vAlign w:val="center"/>
          </w:tcPr>
          <w:p w14:paraId="039E13B6" w14:textId="0934CEBA"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None 1 (2) </w:t>
            </w:r>
            <w:r w:rsidR="004157C2">
              <w:rPr>
                <w:rFonts w:ascii="Book Antiqua" w:hAnsi="Book Antiqua" w:cs="Arial"/>
                <w:i/>
                <w:sz w:val="24"/>
                <w:szCs w:val="24"/>
              </w:rPr>
              <w:t>vs</w:t>
            </w:r>
            <w:r w:rsidRPr="00923F7C">
              <w:rPr>
                <w:rFonts w:ascii="Book Antiqua" w:hAnsi="Book Antiqua" w:cs="Arial"/>
                <w:sz w:val="24"/>
                <w:szCs w:val="24"/>
              </w:rPr>
              <w:t xml:space="preserve"> 3 (2)</w:t>
            </w:r>
          </w:p>
          <w:p w14:paraId="23B3F347" w14:textId="699986F7"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OKT3 0 (0) </w:t>
            </w:r>
            <w:r w:rsidR="004157C2">
              <w:rPr>
                <w:rFonts w:ascii="Book Antiqua" w:hAnsi="Book Antiqua" w:cs="Arial"/>
                <w:i/>
                <w:sz w:val="24"/>
                <w:szCs w:val="24"/>
              </w:rPr>
              <w:t>vs</w:t>
            </w:r>
            <w:r w:rsidRPr="00923F7C">
              <w:rPr>
                <w:rFonts w:ascii="Book Antiqua" w:hAnsi="Book Antiqua" w:cs="Arial"/>
                <w:sz w:val="24"/>
                <w:szCs w:val="24"/>
              </w:rPr>
              <w:t xml:space="preserve"> 2 (2)</w:t>
            </w:r>
          </w:p>
        </w:tc>
      </w:tr>
      <w:tr w:rsidR="00873459" w:rsidRPr="00923F7C" w14:paraId="42213D28" w14:textId="77777777" w:rsidTr="00A859FF">
        <w:tc>
          <w:tcPr>
            <w:tcW w:w="2485" w:type="dxa"/>
            <w:vAlign w:val="center"/>
          </w:tcPr>
          <w:p w14:paraId="322DBEEF" w14:textId="23202F9F" w:rsidR="00873459" w:rsidRPr="00923F7C" w:rsidRDefault="00873459"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Moncrief </w:t>
            </w:r>
            <w:r w:rsidR="0080067E" w:rsidRPr="00923F7C">
              <w:rPr>
                <w:rFonts w:ascii="Book Antiqua" w:hAnsi="Book Antiqua" w:cs="Arial"/>
                <w:i/>
                <w:sz w:val="24"/>
                <w:szCs w:val="24"/>
              </w:rPr>
              <w:t>et al</w:t>
            </w:r>
            <w:r w:rsidRPr="00A859FF">
              <w:rPr>
                <w:rFonts w:ascii="Book Antiqua" w:hAnsi="Book Antiqua" w:cs="Arial"/>
                <w:sz w:val="24"/>
                <w:szCs w:val="24"/>
                <w:vertAlign w:val="superscript"/>
              </w:rPr>
              <w:t>[24]</w:t>
            </w:r>
          </w:p>
        </w:tc>
        <w:tc>
          <w:tcPr>
            <w:tcW w:w="771" w:type="dxa"/>
            <w:vAlign w:val="center"/>
          </w:tcPr>
          <w:p w14:paraId="4C7F1F2D" w14:textId="7012BF42"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10</w:t>
            </w:r>
          </w:p>
        </w:tc>
        <w:tc>
          <w:tcPr>
            <w:tcW w:w="1169" w:type="dxa"/>
            <w:vAlign w:val="center"/>
          </w:tcPr>
          <w:p w14:paraId="638C9F02" w14:textId="03C69809" w:rsidR="00873459" w:rsidRPr="00923F7C" w:rsidRDefault="00C43404" w:rsidP="003056E4">
            <w:pPr>
              <w:snapToGrid w:val="0"/>
              <w:spacing w:line="360" w:lineRule="auto"/>
              <w:jc w:val="center"/>
              <w:rPr>
                <w:rFonts w:ascii="Book Antiqua" w:hAnsi="Book Antiqua" w:cs="Arial"/>
                <w:sz w:val="24"/>
                <w:szCs w:val="24"/>
              </w:rPr>
            </w:pPr>
            <w:r>
              <w:rPr>
                <w:rFonts w:ascii="Book Antiqua" w:hAnsi="Book Antiqua" w:cs="Arial"/>
                <w:sz w:val="24"/>
                <w:szCs w:val="24"/>
              </w:rPr>
              <w:t>15 (100)</w:t>
            </w:r>
            <w:r>
              <w:rPr>
                <w:rFonts w:ascii="Book Antiqua" w:hAnsi="Book Antiqua" w:cs="Arial" w:hint="eastAsia"/>
                <w:sz w:val="24"/>
                <w:szCs w:val="24"/>
                <w:lang w:eastAsia="zh-CN"/>
              </w:rPr>
              <w:t xml:space="preserve"> </w:t>
            </w:r>
            <w:r w:rsidR="004157C2">
              <w:rPr>
                <w:rFonts w:ascii="Book Antiqua" w:hAnsi="Book Antiqua" w:cs="Arial"/>
                <w:i/>
                <w:sz w:val="24"/>
                <w:szCs w:val="24"/>
              </w:rPr>
              <w:t>vs</w:t>
            </w:r>
            <w:r>
              <w:rPr>
                <w:rFonts w:ascii="Book Antiqua" w:hAnsi="Book Antiqua" w:cs="Arial" w:hint="eastAsia"/>
                <w:i/>
                <w:sz w:val="24"/>
                <w:szCs w:val="24"/>
                <w:lang w:eastAsia="zh-CN"/>
              </w:rPr>
              <w:t xml:space="preserve"> </w:t>
            </w:r>
            <w:r w:rsidR="00873459" w:rsidRPr="00923F7C">
              <w:rPr>
                <w:rFonts w:ascii="Book Antiqua" w:hAnsi="Book Antiqua" w:cs="Arial"/>
                <w:sz w:val="24"/>
                <w:szCs w:val="24"/>
              </w:rPr>
              <w:t>33 (75)</w:t>
            </w:r>
          </w:p>
        </w:tc>
        <w:tc>
          <w:tcPr>
            <w:tcW w:w="1531" w:type="dxa"/>
            <w:vAlign w:val="center"/>
          </w:tcPr>
          <w:p w14:paraId="24BCEB97" w14:textId="3F6171A9" w:rsidR="00873459" w:rsidRPr="00923F7C" w:rsidRDefault="00873459" w:rsidP="003B0E84">
            <w:pPr>
              <w:snapToGrid w:val="0"/>
              <w:spacing w:line="360" w:lineRule="auto"/>
              <w:jc w:val="center"/>
              <w:rPr>
                <w:rFonts w:ascii="Book Antiqua" w:hAnsi="Book Antiqua" w:cs="Arial"/>
                <w:sz w:val="24"/>
                <w:szCs w:val="24"/>
              </w:rPr>
            </w:pPr>
            <w:r w:rsidRPr="00923F7C">
              <w:rPr>
                <w:rFonts w:ascii="Book Antiqua" w:hAnsi="Book Antiqua" w:cs="Arial"/>
                <w:sz w:val="24"/>
                <w:szCs w:val="24"/>
              </w:rPr>
              <w:t>11 (73)</w:t>
            </w:r>
            <w:r w:rsidR="002904E4">
              <w:rPr>
                <w:rFonts w:ascii="Book Antiqua" w:hAnsi="Book Antiqua" w:cs="Arial"/>
                <w:sz w:val="24"/>
                <w:szCs w:val="24"/>
              </w:rPr>
              <w:t>/</w:t>
            </w:r>
            <w:r w:rsidRPr="00923F7C">
              <w:rPr>
                <w:rFonts w:ascii="Book Antiqua" w:hAnsi="Book Antiqua" w:cs="Arial"/>
                <w:sz w:val="24"/>
                <w:szCs w:val="24"/>
              </w:rPr>
              <w:t>4 (27)</w:t>
            </w:r>
            <w:r w:rsidR="003B0E84">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3B0E84">
              <w:rPr>
                <w:rFonts w:ascii="Book Antiqua" w:hAnsi="Book Antiqua" w:cs="Arial" w:hint="eastAsia"/>
                <w:sz w:val="24"/>
                <w:szCs w:val="24"/>
                <w:lang w:eastAsia="zh-CN"/>
              </w:rPr>
              <w:t xml:space="preserve"> </w:t>
            </w:r>
            <w:r w:rsidRPr="00923F7C">
              <w:rPr>
                <w:rFonts w:ascii="Book Antiqua" w:hAnsi="Book Antiqua" w:cs="Arial"/>
                <w:sz w:val="24"/>
                <w:szCs w:val="24"/>
              </w:rPr>
              <w:t>31 (70)</w:t>
            </w:r>
            <w:r w:rsidR="002904E4">
              <w:rPr>
                <w:rFonts w:ascii="Book Antiqua" w:hAnsi="Book Antiqua" w:cs="Arial"/>
                <w:sz w:val="24"/>
                <w:szCs w:val="24"/>
              </w:rPr>
              <w:t>/</w:t>
            </w:r>
            <w:r w:rsidRPr="00923F7C">
              <w:rPr>
                <w:rFonts w:ascii="Book Antiqua" w:hAnsi="Book Antiqua" w:cs="Arial"/>
                <w:sz w:val="24"/>
                <w:szCs w:val="24"/>
              </w:rPr>
              <w:t>2 (5)</w:t>
            </w:r>
          </w:p>
        </w:tc>
        <w:tc>
          <w:tcPr>
            <w:tcW w:w="1170" w:type="dxa"/>
            <w:vAlign w:val="center"/>
          </w:tcPr>
          <w:p w14:paraId="7EA6CDDA" w14:textId="11B75EB4" w:rsidR="00873459" w:rsidRPr="00923F7C" w:rsidRDefault="00873459" w:rsidP="003B0E84">
            <w:pPr>
              <w:snapToGrid w:val="0"/>
              <w:spacing w:line="360" w:lineRule="auto"/>
              <w:jc w:val="center"/>
              <w:rPr>
                <w:rFonts w:ascii="Book Antiqua" w:hAnsi="Book Antiqua" w:cs="Arial"/>
                <w:sz w:val="24"/>
                <w:szCs w:val="24"/>
              </w:rPr>
            </w:pPr>
            <w:r w:rsidRPr="00923F7C">
              <w:rPr>
                <w:rFonts w:ascii="Book Antiqua" w:hAnsi="Book Antiqua" w:cs="Arial"/>
                <w:sz w:val="24"/>
                <w:szCs w:val="24"/>
              </w:rPr>
              <w:t>13 (87)</w:t>
            </w:r>
            <w:r w:rsidR="003B0E84">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3B0E84">
              <w:rPr>
                <w:rFonts w:ascii="Book Antiqua" w:hAnsi="Book Antiqua" w:cs="Arial" w:hint="eastAsia"/>
                <w:sz w:val="24"/>
                <w:szCs w:val="24"/>
                <w:lang w:eastAsia="zh-CN"/>
              </w:rPr>
              <w:t xml:space="preserve"> </w:t>
            </w:r>
            <w:r w:rsidRPr="00923F7C">
              <w:rPr>
                <w:rFonts w:ascii="Book Antiqua" w:hAnsi="Book Antiqua" w:cs="Arial"/>
                <w:sz w:val="24"/>
                <w:szCs w:val="24"/>
              </w:rPr>
              <w:t>24 (55)</w:t>
            </w:r>
          </w:p>
        </w:tc>
        <w:tc>
          <w:tcPr>
            <w:tcW w:w="1710" w:type="dxa"/>
            <w:vAlign w:val="center"/>
          </w:tcPr>
          <w:p w14:paraId="603427C5" w14:textId="363655B2" w:rsidR="00873459" w:rsidRPr="00923F7C" w:rsidRDefault="00873459" w:rsidP="00D5070F">
            <w:pPr>
              <w:snapToGrid w:val="0"/>
              <w:spacing w:line="360" w:lineRule="auto"/>
              <w:jc w:val="center"/>
              <w:rPr>
                <w:rFonts w:ascii="Book Antiqua" w:hAnsi="Book Antiqua" w:cs="Arial"/>
                <w:sz w:val="24"/>
                <w:szCs w:val="24"/>
              </w:rPr>
            </w:pPr>
            <w:r w:rsidRPr="00923F7C">
              <w:rPr>
                <w:rFonts w:ascii="Book Antiqua" w:hAnsi="Book Antiqua" w:cs="Arial"/>
                <w:sz w:val="24"/>
                <w:szCs w:val="24"/>
              </w:rPr>
              <w:t>1 (7)</w:t>
            </w:r>
            <w:r w:rsidR="002904E4">
              <w:rPr>
                <w:rFonts w:ascii="Book Antiqua" w:hAnsi="Book Antiqua" w:cs="Arial"/>
                <w:sz w:val="24"/>
                <w:szCs w:val="24"/>
              </w:rPr>
              <w:t>/</w:t>
            </w:r>
            <w:r w:rsidRPr="00923F7C">
              <w:rPr>
                <w:rFonts w:ascii="Book Antiqua" w:hAnsi="Book Antiqua" w:cs="Arial"/>
                <w:sz w:val="24"/>
                <w:szCs w:val="24"/>
              </w:rPr>
              <w:t>NR</w:t>
            </w:r>
            <w:r w:rsidR="00D5070F">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D5070F">
              <w:rPr>
                <w:rFonts w:ascii="Book Antiqua" w:hAnsi="Book Antiqua" w:cs="Arial" w:hint="eastAsia"/>
                <w:sz w:val="24"/>
                <w:szCs w:val="24"/>
                <w:lang w:eastAsia="zh-CN"/>
              </w:rPr>
              <w:t xml:space="preserve"> </w:t>
            </w:r>
            <w:r w:rsidRPr="00923F7C">
              <w:rPr>
                <w:rFonts w:ascii="Book Antiqua" w:hAnsi="Book Antiqua" w:cs="Arial"/>
                <w:sz w:val="24"/>
                <w:szCs w:val="24"/>
              </w:rPr>
              <w:t>9 (20)</w:t>
            </w:r>
            <w:r w:rsidR="002904E4">
              <w:rPr>
                <w:rFonts w:ascii="Book Antiqua" w:hAnsi="Book Antiqua" w:cs="Arial"/>
                <w:sz w:val="24"/>
                <w:szCs w:val="24"/>
              </w:rPr>
              <w:t>/</w:t>
            </w:r>
            <w:r w:rsidRPr="00923F7C">
              <w:rPr>
                <w:rFonts w:ascii="Book Antiqua" w:hAnsi="Book Antiqua" w:cs="Arial"/>
                <w:sz w:val="24"/>
                <w:szCs w:val="24"/>
              </w:rPr>
              <w:t>NR</w:t>
            </w:r>
          </w:p>
        </w:tc>
        <w:tc>
          <w:tcPr>
            <w:tcW w:w="1620" w:type="dxa"/>
            <w:vAlign w:val="center"/>
          </w:tcPr>
          <w:p w14:paraId="4BE688E8" w14:textId="27B79F58"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710" w:type="dxa"/>
            <w:vAlign w:val="center"/>
          </w:tcPr>
          <w:p w14:paraId="1E2BF1C9" w14:textId="24DA2EDB"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TAC 7 (47) </w:t>
            </w:r>
            <w:r w:rsidR="004157C2">
              <w:rPr>
                <w:rFonts w:ascii="Book Antiqua" w:hAnsi="Book Antiqua" w:cs="Arial"/>
                <w:i/>
                <w:sz w:val="24"/>
                <w:szCs w:val="24"/>
              </w:rPr>
              <w:t>vs</w:t>
            </w:r>
            <w:r w:rsidRPr="00923F7C">
              <w:rPr>
                <w:rFonts w:ascii="Book Antiqua" w:hAnsi="Book Antiqua" w:cs="Arial"/>
                <w:sz w:val="24"/>
                <w:szCs w:val="24"/>
              </w:rPr>
              <w:t xml:space="preserve"> 28 (64)</w:t>
            </w:r>
          </w:p>
          <w:p w14:paraId="661F0C0A" w14:textId="14205CD9"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CyA 8 (53) </w:t>
            </w:r>
            <w:r w:rsidR="004157C2">
              <w:rPr>
                <w:rFonts w:ascii="Book Antiqua" w:hAnsi="Book Antiqua" w:cs="Arial"/>
                <w:i/>
                <w:sz w:val="24"/>
                <w:szCs w:val="24"/>
              </w:rPr>
              <w:t>vs</w:t>
            </w:r>
            <w:r w:rsidRPr="00923F7C">
              <w:rPr>
                <w:rFonts w:ascii="Book Antiqua" w:hAnsi="Book Antiqua" w:cs="Arial"/>
                <w:i/>
                <w:sz w:val="24"/>
                <w:szCs w:val="24"/>
              </w:rPr>
              <w:t xml:space="preserve"> </w:t>
            </w:r>
            <w:r w:rsidRPr="00923F7C">
              <w:rPr>
                <w:rFonts w:ascii="Book Antiqua" w:hAnsi="Book Antiqua" w:cs="Arial"/>
                <w:sz w:val="24"/>
                <w:szCs w:val="24"/>
              </w:rPr>
              <w:t>14 (32)</w:t>
            </w:r>
          </w:p>
        </w:tc>
        <w:tc>
          <w:tcPr>
            <w:tcW w:w="1980" w:type="dxa"/>
            <w:vAlign w:val="center"/>
          </w:tcPr>
          <w:p w14:paraId="501DBAB7" w14:textId="1D9831DA"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r>
      <w:tr w:rsidR="00873459" w:rsidRPr="00923F7C" w14:paraId="53EFE274" w14:textId="77777777" w:rsidTr="00A859FF">
        <w:tc>
          <w:tcPr>
            <w:tcW w:w="2485" w:type="dxa"/>
            <w:vAlign w:val="center"/>
          </w:tcPr>
          <w:p w14:paraId="1E498916" w14:textId="24CFA807" w:rsidR="00873459" w:rsidRPr="00923F7C" w:rsidRDefault="00873459"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Gelley </w:t>
            </w:r>
            <w:r w:rsidR="0080067E" w:rsidRPr="00923F7C">
              <w:rPr>
                <w:rFonts w:ascii="Book Antiqua" w:hAnsi="Book Antiqua" w:cs="Arial"/>
                <w:i/>
                <w:sz w:val="24"/>
                <w:szCs w:val="24"/>
              </w:rPr>
              <w:t>et al</w:t>
            </w:r>
            <w:r w:rsidRPr="00A859FF">
              <w:rPr>
                <w:rFonts w:ascii="Book Antiqua" w:hAnsi="Book Antiqua" w:cs="Arial"/>
                <w:sz w:val="24"/>
                <w:szCs w:val="24"/>
                <w:vertAlign w:val="superscript"/>
              </w:rPr>
              <w:t>[22]</w:t>
            </w:r>
          </w:p>
        </w:tc>
        <w:tc>
          <w:tcPr>
            <w:tcW w:w="771" w:type="dxa"/>
            <w:vAlign w:val="center"/>
          </w:tcPr>
          <w:p w14:paraId="66F87523" w14:textId="1A402FA7"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14</w:t>
            </w:r>
          </w:p>
        </w:tc>
        <w:tc>
          <w:tcPr>
            <w:tcW w:w="1169" w:type="dxa"/>
            <w:vAlign w:val="center"/>
          </w:tcPr>
          <w:p w14:paraId="37561D7A" w14:textId="391968D1" w:rsidR="00873459" w:rsidRPr="00923F7C" w:rsidRDefault="00C43404" w:rsidP="003056E4">
            <w:pPr>
              <w:snapToGrid w:val="0"/>
              <w:spacing w:line="360" w:lineRule="auto"/>
              <w:jc w:val="center"/>
              <w:rPr>
                <w:rFonts w:ascii="Book Antiqua" w:hAnsi="Book Antiqua" w:cs="Arial"/>
                <w:sz w:val="24"/>
                <w:szCs w:val="24"/>
              </w:rPr>
            </w:pPr>
            <w:r>
              <w:rPr>
                <w:rFonts w:ascii="Book Antiqua" w:hAnsi="Book Antiqua" w:cs="Arial"/>
                <w:sz w:val="24"/>
                <w:szCs w:val="24"/>
              </w:rPr>
              <w:t>6 (100)</w:t>
            </w:r>
            <w:r>
              <w:rPr>
                <w:rFonts w:ascii="Book Antiqua" w:hAnsi="Book Antiqua" w:cs="Arial" w:hint="eastAsia"/>
                <w:sz w:val="24"/>
                <w:szCs w:val="24"/>
                <w:lang w:eastAsia="zh-CN"/>
              </w:rPr>
              <w:t xml:space="preserve"> </w:t>
            </w:r>
            <w:r w:rsidR="004157C2">
              <w:rPr>
                <w:rFonts w:ascii="Book Antiqua" w:hAnsi="Book Antiqua" w:cs="Arial"/>
                <w:i/>
                <w:sz w:val="24"/>
                <w:szCs w:val="24"/>
              </w:rPr>
              <w:t>vs</w:t>
            </w:r>
            <w:r>
              <w:rPr>
                <w:rFonts w:ascii="Book Antiqua" w:hAnsi="Book Antiqua" w:cs="Arial" w:hint="eastAsia"/>
                <w:i/>
                <w:sz w:val="24"/>
                <w:szCs w:val="24"/>
                <w:lang w:eastAsia="zh-CN"/>
              </w:rPr>
              <w:t xml:space="preserve"> </w:t>
            </w:r>
            <w:r w:rsidR="00873459" w:rsidRPr="00923F7C">
              <w:rPr>
                <w:rFonts w:ascii="Book Antiqua" w:hAnsi="Book Antiqua" w:cs="Arial"/>
                <w:sz w:val="24"/>
                <w:szCs w:val="24"/>
              </w:rPr>
              <w:t>15 (79)</w:t>
            </w:r>
          </w:p>
        </w:tc>
        <w:tc>
          <w:tcPr>
            <w:tcW w:w="1531" w:type="dxa"/>
            <w:vAlign w:val="center"/>
          </w:tcPr>
          <w:p w14:paraId="7DB59BDF" w14:textId="131F6825" w:rsidR="00873459" w:rsidRPr="00923F7C" w:rsidRDefault="00873459" w:rsidP="00C43404">
            <w:pPr>
              <w:snapToGrid w:val="0"/>
              <w:spacing w:line="360" w:lineRule="auto"/>
              <w:jc w:val="center"/>
              <w:rPr>
                <w:rFonts w:ascii="Book Antiqua" w:hAnsi="Book Antiqua" w:cs="Arial"/>
                <w:sz w:val="24"/>
                <w:szCs w:val="24"/>
              </w:rPr>
            </w:pPr>
            <w:r w:rsidRPr="00923F7C">
              <w:rPr>
                <w:rFonts w:ascii="Book Antiqua" w:hAnsi="Book Antiqua" w:cs="Arial"/>
                <w:sz w:val="24"/>
                <w:szCs w:val="24"/>
              </w:rPr>
              <w:t>5 (83)</w:t>
            </w:r>
            <w:r w:rsidR="002904E4">
              <w:rPr>
                <w:rFonts w:ascii="Book Antiqua" w:hAnsi="Book Antiqua" w:cs="Arial"/>
                <w:sz w:val="24"/>
                <w:szCs w:val="24"/>
              </w:rPr>
              <w:t>/</w:t>
            </w:r>
            <w:r w:rsidRPr="00923F7C">
              <w:rPr>
                <w:rFonts w:ascii="Book Antiqua" w:hAnsi="Book Antiqua" w:cs="Arial"/>
                <w:sz w:val="24"/>
                <w:szCs w:val="24"/>
              </w:rPr>
              <w:t>1 (17)</w:t>
            </w:r>
            <w:r w:rsidR="00C43404">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C43404">
              <w:rPr>
                <w:rFonts w:ascii="Book Antiqua" w:hAnsi="Book Antiqua" w:cs="Arial" w:hint="eastAsia"/>
                <w:sz w:val="24"/>
                <w:szCs w:val="24"/>
                <w:lang w:eastAsia="zh-CN"/>
              </w:rPr>
              <w:t xml:space="preserve"> </w:t>
            </w:r>
            <w:r w:rsidRPr="00923F7C">
              <w:rPr>
                <w:rFonts w:ascii="Book Antiqua" w:hAnsi="Book Antiqua" w:cs="Arial"/>
                <w:sz w:val="24"/>
                <w:szCs w:val="24"/>
              </w:rPr>
              <w:t>14 (74)</w:t>
            </w:r>
            <w:r w:rsidR="002904E4">
              <w:rPr>
                <w:rFonts w:ascii="Book Antiqua" w:hAnsi="Book Antiqua" w:cs="Arial"/>
                <w:sz w:val="24"/>
                <w:szCs w:val="24"/>
              </w:rPr>
              <w:t>/</w:t>
            </w:r>
            <w:r w:rsidRPr="00923F7C">
              <w:rPr>
                <w:rFonts w:ascii="Book Antiqua" w:hAnsi="Book Antiqua" w:cs="Arial"/>
                <w:sz w:val="24"/>
                <w:szCs w:val="24"/>
              </w:rPr>
              <w:t>1 (5)</w:t>
            </w:r>
          </w:p>
        </w:tc>
        <w:tc>
          <w:tcPr>
            <w:tcW w:w="1170" w:type="dxa"/>
            <w:vAlign w:val="center"/>
          </w:tcPr>
          <w:p w14:paraId="3B29AFF3" w14:textId="3B9F04E4" w:rsidR="00873459" w:rsidRPr="003B0E84" w:rsidRDefault="00873459" w:rsidP="003B0E84">
            <w:pPr>
              <w:snapToGrid w:val="0"/>
              <w:spacing w:line="360" w:lineRule="auto"/>
              <w:jc w:val="center"/>
              <w:rPr>
                <w:rFonts w:ascii="Book Antiqua" w:hAnsi="Book Antiqua" w:cs="Arial"/>
                <w:sz w:val="24"/>
                <w:szCs w:val="24"/>
              </w:rPr>
            </w:pPr>
            <w:r w:rsidRPr="00923F7C">
              <w:rPr>
                <w:rFonts w:ascii="Book Antiqua" w:hAnsi="Book Antiqua" w:cs="Arial"/>
                <w:sz w:val="24"/>
                <w:szCs w:val="24"/>
              </w:rPr>
              <w:t>6 (100)</w:t>
            </w:r>
            <w:r w:rsidR="003B0E84">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3B0E84">
              <w:rPr>
                <w:rFonts w:ascii="Book Antiqua" w:hAnsi="Book Antiqua" w:cs="Arial" w:hint="eastAsia"/>
                <w:i/>
                <w:sz w:val="24"/>
                <w:szCs w:val="24"/>
                <w:lang w:eastAsia="zh-CN"/>
              </w:rPr>
              <w:t xml:space="preserve"> </w:t>
            </w:r>
            <w:r w:rsidRPr="00923F7C">
              <w:rPr>
                <w:rFonts w:ascii="Book Antiqua" w:hAnsi="Book Antiqua" w:cs="Arial"/>
                <w:sz w:val="24"/>
                <w:szCs w:val="24"/>
              </w:rPr>
              <w:t>15 (79)</w:t>
            </w:r>
          </w:p>
        </w:tc>
        <w:tc>
          <w:tcPr>
            <w:tcW w:w="1710" w:type="dxa"/>
            <w:vAlign w:val="center"/>
          </w:tcPr>
          <w:p w14:paraId="494FD35F" w14:textId="65E5B7DE" w:rsidR="00873459" w:rsidRPr="00923F7C" w:rsidRDefault="00873459" w:rsidP="00C43404">
            <w:pPr>
              <w:snapToGrid w:val="0"/>
              <w:spacing w:line="360" w:lineRule="auto"/>
              <w:jc w:val="center"/>
              <w:rPr>
                <w:rFonts w:ascii="Book Antiqua" w:hAnsi="Book Antiqua" w:cs="Arial"/>
                <w:sz w:val="24"/>
                <w:szCs w:val="24"/>
              </w:rPr>
            </w:pPr>
            <w:r w:rsidRPr="00923F7C">
              <w:rPr>
                <w:rFonts w:ascii="Book Antiqua" w:hAnsi="Book Antiqua" w:cs="Arial"/>
                <w:sz w:val="24"/>
                <w:szCs w:val="24"/>
              </w:rPr>
              <w:t>0 (0)</w:t>
            </w:r>
            <w:r w:rsidR="002904E4">
              <w:rPr>
                <w:rFonts w:ascii="Book Antiqua" w:hAnsi="Book Antiqua" w:cs="Arial"/>
                <w:sz w:val="24"/>
                <w:szCs w:val="24"/>
              </w:rPr>
              <w:t>/</w:t>
            </w:r>
            <w:r w:rsidRPr="00923F7C">
              <w:rPr>
                <w:rFonts w:ascii="Book Antiqua" w:hAnsi="Book Antiqua" w:cs="Arial"/>
                <w:sz w:val="24"/>
                <w:szCs w:val="24"/>
              </w:rPr>
              <w:t>2 (34)</w:t>
            </w:r>
            <w:r w:rsidR="00C43404">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C43404">
              <w:rPr>
                <w:rFonts w:ascii="Book Antiqua" w:hAnsi="Book Antiqua" w:cs="Arial" w:hint="eastAsia"/>
                <w:sz w:val="24"/>
                <w:szCs w:val="24"/>
                <w:lang w:eastAsia="zh-CN"/>
              </w:rPr>
              <w:t xml:space="preserve"> </w:t>
            </w:r>
            <w:r w:rsidRPr="00923F7C">
              <w:rPr>
                <w:rFonts w:ascii="Book Antiqua" w:hAnsi="Book Antiqua" w:cs="Arial"/>
                <w:sz w:val="24"/>
                <w:szCs w:val="24"/>
              </w:rPr>
              <w:t>4 (21)</w:t>
            </w:r>
            <w:r w:rsidR="002904E4">
              <w:rPr>
                <w:rFonts w:ascii="Book Antiqua" w:hAnsi="Book Antiqua" w:cs="Arial"/>
                <w:sz w:val="24"/>
                <w:szCs w:val="24"/>
              </w:rPr>
              <w:t>/</w:t>
            </w:r>
            <w:r w:rsidRPr="00923F7C">
              <w:rPr>
                <w:rFonts w:ascii="Book Antiqua" w:hAnsi="Book Antiqua" w:cs="Arial"/>
                <w:sz w:val="24"/>
                <w:szCs w:val="24"/>
              </w:rPr>
              <w:t>2 (11)</w:t>
            </w:r>
          </w:p>
        </w:tc>
        <w:tc>
          <w:tcPr>
            <w:tcW w:w="1620" w:type="dxa"/>
            <w:vAlign w:val="center"/>
          </w:tcPr>
          <w:p w14:paraId="166CB20A" w14:textId="4A68AF10"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710" w:type="dxa"/>
            <w:vAlign w:val="center"/>
          </w:tcPr>
          <w:p w14:paraId="35479B23" w14:textId="676A073C"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TAC 4 (67) </w:t>
            </w:r>
            <w:r w:rsidR="004157C2">
              <w:rPr>
                <w:rFonts w:ascii="Book Antiqua" w:hAnsi="Book Antiqua" w:cs="Arial"/>
                <w:i/>
                <w:sz w:val="24"/>
                <w:szCs w:val="24"/>
              </w:rPr>
              <w:t>vs</w:t>
            </w:r>
            <w:r w:rsidRPr="00923F7C">
              <w:rPr>
                <w:rFonts w:ascii="Book Antiqua" w:hAnsi="Book Antiqua" w:cs="Arial"/>
                <w:sz w:val="24"/>
                <w:szCs w:val="24"/>
              </w:rPr>
              <w:t xml:space="preserve"> 14 (74)</w:t>
            </w:r>
          </w:p>
          <w:p w14:paraId="62F6EAE5" w14:textId="64E9DC0C"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CyA 2 (33) </w:t>
            </w:r>
            <w:r w:rsidR="004157C2">
              <w:rPr>
                <w:rFonts w:ascii="Book Antiqua" w:hAnsi="Book Antiqua" w:cs="Arial"/>
                <w:i/>
                <w:sz w:val="24"/>
                <w:szCs w:val="24"/>
              </w:rPr>
              <w:t>vs</w:t>
            </w:r>
            <w:r w:rsidRPr="00923F7C">
              <w:rPr>
                <w:rFonts w:ascii="Book Antiqua" w:hAnsi="Book Antiqua" w:cs="Arial"/>
                <w:sz w:val="24"/>
                <w:szCs w:val="24"/>
              </w:rPr>
              <w:t xml:space="preserve"> 5 (26)</w:t>
            </w:r>
          </w:p>
        </w:tc>
        <w:tc>
          <w:tcPr>
            <w:tcW w:w="1980" w:type="dxa"/>
            <w:vAlign w:val="center"/>
          </w:tcPr>
          <w:p w14:paraId="359E350C" w14:textId="72BD4751"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r>
      <w:tr w:rsidR="00873459" w:rsidRPr="00923F7C" w14:paraId="7A7EED8E" w14:textId="77777777" w:rsidTr="00A859FF">
        <w:tc>
          <w:tcPr>
            <w:tcW w:w="2485" w:type="dxa"/>
            <w:vAlign w:val="center"/>
          </w:tcPr>
          <w:p w14:paraId="1822E759" w14:textId="4D6DD009" w:rsidR="00873459" w:rsidRPr="00923F7C" w:rsidRDefault="00873459"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Ravikumar </w:t>
            </w:r>
            <w:r w:rsidR="0080067E" w:rsidRPr="00923F7C">
              <w:rPr>
                <w:rFonts w:ascii="Book Antiqua" w:hAnsi="Book Antiqua" w:cs="Arial"/>
                <w:i/>
                <w:sz w:val="24"/>
                <w:szCs w:val="24"/>
              </w:rPr>
              <w:t>et al</w:t>
            </w:r>
            <w:r w:rsidRPr="00A859FF">
              <w:rPr>
                <w:rFonts w:ascii="Book Antiqua" w:hAnsi="Book Antiqua" w:cs="Arial"/>
                <w:sz w:val="24"/>
                <w:szCs w:val="24"/>
                <w:vertAlign w:val="superscript"/>
              </w:rPr>
              <w:t>[25]</w:t>
            </w:r>
          </w:p>
        </w:tc>
        <w:tc>
          <w:tcPr>
            <w:tcW w:w="771" w:type="dxa"/>
            <w:vAlign w:val="center"/>
          </w:tcPr>
          <w:p w14:paraId="380C30F5" w14:textId="2B70EA11"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15</w:t>
            </w:r>
          </w:p>
        </w:tc>
        <w:tc>
          <w:tcPr>
            <w:tcW w:w="1169" w:type="dxa"/>
            <w:vAlign w:val="center"/>
          </w:tcPr>
          <w:p w14:paraId="100B7C67" w14:textId="49B9CAC8" w:rsidR="00873459" w:rsidRPr="00923F7C" w:rsidRDefault="00C43404" w:rsidP="003056E4">
            <w:pPr>
              <w:snapToGrid w:val="0"/>
              <w:spacing w:line="360" w:lineRule="auto"/>
              <w:jc w:val="center"/>
              <w:rPr>
                <w:rFonts w:ascii="Book Antiqua" w:hAnsi="Book Antiqua" w:cs="Arial"/>
                <w:sz w:val="24"/>
                <w:szCs w:val="24"/>
              </w:rPr>
            </w:pPr>
            <w:r>
              <w:rPr>
                <w:rFonts w:ascii="Book Antiqua" w:hAnsi="Book Antiqua" w:cs="Arial"/>
                <w:sz w:val="24"/>
                <w:szCs w:val="24"/>
              </w:rPr>
              <w:t>51 (78)</w:t>
            </w:r>
            <w:r>
              <w:rPr>
                <w:rFonts w:ascii="Book Antiqua" w:hAnsi="Book Antiqua" w:cs="Arial" w:hint="eastAsia"/>
                <w:sz w:val="24"/>
                <w:szCs w:val="24"/>
                <w:lang w:eastAsia="zh-CN"/>
              </w:rPr>
              <w:t xml:space="preserve"> </w:t>
            </w:r>
            <w:r w:rsidR="004157C2">
              <w:rPr>
                <w:rFonts w:ascii="Book Antiqua" w:hAnsi="Book Antiqua" w:cs="Arial"/>
                <w:i/>
                <w:sz w:val="24"/>
                <w:szCs w:val="24"/>
              </w:rPr>
              <w:t>vs</w:t>
            </w:r>
            <w:r>
              <w:rPr>
                <w:rFonts w:ascii="Book Antiqua" w:hAnsi="Book Antiqua" w:cs="Arial" w:hint="eastAsia"/>
                <w:sz w:val="24"/>
                <w:szCs w:val="24"/>
                <w:lang w:eastAsia="zh-CN"/>
              </w:rPr>
              <w:t xml:space="preserve"> </w:t>
            </w:r>
            <w:r w:rsidR="00873459" w:rsidRPr="00923F7C">
              <w:rPr>
                <w:rFonts w:ascii="Book Antiqua" w:hAnsi="Book Antiqua" w:cs="Arial"/>
                <w:sz w:val="24"/>
                <w:szCs w:val="24"/>
              </w:rPr>
              <w:t>220 (52)</w:t>
            </w:r>
          </w:p>
        </w:tc>
        <w:tc>
          <w:tcPr>
            <w:tcW w:w="1531" w:type="dxa"/>
            <w:vAlign w:val="center"/>
          </w:tcPr>
          <w:p w14:paraId="23B03E8E" w14:textId="303A2935" w:rsidR="00873459" w:rsidRPr="00923F7C" w:rsidRDefault="00873459" w:rsidP="003B0E84">
            <w:pPr>
              <w:snapToGrid w:val="0"/>
              <w:spacing w:line="360" w:lineRule="auto"/>
              <w:jc w:val="center"/>
              <w:rPr>
                <w:rFonts w:ascii="Book Antiqua" w:hAnsi="Book Antiqua" w:cs="Arial"/>
                <w:sz w:val="24"/>
                <w:szCs w:val="24"/>
              </w:rPr>
            </w:pPr>
            <w:r w:rsidRPr="00923F7C">
              <w:rPr>
                <w:rFonts w:ascii="Book Antiqua" w:hAnsi="Book Antiqua" w:cs="Arial"/>
                <w:sz w:val="24"/>
                <w:szCs w:val="24"/>
              </w:rPr>
              <w:t>42 (65)</w:t>
            </w:r>
            <w:r w:rsidR="002904E4">
              <w:rPr>
                <w:rFonts w:ascii="Book Antiqua" w:hAnsi="Book Antiqua" w:cs="Arial"/>
                <w:sz w:val="24"/>
                <w:szCs w:val="24"/>
              </w:rPr>
              <w:t>/</w:t>
            </w:r>
            <w:r w:rsidRPr="00923F7C">
              <w:rPr>
                <w:rFonts w:ascii="Book Antiqua" w:hAnsi="Book Antiqua" w:cs="Arial"/>
                <w:sz w:val="24"/>
                <w:szCs w:val="24"/>
              </w:rPr>
              <w:t>9 (13)</w:t>
            </w:r>
            <w:bookmarkStart w:id="179" w:name="OLE_LINK211"/>
            <w:r w:rsidR="003B0E84">
              <w:rPr>
                <w:rFonts w:ascii="Book Antiqua" w:hAnsi="Book Antiqua" w:cs="Arial" w:hint="eastAsia"/>
                <w:sz w:val="24"/>
                <w:szCs w:val="24"/>
                <w:lang w:eastAsia="zh-CN"/>
              </w:rPr>
              <w:t xml:space="preserve"> </w:t>
            </w:r>
            <w:r w:rsidR="004157C2">
              <w:rPr>
                <w:rFonts w:ascii="Book Antiqua" w:hAnsi="Book Antiqua" w:cs="Arial"/>
                <w:i/>
                <w:sz w:val="24"/>
                <w:szCs w:val="24"/>
              </w:rPr>
              <w:t>vs</w:t>
            </w:r>
            <w:bookmarkEnd w:id="179"/>
            <w:r w:rsidR="003B0E84">
              <w:rPr>
                <w:rFonts w:ascii="Book Antiqua" w:hAnsi="Book Antiqua" w:cs="Arial" w:hint="eastAsia"/>
                <w:sz w:val="24"/>
                <w:szCs w:val="24"/>
                <w:lang w:eastAsia="zh-CN"/>
              </w:rPr>
              <w:t xml:space="preserve"> </w:t>
            </w:r>
            <w:r w:rsidRPr="00923F7C">
              <w:rPr>
                <w:rFonts w:ascii="Book Antiqua" w:hAnsi="Book Antiqua" w:cs="Arial"/>
                <w:sz w:val="24"/>
                <w:szCs w:val="24"/>
              </w:rPr>
              <w:t>193 (46)</w:t>
            </w:r>
            <w:r w:rsidR="002904E4">
              <w:rPr>
                <w:rFonts w:ascii="Book Antiqua" w:hAnsi="Book Antiqua" w:cs="Arial"/>
                <w:sz w:val="24"/>
                <w:szCs w:val="24"/>
              </w:rPr>
              <w:t>/</w:t>
            </w:r>
            <w:r w:rsidRPr="00923F7C">
              <w:rPr>
                <w:rFonts w:ascii="Book Antiqua" w:hAnsi="Book Antiqua" w:cs="Arial"/>
                <w:sz w:val="24"/>
                <w:szCs w:val="24"/>
              </w:rPr>
              <w:t>27 (6)</w:t>
            </w:r>
          </w:p>
        </w:tc>
        <w:tc>
          <w:tcPr>
            <w:tcW w:w="1170" w:type="dxa"/>
            <w:vAlign w:val="center"/>
          </w:tcPr>
          <w:p w14:paraId="3B5C9DD6" w14:textId="0DC64524" w:rsidR="00873459" w:rsidRPr="00923F7C" w:rsidRDefault="00873459" w:rsidP="003B0E84">
            <w:pPr>
              <w:snapToGrid w:val="0"/>
              <w:spacing w:line="360" w:lineRule="auto"/>
              <w:jc w:val="center"/>
              <w:rPr>
                <w:rFonts w:ascii="Book Antiqua" w:hAnsi="Book Antiqua" w:cs="Arial"/>
                <w:sz w:val="24"/>
                <w:szCs w:val="24"/>
              </w:rPr>
            </w:pPr>
            <w:r w:rsidRPr="00923F7C">
              <w:rPr>
                <w:rFonts w:ascii="Book Antiqua" w:hAnsi="Book Antiqua" w:cs="Arial"/>
                <w:sz w:val="24"/>
                <w:szCs w:val="24"/>
              </w:rPr>
              <w:t>43 (66)</w:t>
            </w:r>
            <w:r w:rsidR="003B0E84">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3B0E84">
              <w:rPr>
                <w:rFonts w:ascii="Book Antiqua" w:hAnsi="Book Antiqua" w:cs="Arial" w:hint="eastAsia"/>
                <w:sz w:val="24"/>
                <w:szCs w:val="24"/>
                <w:lang w:eastAsia="zh-CN"/>
              </w:rPr>
              <w:t xml:space="preserve"> </w:t>
            </w:r>
            <w:r w:rsidRPr="00923F7C">
              <w:rPr>
                <w:rFonts w:ascii="Book Antiqua" w:hAnsi="Book Antiqua" w:cs="Arial"/>
                <w:sz w:val="24"/>
                <w:szCs w:val="24"/>
              </w:rPr>
              <w:t>181 (42)</w:t>
            </w:r>
          </w:p>
        </w:tc>
        <w:tc>
          <w:tcPr>
            <w:tcW w:w="1710" w:type="dxa"/>
            <w:vAlign w:val="center"/>
          </w:tcPr>
          <w:p w14:paraId="6B1FE2D2" w14:textId="7D27F999" w:rsidR="00873459" w:rsidRPr="00923F7C" w:rsidRDefault="00873459" w:rsidP="00C43404">
            <w:pPr>
              <w:snapToGrid w:val="0"/>
              <w:spacing w:line="360" w:lineRule="auto"/>
              <w:jc w:val="center"/>
              <w:rPr>
                <w:rFonts w:ascii="Book Antiqua" w:hAnsi="Book Antiqua" w:cs="Arial"/>
                <w:sz w:val="24"/>
                <w:szCs w:val="24"/>
              </w:rPr>
            </w:pPr>
            <w:r w:rsidRPr="00923F7C">
              <w:rPr>
                <w:rFonts w:ascii="Book Antiqua" w:hAnsi="Book Antiqua" w:cs="Arial"/>
                <w:sz w:val="24"/>
                <w:szCs w:val="24"/>
              </w:rPr>
              <w:t>5 (6)</w:t>
            </w:r>
            <w:r w:rsidR="002904E4">
              <w:rPr>
                <w:rFonts w:ascii="Book Antiqua" w:hAnsi="Book Antiqua" w:cs="Arial"/>
                <w:sz w:val="24"/>
                <w:szCs w:val="24"/>
              </w:rPr>
              <w:t>/</w:t>
            </w:r>
            <w:r w:rsidRPr="00923F7C">
              <w:rPr>
                <w:rFonts w:ascii="Book Antiqua" w:hAnsi="Book Antiqua" w:cs="Arial"/>
                <w:sz w:val="24"/>
                <w:szCs w:val="24"/>
              </w:rPr>
              <w:t>14 (17)</w:t>
            </w:r>
            <w:r w:rsidR="00C43404">
              <w:rPr>
                <w:rFonts w:ascii="Book Antiqua" w:hAnsi="Book Antiqua" w:cs="Arial" w:hint="eastAsia"/>
                <w:sz w:val="24"/>
                <w:szCs w:val="24"/>
                <w:lang w:eastAsia="zh-CN"/>
              </w:rPr>
              <w:t xml:space="preserve"> </w:t>
            </w:r>
            <w:r w:rsidR="004157C2">
              <w:rPr>
                <w:rFonts w:ascii="Book Antiqua" w:hAnsi="Book Antiqua" w:cs="Arial"/>
                <w:i/>
                <w:sz w:val="24"/>
                <w:szCs w:val="24"/>
              </w:rPr>
              <w:t>vs</w:t>
            </w:r>
            <w:r w:rsidR="00C43404">
              <w:rPr>
                <w:rFonts w:ascii="Book Antiqua" w:hAnsi="Book Antiqua" w:cs="Arial" w:hint="eastAsia"/>
                <w:sz w:val="24"/>
                <w:szCs w:val="24"/>
                <w:lang w:eastAsia="zh-CN"/>
              </w:rPr>
              <w:t xml:space="preserve"> </w:t>
            </w:r>
            <w:r w:rsidRPr="00923F7C">
              <w:rPr>
                <w:rFonts w:ascii="Book Antiqua" w:hAnsi="Book Antiqua" w:cs="Arial"/>
                <w:sz w:val="24"/>
                <w:szCs w:val="24"/>
              </w:rPr>
              <w:t>40 (8)</w:t>
            </w:r>
            <w:r w:rsidR="002904E4">
              <w:rPr>
                <w:rFonts w:ascii="Book Antiqua" w:hAnsi="Book Antiqua" w:cs="Arial"/>
                <w:sz w:val="24"/>
                <w:szCs w:val="24"/>
              </w:rPr>
              <w:t>/</w:t>
            </w:r>
            <w:r w:rsidRPr="00923F7C">
              <w:rPr>
                <w:rFonts w:ascii="Book Antiqua" w:hAnsi="Book Antiqua" w:cs="Arial"/>
                <w:sz w:val="24"/>
                <w:szCs w:val="24"/>
              </w:rPr>
              <w:t>46 (10)</w:t>
            </w:r>
          </w:p>
        </w:tc>
        <w:tc>
          <w:tcPr>
            <w:tcW w:w="1620" w:type="dxa"/>
            <w:vAlign w:val="center"/>
          </w:tcPr>
          <w:p w14:paraId="5F5F514C" w14:textId="149336F1" w:rsidR="00873459" w:rsidRPr="00923F7C" w:rsidRDefault="00873459" w:rsidP="00EE495A">
            <w:pPr>
              <w:snapToGrid w:val="0"/>
              <w:spacing w:line="360" w:lineRule="auto"/>
              <w:jc w:val="center"/>
              <w:rPr>
                <w:rFonts w:ascii="Book Antiqua" w:hAnsi="Book Antiqua" w:cs="Arial"/>
                <w:sz w:val="24"/>
                <w:szCs w:val="24"/>
              </w:rPr>
            </w:pPr>
            <w:r w:rsidRPr="00EE495A">
              <w:rPr>
                <w:rFonts w:ascii="Book Antiqua" w:hAnsi="Book Antiqua" w:cs="Arial"/>
                <w:caps/>
                <w:sz w:val="24"/>
                <w:szCs w:val="24"/>
              </w:rPr>
              <w:t>p</w:t>
            </w:r>
            <w:r w:rsidRPr="00923F7C">
              <w:rPr>
                <w:rFonts w:ascii="Book Antiqua" w:hAnsi="Book Antiqua" w:cs="Arial"/>
                <w:sz w:val="24"/>
                <w:szCs w:val="24"/>
              </w:rPr>
              <w:t>anproctocolectomy</w:t>
            </w:r>
            <w:r w:rsidR="00034FFB">
              <w:rPr>
                <w:rFonts w:ascii="Book Antiqua" w:hAnsi="Book Antiqua" w:cs="Arial" w:hint="eastAsia"/>
                <w:sz w:val="24"/>
                <w:szCs w:val="24"/>
                <w:lang w:eastAsia="zh-CN"/>
              </w:rPr>
              <w:t>:</w:t>
            </w:r>
            <w:r w:rsidR="00EE495A">
              <w:rPr>
                <w:rFonts w:ascii="Book Antiqua" w:hAnsi="Book Antiqua" w:cs="Arial" w:hint="eastAsia"/>
                <w:sz w:val="24"/>
                <w:szCs w:val="24"/>
                <w:lang w:eastAsia="zh-CN"/>
              </w:rPr>
              <w:t xml:space="preserve"> </w:t>
            </w:r>
            <w:r w:rsidRPr="00923F7C">
              <w:rPr>
                <w:rFonts w:ascii="Book Antiqua" w:hAnsi="Book Antiqua" w:cs="Arial"/>
                <w:sz w:val="24"/>
                <w:szCs w:val="24"/>
              </w:rPr>
              <w:t xml:space="preserve">2 (2) </w:t>
            </w:r>
            <w:r w:rsidR="004157C2">
              <w:rPr>
                <w:rFonts w:ascii="Book Antiqua" w:hAnsi="Book Antiqua" w:cs="Arial"/>
                <w:i/>
                <w:sz w:val="24"/>
                <w:szCs w:val="24"/>
              </w:rPr>
              <w:t>vs</w:t>
            </w:r>
            <w:r w:rsidRPr="00923F7C">
              <w:rPr>
                <w:rFonts w:ascii="Book Antiqua" w:hAnsi="Book Antiqua" w:cs="Arial"/>
                <w:i/>
                <w:sz w:val="24"/>
                <w:szCs w:val="24"/>
              </w:rPr>
              <w:t xml:space="preserve"> </w:t>
            </w:r>
            <w:r w:rsidRPr="00923F7C">
              <w:rPr>
                <w:rFonts w:ascii="Book Antiqua" w:hAnsi="Book Antiqua" w:cs="Arial"/>
                <w:sz w:val="24"/>
                <w:szCs w:val="24"/>
              </w:rPr>
              <w:t>22 (5)</w:t>
            </w:r>
          </w:p>
          <w:p w14:paraId="26DEAEF5" w14:textId="6EAF88B9" w:rsidR="00873459" w:rsidRPr="00923F7C" w:rsidRDefault="00873459" w:rsidP="00EE495A">
            <w:pPr>
              <w:snapToGrid w:val="0"/>
              <w:spacing w:line="360" w:lineRule="auto"/>
              <w:jc w:val="center"/>
              <w:rPr>
                <w:rFonts w:ascii="Book Antiqua" w:hAnsi="Book Antiqua" w:cs="Arial"/>
                <w:sz w:val="24"/>
                <w:szCs w:val="24"/>
              </w:rPr>
            </w:pPr>
            <w:r w:rsidRPr="00EE495A">
              <w:rPr>
                <w:rFonts w:ascii="Book Antiqua" w:hAnsi="Book Antiqua" w:cs="Arial"/>
                <w:caps/>
                <w:sz w:val="24"/>
                <w:szCs w:val="24"/>
              </w:rPr>
              <w:t>s</w:t>
            </w:r>
            <w:r w:rsidRPr="00923F7C">
              <w:rPr>
                <w:rFonts w:ascii="Book Antiqua" w:hAnsi="Book Antiqua" w:cs="Arial"/>
                <w:sz w:val="24"/>
                <w:szCs w:val="24"/>
              </w:rPr>
              <w:t>egmental + subtotal</w:t>
            </w:r>
            <w:r w:rsidR="00034FFB">
              <w:rPr>
                <w:rFonts w:ascii="Book Antiqua" w:hAnsi="Book Antiqua" w:cs="Arial" w:hint="eastAsia"/>
                <w:sz w:val="24"/>
                <w:szCs w:val="24"/>
                <w:lang w:eastAsia="zh-CN"/>
              </w:rPr>
              <w:t>:</w:t>
            </w:r>
            <w:r w:rsidR="00EE495A">
              <w:rPr>
                <w:rFonts w:ascii="Book Antiqua" w:hAnsi="Book Antiqua" w:cs="Arial" w:hint="eastAsia"/>
                <w:sz w:val="24"/>
                <w:szCs w:val="24"/>
                <w:lang w:eastAsia="zh-CN"/>
              </w:rPr>
              <w:t xml:space="preserve"> </w:t>
            </w:r>
            <w:r w:rsidRPr="00923F7C">
              <w:rPr>
                <w:rFonts w:ascii="Book Antiqua" w:hAnsi="Book Antiqua" w:cs="Arial"/>
                <w:sz w:val="24"/>
                <w:szCs w:val="24"/>
              </w:rPr>
              <w:t xml:space="preserve">16 (20) </w:t>
            </w:r>
            <w:r w:rsidR="004157C2">
              <w:rPr>
                <w:rFonts w:ascii="Book Antiqua" w:hAnsi="Book Antiqua" w:cs="Arial"/>
                <w:i/>
                <w:sz w:val="24"/>
                <w:szCs w:val="24"/>
              </w:rPr>
              <w:t>vs</w:t>
            </w:r>
            <w:r w:rsidRPr="00923F7C">
              <w:rPr>
                <w:rFonts w:ascii="Book Antiqua" w:hAnsi="Book Antiqua" w:cs="Arial"/>
                <w:sz w:val="24"/>
                <w:szCs w:val="24"/>
              </w:rPr>
              <w:t xml:space="preserve"> 41 (8)</w:t>
            </w:r>
          </w:p>
          <w:p w14:paraId="414D8874" w14:textId="5F1D24DB" w:rsidR="00873459" w:rsidRPr="00923F7C" w:rsidRDefault="00873459" w:rsidP="00EE495A">
            <w:pPr>
              <w:snapToGrid w:val="0"/>
              <w:spacing w:line="360" w:lineRule="auto"/>
              <w:jc w:val="center"/>
              <w:rPr>
                <w:rFonts w:ascii="Book Antiqua" w:hAnsi="Book Antiqua" w:cs="Arial"/>
                <w:sz w:val="24"/>
                <w:szCs w:val="24"/>
              </w:rPr>
            </w:pPr>
            <w:r w:rsidRPr="00EE495A">
              <w:rPr>
                <w:rFonts w:ascii="Book Antiqua" w:hAnsi="Book Antiqua" w:cs="Arial"/>
                <w:caps/>
                <w:sz w:val="24"/>
                <w:szCs w:val="24"/>
              </w:rPr>
              <w:t>o</w:t>
            </w:r>
            <w:r w:rsidRPr="00923F7C">
              <w:rPr>
                <w:rFonts w:ascii="Book Antiqua" w:hAnsi="Book Antiqua" w:cs="Arial"/>
                <w:sz w:val="24"/>
                <w:szCs w:val="24"/>
              </w:rPr>
              <w:t>ther</w:t>
            </w:r>
            <w:r w:rsidR="00034FFB">
              <w:rPr>
                <w:rFonts w:ascii="Book Antiqua" w:hAnsi="Book Antiqua" w:cs="Arial" w:hint="eastAsia"/>
                <w:sz w:val="24"/>
                <w:szCs w:val="24"/>
                <w:lang w:eastAsia="zh-CN"/>
              </w:rPr>
              <w:t>:</w:t>
            </w:r>
            <w:r w:rsidR="00EE495A">
              <w:rPr>
                <w:rFonts w:ascii="Book Antiqua" w:hAnsi="Book Antiqua" w:cs="Arial" w:hint="eastAsia"/>
                <w:sz w:val="24"/>
                <w:szCs w:val="24"/>
                <w:lang w:eastAsia="zh-CN"/>
              </w:rPr>
              <w:t xml:space="preserve"> </w:t>
            </w:r>
            <w:r w:rsidRPr="00923F7C">
              <w:rPr>
                <w:rFonts w:ascii="Book Antiqua" w:hAnsi="Book Antiqua" w:cs="Arial"/>
                <w:sz w:val="24"/>
                <w:szCs w:val="24"/>
              </w:rPr>
              <w:t xml:space="preserve">1 (1) </w:t>
            </w:r>
            <w:r w:rsidR="004157C2">
              <w:rPr>
                <w:rFonts w:ascii="Book Antiqua" w:hAnsi="Book Antiqua" w:cs="Arial"/>
                <w:i/>
                <w:sz w:val="24"/>
                <w:szCs w:val="24"/>
              </w:rPr>
              <w:t>vs</w:t>
            </w:r>
            <w:r w:rsidRPr="00923F7C">
              <w:rPr>
                <w:rFonts w:ascii="Book Antiqua" w:hAnsi="Book Antiqua" w:cs="Arial"/>
                <w:sz w:val="24"/>
                <w:szCs w:val="24"/>
              </w:rPr>
              <w:t xml:space="preserve"> 17 (4)</w:t>
            </w:r>
          </w:p>
        </w:tc>
        <w:tc>
          <w:tcPr>
            <w:tcW w:w="1710" w:type="dxa"/>
            <w:vAlign w:val="center"/>
          </w:tcPr>
          <w:p w14:paraId="68ACBD38" w14:textId="49D53ADB"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TAC 36 (44) </w:t>
            </w:r>
            <w:r w:rsidR="004157C2">
              <w:rPr>
                <w:rFonts w:ascii="Book Antiqua" w:hAnsi="Book Antiqua" w:cs="Arial"/>
                <w:i/>
                <w:sz w:val="24"/>
                <w:szCs w:val="24"/>
              </w:rPr>
              <w:t>vs</w:t>
            </w:r>
            <w:r w:rsidRPr="00923F7C">
              <w:rPr>
                <w:rFonts w:ascii="Book Antiqua" w:hAnsi="Book Antiqua" w:cs="Arial"/>
                <w:sz w:val="24"/>
                <w:szCs w:val="24"/>
              </w:rPr>
              <w:t xml:space="preserve"> 330 (68)</w:t>
            </w:r>
          </w:p>
          <w:p w14:paraId="56788ED9" w14:textId="6B353087"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CyA 20 (25) </w:t>
            </w:r>
            <w:r w:rsidR="004157C2">
              <w:rPr>
                <w:rFonts w:ascii="Book Antiqua" w:hAnsi="Book Antiqua" w:cs="Arial"/>
                <w:i/>
                <w:sz w:val="24"/>
                <w:szCs w:val="24"/>
              </w:rPr>
              <w:t>vs</w:t>
            </w:r>
            <w:r w:rsidRPr="00923F7C">
              <w:rPr>
                <w:rFonts w:ascii="Book Antiqua" w:hAnsi="Book Antiqua" w:cs="Arial"/>
                <w:sz w:val="24"/>
                <w:szCs w:val="24"/>
              </w:rPr>
              <w:t xml:space="preserve"> 55 (11)</w:t>
            </w:r>
          </w:p>
        </w:tc>
        <w:tc>
          <w:tcPr>
            <w:tcW w:w="1980" w:type="dxa"/>
            <w:vAlign w:val="center"/>
          </w:tcPr>
          <w:p w14:paraId="1F6DD3A7" w14:textId="23F29AAC"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AZA 26 (32) </w:t>
            </w:r>
            <w:r w:rsidR="004157C2">
              <w:rPr>
                <w:rFonts w:ascii="Book Antiqua" w:hAnsi="Book Antiqua" w:cs="Arial"/>
                <w:i/>
                <w:sz w:val="24"/>
                <w:szCs w:val="24"/>
              </w:rPr>
              <w:t>vs</w:t>
            </w:r>
            <w:r w:rsidRPr="00923F7C">
              <w:rPr>
                <w:rFonts w:ascii="Book Antiqua" w:hAnsi="Book Antiqua" w:cs="Arial"/>
                <w:i/>
                <w:sz w:val="24"/>
                <w:szCs w:val="24"/>
              </w:rPr>
              <w:t xml:space="preserve"> </w:t>
            </w:r>
            <w:r w:rsidRPr="00923F7C">
              <w:rPr>
                <w:rFonts w:ascii="Book Antiqua" w:hAnsi="Book Antiqua" w:cs="Arial"/>
                <w:sz w:val="24"/>
                <w:szCs w:val="24"/>
              </w:rPr>
              <w:t>212 (44)</w:t>
            </w:r>
          </w:p>
          <w:p w14:paraId="4D43F70F" w14:textId="69CD0859"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MMF 10 (12) </w:t>
            </w:r>
            <w:r w:rsidR="004157C2">
              <w:rPr>
                <w:rFonts w:ascii="Book Antiqua" w:hAnsi="Book Antiqua" w:cs="Arial"/>
                <w:i/>
                <w:sz w:val="24"/>
                <w:szCs w:val="24"/>
              </w:rPr>
              <w:t>vs</w:t>
            </w:r>
            <w:r w:rsidRPr="00923F7C">
              <w:rPr>
                <w:rFonts w:ascii="Book Antiqua" w:hAnsi="Book Antiqua" w:cs="Arial"/>
                <w:sz w:val="24"/>
                <w:szCs w:val="24"/>
              </w:rPr>
              <w:t xml:space="preserve"> 67 (14)</w:t>
            </w:r>
          </w:p>
          <w:p w14:paraId="6A0D0A53" w14:textId="411B5054"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Steroids 38 (47)</w:t>
            </w:r>
            <w:r w:rsidRPr="00923F7C">
              <w:rPr>
                <w:rFonts w:ascii="Book Antiqua" w:hAnsi="Book Antiqua" w:cs="Arial"/>
                <w:i/>
                <w:sz w:val="24"/>
                <w:szCs w:val="24"/>
              </w:rPr>
              <w:t xml:space="preserve"> </w:t>
            </w:r>
            <w:r w:rsidR="004157C2">
              <w:rPr>
                <w:rFonts w:ascii="Book Antiqua" w:hAnsi="Book Antiqua" w:cs="Arial"/>
                <w:i/>
                <w:sz w:val="24"/>
                <w:szCs w:val="24"/>
              </w:rPr>
              <w:t>vs</w:t>
            </w:r>
            <w:r w:rsidRPr="00923F7C">
              <w:rPr>
                <w:rFonts w:ascii="Book Antiqua" w:hAnsi="Book Antiqua" w:cs="Arial"/>
                <w:sz w:val="24"/>
                <w:szCs w:val="24"/>
              </w:rPr>
              <w:t xml:space="preserve"> 285 (59)</w:t>
            </w:r>
          </w:p>
        </w:tc>
      </w:tr>
      <w:tr w:rsidR="00873459" w:rsidRPr="00923F7C" w14:paraId="42315F17" w14:textId="77777777" w:rsidTr="00A859FF">
        <w:tc>
          <w:tcPr>
            <w:tcW w:w="2485" w:type="dxa"/>
            <w:vAlign w:val="center"/>
          </w:tcPr>
          <w:p w14:paraId="62201869" w14:textId="08D2CBA7" w:rsidR="00873459" w:rsidRPr="00923F7C" w:rsidRDefault="00873459" w:rsidP="003056E4">
            <w:pPr>
              <w:snapToGrid w:val="0"/>
              <w:spacing w:line="360" w:lineRule="auto"/>
              <w:rPr>
                <w:rFonts w:ascii="Book Antiqua" w:hAnsi="Book Antiqua" w:cs="Arial"/>
                <w:sz w:val="24"/>
                <w:szCs w:val="24"/>
              </w:rPr>
            </w:pPr>
            <w:r w:rsidRPr="00923F7C">
              <w:rPr>
                <w:rFonts w:ascii="Book Antiqua" w:hAnsi="Book Antiqua" w:cs="Arial"/>
                <w:sz w:val="24"/>
                <w:szCs w:val="24"/>
              </w:rPr>
              <w:t xml:space="preserve">Hildebrand </w:t>
            </w:r>
            <w:r w:rsidR="0080067E" w:rsidRPr="00923F7C">
              <w:rPr>
                <w:rFonts w:ascii="Book Antiqua" w:hAnsi="Book Antiqua" w:cs="Arial"/>
                <w:i/>
                <w:sz w:val="24"/>
                <w:szCs w:val="24"/>
              </w:rPr>
              <w:t>et al</w:t>
            </w:r>
            <w:r w:rsidRPr="00A859FF">
              <w:rPr>
                <w:rFonts w:ascii="Book Antiqua" w:hAnsi="Book Antiqua" w:cs="Arial"/>
                <w:sz w:val="24"/>
                <w:szCs w:val="24"/>
                <w:vertAlign w:val="superscript"/>
              </w:rPr>
              <w:t>[23]</w:t>
            </w:r>
          </w:p>
        </w:tc>
        <w:tc>
          <w:tcPr>
            <w:tcW w:w="771" w:type="dxa"/>
            <w:vAlign w:val="center"/>
          </w:tcPr>
          <w:p w14:paraId="28F7AB7D" w14:textId="25D06432"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2016</w:t>
            </w:r>
          </w:p>
        </w:tc>
        <w:tc>
          <w:tcPr>
            <w:tcW w:w="1169" w:type="dxa"/>
            <w:vAlign w:val="center"/>
          </w:tcPr>
          <w:p w14:paraId="43625033" w14:textId="7B8967D6" w:rsidR="00873459" w:rsidRPr="00923F7C" w:rsidRDefault="00C23D33" w:rsidP="003056E4">
            <w:pPr>
              <w:snapToGrid w:val="0"/>
              <w:spacing w:line="360" w:lineRule="auto"/>
              <w:jc w:val="center"/>
              <w:rPr>
                <w:rFonts w:ascii="Book Antiqua" w:hAnsi="Book Antiqua" w:cs="Arial"/>
                <w:sz w:val="24"/>
                <w:szCs w:val="24"/>
              </w:rPr>
            </w:pPr>
            <w:r>
              <w:rPr>
                <w:rFonts w:ascii="Book Antiqua" w:hAnsi="Book Antiqua" w:cs="Arial"/>
                <w:sz w:val="24"/>
                <w:szCs w:val="24"/>
              </w:rPr>
              <w:t>53 (86)</w:t>
            </w:r>
            <w:r>
              <w:rPr>
                <w:rFonts w:ascii="Book Antiqua" w:hAnsi="Book Antiqua" w:cs="Arial" w:hint="eastAsia"/>
                <w:sz w:val="24"/>
                <w:szCs w:val="24"/>
                <w:lang w:eastAsia="zh-CN"/>
              </w:rPr>
              <w:t xml:space="preserve"> </w:t>
            </w:r>
            <w:r w:rsidR="004157C2">
              <w:rPr>
                <w:rFonts w:ascii="Book Antiqua" w:hAnsi="Book Antiqua" w:cs="Arial"/>
                <w:i/>
                <w:sz w:val="24"/>
                <w:szCs w:val="24"/>
              </w:rPr>
              <w:t>vs</w:t>
            </w:r>
            <w:r>
              <w:rPr>
                <w:rFonts w:ascii="Book Antiqua" w:hAnsi="Book Antiqua" w:cs="Arial" w:hint="eastAsia"/>
                <w:sz w:val="24"/>
                <w:szCs w:val="24"/>
                <w:lang w:eastAsia="zh-CN"/>
              </w:rPr>
              <w:t xml:space="preserve"> </w:t>
            </w:r>
            <w:r w:rsidR="00873459" w:rsidRPr="00923F7C">
              <w:rPr>
                <w:rFonts w:ascii="Book Antiqua" w:hAnsi="Book Antiqua" w:cs="Arial"/>
                <w:sz w:val="24"/>
                <w:szCs w:val="24"/>
              </w:rPr>
              <w:t>167 (71)</w:t>
            </w:r>
          </w:p>
        </w:tc>
        <w:tc>
          <w:tcPr>
            <w:tcW w:w="1531" w:type="dxa"/>
            <w:vAlign w:val="center"/>
          </w:tcPr>
          <w:p w14:paraId="2DAB99C2" w14:textId="5E1B1071"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170" w:type="dxa"/>
            <w:vAlign w:val="center"/>
          </w:tcPr>
          <w:p w14:paraId="2B366A2A" w14:textId="4021F2C0" w:rsidR="00873459" w:rsidRPr="00923F7C" w:rsidRDefault="00C23D33" w:rsidP="003056E4">
            <w:pPr>
              <w:snapToGrid w:val="0"/>
              <w:spacing w:line="360" w:lineRule="auto"/>
              <w:jc w:val="center"/>
              <w:rPr>
                <w:rFonts w:ascii="Book Antiqua" w:hAnsi="Book Antiqua" w:cs="Arial"/>
                <w:sz w:val="24"/>
                <w:szCs w:val="24"/>
              </w:rPr>
            </w:pPr>
            <w:r>
              <w:rPr>
                <w:rFonts w:ascii="Book Antiqua" w:hAnsi="Book Antiqua" w:cs="Arial"/>
                <w:sz w:val="24"/>
                <w:szCs w:val="24"/>
              </w:rPr>
              <w:t>48 (77)</w:t>
            </w:r>
            <w:r>
              <w:rPr>
                <w:rFonts w:ascii="Book Antiqua" w:hAnsi="Book Antiqua" w:cs="Arial" w:hint="eastAsia"/>
                <w:sz w:val="24"/>
                <w:szCs w:val="24"/>
                <w:lang w:eastAsia="zh-CN"/>
              </w:rPr>
              <w:t xml:space="preserve"> </w:t>
            </w:r>
            <w:r w:rsidR="004157C2">
              <w:rPr>
                <w:rFonts w:ascii="Book Antiqua" w:hAnsi="Book Antiqua" w:cs="Arial"/>
                <w:i/>
                <w:sz w:val="24"/>
                <w:szCs w:val="24"/>
              </w:rPr>
              <w:t>vs</w:t>
            </w:r>
            <w:r>
              <w:rPr>
                <w:rFonts w:ascii="Book Antiqua" w:hAnsi="Book Antiqua" w:cs="Arial" w:hint="eastAsia"/>
                <w:sz w:val="24"/>
                <w:szCs w:val="24"/>
                <w:lang w:eastAsia="zh-CN"/>
              </w:rPr>
              <w:t xml:space="preserve"> </w:t>
            </w:r>
            <w:r w:rsidR="00873459" w:rsidRPr="00923F7C">
              <w:rPr>
                <w:rFonts w:ascii="Book Antiqua" w:hAnsi="Book Antiqua" w:cs="Arial"/>
                <w:sz w:val="24"/>
                <w:szCs w:val="24"/>
              </w:rPr>
              <w:t>138 (59)</w:t>
            </w:r>
          </w:p>
        </w:tc>
        <w:tc>
          <w:tcPr>
            <w:tcW w:w="1710" w:type="dxa"/>
            <w:vAlign w:val="center"/>
          </w:tcPr>
          <w:p w14:paraId="61939A0F" w14:textId="18AE25AA"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620" w:type="dxa"/>
            <w:vAlign w:val="center"/>
          </w:tcPr>
          <w:p w14:paraId="768A1241" w14:textId="232C2022"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NR</w:t>
            </w:r>
          </w:p>
        </w:tc>
        <w:tc>
          <w:tcPr>
            <w:tcW w:w="1710" w:type="dxa"/>
            <w:vAlign w:val="center"/>
          </w:tcPr>
          <w:p w14:paraId="13BF490E" w14:textId="64DA40B6"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t xml:space="preserve">TAC 41 (67) </w:t>
            </w:r>
            <w:r w:rsidR="004157C2">
              <w:rPr>
                <w:rFonts w:ascii="Book Antiqua" w:hAnsi="Book Antiqua" w:cs="Arial"/>
                <w:i/>
                <w:sz w:val="24"/>
                <w:szCs w:val="24"/>
              </w:rPr>
              <w:t>vs</w:t>
            </w:r>
            <w:r w:rsidRPr="00923F7C">
              <w:rPr>
                <w:rFonts w:ascii="Book Antiqua" w:hAnsi="Book Antiqua" w:cs="Arial"/>
                <w:i/>
                <w:sz w:val="24"/>
                <w:szCs w:val="24"/>
              </w:rPr>
              <w:t xml:space="preserve"> </w:t>
            </w:r>
            <w:r w:rsidRPr="00923F7C">
              <w:rPr>
                <w:rFonts w:ascii="Book Antiqua" w:hAnsi="Book Antiqua" w:cs="Arial"/>
                <w:sz w:val="24"/>
                <w:szCs w:val="24"/>
              </w:rPr>
              <w:t>150 (66)</w:t>
            </w:r>
          </w:p>
          <w:p w14:paraId="29EB3B87" w14:textId="7E2349DD"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lastRenderedPageBreak/>
              <w:t xml:space="preserve">CyA 32 (53) </w:t>
            </w:r>
            <w:r w:rsidR="004157C2">
              <w:rPr>
                <w:rFonts w:ascii="Book Antiqua" w:hAnsi="Book Antiqua" w:cs="Arial"/>
                <w:i/>
                <w:sz w:val="24"/>
                <w:szCs w:val="24"/>
              </w:rPr>
              <w:t>vs</w:t>
            </w:r>
            <w:r w:rsidRPr="00923F7C">
              <w:rPr>
                <w:rFonts w:ascii="Book Antiqua" w:hAnsi="Book Antiqua" w:cs="Arial"/>
                <w:sz w:val="24"/>
                <w:szCs w:val="24"/>
              </w:rPr>
              <w:t xml:space="preserve"> 124 (55)</w:t>
            </w:r>
          </w:p>
        </w:tc>
        <w:tc>
          <w:tcPr>
            <w:tcW w:w="1980" w:type="dxa"/>
            <w:vAlign w:val="center"/>
          </w:tcPr>
          <w:p w14:paraId="405783E2" w14:textId="5DF6E64C" w:rsidR="00873459" w:rsidRPr="00923F7C" w:rsidRDefault="00873459" w:rsidP="003056E4">
            <w:pPr>
              <w:snapToGrid w:val="0"/>
              <w:spacing w:line="360" w:lineRule="auto"/>
              <w:jc w:val="center"/>
              <w:rPr>
                <w:rFonts w:ascii="Book Antiqua" w:hAnsi="Book Antiqua" w:cs="Arial"/>
                <w:sz w:val="24"/>
                <w:szCs w:val="24"/>
              </w:rPr>
            </w:pPr>
            <w:r w:rsidRPr="00923F7C">
              <w:rPr>
                <w:rFonts w:ascii="Book Antiqua" w:hAnsi="Book Antiqua" w:cs="Arial"/>
                <w:sz w:val="24"/>
                <w:szCs w:val="24"/>
              </w:rPr>
              <w:lastRenderedPageBreak/>
              <w:t xml:space="preserve">Steroids 41 (70) </w:t>
            </w:r>
            <w:r w:rsidR="004157C2">
              <w:rPr>
                <w:rFonts w:ascii="Book Antiqua" w:hAnsi="Book Antiqua" w:cs="Arial"/>
                <w:i/>
                <w:sz w:val="24"/>
                <w:szCs w:val="24"/>
              </w:rPr>
              <w:t>vs</w:t>
            </w:r>
            <w:r w:rsidRPr="00923F7C">
              <w:rPr>
                <w:rFonts w:ascii="Book Antiqua" w:hAnsi="Book Antiqua" w:cs="Arial"/>
                <w:sz w:val="24"/>
                <w:szCs w:val="24"/>
              </w:rPr>
              <w:t xml:space="preserve"> 133 (60)</w:t>
            </w:r>
          </w:p>
        </w:tc>
      </w:tr>
    </w:tbl>
    <w:p w14:paraId="4F4F28EC" w14:textId="4CEF88C1" w:rsidR="007F29AE" w:rsidRPr="00694DCD" w:rsidRDefault="007F29AE" w:rsidP="003056E4">
      <w:pPr>
        <w:adjustRightInd w:val="0"/>
        <w:snapToGrid w:val="0"/>
        <w:spacing w:after="0" w:line="360" w:lineRule="auto"/>
        <w:jc w:val="both"/>
        <w:rPr>
          <w:rFonts w:ascii="Book Antiqua" w:hAnsi="Book Antiqua" w:cs="Arial"/>
          <w:sz w:val="24"/>
          <w:szCs w:val="24"/>
        </w:rPr>
      </w:pPr>
      <w:r w:rsidRPr="00694DCD">
        <w:rPr>
          <w:rFonts w:ascii="Book Antiqua" w:hAnsi="Book Antiqua" w:cs="Arial"/>
          <w:sz w:val="24"/>
          <w:szCs w:val="24"/>
        </w:rPr>
        <w:t xml:space="preserve">Data are expressed as </w:t>
      </w:r>
      <w:bookmarkStart w:id="180" w:name="OLE_LINK214"/>
      <w:bookmarkStart w:id="181" w:name="OLE_LINK210"/>
      <w:r w:rsidRPr="00923F7C">
        <w:rPr>
          <w:rFonts w:ascii="Book Antiqua" w:hAnsi="Book Antiqua" w:cs="Arial"/>
          <w:i/>
          <w:sz w:val="24"/>
          <w:szCs w:val="24"/>
        </w:rPr>
        <w:t>n</w:t>
      </w:r>
      <w:bookmarkEnd w:id="180"/>
      <w:r w:rsidRPr="00694DCD">
        <w:rPr>
          <w:rFonts w:ascii="Book Antiqua" w:hAnsi="Book Antiqua" w:cs="Arial"/>
          <w:sz w:val="24"/>
          <w:szCs w:val="24"/>
        </w:rPr>
        <w:t xml:space="preserve"> (%)</w:t>
      </w:r>
      <w:bookmarkEnd w:id="181"/>
      <w:r w:rsidRPr="00694DCD">
        <w:rPr>
          <w:rFonts w:ascii="Book Antiqua" w:hAnsi="Book Antiqua" w:cs="Arial"/>
          <w:sz w:val="24"/>
          <w:szCs w:val="24"/>
        </w:rPr>
        <w:t>. Studies reporting exclusively on ulcerative colitis.</w:t>
      </w:r>
      <w:r w:rsidR="0080067E">
        <w:rPr>
          <w:rFonts w:ascii="Book Antiqua" w:hAnsi="Book Antiqua" w:cs="Arial"/>
          <w:sz w:val="24"/>
          <w:szCs w:val="24"/>
        </w:rPr>
        <w:t xml:space="preserve"> </w:t>
      </w:r>
      <w:r w:rsidRPr="00694DCD">
        <w:rPr>
          <w:rFonts w:ascii="Book Antiqua" w:hAnsi="Book Antiqua" w:cs="Arial"/>
          <w:sz w:val="24"/>
          <w:szCs w:val="24"/>
        </w:rPr>
        <w:t>ATG</w:t>
      </w:r>
      <w:r w:rsidR="0080067E">
        <w:rPr>
          <w:rFonts w:ascii="Book Antiqua" w:hAnsi="Book Antiqua" w:cs="Arial"/>
          <w:sz w:val="24"/>
          <w:szCs w:val="24"/>
        </w:rPr>
        <w:t>:</w:t>
      </w:r>
      <w:r w:rsidRPr="00694DCD">
        <w:rPr>
          <w:rFonts w:ascii="Book Antiqua" w:hAnsi="Book Antiqua" w:cs="Arial"/>
          <w:sz w:val="24"/>
          <w:szCs w:val="24"/>
        </w:rPr>
        <w:t xml:space="preserve"> </w:t>
      </w:r>
      <w:r w:rsidR="0080067E">
        <w:rPr>
          <w:rFonts w:ascii="Book Antiqua" w:hAnsi="Book Antiqua" w:cs="Arial"/>
          <w:sz w:val="24"/>
          <w:szCs w:val="24"/>
        </w:rPr>
        <w:t>A</w:t>
      </w:r>
      <w:r w:rsidRPr="00694DCD">
        <w:rPr>
          <w:rFonts w:ascii="Book Antiqua" w:hAnsi="Book Antiqua" w:cs="Arial"/>
          <w:sz w:val="24"/>
          <w:szCs w:val="24"/>
        </w:rPr>
        <w:t>nti-thymocyte globulin; AZA</w:t>
      </w:r>
      <w:r w:rsidR="0080067E">
        <w:rPr>
          <w:rFonts w:ascii="Book Antiqua" w:hAnsi="Book Antiqua" w:cs="Arial"/>
          <w:sz w:val="24"/>
          <w:szCs w:val="24"/>
        </w:rPr>
        <w:t>:</w:t>
      </w:r>
      <w:r w:rsidRPr="00694DCD">
        <w:rPr>
          <w:rFonts w:ascii="Book Antiqua" w:hAnsi="Book Antiqua" w:cs="Arial"/>
          <w:sz w:val="24"/>
          <w:szCs w:val="24"/>
        </w:rPr>
        <w:t xml:space="preserve"> </w:t>
      </w:r>
      <w:r w:rsidR="0080067E">
        <w:rPr>
          <w:rFonts w:ascii="Book Antiqua" w:hAnsi="Book Antiqua" w:cs="Arial"/>
          <w:sz w:val="24"/>
          <w:szCs w:val="24"/>
        </w:rPr>
        <w:t>A</w:t>
      </w:r>
      <w:r w:rsidRPr="00694DCD">
        <w:rPr>
          <w:rFonts w:ascii="Book Antiqua" w:hAnsi="Book Antiqua" w:cs="Arial"/>
          <w:sz w:val="24"/>
          <w:szCs w:val="24"/>
        </w:rPr>
        <w:t>zathioprine; CyA</w:t>
      </w:r>
      <w:r w:rsidR="0080067E">
        <w:rPr>
          <w:rFonts w:ascii="Book Antiqua" w:hAnsi="Book Antiqua" w:cs="Arial"/>
          <w:sz w:val="24"/>
          <w:szCs w:val="24"/>
        </w:rPr>
        <w:t>:</w:t>
      </w:r>
      <w:r w:rsidRPr="00694DCD">
        <w:rPr>
          <w:rFonts w:ascii="Book Antiqua" w:hAnsi="Book Antiqua" w:cs="Arial"/>
          <w:sz w:val="24"/>
          <w:szCs w:val="24"/>
        </w:rPr>
        <w:t xml:space="preserve"> </w:t>
      </w:r>
      <w:r w:rsidR="0080067E">
        <w:rPr>
          <w:rFonts w:ascii="Book Antiqua" w:hAnsi="Book Antiqua" w:cs="Arial"/>
          <w:sz w:val="24"/>
          <w:szCs w:val="24"/>
        </w:rPr>
        <w:t>C</w:t>
      </w:r>
      <w:r w:rsidRPr="00694DCD">
        <w:rPr>
          <w:rFonts w:ascii="Book Antiqua" w:hAnsi="Book Antiqua" w:cs="Arial"/>
          <w:sz w:val="24"/>
          <w:szCs w:val="24"/>
        </w:rPr>
        <w:t>yclosporine A; IBD</w:t>
      </w:r>
      <w:r w:rsidR="0080067E">
        <w:rPr>
          <w:rFonts w:ascii="Book Antiqua" w:hAnsi="Book Antiqua" w:cs="Arial"/>
          <w:sz w:val="24"/>
          <w:szCs w:val="24"/>
        </w:rPr>
        <w:t>:</w:t>
      </w:r>
      <w:r w:rsidRPr="00694DCD">
        <w:rPr>
          <w:rFonts w:ascii="Book Antiqua" w:hAnsi="Book Antiqua" w:cs="Arial"/>
          <w:sz w:val="24"/>
          <w:szCs w:val="24"/>
        </w:rPr>
        <w:t xml:space="preserve"> </w:t>
      </w:r>
      <w:r w:rsidR="0080067E">
        <w:rPr>
          <w:rFonts w:ascii="Book Antiqua" w:hAnsi="Book Antiqua" w:cs="Arial"/>
          <w:sz w:val="24"/>
          <w:szCs w:val="24"/>
        </w:rPr>
        <w:t>I</w:t>
      </w:r>
      <w:r w:rsidRPr="00694DCD">
        <w:rPr>
          <w:rFonts w:ascii="Book Antiqua" w:hAnsi="Book Antiqua" w:cs="Arial"/>
          <w:sz w:val="24"/>
          <w:szCs w:val="24"/>
        </w:rPr>
        <w:t>nflammatory bowel disease; LT</w:t>
      </w:r>
      <w:r w:rsidR="0080067E">
        <w:rPr>
          <w:rFonts w:ascii="Book Antiqua" w:hAnsi="Book Antiqua" w:cs="Arial"/>
          <w:sz w:val="24"/>
          <w:szCs w:val="24"/>
        </w:rPr>
        <w:t>:</w:t>
      </w:r>
      <w:r w:rsidRPr="00694DCD">
        <w:rPr>
          <w:rFonts w:ascii="Book Antiqua" w:hAnsi="Book Antiqua" w:cs="Arial"/>
          <w:sz w:val="24"/>
          <w:szCs w:val="24"/>
        </w:rPr>
        <w:t xml:space="preserve"> </w:t>
      </w:r>
      <w:r w:rsidR="0080067E">
        <w:rPr>
          <w:rFonts w:ascii="Book Antiqua" w:hAnsi="Book Antiqua" w:cs="Arial"/>
          <w:sz w:val="24"/>
          <w:szCs w:val="24"/>
        </w:rPr>
        <w:t>L</w:t>
      </w:r>
      <w:r w:rsidRPr="00694DCD">
        <w:rPr>
          <w:rFonts w:ascii="Book Antiqua" w:hAnsi="Book Antiqua" w:cs="Arial"/>
          <w:sz w:val="24"/>
          <w:szCs w:val="24"/>
        </w:rPr>
        <w:t>iver transplantation; MMF</w:t>
      </w:r>
      <w:r w:rsidR="0080067E">
        <w:rPr>
          <w:rFonts w:ascii="Book Antiqua" w:hAnsi="Book Antiqua" w:cs="Arial"/>
          <w:sz w:val="24"/>
          <w:szCs w:val="24"/>
        </w:rPr>
        <w:t>:</w:t>
      </w:r>
      <w:r w:rsidRPr="00694DCD">
        <w:rPr>
          <w:rFonts w:ascii="Book Antiqua" w:hAnsi="Book Antiqua" w:cs="Arial"/>
          <w:sz w:val="24"/>
          <w:szCs w:val="24"/>
        </w:rPr>
        <w:t xml:space="preserve"> </w:t>
      </w:r>
      <w:r w:rsidR="0080067E">
        <w:rPr>
          <w:rFonts w:ascii="Book Antiqua" w:hAnsi="Book Antiqua" w:cs="Arial"/>
          <w:sz w:val="24"/>
          <w:szCs w:val="24"/>
        </w:rPr>
        <w:t>M</w:t>
      </w:r>
      <w:r w:rsidRPr="00694DCD">
        <w:rPr>
          <w:rFonts w:ascii="Book Antiqua" w:hAnsi="Book Antiqua" w:cs="Arial"/>
          <w:sz w:val="24"/>
          <w:szCs w:val="24"/>
        </w:rPr>
        <w:t>ycophenolate mofetil; NR</w:t>
      </w:r>
      <w:r w:rsidR="0080067E">
        <w:rPr>
          <w:rFonts w:ascii="Book Antiqua" w:hAnsi="Book Antiqua" w:cs="Arial"/>
          <w:sz w:val="24"/>
          <w:szCs w:val="24"/>
        </w:rPr>
        <w:t>:</w:t>
      </w:r>
      <w:r w:rsidRPr="00694DCD">
        <w:rPr>
          <w:rFonts w:ascii="Book Antiqua" w:hAnsi="Book Antiqua" w:cs="Arial"/>
          <w:sz w:val="24"/>
          <w:szCs w:val="24"/>
        </w:rPr>
        <w:t xml:space="preserve"> </w:t>
      </w:r>
      <w:r w:rsidR="0080067E">
        <w:rPr>
          <w:rFonts w:ascii="Book Antiqua" w:hAnsi="Book Antiqua" w:cs="Arial"/>
          <w:sz w:val="24"/>
          <w:szCs w:val="24"/>
        </w:rPr>
        <w:t>N</w:t>
      </w:r>
      <w:r w:rsidRPr="00694DCD">
        <w:rPr>
          <w:rFonts w:ascii="Book Antiqua" w:hAnsi="Book Antiqua" w:cs="Arial"/>
          <w:sz w:val="24"/>
          <w:szCs w:val="24"/>
        </w:rPr>
        <w:t>ot reported; OKT3</w:t>
      </w:r>
      <w:r w:rsidR="0080067E">
        <w:rPr>
          <w:rFonts w:ascii="Book Antiqua" w:hAnsi="Book Antiqua" w:cs="Arial"/>
          <w:sz w:val="24"/>
          <w:szCs w:val="24"/>
        </w:rPr>
        <w:t>:</w:t>
      </w:r>
      <w:r w:rsidRPr="00694DCD">
        <w:rPr>
          <w:rFonts w:ascii="Book Antiqua" w:hAnsi="Book Antiqua" w:cs="Arial"/>
          <w:sz w:val="24"/>
          <w:szCs w:val="24"/>
        </w:rPr>
        <w:t xml:space="preserve"> </w:t>
      </w:r>
      <w:r w:rsidR="0080067E">
        <w:rPr>
          <w:rFonts w:ascii="Book Antiqua" w:hAnsi="Book Antiqua" w:cs="Arial"/>
          <w:sz w:val="24"/>
          <w:szCs w:val="24"/>
        </w:rPr>
        <w:t>M</w:t>
      </w:r>
      <w:r w:rsidRPr="00694DCD">
        <w:rPr>
          <w:rFonts w:ascii="Book Antiqua" w:hAnsi="Book Antiqua" w:cs="Arial"/>
          <w:sz w:val="24"/>
          <w:szCs w:val="24"/>
        </w:rPr>
        <w:t>uromonab-CD3; TAC</w:t>
      </w:r>
      <w:r w:rsidR="0080067E">
        <w:rPr>
          <w:rFonts w:ascii="Book Antiqua" w:hAnsi="Book Antiqua" w:cs="Arial"/>
          <w:sz w:val="24"/>
          <w:szCs w:val="24"/>
        </w:rPr>
        <w:t>:</w:t>
      </w:r>
      <w:r w:rsidRPr="00694DCD">
        <w:rPr>
          <w:rFonts w:ascii="Book Antiqua" w:hAnsi="Book Antiqua" w:cs="Arial"/>
          <w:sz w:val="24"/>
          <w:szCs w:val="24"/>
        </w:rPr>
        <w:t xml:space="preserve"> </w:t>
      </w:r>
      <w:r w:rsidR="0080067E">
        <w:rPr>
          <w:rFonts w:ascii="Book Antiqua" w:hAnsi="Book Antiqua" w:cs="Arial"/>
          <w:sz w:val="24"/>
          <w:szCs w:val="24"/>
        </w:rPr>
        <w:t>T</w:t>
      </w:r>
      <w:r w:rsidRPr="00694DCD">
        <w:rPr>
          <w:rFonts w:ascii="Book Antiqua" w:hAnsi="Book Antiqua" w:cs="Arial"/>
          <w:sz w:val="24"/>
          <w:szCs w:val="24"/>
        </w:rPr>
        <w:t>acrolimus.</w:t>
      </w:r>
    </w:p>
    <w:p w14:paraId="519C85BA" w14:textId="77777777" w:rsidR="00031D11" w:rsidRPr="00694DCD" w:rsidRDefault="00031D11" w:rsidP="00F464BE">
      <w:pPr>
        <w:snapToGrid w:val="0"/>
        <w:spacing w:after="0" w:line="360" w:lineRule="auto"/>
        <w:rPr>
          <w:rFonts w:ascii="Book Antiqua" w:hAnsi="Book Antiqua" w:cs="Arial"/>
          <w:sz w:val="24"/>
          <w:szCs w:val="24"/>
        </w:rPr>
      </w:pPr>
      <w:r w:rsidRPr="00694DCD">
        <w:rPr>
          <w:rFonts w:ascii="Book Antiqua" w:hAnsi="Book Antiqua" w:cs="Arial"/>
          <w:sz w:val="24"/>
          <w:szCs w:val="24"/>
        </w:rPr>
        <w:br w:type="page"/>
      </w:r>
    </w:p>
    <w:p w14:paraId="7F38D4C4" w14:textId="39ACDEE0" w:rsidR="00BE3A1F" w:rsidRPr="00694DCD" w:rsidRDefault="008C7D18" w:rsidP="00B21053">
      <w:pPr>
        <w:snapToGrid w:val="0"/>
        <w:spacing w:after="0" w:line="360" w:lineRule="auto"/>
        <w:jc w:val="both"/>
        <w:rPr>
          <w:rFonts w:ascii="Book Antiqua" w:eastAsia="Times New Roman" w:hAnsi="Book Antiqua" w:cs="Arial"/>
          <w:bCs/>
          <w:color w:val="000000"/>
          <w:sz w:val="16"/>
          <w:szCs w:val="16"/>
        </w:rPr>
      </w:pPr>
      <w:r w:rsidRPr="00694DCD">
        <w:rPr>
          <w:rFonts w:ascii="Book Antiqua" w:eastAsia="Times New Roman" w:hAnsi="Book Antiqua" w:cs="Arial"/>
          <w:b/>
          <w:bCs/>
          <w:color w:val="000000"/>
          <w:sz w:val="24"/>
          <w:szCs w:val="24"/>
        </w:rPr>
        <w:lastRenderedPageBreak/>
        <w:t xml:space="preserve">Table 4 Summary of study outcomes on impact of colectomy on recurrent </w:t>
      </w:r>
      <w:bookmarkStart w:id="182" w:name="OLE_LINK217"/>
      <w:r w:rsidR="005D0E82">
        <w:rPr>
          <w:rFonts w:ascii="Book Antiqua" w:eastAsia="Times New Roman" w:hAnsi="Book Antiqua" w:cs="Arial"/>
          <w:b/>
          <w:bCs/>
          <w:color w:val="000000"/>
          <w:sz w:val="24"/>
          <w:szCs w:val="24"/>
        </w:rPr>
        <w:t>primary sclerosing cholangitis</w:t>
      </w:r>
      <w:bookmarkEnd w:id="182"/>
      <w:r w:rsidRPr="00694DCD">
        <w:rPr>
          <w:rFonts w:ascii="Book Antiqua" w:eastAsia="Times New Roman" w:hAnsi="Book Antiqua" w:cs="Arial"/>
          <w:b/>
          <w:bCs/>
          <w:color w:val="000000"/>
          <w:sz w:val="24"/>
          <w:szCs w:val="24"/>
        </w:rPr>
        <w:t xml:space="preserve">, </w:t>
      </w:r>
      <w:r w:rsidR="005D0E82">
        <w:rPr>
          <w:rFonts w:ascii="Book Antiqua" w:eastAsia="Times New Roman" w:hAnsi="Book Antiqua" w:cs="Arial"/>
          <w:b/>
          <w:bCs/>
          <w:color w:val="000000"/>
          <w:sz w:val="24"/>
          <w:szCs w:val="24"/>
        </w:rPr>
        <w:t>inflammatory bowel disease</w:t>
      </w:r>
      <w:r w:rsidRPr="00694DCD">
        <w:rPr>
          <w:rFonts w:ascii="Book Antiqua" w:eastAsia="Times New Roman" w:hAnsi="Book Antiqua" w:cs="Arial"/>
          <w:b/>
          <w:bCs/>
          <w:color w:val="000000"/>
          <w:sz w:val="24"/>
          <w:szCs w:val="24"/>
        </w:rPr>
        <w:t>-specific risk factors and non-</w:t>
      </w:r>
      <w:r w:rsidR="005D0E82">
        <w:rPr>
          <w:rFonts w:ascii="Book Antiqua" w:eastAsia="Times New Roman" w:hAnsi="Book Antiqua" w:cs="Arial"/>
          <w:b/>
          <w:bCs/>
          <w:color w:val="000000"/>
          <w:sz w:val="24"/>
          <w:szCs w:val="24"/>
        </w:rPr>
        <w:t>inflammatory bowel disease</w:t>
      </w:r>
      <w:r w:rsidRPr="00694DCD">
        <w:rPr>
          <w:rFonts w:ascii="Book Antiqua" w:eastAsia="Times New Roman" w:hAnsi="Book Antiqua" w:cs="Arial"/>
          <w:b/>
          <w:bCs/>
          <w:color w:val="000000"/>
          <w:sz w:val="24"/>
          <w:szCs w:val="24"/>
        </w:rPr>
        <w:t xml:space="preserve">-specific risk factors for recurrent </w:t>
      </w:r>
      <w:r w:rsidR="005D0E82">
        <w:rPr>
          <w:rFonts w:ascii="Book Antiqua" w:eastAsia="Times New Roman" w:hAnsi="Book Antiqua" w:cs="Arial"/>
          <w:b/>
          <w:bCs/>
          <w:color w:val="000000"/>
          <w:sz w:val="24"/>
          <w:szCs w:val="24"/>
        </w:rPr>
        <w:t>primary sclerosing cholangitis</w:t>
      </w:r>
    </w:p>
    <w:tbl>
      <w:tblPr>
        <w:tblStyle w:val="TableGrid"/>
        <w:tblW w:w="12815" w:type="dxa"/>
        <w:tblLook w:val="04A0" w:firstRow="1" w:lastRow="0" w:firstColumn="1" w:lastColumn="0" w:noHBand="0" w:noVBand="1"/>
      </w:tblPr>
      <w:tblGrid>
        <w:gridCol w:w="2376"/>
        <w:gridCol w:w="1134"/>
        <w:gridCol w:w="2410"/>
        <w:gridCol w:w="3686"/>
        <w:gridCol w:w="3209"/>
      </w:tblGrid>
      <w:tr w:rsidR="00911579" w:rsidRPr="00923F7C" w14:paraId="58B431E3" w14:textId="77777777" w:rsidTr="004C46F2">
        <w:trPr>
          <w:trHeight w:val="552"/>
        </w:trPr>
        <w:tc>
          <w:tcPr>
            <w:tcW w:w="2376" w:type="dxa"/>
            <w:vAlign w:val="center"/>
          </w:tcPr>
          <w:p w14:paraId="6F2E9AF0" w14:textId="37EF139D" w:rsidR="00911579" w:rsidRPr="00923F7C" w:rsidRDefault="005D0E82" w:rsidP="003056E4">
            <w:pPr>
              <w:snapToGrid w:val="0"/>
              <w:spacing w:line="360" w:lineRule="auto"/>
              <w:rPr>
                <w:rFonts w:ascii="Book Antiqua" w:eastAsia="Times New Roman" w:hAnsi="Book Antiqua" w:cs="Arial"/>
                <w:b/>
                <w:bCs/>
                <w:color w:val="000000"/>
                <w:sz w:val="24"/>
                <w:szCs w:val="24"/>
              </w:rPr>
            </w:pPr>
            <w:r w:rsidRPr="00923F7C">
              <w:rPr>
                <w:rFonts w:ascii="Book Antiqua" w:hAnsi="Book Antiqua" w:cs="Arial"/>
                <w:b/>
                <w:sz w:val="24"/>
                <w:szCs w:val="24"/>
              </w:rPr>
              <w:t>R</w:t>
            </w:r>
            <w:r w:rsidR="00911579" w:rsidRPr="00923F7C">
              <w:rPr>
                <w:rFonts w:ascii="Book Antiqua" w:hAnsi="Book Antiqua" w:cs="Arial"/>
                <w:b/>
                <w:sz w:val="24"/>
                <w:szCs w:val="24"/>
              </w:rPr>
              <w:t>eference</w:t>
            </w:r>
          </w:p>
        </w:tc>
        <w:tc>
          <w:tcPr>
            <w:tcW w:w="1134" w:type="dxa"/>
            <w:vAlign w:val="center"/>
          </w:tcPr>
          <w:p w14:paraId="69FAE305" w14:textId="69D03883" w:rsidR="00911579" w:rsidRPr="00923F7C" w:rsidRDefault="005D0E82"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hAnsi="Book Antiqua" w:cs="Arial"/>
                <w:b/>
                <w:sz w:val="24"/>
                <w:szCs w:val="24"/>
              </w:rPr>
              <w:t>Y</w:t>
            </w:r>
            <w:r w:rsidR="00911579" w:rsidRPr="00923F7C">
              <w:rPr>
                <w:rFonts w:ascii="Book Antiqua" w:hAnsi="Book Antiqua" w:cs="Arial"/>
                <w:b/>
                <w:sz w:val="24"/>
                <w:szCs w:val="24"/>
              </w:rPr>
              <w:t>ear</w:t>
            </w:r>
          </w:p>
        </w:tc>
        <w:tc>
          <w:tcPr>
            <w:tcW w:w="2410" w:type="dxa"/>
            <w:vAlign w:val="center"/>
          </w:tcPr>
          <w:p w14:paraId="5922D209" w14:textId="7414E88E" w:rsidR="00911579" w:rsidRPr="00923F7C" w:rsidRDefault="005D0E82"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eastAsia="Times New Roman" w:hAnsi="Book Antiqua" w:cs="Arial"/>
                <w:b/>
                <w:bCs/>
                <w:color w:val="000000"/>
                <w:sz w:val="24"/>
                <w:szCs w:val="24"/>
              </w:rPr>
              <w:t>C</w:t>
            </w:r>
            <w:r w:rsidR="00B21053" w:rsidRPr="00923F7C">
              <w:rPr>
                <w:rFonts w:ascii="Book Antiqua" w:eastAsia="Times New Roman" w:hAnsi="Book Antiqua" w:cs="Arial"/>
                <w:b/>
                <w:bCs/>
                <w:color w:val="000000"/>
                <w:sz w:val="24"/>
                <w:szCs w:val="24"/>
              </w:rPr>
              <w:t>olectomy</w:t>
            </w:r>
          </w:p>
        </w:tc>
        <w:tc>
          <w:tcPr>
            <w:tcW w:w="3686" w:type="dxa"/>
            <w:vAlign w:val="center"/>
          </w:tcPr>
          <w:p w14:paraId="27E08008" w14:textId="25C2EB9C"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eastAsia="Times New Roman" w:hAnsi="Book Antiqua" w:cs="Arial"/>
                <w:b/>
                <w:bCs/>
                <w:color w:val="000000"/>
                <w:sz w:val="24"/>
                <w:szCs w:val="24"/>
              </w:rPr>
              <w:t>IBD-specific risk factor for rPSC</w:t>
            </w:r>
          </w:p>
        </w:tc>
        <w:tc>
          <w:tcPr>
            <w:tcW w:w="3209" w:type="dxa"/>
            <w:vAlign w:val="center"/>
          </w:tcPr>
          <w:p w14:paraId="6A9C87CC" w14:textId="4ED504C6"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eastAsia="Times New Roman" w:hAnsi="Book Antiqua" w:cs="Arial"/>
                <w:b/>
                <w:bCs/>
                <w:color w:val="000000"/>
                <w:sz w:val="24"/>
                <w:szCs w:val="24"/>
              </w:rPr>
              <w:t>non-IBD risk factor for rPSC</w:t>
            </w:r>
          </w:p>
        </w:tc>
      </w:tr>
      <w:tr w:rsidR="00911579" w:rsidRPr="00923F7C" w14:paraId="1D82D994" w14:textId="77777777" w:rsidTr="004C46F2">
        <w:trPr>
          <w:trHeight w:val="645"/>
        </w:trPr>
        <w:tc>
          <w:tcPr>
            <w:tcW w:w="2376" w:type="dxa"/>
            <w:vAlign w:val="center"/>
          </w:tcPr>
          <w:p w14:paraId="425F77AF" w14:textId="78F91E62" w:rsidR="00911579" w:rsidRPr="00923F7C" w:rsidRDefault="00911579" w:rsidP="003056E4">
            <w:pPr>
              <w:snapToGrid w:val="0"/>
              <w:spacing w:line="360" w:lineRule="auto"/>
              <w:rPr>
                <w:rFonts w:ascii="Book Antiqua" w:eastAsia="Times New Roman" w:hAnsi="Book Antiqua" w:cs="Arial"/>
                <w:bCs/>
                <w:color w:val="000000"/>
                <w:sz w:val="24"/>
                <w:szCs w:val="24"/>
              </w:rPr>
            </w:pPr>
            <w:r w:rsidRPr="00923F7C">
              <w:rPr>
                <w:rFonts w:ascii="Book Antiqua" w:hAnsi="Book Antiqua" w:cs="Arial"/>
                <w:sz w:val="24"/>
                <w:szCs w:val="24"/>
              </w:rPr>
              <w:t xml:space="preserve">Cholongitas </w:t>
            </w:r>
            <w:r w:rsidR="005D0E82" w:rsidRPr="00923F7C">
              <w:rPr>
                <w:rFonts w:ascii="Book Antiqua" w:hAnsi="Book Antiqua" w:cs="Arial"/>
                <w:i/>
                <w:sz w:val="24"/>
                <w:szCs w:val="24"/>
              </w:rPr>
              <w:t>et al</w:t>
            </w:r>
            <w:r w:rsidRPr="00923F7C">
              <w:rPr>
                <w:rFonts w:ascii="Book Antiqua" w:hAnsi="Book Antiqua" w:cs="Arial"/>
                <w:sz w:val="24"/>
                <w:szCs w:val="24"/>
                <w:vertAlign w:val="superscript"/>
              </w:rPr>
              <w:t>[21]</w:t>
            </w:r>
          </w:p>
        </w:tc>
        <w:tc>
          <w:tcPr>
            <w:tcW w:w="1134" w:type="dxa"/>
            <w:vAlign w:val="center"/>
          </w:tcPr>
          <w:p w14:paraId="637F4951" w14:textId="795E9267" w:rsidR="00911579" w:rsidRPr="00923F7C" w:rsidRDefault="00911579"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hAnsi="Book Antiqua" w:cs="Arial"/>
                <w:sz w:val="24"/>
                <w:szCs w:val="24"/>
              </w:rPr>
              <w:t>2008</w:t>
            </w:r>
          </w:p>
        </w:tc>
        <w:tc>
          <w:tcPr>
            <w:tcW w:w="2410" w:type="dxa"/>
            <w:vAlign w:val="center"/>
          </w:tcPr>
          <w:p w14:paraId="13EABE90" w14:textId="2F7A398C"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4C46F2">
              <w:rPr>
                <w:rFonts w:ascii="Book Antiqua" w:eastAsia="Times New Roman" w:hAnsi="Book Antiqua" w:cs="Arial"/>
                <w:bCs/>
                <w:caps/>
                <w:color w:val="000000"/>
                <w:sz w:val="24"/>
                <w:szCs w:val="24"/>
              </w:rPr>
              <w:t>n</w:t>
            </w:r>
            <w:r w:rsidRPr="00923F7C">
              <w:rPr>
                <w:rFonts w:ascii="Book Antiqua" w:eastAsia="Times New Roman" w:hAnsi="Book Antiqua" w:cs="Arial"/>
                <w:bCs/>
                <w:color w:val="000000"/>
                <w:sz w:val="24"/>
                <w:szCs w:val="24"/>
              </w:rPr>
              <w:t>o effect</w:t>
            </w:r>
          </w:p>
        </w:tc>
        <w:tc>
          <w:tcPr>
            <w:tcW w:w="3686" w:type="dxa"/>
            <w:vAlign w:val="center"/>
          </w:tcPr>
          <w:p w14:paraId="2F9D5FC6" w14:textId="3045DE5F"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4C46F2">
              <w:rPr>
                <w:rFonts w:ascii="Book Antiqua" w:eastAsia="Times New Roman" w:hAnsi="Book Antiqua" w:cs="Arial"/>
                <w:bCs/>
                <w:caps/>
                <w:color w:val="000000"/>
                <w:sz w:val="24"/>
                <w:szCs w:val="24"/>
              </w:rPr>
              <w:t>p</w:t>
            </w:r>
            <w:r w:rsidRPr="00923F7C">
              <w:rPr>
                <w:rFonts w:ascii="Book Antiqua" w:eastAsia="Times New Roman" w:hAnsi="Book Antiqua" w:cs="Arial"/>
                <w:bCs/>
                <w:color w:val="000000"/>
                <w:sz w:val="24"/>
                <w:szCs w:val="24"/>
              </w:rPr>
              <w:t>resence of UC post-LT</w:t>
            </w:r>
          </w:p>
        </w:tc>
        <w:tc>
          <w:tcPr>
            <w:tcW w:w="3209" w:type="dxa"/>
            <w:vAlign w:val="center"/>
          </w:tcPr>
          <w:p w14:paraId="436FF104" w14:textId="3688E1BB"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4C46F2">
              <w:rPr>
                <w:rFonts w:ascii="Book Antiqua" w:eastAsia="Times New Roman" w:hAnsi="Book Antiqua" w:cs="Arial"/>
                <w:bCs/>
                <w:caps/>
                <w:color w:val="000000"/>
                <w:sz w:val="24"/>
                <w:szCs w:val="24"/>
              </w:rPr>
              <w:t>n</w:t>
            </w:r>
            <w:r w:rsidRPr="00923F7C">
              <w:rPr>
                <w:rFonts w:ascii="Book Antiqua" w:eastAsia="Times New Roman" w:hAnsi="Book Antiqua" w:cs="Arial"/>
                <w:bCs/>
                <w:color w:val="000000"/>
                <w:sz w:val="24"/>
                <w:szCs w:val="24"/>
              </w:rPr>
              <w:t>eed for maintenance steroids post-LT</w:t>
            </w:r>
          </w:p>
        </w:tc>
      </w:tr>
      <w:tr w:rsidR="00911579" w:rsidRPr="00923F7C" w14:paraId="7E3A237A" w14:textId="77777777" w:rsidTr="004C46F2">
        <w:trPr>
          <w:trHeight w:val="1345"/>
        </w:trPr>
        <w:tc>
          <w:tcPr>
            <w:tcW w:w="2376" w:type="dxa"/>
            <w:vAlign w:val="center"/>
          </w:tcPr>
          <w:p w14:paraId="3A0F3F89" w14:textId="080F7EA8" w:rsidR="00911579" w:rsidRPr="00923F7C" w:rsidRDefault="00911579" w:rsidP="003056E4">
            <w:pPr>
              <w:snapToGrid w:val="0"/>
              <w:spacing w:line="360" w:lineRule="auto"/>
              <w:rPr>
                <w:rFonts w:ascii="Book Antiqua" w:eastAsia="Times New Roman" w:hAnsi="Book Antiqua" w:cs="Arial"/>
                <w:bCs/>
                <w:color w:val="000000"/>
                <w:sz w:val="24"/>
                <w:szCs w:val="24"/>
              </w:rPr>
            </w:pPr>
            <w:r w:rsidRPr="00923F7C">
              <w:rPr>
                <w:rFonts w:ascii="Book Antiqua" w:hAnsi="Book Antiqua" w:cs="Arial"/>
                <w:sz w:val="24"/>
                <w:szCs w:val="24"/>
              </w:rPr>
              <w:t xml:space="preserve">Alabraba </w:t>
            </w:r>
            <w:r w:rsidR="005D0E82" w:rsidRPr="00923F7C">
              <w:rPr>
                <w:rFonts w:ascii="Book Antiqua" w:hAnsi="Book Antiqua" w:cs="Arial"/>
                <w:i/>
                <w:sz w:val="24"/>
                <w:szCs w:val="24"/>
              </w:rPr>
              <w:t>et al</w:t>
            </w:r>
            <w:r w:rsidRPr="00923F7C">
              <w:rPr>
                <w:rFonts w:ascii="Book Antiqua" w:hAnsi="Book Antiqua" w:cs="Arial"/>
                <w:sz w:val="24"/>
                <w:szCs w:val="24"/>
                <w:vertAlign w:val="superscript"/>
              </w:rPr>
              <w:t>[20]</w:t>
            </w:r>
          </w:p>
        </w:tc>
        <w:tc>
          <w:tcPr>
            <w:tcW w:w="1134" w:type="dxa"/>
            <w:vAlign w:val="center"/>
          </w:tcPr>
          <w:p w14:paraId="760545E1" w14:textId="35B8F4A2" w:rsidR="00911579" w:rsidRPr="00923F7C" w:rsidRDefault="00911579"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hAnsi="Book Antiqua" w:cs="Arial"/>
                <w:sz w:val="24"/>
                <w:szCs w:val="24"/>
              </w:rPr>
              <w:t>2009</w:t>
            </w:r>
          </w:p>
        </w:tc>
        <w:tc>
          <w:tcPr>
            <w:tcW w:w="2410" w:type="dxa"/>
            <w:vAlign w:val="center"/>
          </w:tcPr>
          <w:p w14:paraId="77126A7E" w14:textId="53FE114E" w:rsidR="00911579" w:rsidRPr="00923F7C" w:rsidRDefault="00B21053" w:rsidP="003056E4">
            <w:pPr>
              <w:snapToGrid w:val="0"/>
              <w:spacing w:line="360" w:lineRule="auto"/>
              <w:jc w:val="center"/>
              <w:rPr>
                <w:rFonts w:ascii="Book Antiqua" w:eastAsia="Times New Roman" w:hAnsi="Book Antiqua" w:cs="Arial"/>
                <w:bCs/>
                <w:color w:val="000000"/>
                <w:sz w:val="24"/>
                <w:szCs w:val="24"/>
              </w:rPr>
            </w:pPr>
            <w:r w:rsidRPr="004C46F2">
              <w:rPr>
                <w:rFonts w:ascii="Book Antiqua" w:eastAsia="Times New Roman" w:hAnsi="Book Antiqua" w:cs="Arial"/>
                <w:bCs/>
                <w:caps/>
                <w:color w:val="000000"/>
                <w:sz w:val="24"/>
                <w:szCs w:val="24"/>
              </w:rPr>
              <w:t>p</w:t>
            </w:r>
            <w:r w:rsidRPr="00923F7C">
              <w:rPr>
                <w:rFonts w:ascii="Book Antiqua" w:eastAsia="Times New Roman" w:hAnsi="Book Antiqua" w:cs="Arial"/>
                <w:bCs/>
                <w:color w:val="000000"/>
                <w:sz w:val="24"/>
                <w:szCs w:val="24"/>
              </w:rPr>
              <w:t>rotective</w:t>
            </w:r>
          </w:p>
          <w:p w14:paraId="3FE1CD2B" w14:textId="188C4C27" w:rsidR="00B21053"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eastAsia="Times New Roman" w:hAnsi="Book Antiqua" w:cs="Arial"/>
                <w:bCs/>
                <w:color w:val="000000"/>
                <w:sz w:val="24"/>
                <w:szCs w:val="24"/>
              </w:rPr>
              <w:t>(pre- and peri-LT)</w:t>
            </w:r>
          </w:p>
        </w:tc>
        <w:tc>
          <w:tcPr>
            <w:tcW w:w="3686" w:type="dxa"/>
            <w:vAlign w:val="center"/>
          </w:tcPr>
          <w:p w14:paraId="5488D29F" w14:textId="63EDDFC1" w:rsidR="00B21053" w:rsidRPr="00923F7C" w:rsidRDefault="00B21053" w:rsidP="00745108">
            <w:pPr>
              <w:snapToGrid w:val="0"/>
              <w:spacing w:line="360" w:lineRule="auto"/>
              <w:jc w:val="center"/>
              <w:rPr>
                <w:rFonts w:ascii="Book Antiqua" w:eastAsia="Times New Roman" w:hAnsi="Book Antiqua" w:cs="Arial"/>
                <w:b/>
                <w:bCs/>
                <w:color w:val="000000"/>
                <w:sz w:val="24"/>
                <w:szCs w:val="24"/>
              </w:rPr>
            </w:pPr>
            <w:r w:rsidRPr="004C46F2">
              <w:rPr>
                <w:rFonts w:ascii="Book Antiqua" w:eastAsia="Times New Roman" w:hAnsi="Book Antiqua" w:cs="Arial"/>
                <w:bCs/>
                <w:caps/>
                <w:color w:val="000000"/>
                <w:sz w:val="24"/>
                <w:szCs w:val="24"/>
              </w:rPr>
              <w:t>p</w:t>
            </w:r>
            <w:r w:rsidRPr="00923F7C">
              <w:rPr>
                <w:rFonts w:ascii="Book Antiqua" w:eastAsia="Times New Roman" w:hAnsi="Book Antiqua" w:cs="Arial"/>
                <w:bCs/>
                <w:color w:val="000000"/>
                <w:sz w:val="24"/>
                <w:szCs w:val="24"/>
              </w:rPr>
              <w:t>resence of intact (</w:t>
            </w:r>
            <w:r w:rsidRPr="00923F7C">
              <w:rPr>
                <w:rFonts w:ascii="Book Antiqua" w:eastAsia="Times New Roman" w:hAnsi="Book Antiqua" w:cs="Arial"/>
                <w:bCs/>
                <w:i/>
                <w:color w:val="000000"/>
                <w:sz w:val="24"/>
                <w:szCs w:val="24"/>
              </w:rPr>
              <w:t>i.e.</w:t>
            </w:r>
            <w:r w:rsidRPr="00923F7C">
              <w:rPr>
                <w:rFonts w:ascii="Book Antiqua" w:eastAsia="Times New Roman" w:hAnsi="Book Antiqua" w:cs="Arial"/>
                <w:bCs/>
                <w:color w:val="000000"/>
                <w:sz w:val="24"/>
                <w:szCs w:val="24"/>
              </w:rPr>
              <w:t xml:space="preserve"> retained) colon</w:t>
            </w:r>
            <w:r w:rsidR="00745108">
              <w:rPr>
                <w:rFonts w:ascii="Book Antiqua" w:eastAsiaTheme="minorEastAsia" w:hAnsi="Book Antiqua" w:cs="Arial" w:hint="eastAsia"/>
                <w:bCs/>
                <w:color w:val="000000"/>
                <w:sz w:val="24"/>
                <w:szCs w:val="24"/>
                <w:lang w:eastAsia="zh-CN"/>
              </w:rPr>
              <w:t xml:space="preserve"> </w:t>
            </w:r>
            <w:r w:rsidRPr="00923F7C">
              <w:rPr>
                <w:rFonts w:ascii="Book Antiqua" w:eastAsia="Times New Roman" w:hAnsi="Book Antiqua" w:cs="Arial"/>
                <w:bCs/>
                <w:color w:val="000000"/>
                <w:sz w:val="24"/>
                <w:szCs w:val="24"/>
              </w:rPr>
              <w:t>(independent of IBD or UC)</w:t>
            </w:r>
          </w:p>
        </w:tc>
        <w:tc>
          <w:tcPr>
            <w:tcW w:w="3209" w:type="dxa"/>
            <w:vAlign w:val="center"/>
          </w:tcPr>
          <w:p w14:paraId="2004FC19" w14:textId="1C119820"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eastAsia="Times New Roman" w:hAnsi="Book Antiqua" w:cs="Arial"/>
                <w:bCs/>
                <w:color w:val="000000"/>
                <w:sz w:val="24"/>
                <w:szCs w:val="24"/>
              </w:rPr>
              <w:t>EDC grafts</w:t>
            </w:r>
          </w:p>
        </w:tc>
      </w:tr>
      <w:tr w:rsidR="00911579" w:rsidRPr="00923F7C" w14:paraId="66A8AA93" w14:textId="77777777" w:rsidTr="004C46F2">
        <w:trPr>
          <w:trHeight w:val="932"/>
        </w:trPr>
        <w:tc>
          <w:tcPr>
            <w:tcW w:w="2376" w:type="dxa"/>
            <w:vAlign w:val="center"/>
          </w:tcPr>
          <w:p w14:paraId="72AF9F92" w14:textId="557A999E" w:rsidR="00911579" w:rsidRPr="00923F7C" w:rsidRDefault="00911579" w:rsidP="003056E4">
            <w:pPr>
              <w:snapToGrid w:val="0"/>
              <w:spacing w:line="360" w:lineRule="auto"/>
              <w:rPr>
                <w:rFonts w:ascii="Book Antiqua" w:eastAsia="Times New Roman" w:hAnsi="Book Antiqua" w:cs="Arial"/>
                <w:bCs/>
                <w:color w:val="000000"/>
                <w:sz w:val="24"/>
                <w:szCs w:val="24"/>
              </w:rPr>
            </w:pPr>
            <w:r w:rsidRPr="00923F7C">
              <w:rPr>
                <w:rFonts w:ascii="Book Antiqua" w:hAnsi="Book Antiqua" w:cs="Arial"/>
                <w:sz w:val="24"/>
                <w:szCs w:val="24"/>
              </w:rPr>
              <w:t xml:space="preserve">Moncrief </w:t>
            </w:r>
            <w:r w:rsidR="005D0E82" w:rsidRPr="00923F7C">
              <w:rPr>
                <w:rFonts w:ascii="Book Antiqua" w:hAnsi="Book Antiqua" w:cs="Arial"/>
                <w:i/>
                <w:sz w:val="24"/>
                <w:szCs w:val="24"/>
              </w:rPr>
              <w:t>et al</w:t>
            </w:r>
            <w:r w:rsidRPr="00923F7C">
              <w:rPr>
                <w:rFonts w:ascii="Book Antiqua" w:hAnsi="Book Antiqua" w:cs="Arial"/>
                <w:sz w:val="24"/>
                <w:szCs w:val="24"/>
                <w:vertAlign w:val="superscript"/>
              </w:rPr>
              <w:t>[24]</w:t>
            </w:r>
          </w:p>
        </w:tc>
        <w:tc>
          <w:tcPr>
            <w:tcW w:w="1134" w:type="dxa"/>
            <w:vAlign w:val="center"/>
          </w:tcPr>
          <w:p w14:paraId="5689A5F7" w14:textId="3FFEF4A3" w:rsidR="00911579" w:rsidRPr="00923F7C" w:rsidRDefault="00911579"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hAnsi="Book Antiqua" w:cs="Arial"/>
                <w:sz w:val="24"/>
                <w:szCs w:val="24"/>
              </w:rPr>
              <w:t>2010</w:t>
            </w:r>
          </w:p>
        </w:tc>
        <w:tc>
          <w:tcPr>
            <w:tcW w:w="2410" w:type="dxa"/>
            <w:vAlign w:val="center"/>
          </w:tcPr>
          <w:p w14:paraId="176FEA19" w14:textId="738F48E4"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4C46F2">
              <w:rPr>
                <w:rFonts w:ascii="Book Antiqua" w:eastAsia="Times New Roman" w:hAnsi="Book Antiqua" w:cs="Arial"/>
                <w:bCs/>
                <w:caps/>
                <w:color w:val="000000"/>
                <w:sz w:val="24"/>
                <w:szCs w:val="24"/>
              </w:rPr>
              <w:t>n</w:t>
            </w:r>
            <w:r w:rsidRPr="00923F7C">
              <w:rPr>
                <w:rFonts w:ascii="Book Antiqua" w:eastAsia="Times New Roman" w:hAnsi="Book Antiqua" w:cs="Arial"/>
                <w:bCs/>
                <w:color w:val="000000"/>
                <w:sz w:val="24"/>
                <w:szCs w:val="24"/>
              </w:rPr>
              <w:t>o effect</w:t>
            </w:r>
          </w:p>
        </w:tc>
        <w:tc>
          <w:tcPr>
            <w:tcW w:w="3686" w:type="dxa"/>
            <w:vAlign w:val="center"/>
          </w:tcPr>
          <w:p w14:paraId="3B746E6A" w14:textId="36CDD90B"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4C46F2">
              <w:rPr>
                <w:rFonts w:ascii="Book Antiqua" w:eastAsia="Times New Roman" w:hAnsi="Book Antiqua" w:cs="Arial"/>
                <w:bCs/>
                <w:caps/>
                <w:color w:val="000000"/>
                <w:sz w:val="24"/>
                <w:szCs w:val="24"/>
              </w:rPr>
              <w:t>n</w:t>
            </w:r>
            <w:r w:rsidRPr="00923F7C">
              <w:rPr>
                <w:rFonts w:ascii="Book Antiqua" w:eastAsia="Times New Roman" w:hAnsi="Book Antiqua" w:cs="Arial"/>
                <w:bCs/>
                <w:color w:val="000000"/>
                <w:sz w:val="24"/>
                <w:szCs w:val="24"/>
              </w:rPr>
              <w:t>one</w:t>
            </w:r>
          </w:p>
        </w:tc>
        <w:tc>
          <w:tcPr>
            <w:tcW w:w="3209" w:type="dxa"/>
            <w:vAlign w:val="center"/>
          </w:tcPr>
          <w:p w14:paraId="75FF1EAA" w14:textId="77777777" w:rsidR="00911579" w:rsidRPr="00923F7C" w:rsidRDefault="00B21053" w:rsidP="003056E4">
            <w:pPr>
              <w:snapToGrid w:val="0"/>
              <w:spacing w:line="360" w:lineRule="auto"/>
              <w:jc w:val="center"/>
              <w:rPr>
                <w:rFonts w:ascii="Book Antiqua" w:eastAsia="Times New Roman" w:hAnsi="Book Antiqua" w:cs="Arial"/>
                <w:bCs/>
                <w:color w:val="000000"/>
                <w:sz w:val="24"/>
                <w:szCs w:val="24"/>
              </w:rPr>
            </w:pPr>
            <w:r w:rsidRPr="004C46F2">
              <w:rPr>
                <w:rFonts w:ascii="Book Antiqua" w:eastAsia="Times New Roman" w:hAnsi="Book Antiqua" w:cs="Arial"/>
                <w:bCs/>
                <w:caps/>
                <w:color w:val="000000"/>
                <w:sz w:val="24"/>
                <w:szCs w:val="24"/>
              </w:rPr>
              <w:t>a</w:t>
            </w:r>
            <w:r w:rsidRPr="00923F7C">
              <w:rPr>
                <w:rFonts w:ascii="Book Antiqua" w:eastAsia="Times New Roman" w:hAnsi="Book Antiqua" w:cs="Arial"/>
                <w:bCs/>
                <w:color w:val="000000"/>
                <w:sz w:val="24"/>
                <w:szCs w:val="24"/>
              </w:rPr>
              <w:t>t least one episode of ACR</w:t>
            </w:r>
          </w:p>
          <w:p w14:paraId="7CBCAE39" w14:textId="02BD50F9" w:rsidR="00B21053"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eastAsia="Times New Roman" w:hAnsi="Book Antiqua" w:cs="Arial"/>
                <w:bCs/>
                <w:color w:val="000000"/>
                <w:sz w:val="24"/>
                <w:szCs w:val="24"/>
              </w:rPr>
              <w:t>CMV mismatch</w:t>
            </w:r>
          </w:p>
        </w:tc>
      </w:tr>
      <w:tr w:rsidR="00911579" w:rsidRPr="00923F7C" w14:paraId="1EC279B7" w14:textId="77777777" w:rsidTr="004C46F2">
        <w:trPr>
          <w:trHeight w:val="892"/>
        </w:trPr>
        <w:tc>
          <w:tcPr>
            <w:tcW w:w="2376" w:type="dxa"/>
            <w:vAlign w:val="center"/>
          </w:tcPr>
          <w:p w14:paraId="0EBDCB0B" w14:textId="5B643124" w:rsidR="00911579" w:rsidRPr="00923F7C" w:rsidRDefault="00911579" w:rsidP="003056E4">
            <w:pPr>
              <w:snapToGrid w:val="0"/>
              <w:spacing w:line="360" w:lineRule="auto"/>
              <w:rPr>
                <w:rFonts w:ascii="Book Antiqua" w:eastAsia="Times New Roman" w:hAnsi="Book Antiqua" w:cs="Arial"/>
                <w:bCs/>
                <w:color w:val="000000"/>
                <w:sz w:val="24"/>
                <w:szCs w:val="24"/>
              </w:rPr>
            </w:pPr>
            <w:r w:rsidRPr="00923F7C">
              <w:rPr>
                <w:rFonts w:ascii="Book Antiqua" w:hAnsi="Book Antiqua" w:cs="Arial"/>
                <w:sz w:val="24"/>
                <w:szCs w:val="24"/>
              </w:rPr>
              <w:t xml:space="preserve">Gelley </w:t>
            </w:r>
            <w:r w:rsidR="005D0E82" w:rsidRPr="00923F7C">
              <w:rPr>
                <w:rFonts w:ascii="Book Antiqua" w:hAnsi="Book Antiqua" w:cs="Arial"/>
                <w:i/>
                <w:sz w:val="24"/>
                <w:szCs w:val="24"/>
              </w:rPr>
              <w:t>et al</w:t>
            </w:r>
            <w:r w:rsidRPr="00923F7C">
              <w:rPr>
                <w:rFonts w:ascii="Book Antiqua" w:hAnsi="Book Antiqua" w:cs="Arial"/>
                <w:sz w:val="24"/>
                <w:szCs w:val="24"/>
                <w:vertAlign w:val="superscript"/>
              </w:rPr>
              <w:t>[22]</w:t>
            </w:r>
          </w:p>
        </w:tc>
        <w:tc>
          <w:tcPr>
            <w:tcW w:w="1134" w:type="dxa"/>
            <w:vAlign w:val="center"/>
          </w:tcPr>
          <w:p w14:paraId="2223157A" w14:textId="06865D7A" w:rsidR="00911579" w:rsidRPr="00923F7C" w:rsidRDefault="00911579"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hAnsi="Book Antiqua" w:cs="Arial"/>
                <w:sz w:val="24"/>
                <w:szCs w:val="24"/>
              </w:rPr>
              <w:t>2014</w:t>
            </w:r>
          </w:p>
        </w:tc>
        <w:tc>
          <w:tcPr>
            <w:tcW w:w="2410" w:type="dxa"/>
            <w:vAlign w:val="center"/>
          </w:tcPr>
          <w:p w14:paraId="6FA4C10F" w14:textId="30457D73"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4C46F2">
              <w:rPr>
                <w:rFonts w:ascii="Book Antiqua" w:eastAsia="Times New Roman" w:hAnsi="Book Antiqua" w:cs="Arial"/>
                <w:bCs/>
                <w:caps/>
                <w:color w:val="000000"/>
                <w:sz w:val="24"/>
                <w:szCs w:val="24"/>
              </w:rPr>
              <w:t>n</w:t>
            </w:r>
            <w:r w:rsidRPr="00923F7C">
              <w:rPr>
                <w:rFonts w:ascii="Book Antiqua" w:eastAsia="Times New Roman" w:hAnsi="Book Antiqua" w:cs="Arial"/>
                <w:bCs/>
                <w:color w:val="000000"/>
                <w:sz w:val="24"/>
                <w:szCs w:val="24"/>
              </w:rPr>
              <w:t>o effect</w:t>
            </w:r>
          </w:p>
        </w:tc>
        <w:tc>
          <w:tcPr>
            <w:tcW w:w="3686" w:type="dxa"/>
            <w:vAlign w:val="center"/>
          </w:tcPr>
          <w:p w14:paraId="1E8F5FBA" w14:textId="6B1DC1BE"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4C46F2">
              <w:rPr>
                <w:rFonts w:ascii="Book Antiqua" w:eastAsia="Times New Roman" w:hAnsi="Book Antiqua" w:cs="Arial"/>
                <w:bCs/>
                <w:caps/>
                <w:color w:val="000000"/>
                <w:sz w:val="24"/>
                <w:szCs w:val="24"/>
              </w:rPr>
              <w:t>s</w:t>
            </w:r>
            <w:r w:rsidRPr="00923F7C">
              <w:rPr>
                <w:rFonts w:ascii="Book Antiqua" w:eastAsia="Times New Roman" w:hAnsi="Book Antiqua" w:cs="Arial"/>
                <w:bCs/>
                <w:color w:val="000000"/>
                <w:sz w:val="24"/>
                <w:szCs w:val="24"/>
              </w:rPr>
              <w:t>evere active IBD</w:t>
            </w:r>
          </w:p>
        </w:tc>
        <w:tc>
          <w:tcPr>
            <w:tcW w:w="3209" w:type="dxa"/>
            <w:vAlign w:val="center"/>
          </w:tcPr>
          <w:p w14:paraId="441ADFCE" w14:textId="77777777" w:rsidR="00911579" w:rsidRPr="00923F7C" w:rsidRDefault="00B21053" w:rsidP="003056E4">
            <w:pPr>
              <w:snapToGrid w:val="0"/>
              <w:spacing w:line="360" w:lineRule="auto"/>
              <w:jc w:val="center"/>
              <w:rPr>
                <w:rFonts w:ascii="Book Antiqua" w:eastAsia="Times New Roman" w:hAnsi="Book Antiqua" w:cs="Arial"/>
                <w:bCs/>
                <w:color w:val="000000"/>
                <w:sz w:val="24"/>
                <w:szCs w:val="24"/>
              </w:rPr>
            </w:pPr>
            <w:r w:rsidRPr="004C46F2">
              <w:rPr>
                <w:rFonts w:ascii="Book Antiqua" w:eastAsia="Times New Roman" w:hAnsi="Book Antiqua" w:cs="Arial"/>
                <w:bCs/>
                <w:caps/>
                <w:color w:val="000000"/>
                <w:sz w:val="24"/>
                <w:szCs w:val="24"/>
              </w:rPr>
              <w:t>h</w:t>
            </w:r>
            <w:r w:rsidRPr="00923F7C">
              <w:rPr>
                <w:rFonts w:ascii="Book Antiqua" w:eastAsia="Times New Roman" w:hAnsi="Book Antiqua" w:cs="Arial"/>
                <w:bCs/>
                <w:color w:val="000000"/>
                <w:sz w:val="24"/>
                <w:szCs w:val="24"/>
              </w:rPr>
              <w:t>igher donor BMI</w:t>
            </w:r>
          </w:p>
          <w:p w14:paraId="7D581F09" w14:textId="5608BCCC" w:rsidR="00B21053"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4C46F2">
              <w:rPr>
                <w:rFonts w:ascii="Book Antiqua" w:eastAsia="Times New Roman" w:hAnsi="Book Antiqua" w:cs="Arial"/>
                <w:bCs/>
                <w:caps/>
                <w:color w:val="000000"/>
                <w:sz w:val="24"/>
                <w:szCs w:val="24"/>
              </w:rPr>
              <w:t>y</w:t>
            </w:r>
            <w:r w:rsidRPr="00923F7C">
              <w:rPr>
                <w:rFonts w:ascii="Book Antiqua" w:eastAsia="Times New Roman" w:hAnsi="Book Antiqua" w:cs="Arial"/>
                <w:bCs/>
                <w:color w:val="000000"/>
                <w:sz w:val="24"/>
                <w:szCs w:val="24"/>
              </w:rPr>
              <w:t>ounger recipient age</w:t>
            </w:r>
          </w:p>
        </w:tc>
      </w:tr>
      <w:tr w:rsidR="00911579" w:rsidRPr="00923F7C" w14:paraId="1CA8D2FB" w14:textId="77777777" w:rsidTr="004C46F2">
        <w:trPr>
          <w:trHeight w:val="794"/>
        </w:trPr>
        <w:tc>
          <w:tcPr>
            <w:tcW w:w="2376" w:type="dxa"/>
            <w:vAlign w:val="center"/>
          </w:tcPr>
          <w:p w14:paraId="70BA8D40" w14:textId="2DBE1DC0" w:rsidR="00911579" w:rsidRPr="00923F7C" w:rsidRDefault="00911579" w:rsidP="003056E4">
            <w:pPr>
              <w:snapToGrid w:val="0"/>
              <w:spacing w:line="360" w:lineRule="auto"/>
              <w:rPr>
                <w:rFonts w:ascii="Book Antiqua" w:eastAsia="Times New Roman" w:hAnsi="Book Antiqua" w:cs="Arial"/>
                <w:bCs/>
                <w:color w:val="000000"/>
                <w:sz w:val="24"/>
                <w:szCs w:val="24"/>
              </w:rPr>
            </w:pPr>
            <w:r w:rsidRPr="00923F7C">
              <w:rPr>
                <w:rFonts w:ascii="Book Antiqua" w:hAnsi="Book Antiqua" w:cs="Arial"/>
                <w:sz w:val="24"/>
                <w:szCs w:val="24"/>
              </w:rPr>
              <w:t xml:space="preserve">Ravikumar </w:t>
            </w:r>
            <w:r w:rsidR="005D0E82" w:rsidRPr="00923F7C">
              <w:rPr>
                <w:rFonts w:ascii="Book Antiqua" w:hAnsi="Book Antiqua" w:cs="Arial"/>
                <w:i/>
                <w:sz w:val="24"/>
                <w:szCs w:val="24"/>
              </w:rPr>
              <w:t>et al</w:t>
            </w:r>
            <w:r w:rsidRPr="00923F7C">
              <w:rPr>
                <w:rFonts w:ascii="Book Antiqua" w:hAnsi="Book Antiqua" w:cs="Arial"/>
                <w:sz w:val="24"/>
                <w:szCs w:val="24"/>
                <w:vertAlign w:val="superscript"/>
              </w:rPr>
              <w:t>[25]</w:t>
            </w:r>
          </w:p>
        </w:tc>
        <w:tc>
          <w:tcPr>
            <w:tcW w:w="1134" w:type="dxa"/>
            <w:vAlign w:val="center"/>
          </w:tcPr>
          <w:p w14:paraId="3FC9B5DA" w14:textId="42978623" w:rsidR="00911579" w:rsidRPr="00923F7C" w:rsidRDefault="00911579"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hAnsi="Book Antiqua" w:cs="Arial"/>
                <w:sz w:val="24"/>
                <w:szCs w:val="24"/>
              </w:rPr>
              <w:t>2015</w:t>
            </w:r>
          </w:p>
        </w:tc>
        <w:tc>
          <w:tcPr>
            <w:tcW w:w="2410" w:type="dxa"/>
            <w:vAlign w:val="center"/>
          </w:tcPr>
          <w:p w14:paraId="41A96FA4" w14:textId="1D306F2C" w:rsidR="00911579" w:rsidRPr="00923F7C" w:rsidRDefault="00B21053" w:rsidP="003056E4">
            <w:pPr>
              <w:snapToGrid w:val="0"/>
              <w:spacing w:line="360" w:lineRule="auto"/>
              <w:jc w:val="center"/>
              <w:rPr>
                <w:rFonts w:ascii="Book Antiqua" w:eastAsia="Times New Roman" w:hAnsi="Book Antiqua" w:cs="Arial"/>
                <w:bCs/>
                <w:color w:val="000000"/>
                <w:sz w:val="24"/>
                <w:szCs w:val="24"/>
              </w:rPr>
            </w:pPr>
            <w:r w:rsidRPr="004C46F2">
              <w:rPr>
                <w:rFonts w:ascii="Book Antiqua" w:eastAsia="Times New Roman" w:hAnsi="Book Antiqua" w:cs="Arial"/>
                <w:bCs/>
                <w:caps/>
                <w:color w:val="000000"/>
                <w:sz w:val="24"/>
                <w:szCs w:val="24"/>
              </w:rPr>
              <w:t>p</w:t>
            </w:r>
            <w:r w:rsidRPr="00923F7C">
              <w:rPr>
                <w:rFonts w:ascii="Book Antiqua" w:eastAsia="Times New Roman" w:hAnsi="Book Antiqua" w:cs="Arial"/>
                <w:bCs/>
                <w:color w:val="000000"/>
                <w:sz w:val="24"/>
                <w:szCs w:val="24"/>
              </w:rPr>
              <w:t>rotective</w:t>
            </w:r>
          </w:p>
          <w:p w14:paraId="25C411A9" w14:textId="7E9AAB89" w:rsidR="00B21053"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eastAsia="Times New Roman" w:hAnsi="Book Antiqua" w:cs="Arial"/>
                <w:bCs/>
                <w:color w:val="000000"/>
                <w:sz w:val="24"/>
                <w:szCs w:val="24"/>
              </w:rPr>
              <w:t>(univariate analysis)</w:t>
            </w:r>
          </w:p>
        </w:tc>
        <w:tc>
          <w:tcPr>
            <w:tcW w:w="3686" w:type="dxa"/>
            <w:vAlign w:val="center"/>
          </w:tcPr>
          <w:p w14:paraId="6DE6525D" w14:textId="51EC7399"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4C46F2">
              <w:rPr>
                <w:rFonts w:ascii="Book Antiqua" w:eastAsia="Times New Roman" w:hAnsi="Book Antiqua" w:cs="Arial"/>
                <w:bCs/>
                <w:caps/>
                <w:color w:val="000000"/>
                <w:sz w:val="24"/>
                <w:szCs w:val="24"/>
              </w:rPr>
              <w:t>p</w:t>
            </w:r>
            <w:r w:rsidRPr="00923F7C">
              <w:rPr>
                <w:rFonts w:ascii="Book Antiqua" w:eastAsia="Times New Roman" w:hAnsi="Book Antiqua" w:cs="Arial"/>
                <w:bCs/>
                <w:color w:val="000000"/>
                <w:sz w:val="24"/>
                <w:szCs w:val="24"/>
              </w:rPr>
              <w:t>resence of UC post-LT</w:t>
            </w:r>
          </w:p>
        </w:tc>
        <w:tc>
          <w:tcPr>
            <w:tcW w:w="3209" w:type="dxa"/>
            <w:vAlign w:val="center"/>
          </w:tcPr>
          <w:p w14:paraId="37F2AF0C" w14:textId="5407C105"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4C46F2">
              <w:rPr>
                <w:rFonts w:ascii="Book Antiqua" w:eastAsia="Times New Roman" w:hAnsi="Book Antiqua" w:cs="Arial"/>
                <w:bCs/>
                <w:caps/>
                <w:color w:val="000000"/>
                <w:sz w:val="24"/>
                <w:szCs w:val="24"/>
              </w:rPr>
              <w:t>y</w:t>
            </w:r>
            <w:r w:rsidRPr="00923F7C">
              <w:rPr>
                <w:rFonts w:ascii="Book Antiqua" w:eastAsia="Times New Roman" w:hAnsi="Book Antiqua" w:cs="Arial"/>
                <w:bCs/>
                <w:color w:val="000000"/>
                <w:sz w:val="24"/>
                <w:szCs w:val="24"/>
              </w:rPr>
              <w:t>ounger recipient age</w:t>
            </w:r>
          </w:p>
        </w:tc>
      </w:tr>
      <w:tr w:rsidR="00911579" w:rsidRPr="00923F7C" w14:paraId="7853E80C" w14:textId="77777777" w:rsidTr="004C46F2">
        <w:trPr>
          <w:trHeight w:val="907"/>
        </w:trPr>
        <w:tc>
          <w:tcPr>
            <w:tcW w:w="2376" w:type="dxa"/>
            <w:vAlign w:val="center"/>
          </w:tcPr>
          <w:p w14:paraId="491604C4" w14:textId="71882943" w:rsidR="00911579" w:rsidRPr="00923F7C" w:rsidRDefault="00911579" w:rsidP="003056E4">
            <w:pPr>
              <w:snapToGrid w:val="0"/>
              <w:spacing w:line="360" w:lineRule="auto"/>
              <w:rPr>
                <w:rFonts w:ascii="Book Antiqua" w:eastAsia="Times New Roman" w:hAnsi="Book Antiqua" w:cs="Arial"/>
                <w:bCs/>
                <w:color w:val="000000"/>
                <w:sz w:val="24"/>
                <w:szCs w:val="24"/>
              </w:rPr>
            </w:pPr>
            <w:r w:rsidRPr="00923F7C">
              <w:rPr>
                <w:rFonts w:ascii="Book Antiqua" w:hAnsi="Book Antiqua" w:cs="Arial"/>
                <w:sz w:val="24"/>
                <w:szCs w:val="24"/>
              </w:rPr>
              <w:t xml:space="preserve">Hildebrand </w:t>
            </w:r>
            <w:r w:rsidR="005D0E82" w:rsidRPr="00923F7C">
              <w:rPr>
                <w:rFonts w:ascii="Book Antiqua" w:hAnsi="Book Antiqua" w:cs="Arial"/>
                <w:i/>
                <w:sz w:val="24"/>
                <w:szCs w:val="24"/>
              </w:rPr>
              <w:t>et al</w:t>
            </w:r>
            <w:r w:rsidRPr="00923F7C">
              <w:rPr>
                <w:rFonts w:ascii="Book Antiqua" w:hAnsi="Book Antiqua" w:cs="Arial"/>
                <w:sz w:val="24"/>
                <w:szCs w:val="24"/>
                <w:vertAlign w:val="superscript"/>
              </w:rPr>
              <w:t>[23]</w:t>
            </w:r>
          </w:p>
        </w:tc>
        <w:tc>
          <w:tcPr>
            <w:tcW w:w="1134" w:type="dxa"/>
            <w:vAlign w:val="center"/>
          </w:tcPr>
          <w:p w14:paraId="6CC1B5E2" w14:textId="40AC8CF3" w:rsidR="00911579" w:rsidRPr="00923F7C" w:rsidRDefault="00911579"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hAnsi="Book Antiqua" w:cs="Arial"/>
                <w:sz w:val="24"/>
                <w:szCs w:val="24"/>
              </w:rPr>
              <w:t>2016</w:t>
            </w:r>
          </w:p>
        </w:tc>
        <w:tc>
          <w:tcPr>
            <w:tcW w:w="2410" w:type="dxa"/>
            <w:vAlign w:val="center"/>
          </w:tcPr>
          <w:p w14:paraId="13B2A59A" w14:textId="5520DA23"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eastAsia="Times New Roman" w:hAnsi="Book Antiqua" w:cs="Arial"/>
                <w:bCs/>
                <w:color w:val="000000"/>
                <w:sz w:val="24"/>
                <w:szCs w:val="24"/>
              </w:rPr>
              <w:t>no effect</w:t>
            </w:r>
          </w:p>
        </w:tc>
        <w:tc>
          <w:tcPr>
            <w:tcW w:w="3686" w:type="dxa"/>
            <w:vAlign w:val="center"/>
          </w:tcPr>
          <w:p w14:paraId="4787C42F" w14:textId="0F6954CB" w:rsidR="00911579"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923F7C">
              <w:rPr>
                <w:rFonts w:ascii="Book Antiqua" w:eastAsia="Times New Roman" w:hAnsi="Book Antiqua" w:cs="Arial"/>
                <w:bCs/>
                <w:color w:val="000000"/>
                <w:sz w:val="24"/>
                <w:szCs w:val="24"/>
              </w:rPr>
              <w:t>IBD, UC, and in particular active colitis post-LT</w:t>
            </w:r>
          </w:p>
        </w:tc>
        <w:tc>
          <w:tcPr>
            <w:tcW w:w="3209" w:type="dxa"/>
            <w:vAlign w:val="center"/>
          </w:tcPr>
          <w:p w14:paraId="5617B2E2" w14:textId="77777777" w:rsidR="00911579" w:rsidRPr="00923F7C" w:rsidRDefault="00B21053" w:rsidP="003056E4">
            <w:pPr>
              <w:snapToGrid w:val="0"/>
              <w:spacing w:line="360" w:lineRule="auto"/>
              <w:jc w:val="center"/>
              <w:rPr>
                <w:rFonts w:ascii="Book Antiqua" w:eastAsia="Times New Roman" w:hAnsi="Book Antiqua" w:cs="Arial"/>
                <w:bCs/>
                <w:color w:val="000000"/>
                <w:sz w:val="24"/>
                <w:szCs w:val="24"/>
              </w:rPr>
            </w:pPr>
            <w:r w:rsidRPr="004C46F2">
              <w:rPr>
                <w:rFonts w:ascii="Book Antiqua" w:eastAsia="Times New Roman" w:hAnsi="Book Antiqua" w:cs="Arial"/>
                <w:bCs/>
                <w:caps/>
                <w:color w:val="000000"/>
                <w:sz w:val="24"/>
                <w:szCs w:val="24"/>
              </w:rPr>
              <w:t>h</w:t>
            </w:r>
            <w:r w:rsidRPr="00923F7C">
              <w:rPr>
                <w:rFonts w:ascii="Book Antiqua" w:eastAsia="Times New Roman" w:hAnsi="Book Antiqua" w:cs="Arial"/>
                <w:bCs/>
                <w:color w:val="000000"/>
                <w:sz w:val="24"/>
                <w:szCs w:val="24"/>
              </w:rPr>
              <w:t>igher donor age</w:t>
            </w:r>
          </w:p>
          <w:p w14:paraId="3E7E249A" w14:textId="66367E1D" w:rsidR="00B21053" w:rsidRPr="00923F7C" w:rsidRDefault="00B21053" w:rsidP="003056E4">
            <w:pPr>
              <w:snapToGrid w:val="0"/>
              <w:spacing w:line="360" w:lineRule="auto"/>
              <w:jc w:val="center"/>
              <w:rPr>
                <w:rFonts w:ascii="Book Antiqua" w:eastAsia="Times New Roman" w:hAnsi="Book Antiqua" w:cs="Arial"/>
                <w:b/>
                <w:bCs/>
                <w:color w:val="000000"/>
                <w:sz w:val="24"/>
                <w:szCs w:val="24"/>
              </w:rPr>
            </w:pPr>
            <w:r w:rsidRPr="004C46F2">
              <w:rPr>
                <w:rFonts w:ascii="Book Antiqua" w:eastAsia="Times New Roman" w:hAnsi="Book Antiqua" w:cs="Arial"/>
                <w:bCs/>
                <w:caps/>
                <w:color w:val="000000"/>
                <w:sz w:val="24"/>
                <w:szCs w:val="24"/>
              </w:rPr>
              <w:t>h</w:t>
            </w:r>
            <w:r w:rsidRPr="00923F7C">
              <w:rPr>
                <w:rFonts w:ascii="Book Antiqua" w:eastAsia="Times New Roman" w:hAnsi="Book Antiqua" w:cs="Arial"/>
                <w:bCs/>
                <w:color w:val="000000"/>
                <w:sz w:val="24"/>
                <w:szCs w:val="24"/>
              </w:rPr>
              <w:t>igher INR at LT</w:t>
            </w:r>
          </w:p>
        </w:tc>
      </w:tr>
    </w:tbl>
    <w:p w14:paraId="3C9AA4CB" w14:textId="58BAFA02" w:rsidR="0080724D" w:rsidRPr="00694DCD" w:rsidRDefault="007F29AE" w:rsidP="00053729">
      <w:pPr>
        <w:jc w:val="both"/>
        <w:rPr>
          <w:rFonts w:ascii="Book Antiqua" w:hAnsi="Book Antiqua" w:cs="Arial"/>
          <w:sz w:val="24"/>
          <w:szCs w:val="24"/>
          <w:lang w:eastAsia="zh-CN"/>
        </w:rPr>
      </w:pPr>
      <w:r w:rsidRPr="00694DCD">
        <w:rPr>
          <w:rFonts w:ascii="Book Antiqua" w:hAnsi="Book Antiqua" w:cs="Arial"/>
          <w:sz w:val="24"/>
          <w:szCs w:val="24"/>
        </w:rPr>
        <w:t>Studies reporting exclusively on ulcerative colitis.</w:t>
      </w:r>
      <w:r w:rsidR="005D0E82">
        <w:rPr>
          <w:rFonts w:ascii="Book Antiqua" w:hAnsi="Book Antiqua" w:cs="Arial"/>
          <w:sz w:val="24"/>
          <w:szCs w:val="24"/>
        </w:rPr>
        <w:t xml:space="preserve"> </w:t>
      </w:r>
      <w:r w:rsidRPr="00694DCD">
        <w:rPr>
          <w:rFonts w:ascii="Book Antiqua" w:hAnsi="Book Antiqua" w:cs="Arial"/>
          <w:sz w:val="24"/>
          <w:szCs w:val="24"/>
        </w:rPr>
        <w:t>ACR</w:t>
      </w:r>
      <w:r w:rsidR="005D0E82">
        <w:rPr>
          <w:rFonts w:ascii="Book Antiqua" w:hAnsi="Book Antiqua" w:cs="Arial"/>
          <w:sz w:val="24"/>
          <w:szCs w:val="24"/>
        </w:rPr>
        <w:t>:</w:t>
      </w:r>
      <w:r w:rsidRPr="00694DCD">
        <w:rPr>
          <w:rFonts w:ascii="Book Antiqua" w:hAnsi="Book Antiqua" w:cs="Arial"/>
          <w:sz w:val="24"/>
          <w:szCs w:val="24"/>
        </w:rPr>
        <w:t xml:space="preserve"> </w:t>
      </w:r>
      <w:r w:rsidR="005D0E82">
        <w:rPr>
          <w:rFonts w:ascii="Book Antiqua" w:hAnsi="Book Antiqua" w:cs="Arial"/>
          <w:sz w:val="24"/>
          <w:szCs w:val="24"/>
        </w:rPr>
        <w:t>A</w:t>
      </w:r>
      <w:r w:rsidRPr="00694DCD">
        <w:rPr>
          <w:rFonts w:ascii="Book Antiqua" w:hAnsi="Book Antiqua" w:cs="Arial"/>
          <w:sz w:val="24"/>
          <w:szCs w:val="24"/>
        </w:rPr>
        <w:t xml:space="preserve">cute cellular rejection; </w:t>
      </w:r>
      <w:bookmarkStart w:id="183" w:name="OLE_LINK219"/>
      <w:bookmarkStart w:id="184" w:name="OLE_LINK220"/>
      <w:r w:rsidRPr="00694DCD">
        <w:rPr>
          <w:rFonts w:ascii="Book Antiqua" w:hAnsi="Book Antiqua" w:cs="Arial"/>
          <w:sz w:val="24"/>
          <w:szCs w:val="24"/>
        </w:rPr>
        <w:t>BMI</w:t>
      </w:r>
      <w:bookmarkEnd w:id="183"/>
      <w:bookmarkEnd w:id="184"/>
      <w:r w:rsidR="005D0E82">
        <w:rPr>
          <w:rFonts w:ascii="Book Antiqua" w:hAnsi="Book Antiqua" w:cs="Arial"/>
          <w:sz w:val="24"/>
          <w:szCs w:val="24"/>
        </w:rPr>
        <w:t>:</w:t>
      </w:r>
      <w:r w:rsidRPr="00694DCD">
        <w:rPr>
          <w:rFonts w:ascii="Book Antiqua" w:hAnsi="Book Antiqua" w:cs="Arial"/>
          <w:sz w:val="24"/>
          <w:szCs w:val="24"/>
        </w:rPr>
        <w:t xml:space="preserve"> </w:t>
      </w:r>
      <w:r w:rsidR="005D0E82">
        <w:rPr>
          <w:rFonts w:ascii="Book Antiqua" w:hAnsi="Book Antiqua" w:cs="Arial"/>
          <w:sz w:val="24"/>
          <w:szCs w:val="24"/>
        </w:rPr>
        <w:t>B</w:t>
      </w:r>
      <w:r w:rsidRPr="00694DCD">
        <w:rPr>
          <w:rFonts w:ascii="Book Antiqua" w:hAnsi="Book Antiqua" w:cs="Arial"/>
          <w:sz w:val="24"/>
          <w:szCs w:val="24"/>
        </w:rPr>
        <w:t>ody mass index; CMV</w:t>
      </w:r>
      <w:r w:rsidR="00053729">
        <w:rPr>
          <w:rFonts w:ascii="Book Antiqua" w:hAnsi="Book Antiqua" w:cs="Arial" w:hint="eastAsia"/>
          <w:sz w:val="24"/>
          <w:szCs w:val="24"/>
          <w:lang w:eastAsia="zh-CN"/>
        </w:rPr>
        <w:t xml:space="preserve">: </w:t>
      </w:r>
      <w:r w:rsidRPr="00053729">
        <w:rPr>
          <w:rFonts w:ascii="Book Antiqua" w:hAnsi="Book Antiqua" w:cs="Arial"/>
          <w:caps/>
          <w:sz w:val="24"/>
          <w:szCs w:val="24"/>
        </w:rPr>
        <w:t>c</w:t>
      </w:r>
      <w:r w:rsidRPr="00694DCD">
        <w:rPr>
          <w:rFonts w:ascii="Book Antiqua" w:hAnsi="Book Antiqua" w:cs="Arial"/>
          <w:sz w:val="24"/>
          <w:szCs w:val="24"/>
        </w:rPr>
        <w:t>ytomegalovirus; EDC</w:t>
      </w:r>
      <w:r w:rsidR="005D0E82">
        <w:rPr>
          <w:rFonts w:ascii="Book Antiqua" w:hAnsi="Book Antiqua" w:cs="Arial"/>
          <w:sz w:val="24"/>
          <w:szCs w:val="24"/>
        </w:rPr>
        <w:t>:</w:t>
      </w:r>
      <w:r w:rsidRPr="00694DCD">
        <w:rPr>
          <w:rFonts w:ascii="Book Antiqua" w:hAnsi="Book Antiqua" w:cs="Arial"/>
          <w:sz w:val="24"/>
          <w:szCs w:val="24"/>
        </w:rPr>
        <w:t xml:space="preserve"> </w:t>
      </w:r>
      <w:r w:rsidR="005D0E82">
        <w:rPr>
          <w:rFonts w:ascii="Book Antiqua" w:hAnsi="Book Antiqua" w:cs="Arial"/>
          <w:sz w:val="24"/>
          <w:szCs w:val="24"/>
        </w:rPr>
        <w:t>E</w:t>
      </w:r>
      <w:r w:rsidRPr="00694DCD">
        <w:rPr>
          <w:rFonts w:ascii="Book Antiqua" w:hAnsi="Book Antiqua" w:cs="Arial"/>
          <w:sz w:val="24"/>
          <w:szCs w:val="24"/>
        </w:rPr>
        <w:t>xtended donor criteria; IBD</w:t>
      </w:r>
      <w:r w:rsidR="005D0E82">
        <w:rPr>
          <w:rFonts w:ascii="Book Antiqua" w:hAnsi="Book Antiqua" w:cs="Arial"/>
          <w:sz w:val="24"/>
          <w:szCs w:val="24"/>
        </w:rPr>
        <w:t>:</w:t>
      </w:r>
      <w:r w:rsidRPr="00694DCD">
        <w:rPr>
          <w:rFonts w:ascii="Book Antiqua" w:hAnsi="Book Antiqua" w:cs="Arial"/>
          <w:sz w:val="24"/>
          <w:szCs w:val="24"/>
        </w:rPr>
        <w:t xml:space="preserve"> </w:t>
      </w:r>
      <w:r w:rsidR="005D0E82">
        <w:rPr>
          <w:rFonts w:ascii="Book Antiqua" w:hAnsi="Book Antiqua" w:cs="Arial"/>
          <w:sz w:val="24"/>
          <w:szCs w:val="24"/>
        </w:rPr>
        <w:t>I</w:t>
      </w:r>
      <w:r w:rsidRPr="00694DCD">
        <w:rPr>
          <w:rFonts w:ascii="Book Antiqua" w:hAnsi="Book Antiqua" w:cs="Arial"/>
          <w:sz w:val="24"/>
          <w:szCs w:val="24"/>
        </w:rPr>
        <w:t>nflammatory bowel disease; INR</w:t>
      </w:r>
      <w:r w:rsidR="005D0E82">
        <w:rPr>
          <w:rFonts w:ascii="Book Antiqua" w:hAnsi="Book Antiqua" w:cs="Arial"/>
          <w:sz w:val="24"/>
          <w:szCs w:val="24"/>
        </w:rPr>
        <w:t>:</w:t>
      </w:r>
      <w:r w:rsidRPr="00694DCD">
        <w:rPr>
          <w:rFonts w:ascii="Book Antiqua" w:hAnsi="Book Antiqua" w:cs="Arial"/>
          <w:sz w:val="24"/>
          <w:szCs w:val="24"/>
        </w:rPr>
        <w:t xml:space="preserve"> </w:t>
      </w:r>
      <w:r w:rsidR="005D0E82">
        <w:rPr>
          <w:rFonts w:ascii="Book Antiqua" w:hAnsi="Book Antiqua" w:cs="Arial"/>
          <w:sz w:val="24"/>
          <w:szCs w:val="24"/>
        </w:rPr>
        <w:t>I</w:t>
      </w:r>
      <w:r w:rsidRPr="00694DCD">
        <w:rPr>
          <w:rFonts w:ascii="Book Antiqua" w:hAnsi="Book Antiqua" w:cs="Arial"/>
          <w:sz w:val="24"/>
          <w:szCs w:val="24"/>
        </w:rPr>
        <w:t>nternational normalized ratio; LT</w:t>
      </w:r>
      <w:r w:rsidR="005D0E82">
        <w:rPr>
          <w:rFonts w:ascii="Book Antiqua" w:hAnsi="Book Antiqua" w:cs="Arial"/>
          <w:sz w:val="24"/>
          <w:szCs w:val="24"/>
        </w:rPr>
        <w:t>:</w:t>
      </w:r>
      <w:r w:rsidRPr="00694DCD">
        <w:rPr>
          <w:rFonts w:ascii="Book Antiqua" w:hAnsi="Book Antiqua" w:cs="Arial"/>
          <w:sz w:val="24"/>
          <w:szCs w:val="24"/>
        </w:rPr>
        <w:t xml:space="preserve"> </w:t>
      </w:r>
      <w:r w:rsidR="005D0E82">
        <w:rPr>
          <w:rFonts w:ascii="Book Antiqua" w:hAnsi="Book Antiqua" w:cs="Arial"/>
          <w:sz w:val="24"/>
          <w:szCs w:val="24"/>
        </w:rPr>
        <w:t>L</w:t>
      </w:r>
      <w:r w:rsidRPr="00694DCD">
        <w:rPr>
          <w:rFonts w:ascii="Book Antiqua" w:hAnsi="Book Antiqua" w:cs="Arial"/>
          <w:sz w:val="24"/>
          <w:szCs w:val="24"/>
        </w:rPr>
        <w:t xml:space="preserve">iver transplantation; </w:t>
      </w:r>
      <w:bookmarkStart w:id="185" w:name="OLE_LINK242"/>
      <w:bookmarkStart w:id="186" w:name="OLE_LINK243"/>
      <w:r w:rsidRPr="00694DCD">
        <w:rPr>
          <w:rFonts w:ascii="Book Antiqua" w:hAnsi="Book Antiqua" w:cs="Arial"/>
          <w:sz w:val="24"/>
          <w:szCs w:val="24"/>
        </w:rPr>
        <w:t>rPSC</w:t>
      </w:r>
      <w:bookmarkEnd w:id="185"/>
      <w:bookmarkEnd w:id="186"/>
      <w:r w:rsidR="005D0E82">
        <w:rPr>
          <w:rFonts w:ascii="Book Antiqua" w:hAnsi="Book Antiqua" w:cs="Arial"/>
          <w:sz w:val="24"/>
          <w:szCs w:val="24"/>
        </w:rPr>
        <w:t>:</w:t>
      </w:r>
      <w:r w:rsidRPr="00694DCD">
        <w:rPr>
          <w:rFonts w:ascii="Book Antiqua" w:hAnsi="Book Antiqua" w:cs="Arial"/>
          <w:sz w:val="24"/>
          <w:szCs w:val="24"/>
        </w:rPr>
        <w:t xml:space="preserve"> </w:t>
      </w:r>
      <w:r w:rsidR="007C668B">
        <w:rPr>
          <w:rFonts w:ascii="Book Antiqua" w:hAnsi="Book Antiqua" w:cs="Arial"/>
          <w:sz w:val="24"/>
          <w:szCs w:val="24"/>
        </w:rPr>
        <w:t>R</w:t>
      </w:r>
      <w:r w:rsidRPr="00694DCD">
        <w:rPr>
          <w:rFonts w:ascii="Book Antiqua" w:hAnsi="Book Antiqua" w:cs="Arial"/>
          <w:sz w:val="24"/>
          <w:szCs w:val="24"/>
        </w:rPr>
        <w:t xml:space="preserve">ecurrent </w:t>
      </w:r>
      <w:bookmarkStart w:id="187" w:name="OLE_LINK169"/>
      <w:bookmarkStart w:id="188" w:name="OLE_LINK188"/>
      <w:bookmarkStart w:id="189" w:name="OLE_LINK216"/>
      <w:r w:rsidR="00923F7C">
        <w:rPr>
          <w:rFonts w:ascii="Book Antiqua" w:hAnsi="Book Antiqua" w:cs="Arial"/>
          <w:sz w:val="24"/>
          <w:szCs w:val="24"/>
        </w:rPr>
        <w:t>p</w:t>
      </w:r>
      <w:r w:rsidR="005D0E82" w:rsidRPr="00F464BE">
        <w:rPr>
          <w:rFonts w:ascii="Book Antiqua" w:hAnsi="Book Antiqua" w:cs="Arial"/>
          <w:sz w:val="24"/>
          <w:szCs w:val="24"/>
        </w:rPr>
        <w:t>rimary sclerosing cholangitis</w:t>
      </w:r>
      <w:bookmarkEnd w:id="187"/>
      <w:bookmarkEnd w:id="188"/>
      <w:bookmarkEnd w:id="189"/>
      <w:r w:rsidRPr="00694DCD">
        <w:rPr>
          <w:rFonts w:ascii="Book Antiqua" w:hAnsi="Book Antiqua" w:cs="Arial"/>
          <w:sz w:val="24"/>
          <w:szCs w:val="24"/>
        </w:rPr>
        <w:t>; UC</w:t>
      </w:r>
      <w:r w:rsidR="005D0E82">
        <w:rPr>
          <w:rFonts w:ascii="Book Antiqua" w:hAnsi="Book Antiqua" w:cs="Arial"/>
          <w:sz w:val="24"/>
          <w:szCs w:val="24"/>
        </w:rPr>
        <w:t>:</w:t>
      </w:r>
      <w:r w:rsidRPr="00694DCD">
        <w:rPr>
          <w:rFonts w:ascii="Book Antiqua" w:hAnsi="Book Antiqua" w:cs="Arial"/>
          <w:sz w:val="24"/>
          <w:szCs w:val="24"/>
        </w:rPr>
        <w:t xml:space="preserve"> </w:t>
      </w:r>
      <w:r w:rsidR="005D0E82">
        <w:rPr>
          <w:rFonts w:ascii="Book Antiqua" w:hAnsi="Book Antiqua" w:cs="Arial"/>
          <w:sz w:val="24"/>
          <w:szCs w:val="24"/>
        </w:rPr>
        <w:t>U</w:t>
      </w:r>
      <w:r w:rsidRPr="00694DCD">
        <w:rPr>
          <w:rFonts w:ascii="Book Antiqua" w:hAnsi="Book Antiqua" w:cs="Arial"/>
          <w:sz w:val="24"/>
          <w:szCs w:val="24"/>
        </w:rPr>
        <w:t>lcerative colitis.</w:t>
      </w:r>
      <w:r w:rsidR="005B4B76">
        <w:rPr>
          <w:rFonts w:ascii="Book Antiqua" w:hAnsi="Book Antiqua" w:cs="Arial" w:hint="eastAsia"/>
          <w:sz w:val="24"/>
          <w:szCs w:val="24"/>
          <w:lang w:eastAsia="zh-CN"/>
        </w:rPr>
        <w:t xml:space="preserve"> </w:t>
      </w:r>
    </w:p>
    <w:sectPr w:rsidR="0080724D" w:rsidRPr="00694DCD" w:rsidSect="005C7322">
      <w:pgSz w:w="15840" w:h="1224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E74C9E" w16cid:durableId="1EE7B7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Gulliv-R">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8F97106"/>
    <w:multiLevelType w:val="multilevel"/>
    <w:tmpl w:val="974EF16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7CC73D2D"/>
    <w:multiLevelType w:val="hybridMultilevel"/>
    <w:tmpl w:val="94B6B6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0&lt;/ScanUnformatted&gt;&lt;ScanChanges&gt;0&lt;/ScanChanges&gt;&lt;/ENInstantFormat&gt;"/>
    <w:docVar w:name="REFMGR.Layout" w:val="&lt;ENLayout&gt;&lt;Style&gt;AMA Manual of Style 9th&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itt_ref12&lt;/item&gt;&lt;/Libraries&gt;&lt;/ENLibraries&gt;"/>
  </w:docVars>
  <w:rsids>
    <w:rsidRoot w:val="007E522A"/>
    <w:rsid w:val="0000043E"/>
    <w:rsid w:val="00001B12"/>
    <w:rsid w:val="00001B62"/>
    <w:rsid w:val="0000285B"/>
    <w:rsid w:val="00003A6C"/>
    <w:rsid w:val="000041E3"/>
    <w:rsid w:val="000045A8"/>
    <w:rsid w:val="00005294"/>
    <w:rsid w:val="00005B8C"/>
    <w:rsid w:val="00005EA5"/>
    <w:rsid w:val="00005FF1"/>
    <w:rsid w:val="000060DA"/>
    <w:rsid w:val="00006203"/>
    <w:rsid w:val="000062F3"/>
    <w:rsid w:val="0000695E"/>
    <w:rsid w:val="00006B4E"/>
    <w:rsid w:val="00006D83"/>
    <w:rsid w:val="00006DCC"/>
    <w:rsid w:val="00006E21"/>
    <w:rsid w:val="00010206"/>
    <w:rsid w:val="000103E7"/>
    <w:rsid w:val="00010590"/>
    <w:rsid w:val="00010680"/>
    <w:rsid w:val="00010F60"/>
    <w:rsid w:val="00011027"/>
    <w:rsid w:val="00011336"/>
    <w:rsid w:val="00011D1C"/>
    <w:rsid w:val="00012BCC"/>
    <w:rsid w:val="00012C12"/>
    <w:rsid w:val="00012DBB"/>
    <w:rsid w:val="000130F4"/>
    <w:rsid w:val="000137D8"/>
    <w:rsid w:val="00013905"/>
    <w:rsid w:val="00013E0C"/>
    <w:rsid w:val="00013E2F"/>
    <w:rsid w:val="00014407"/>
    <w:rsid w:val="00014538"/>
    <w:rsid w:val="000147C8"/>
    <w:rsid w:val="00015519"/>
    <w:rsid w:val="00015A29"/>
    <w:rsid w:val="00015AB5"/>
    <w:rsid w:val="00015BB1"/>
    <w:rsid w:val="00015BF1"/>
    <w:rsid w:val="00015F24"/>
    <w:rsid w:val="000165D5"/>
    <w:rsid w:val="00016833"/>
    <w:rsid w:val="000168A2"/>
    <w:rsid w:val="00016E1D"/>
    <w:rsid w:val="00017716"/>
    <w:rsid w:val="000178EB"/>
    <w:rsid w:val="000200F6"/>
    <w:rsid w:val="000202A7"/>
    <w:rsid w:val="0002182A"/>
    <w:rsid w:val="00021E85"/>
    <w:rsid w:val="000221F9"/>
    <w:rsid w:val="00022681"/>
    <w:rsid w:val="0002299A"/>
    <w:rsid w:val="00022C3E"/>
    <w:rsid w:val="000234C0"/>
    <w:rsid w:val="00024206"/>
    <w:rsid w:val="0002479C"/>
    <w:rsid w:val="00024B2B"/>
    <w:rsid w:val="000255FE"/>
    <w:rsid w:val="00025735"/>
    <w:rsid w:val="0002573C"/>
    <w:rsid w:val="00025EE3"/>
    <w:rsid w:val="000261F6"/>
    <w:rsid w:val="00026504"/>
    <w:rsid w:val="0002673B"/>
    <w:rsid w:val="00026A93"/>
    <w:rsid w:val="000276F3"/>
    <w:rsid w:val="00027A89"/>
    <w:rsid w:val="00030129"/>
    <w:rsid w:val="00030291"/>
    <w:rsid w:val="000312D6"/>
    <w:rsid w:val="0003141B"/>
    <w:rsid w:val="00031D11"/>
    <w:rsid w:val="00032F1D"/>
    <w:rsid w:val="00033198"/>
    <w:rsid w:val="000333FB"/>
    <w:rsid w:val="00033803"/>
    <w:rsid w:val="00033A4A"/>
    <w:rsid w:val="00033BE8"/>
    <w:rsid w:val="00034A11"/>
    <w:rsid w:val="00034B15"/>
    <w:rsid w:val="00034FFB"/>
    <w:rsid w:val="0003578A"/>
    <w:rsid w:val="0003587B"/>
    <w:rsid w:val="000363E8"/>
    <w:rsid w:val="000368E4"/>
    <w:rsid w:val="0003712E"/>
    <w:rsid w:val="00037435"/>
    <w:rsid w:val="00040E94"/>
    <w:rsid w:val="0004187A"/>
    <w:rsid w:val="00041B9E"/>
    <w:rsid w:val="00042454"/>
    <w:rsid w:val="0004266B"/>
    <w:rsid w:val="000430E6"/>
    <w:rsid w:val="0004331F"/>
    <w:rsid w:val="0004401E"/>
    <w:rsid w:val="0004562D"/>
    <w:rsid w:val="000459FC"/>
    <w:rsid w:val="00046121"/>
    <w:rsid w:val="000461B7"/>
    <w:rsid w:val="0004713B"/>
    <w:rsid w:val="000474D7"/>
    <w:rsid w:val="000503F7"/>
    <w:rsid w:val="00050572"/>
    <w:rsid w:val="0005080B"/>
    <w:rsid w:val="000514D1"/>
    <w:rsid w:val="00052787"/>
    <w:rsid w:val="0005295E"/>
    <w:rsid w:val="00053729"/>
    <w:rsid w:val="00053A48"/>
    <w:rsid w:val="00053CC8"/>
    <w:rsid w:val="000549CD"/>
    <w:rsid w:val="00054B38"/>
    <w:rsid w:val="00054CF8"/>
    <w:rsid w:val="0005555C"/>
    <w:rsid w:val="00055C80"/>
    <w:rsid w:val="00055F45"/>
    <w:rsid w:val="00055FF6"/>
    <w:rsid w:val="00057DC5"/>
    <w:rsid w:val="0006007E"/>
    <w:rsid w:val="000612EF"/>
    <w:rsid w:val="00061362"/>
    <w:rsid w:val="00062423"/>
    <w:rsid w:val="000625ED"/>
    <w:rsid w:val="00062853"/>
    <w:rsid w:val="000628C5"/>
    <w:rsid w:val="000629D7"/>
    <w:rsid w:val="00062E86"/>
    <w:rsid w:val="000631AB"/>
    <w:rsid w:val="000632B1"/>
    <w:rsid w:val="000648CF"/>
    <w:rsid w:val="00064EDE"/>
    <w:rsid w:val="00064F64"/>
    <w:rsid w:val="000651C9"/>
    <w:rsid w:val="000651D9"/>
    <w:rsid w:val="000651F5"/>
    <w:rsid w:val="00065553"/>
    <w:rsid w:val="000666AF"/>
    <w:rsid w:val="0006695C"/>
    <w:rsid w:val="00066DE9"/>
    <w:rsid w:val="00066EFF"/>
    <w:rsid w:val="000672B9"/>
    <w:rsid w:val="00067DB3"/>
    <w:rsid w:val="00070AF4"/>
    <w:rsid w:val="00070C8C"/>
    <w:rsid w:val="00070F56"/>
    <w:rsid w:val="00070F81"/>
    <w:rsid w:val="000711E5"/>
    <w:rsid w:val="000713ED"/>
    <w:rsid w:val="0007234E"/>
    <w:rsid w:val="00072A35"/>
    <w:rsid w:val="000740AD"/>
    <w:rsid w:val="000744EF"/>
    <w:rsid w:val="00074610"/>
    <w:rsid w:val="00074C40"/>
    <w:rsid w:val="00075197"/>
    <w:rsid w:val="0007532E"/>
    <w:rsid w:val="0007562D"/>
    <w:rsid w:val="00075929"/>
    <w:rsid w:val="0007668D"/>
    <w:rsid w:val="000776AA"/>
    <w:rsid w:val="00077BCC"/>
    <w:rsid w:val="00077F21"/>
    <w:rsid w:val="00080785"/>
    <w:rsid w:val="00080E0C"/>
    <w:rsid w:val="00081492"/>
    <w:rsid w:val="000819B6"/>
    <w:rsid w:val="00081BAF"/>
    <w:rsid w:val="00081CD7"/>
    <w:rsid w:val="00082FBB"/>
    <w:rsid w:val="0008321A"/>
    <w:rsid w:val="00083554"/>
    <w:rsid w:val="00083CEA"/>
    <w:rsid w:val="000842FD"/>
    <w:rsid w:val="000843BE"/>
    <w:rsid w:val="00084560"/>
    <w:rsid w:val="00084815"/>
    <w:rsid w:val="00084ACA"/>
    <w:rsid w:val="00084F22"/>
    <w:rsid w:val="000850C0"/>
    <w:rsid w:val="0008577C"/>
    <w:rsid w:val="00086202"/>
    <w:rsid w:val="00086294"/>
    <w:rsid w:val="00086384"/>
    <w:rsid w:val="000863D8"/>
    <w:rsid w:val="0008684F"/>
    <w:rsid w:val="00086AA7"/>
    <w:rsid w:val="00086EF7"/>
    <w:rsid w:val="0008718D"/>
    <w:rsid w:val="00087F87"/>
    <w:rsid w:val="0009054D"/>
    <w:rsid w:val="00090E36"/>
    <w:rsid w:val="00091090"/>
    <w:rsid w:val="000915E7"/>
    <w:rsid w:val="000917AA"/>
    <w:rsid w:val="00091913"/>
    <w:rsid w:val="000920FA"/>
    <w:rsid w:val="00092B5E"/>
    <w:rsid w:val="00094437"/>
    <w:rsid w:val="00094472"/>
    <w:rsid w:val="00095741"/>
    <w:rsid w:val="0009578D"/>
    <w:rsid w:val="000961F8"/>
    <w:rsid w:val="00096253"/>
    <w:rsid w:val="000965CC"/>
    <w:rsid w:val="00096A3B"/>
    <w:rsid w:val="00096BBB"/>
    <w:rsid w:val="00096EC3"/>
    <w:rsid w:val="00096EC9"/>
    <w:rsid w:val="00097050"/>
    <w:rsid w:val="0009710A"/>
    <w:rsid w:val="00097B28"/>
    <w:rsid w:val="00097EF3"/>
    <w:rsid w:val="000A0D9D"/>
    <w:rsid w:val="000A2EA2"/>
    <w:rsid w:val="000A368D"/>
    <w:rsid w:val="000A3BAD"/>
    <w:rsid w:val="000A40C6"/>
    <w:rsid w:val="000A4777"/>
    <w:rsid w:val="000A4A83"/>
    <w:rsid w:val="000A4EF5"/>
    <w:rsid w:val="000A5066"/>
    <w:rsid w:val="000A5652"/>
    <w:rsid w:val="000A594F"/>
    <w:rsid w:val="000A5BD9"/>
    <w:rsid w:val="000A6422"/>
    <w:rsid w:val="000A669B"/>
    <w:rsid w:val="000A6B21"/>
    <w:rsid w:val="000A6F13"/>
    <w:rsid w:val="000A79E9"/>
    <w:rsid w:val="000A7A83"/>
    <w:rsid w:val="000B0614"/>
    <w:rsid w:val="000B0E94"/>
    <w:rsid w:val="000B1278"/>
    <w:rsid w:val="000B228E"/>
    <w:rsid w:val="000B30A9"/>
    <w:rsid w:val="000B33B1"/>
    <w:rsid w:val="000B34BE"/>
    <w:rsid w:val="000B3570"/>
    <w:rsid w:val="000B3BA3"/>
    <w:rsid w:val="000B4875"/>
    <w:rsid w:val="000B514B"/>
    <w:rsid w:val="000B51BD"/>
    <w:rsid w:val="000B527B"/>
    <w:rsid w:val="000B55D4"/>
    <w:rsid w:val="000B5817"/>
    <w:rsid w:val="000B5B2D"/>
    <w:rsid w:val="000B5E18"/>
    <w:rsid w:val="000B6305"/>
    <w:rsid w:val="000B63A0"/>
    <w:rsid w:val="000B63D0"/>
    <w:rsid w:val="000B658F"/>
    <w:rsid w:val="000B68DA"/>
    <w:rsid w:val="000B6A8E"/>
    <w:rsid w:val="000B74AA"/>
    <w:rsid w:val="000B75DF"/>
    <w:rsid w:val="000B768D"/>
    <w:rsid w:val="000B7EF8"/>
    <w:rsid w:val="000C0168"/>
    <w:rsid w:val="000C027D"/>
    <w:rsid w:val="000C094E"/>
    <w:rsid w:val="000C0980"/>
    <w:rsid w:val="000C17EF"/>
    <w:rsid w:val="000C1807"/>
    <w:rsid w:val="000C1A63"/>
    <w:rsid w:val="000C2072"/>
    <w:rsid w:val="000C28FF"/>
    <w:rsid w:val="000C2FAD"/>
    <w:rsid w:val="000C336A"/>
    <w:rsid w:val="000C33CD"/>
    <w:rsid w:val="000C3775"/>
    <w:rsid w:val="000C3A36"/>
    <w:rsid w:val="000C3B08"/>
    <w:rsid w:val="000C3BFF"/>
    <w:rsid w:val="000C425A"/>
    <w:rsid w:val="000C4433"/>
    <w:rsid w:val="000C4AB5"/>
    <w:rsid w:val="000C4C64"/>
    <w:rsid w:val="000C4C93"/>
    <w:rsid w:val="000C5289"/>
    <w:rsid w:val="000C5A62"/>
    <w:rsid w:val="000C5D3D"/>
    <w:rsid w:val="000C5E3F"/>
    <w:rsid w:val="000C5ECE"/>
    <w:rsid w:val="000C63F8"/>
    <w:rsid w:val="000C63FF"/>
    <w:rsid w:val="000C6472"/>
    <w:rsid w:val="000C65C4"/>
    <w:rsid w:val="000C732F"/>
    <w:rsid w:val="000C7895"/>
    <w:rsid w:val="000C79B2"/>
    <w:rsid w:val="000D0922"/>
    <w:rsid w:val="000D0A69"/>
    <w:rsid w:val="000D0C15"/>
    <w:rsid w:val="000D0C56"/>
    <w:rsid w:val="000D0E7C"/>
    <w:rsid w:val="000D1272"/>
    <w:rsid w:val="000D13C0"/>
    <w:rsid w:val="000D1410"/>
    <w:rsid w:val="000D17F5"/>
    <w:rsid w:val="000D29F2"/>
    <w:rsid w:val="000D38AE"/>
    <w:rsid w:val="000D3A68"/>
    <w:rsid w:val="000D3E58"/>
    <w:rsid w:val="000D4210"/>
    <w:rsid w:val="000D4C4A"/>
    <w:rsid w:val="000D4E7B"/>
    <w:rsid w:val="000D50A6"/>
    <w:rsid w:val="000D5A3A"/>
    <w:rsid w:val="000D64AB"/>
    <w:rsid w:val="000D6746"/>
    <w:rsid w:val="000D6989"/>
    <w:rsid w:val="000D6D97"/>
    <w:rsid w:val="000D774A"/>
    <w:rsid w:val="000D798B"/>
    <w:rsid w:val="000E04EA"/>
    <w:rsid w:val="000E16E6"/>
    <w:rsid w:val="000E21A2"/>
    <w:rsid w:val="000E26E4"/>
    <w:rsid w:val="000E2780"/>
    <w:rsid w:val="000E2B54"/>
    <w:rsid w:val="000E2DAA"/>
    <w:rsid w:val="000E335D"/>
    <w:rsid w:val="000E37D3"/>
    <w:rsid w:val="000E42C9"/>
    <w:rsid w:val="000E48FA"/>
    <w:rsid w:val="000E4AE5"/>
    <w:rsid w:val="000E4D57"/>
    <w:rsid w:val="000E4EDD"/>
    <w:rsid w:val="000E5AEF"/>
    <w:rsid w:val="000E5F7C"/>
    <w:rsid w:val="000E6008"/>
    <w:rsid w:val="000E6045"/>
    <w:rsid w:val="000E6440"/>
    <w:rsid w:val="000E68C4"/>
    <w:rsid w:val="000E7DD6"/>
    <w:rsid w:val="000F0205"/>
    <w:rsid w:val="000F0800"/>
    <w:rsid w:val="000F0DBF"/>
    <w:rsid w:val="000F1D89"/>
    <w:rsid w:val="000F1F5B"/>
    <w:rsid w:val="000F1FFA"/>
    <w:rsid w:val="000F226C"/>
    <w:rsid w:val="000F27F5"/>
    <w:rsid w:val="000F2B68"/>
    <w:rsid w:val="000F3F58"/>
    <w:rsid w:val="000F4D40"/>
    <w:rsid w:val="000F4FF9"/>
    <w:rsid w:val="000F5051"/>
    <w:rsid w:val="000F5108"/>
    <w:rsid w:val="000F5F0E"/>
    <w:rsid w:val="000F6FF3"/>
    <w:rsid w:val="000F716E"/>
    <w:rsid w:val="000F7776"/>
    <w:rsid w:val="00100255"/>
    <w:rsid w:val="00100896"/>
    <w:rsid w:val="00100AFE"/>
    <w:rsid w:val="00101741"/>
    <w:rsid w:val="001017F0"/>
    <w:rsid w:val="00101BA2"/>
    <w:rsid w:val="00101BC5"/>
    <w:rsid w:val="00102580"/>
    <w:rsid w:val="001027EB"/>
    <w:rsid w:val="00102C66"/>
    <w:rsid w:val="00102C7A"/>
    <w:rsid w:val="001031F5"/>
    <w:rsid w:val="001033FE"/>
    <w:rsid w:val="0010354A"/>
    <w:rsid w:val="001040B3"/>
    <w:rsid w:val="001048D4"/>
    <w:rsid w:val="001048D7"/>
    <w:rsid w:val="00104C78"/>
    <w:rsid w:val="001058F9"/>
    <w:rsid w:val="00105C6C"/>
    <w:rsid w:val="00105FA7"/>
    <w:rsid w:val="001106D6"/>
    <w:rsid w:val="0011086C"/>
    <w:rsid w:val="00110924"/>
    <w:rsid w:val="00110A6B"/>
    <w:rsid w:val="00110F1C"/>
    <w:rsid w:val="00111106"/>
    <w:rsid w:val="0011281F"/>
    <w:rsid w:val="00112BEF"/>
    <w:rsid w:val="001130CD"/>
    <w:rsid w:val="001141EA"/>
    <w:rsid w:val="0011492A"/>
    <w:rsid w:val="00114986"/>
    <w:rsid w:val="00114B3B"/>
    <w:rsid w:val="001157CE"/>
    <w:rsid w:val="001159B3"/>
    <w:rsid w:val="00116573"/>
    <w:rsid w:val="00116CFE"/>
    <w:rsid w:val="0011706B"/>
    <w:rsid w:val="00117202"/>
    <w:rsid w:val="0011750E"/>
    <w:rsid w:val="00117C1B"/>
    <w:rsid w:val="00117C78"/>
    <w:rsid w:val="00120847"/>
    <w:rsid w:val="001209F1"/>
    <w:rsid w:val="00120AEC"/>
    <w:rsid w:val="00120CF9"/>
    <w:rsid w:val="00120EE1"/>
    <w:rsid w:val="001217CC"/>
    <w:rsid w:val="00122092"/>
    <w:rsid w:val="00123B1C"/>
    <w:rsid w:val="00123D62"/>
    <w:rsid w:val="00123D75"/>
    <w:rsid w:val="00123FF9"/>
    <w:rsid w:val="00124FD0"/>
    <w:rsid w:val="0012500E"/>
    <w:rsid w:val="001252C0"/>
    <w:rsid w:val="001257FE"/>
    <w:rsid w:val="0012597D"/>
    <w:rsid w:val="00125B80"/>
    <w:rsid w:val="001261AB"/>
    <w:rsid w:val="00127959"/>
    <w:rsid w:val="00127BC5"/>
    <w:rsid w:val="00127BD0"/>
    <w:rsid w:val="00127F68"/>
    <w:rsid w:val="001300A3"/>
    <w:rsid w:val="001302DB"/>
    <w:rsid w:val="001304D0"/>
    <w:rsid w:val="001307FD"/>
    <w:rsid w:val="001308DC"/>
    <w:rsid w:val="001308F8"/>
    <w:rsid w:val="00130BB8"/>
    <w:rsid w:val="00130BDC"/>
    <w:rsid w:val="00130BF1"/>
    <w:rsid w:val="00130DF4"/>
    <w:rsid w:val="00130F27"/>
    <w:rsid w:val="00131883"/>
    <w:rsid w:val="00131C1F"/>
    <w:rsid w:val="00131D0B"/>
    <w:rsid w:val="00132594"/>
    <w:rsid w:val="00132650"/>
    <w:rsid w:val="00132D55"/>
    <w:rsid w:val="001332A3"/>
    <w:rsid w:val="001348DE"/>
    <w:rsid w:val="00135590"/>
    <w:rsid w:val="001358D6"/>
    <w:rsid w:val="00135922"/>
    <w:rsid w:val="00135AE6"/>
    <w:rsid w:val="00136FC3"/>
    <w:rsid w:val="00137742"/>
    <w:rsid w:val="00137A8B"/>
    <w:rsid w:val="00137B58"/>
    <w:rsid w:val="00137DA4"/>
    <w:rsid w:val="00137EEB"/>
    <w:rsid w:val="00140479"/>
    <w:rsid w:val="001408F2"/>
    <w:rsid w:val="00140D50"/>
    <w:rsid w:val="001411F2"/>
    <w:rsid w:val="0014179A"/>
    <w:rsid w:val="001419D8"/>
    <w:rsid w:val="001419F3"/>
    <w:rsid w:val="00141E0F"/>
    <w:rsid w:val="00141EF1"/>
    <w:rsid w:val="00141EF9"/>
    <w:rsid w:val="001421C0"/>
    <w:rsid w:val="00142392"/>
    <w:rsid w:val="001430E9"/>
    <w:rsid w:val="001436EC"/>
    <w:rsid w:val="00143A1F"/>
    <w:rsid w:val="00143B44"/>
    <w:rsid w:val="001440EE"/>
    <w:rsid w:val="00144D50"/>
    <w:rsid w:val="00144E40"/>
    <w:rsid w:val="00145CD9"/>
    <w:rsid w:val="001461AC"/>
    <w:rsid w:val="00146DE4"/>
    <w:rsid w:val="001473AB"/>
    <w:rsid w:val="00150237"/>
    <w:rsid w:val="001505F2"/>
    <w:rsid w:val="0015135D"/>
    <w:rsid w:val="0015178A"/>
    <w:rsid w:val="00151E01"/>
    <w:rsid w:val="00151E2C"/>
    <w:rsid w:val="00151E45"/>
    <w:rsid w:val="0015256C"/>
    <w:rsid w:val="001527D2"/>
    <w:rsid w:val="00152B84"/>
    <w:rsid w:val="00152C8A"/>
    <w:rsid w:val="00153694"/>
    <w:rsid w:val="00153C5C"/>
    <w:rsid w:val="00153F08"/>
    <w:rsid w:val="00153FE4"/>
    <w:rsid w:val="001541A1"/>
    <w:rsid w:val="00154AF0"/>
    <w:rsid w:val="00154D9A"/>
    <w:rsid w:val="001550F4"/>
    <w:rsid w:val="00156B59"/>
    <w:rsid w:val="00156D44"/>
    <w:rsid w:val="001570A9"/>
    <w:rsid w:val="001575A1"/>
    <w:rsid w:val="00157639"/>
    <w:rsid w:val="001577EB"/>
    <w:rsid w:val="0016018E"/>
    <w:rsid w:val="001603A5"/>
    <w:rsid w:val="00160725"/>
    <w:rsid w:val="00160F22"/>
    <w:rsid w:val="00161123"/>
    <w:rsid w:val="00161172"/>
    <w:rsid w:val="001614F4"/>
    <w:rsid w:val="00161703"/>
    <w:rsid w:val="00161CFB"/>
    <w:rsid w:val="00161EB0"/>
    <w:rsid w:val="00162698"/>
    <w:rsid w:val="00162C0A"/>
    <w:rsid w:val="001635A9"/>
    <w:rsid w:val="0016364B"/>
    <w:rsid w:val="001637F6"/>
    <w:rsid w:val="001642EA"/>
    <w:rsid w:val="001646F8"/>
    <w:rsid w:val="00164897"/>
    <w:rsid w:val="00164E2A"/>
    <w:rsid w:val="00164F94"/>
    <w:rsid w:val="00165301"/>
    <w:rsid w:val="0016694A"/>
    <w:rsid w:val="00166AF6"/>
    <w:rsid w:val="00166DA0"/>
    <w:rsid w:val="0016734F"/>
    <w:rsid w:val="00167561"/>
    <w:rsid w:val="00167577"/>
    <w:rsid w:val="00170050"/>
    <w:rsid w:val="001702A0"/>
    <w:rsid w:val="001703B7"/>
    <w:rsid w:val="001708CE"/>
    <w:rsid w:val="00170BF6"/>
    <w:rsid w:val="001710F6"/>
    <w:rsid w:val="00171A97"/>
    <w:rsid w:val="00173052"/>
    <w:rsid w:val="00173110"/>
    <w:rsid w:val="00173331"/>
    <w:rsid w:val="00173AF3"/>
    <w:rsid w:val="001740C0"/>
    <w:rsid w:val="001741D2"/>
    <w:rsid w:val="0017476B"/>
    <w:rsid w:val="00174B91"/>
    <w:rsid w:val="00174CFA"/>
    <w:rsid w:val="00175828"/>
    <w:rsid w:val="0017599F"/>
    <w:rsid w:val="00175FC5"/>
    <w:rsid w:val="00175FF9"/>
    <w:rsid w:val="00176E2E"/>
    <w:rsid w:val="00177311"/>
    <w:rsid w:val="0017752B"/>
    <w:rsid w:val="00177745"/>
    <w:rsid w:val="00180507"/>
    <w:rsid w:val="0018062A"/>
    <w:rsid w:val="00180A65"/>
    <w:rsid w:val="00180BDD"/>
    <w:rsid w:val="00180D53"/>
    <w:rsid w:val="00181400"/>
    <w:rsid w:val="00181DD2"/>
    <w:rsid w:val="00181E92"/>
    <w:rsid w:val="00182236"/>
    <w:rsid w:val="00182957"/>
    <w:rsid w:val="00182D07"/>
    <w:rsid w:val="0018303E"/>
    <w:rsid w:val="001832C1"/>
    <w:rsid w:val="00183C6C"/>
    <w:rsid w:val="00184626"/>
    <w:rsid w:val="00184677"/>
    <w:rsid w:val="0018471C"/>
    <w:rsid w:val="001851C8"/>
    <w:rsid w:val="0018528E"/>
    <w:rsid w:val="00185DDB"/>
    <w:rsid w:val="001861D4"/>
    <w:rsid w:val="001864E7"/>
    <w:rsid w:val="00187159"/>
    <w:rsid w:val="001873A7"/>
    <w:rsid w:val="0018743B"/>
    <w:rsid w:val="00187790"/>
    <w:rsid w:val="00187DB1"/>
    <w:rsid w:val="001900B1"/>
    <w:rsid w:val="00190B12"/>
    <w:rsid w:val="00190E50"/>
    <w:rsid w:val="00190F17"/>
    <w:rsid w:val="00191090"/>
    <w:rsid w:val="0019117D"/>
    <w:rsid w:val="0019188B"/>
    <w:rsid w:val="00191D4E"/>
    <w:rsid w:val="00191F2E"/>
    <w:rsid w:val="0019250E"/>
    <w:rsid w:val="00192902"/>
    <w:rsid w:val="001937D3"/>
    <w:rsid w:val="001944D5"/>
    <w:rsid w:val="00194998"/>
    <w:rsid w:val="00194C5F"/>
    <w:rsid w:val="0019534C"/>
    <w:rsid w:val="00195651"/>
    <w:rsid w:val="00195BBD"/>
    <w:rsid w:val="0019631A"/>
    <w:rsid w:val="00196338"/>
    <w:rsid w:val="00196C23"/>
    <w:rsid w:val="00197769"/>
    <w:rsid w:val="001A0FEB"/>
    <w:rsid w:val="001A13E1"/>
    <w:rsid w:val="001A1838"/>
    <w:rsid w:val="001A18D5"/>
    <w:rsid w:val="001A1938"/>
    <w:rsid w:val="001A2C80"/>
    <w:rsid w:val="001A3305"/>
    <w:rsid w:val="001A3B41"/>
    <w:rsid w:val="001A438B"/>
    <w:rsid w:val="001A463A"/>
    <w:rsid w:val="001A465A"/>
    <w:rsid w:val="001A4710"/>
    <w:rsid w:val="001A4B6F"/>
    <w:rsid w:val="001A4C6B"/>
    <w:rsid w:val="001A5106"/>
    <w:rsid w:val="001A51E8"/>
    <w:rsid w:val="001A572B"/>
    <w:rsid w:val="001A5D37"/>
    <w:rsid w:val="001A5DCA"/>
    <w:rsid w:val="001A710C"/>
    <w:rsid w:val="001A71EE"/>
    <w:rsid w:val="001A7903"/>
    <w:rsid w:val="001A7A08"/>
    <w:rsid w:val="001A7F52"/>
    <w:rsid w:val="001B0179"/>
    <w:rsid w:val="001B062D"/>
    <w:rsid w:val="001B0EF6"/>
    <w:rsid w:val="001B1D17"/>
    <w:rsid w:val="001B246B"/>
    <w:rsid w:val="001B2529"/>
    <w:rsid w:val="001B2669"/>
    <w:rsid w:val="001B2FC2"/>
    <w:rsid w:val="001B3086"/>
    <w:rsid w:val="001B374B"/>
    <w:rsid w:val="001B3B13"/>
    <w:rsid w:val="001B40AB"/>
    <w:rsid w:val="001B4D57"/>
    <w:rsid w:val="001B5AED"/>
    <w:rsid w:val="001B659E"/>
    <w:rsid w:val="001B67BE"/>
    <w:rsid w:val="001B6B69"/>
    <w:rsid w:val="001B7409"/>
    <w:rsid w:val="001B7418"/>
    <w:rsid w:val="001B76CB"/>
    <w:rsid w:val="001B7A81"/>
    <w:rsid w:val="001C022A"/>
    <w:rsid w:val="001C0611"/>
    <w:rsid w:val="001C0907"/>
    <w:rsid w:val="001C0D86"/>
    <w:rsid w:val="001C0F25"/>
    <w:rsid w:val="001C18A2"/>
    <w:rsid w:val="001C1D48"/>
    <w:rsid w:val="001C1DC9"/>
    <w:rsid w:val="001C1E6A"/>
    <w:rsid w:val="001C200B"/>
    <w:rsid w:val="001C2092"/>
    <w:rsid w:val="001C2A5B"/>
    <w:rsid w:val="001C2D99"/>
    <w:rsid w:val="001C3927"/>
    <w:rsid w:val="001C3B3D"/>
    <w:rsid w:val="001C3BAB"/>
    <w:rsid w:val="001C3E9A"/>
    <w:rsid w:val="001C474C"/>
    <w:rsid w:val="001C4D25"/>
    <w:rsid w:val="001C500D"/>
    <w:rsid w:val="001C504E"/>
    <w:rsid w:val="001C5530"/>
    <w:rsid w:val="001C5655"/>
    <w:rsid w:val="001C57CA"/>
    <w:rsid w:val="001C5960"/>
    <w:rsid w:val="001C5C71"/>
    <w:rsid w:val="001C5C84"/>
    <w:rsid w:val="001C5FC0"/>
    <w:rsid w:val="001C6DF1"/>
    <w:rsid w:val="001C7476"/>
    <w:rsid w:val="001D016A"/>
    <w:rsid w:val="001D0314"/>
    <w:rsid w:val="001D072A"/>
    <w:rsid w:val="001D0BCE"/>
    <w:rsid w:val="001D0DB5"/>
    <w:rsid w:val="001D153B"/>
    <w:rsid w:val="001D1A5B"/>
    <w:rsid w:val="001D1F47"/>
    <w:rsid w:val="001D224C"/>
    <w:rsid w:val="001D24D1"/>
    <w:rsid w:val="001D25A6"/>
    <w:rsid w:val="001D3676"/>
    <w:rsid w:val="001D369B"/>
    <w:rsid w:val="001D433F"/>
    <w:rsid w:val="001D4CCD"/>
    <w:rsid w:val="001D4DF3"/>
    <w:rsid w:val="001D4E3A"/>
    <w:rsid w:val="001D4F6B"/>
    <w:rsid w:val="001D4F6E"/>
    <w:rsid w:val="001D51F8"/>
    <w:rsid w:val="001D52A9"/>
    <w:rsid w:val="001D5EB1"/>
    <w:rsid w:val="001D6FB3"/>
    <w:rsid w:val="001D7338"/>
    <w:rsid w:val="001D7982"/>
    <w:rsid w:val="001E0028"/>
    <w:rsid w:val="001E0557"/>
    <w:rsid w:val="001E0AD1"/>
    <w:rsid w:val="001E124D"/>
    <w:rsid w:val="001E17F7"/>
    <w:rsid w:val="001E2240"/>
    <w:rsid w:val="001E22B1"/>
    <w:rsid w:val="001E2A9E"/>
    <w:rsid w:val="001E3502"/>
    <w:rsid w:val="001E379B"/>
    <w:rsid w:val="001E3886"/>
    <w:rsid w:val="001E40A4"/>
    <w:rsid w:val="001E412E"/>
    <w:rsid w:val="001E4B13"/>
    <w:rsid w:val="001E5F23"/>
    <w:rsid w:val="001E63DA"/>
    <w:rsid w:val="001E70F4"/>
    <w:rsid w:val="001E719B"/>
    <w:rsid w:val="001E79BE"/>
    <w:rsid w:val="001E7E3C"/>
    <w:rsid w:val="001F132C"/>
    <w:rsid w:val="001F1EC4"/>
    <w:rsid w:val="001F2B55"/>
    <w:rsid w:val="001F377E"/>
    <w:rsid w:val="001F48EF"/>
    <w:rsid w:val="001F4A1B"/>
    <w:rsid w:val="001F514D"/>
    <w:rsid w:val="001F558C"/>
    <w:rsid w:val="001F55C4"/>
    <w:rsid w:val="001F5708"/>
    <w:rsid w:val="001F57D0"/>
    <w:rsid w:val="001F5AAC"/>
    <w:rsid w:val="001F5BB3"/>
    <w:rsid w:val="001F5C68"/>
    <w:rsid w:val="001F5F1D"/>
    <w:rsid w:val="001F613B"/>
    <w:rsid w:val="001F67D8"/>
    <w:rsid w:val="001F6B6E"/>
    <w:rsid w:val="001F7542"/>
    <w:rsid w:val="001F7A71"/>
    <w:rsid w:val="002004C0"/>
    <w:rsid w:val="002007C6"/>
    <w:rsid w:val="00200952"/>
    <w:rsid w:val="00201174"/>
    <w:rsid w:val="0020126D"/>
    <w:rsid w:val="002014F1"/>
    <w:rsid w:val="00201787"/>
    <w:rsid w:val="0020223A"/>
    <w:rsid w:val="0020276B"/>
    <w:rsid w:val="00202E7F"/>
    <w:rsid w:val="002035C1"/>
    <w:rsid w:val="00203F91"/>
    <w:rsid w:val="0020409F"/>
    <w:rsid w:val="00204362"/>
    <w:rsid w:val="00204507"/>
    <w:rsid w:val="00204C68"/>
    <w:rsid w:val="00205FE5"/>
    <w:rsid w:val="00206311"/>
    <w:rsid w:val="0020674F"/>
    <w:rsid w:val="0020683C"/>
    <w:rsid w:val="00206D5D"/>
    <w:rsid w:val="002074DB"/>
    <w:rsid w:val="00207760"/>
    <w:rsid w:val="00207812"/>
    <w:rsid w:val="0021051F"/>
    <w:rsid w:val="00212A8D"/>
    <w:rsid w:val="00213007"/>
    <w:rsid w:val="0021342B"/>
    <w:rsid w:val="0021343C"/>
    <w:rsid w:val="002135F3"/>
    <w:rsid w:val="00213D52"/>
    <w:rsid w:val="00215851"/>
    <w:rsid w:val="002159F6"/>
    <w:rsid w:val="00215CA1"/>
    <w:rsid w:val="00216EB6"/>
    <w:rsid w:val="00217C1D"/>
    <w:rsid w:val="00217C94"/>
    <w:rsid w:val="00217CAD"/>
    <w:rsid w:val="002209FE"/>
    <w:rsid w:val="00220F0B"/>
    <w:rsid w:val="00221796"/>
    <w:rsid w:val="00221BBB"/>
    <w:rsid w:val="00221ED5"/>
    <w:rsid w:val="0022277E"/>
    <w:rsid w:val="00222965"/>
    <w:rsid w:val="00222F38"/>
    <w:rsid w:val="0022390F"/>
    <w:rsid w:val="002240D0"/>
    <w:rsid w:val="002241E8"/>
    <w:rsid w:val="00224396"/>
    <w:rsid w:val="00224411"/>
    <w:rsid w:val="00225C7F"/>
    <w:rsid w:val="00226812"/>
    <w:rsid w:val="00226B9B"/>
    <w:rsid w:val="002271CF"/>
    <w:rsid w:val="0022773B"/>
    <w:rsid w:val="002278FE"/>
    <w:rsid w:val="00230231"/>
    <w:rsid w:val="00230AC7"/>
    <w:rsid w:val="00231418"/>
    <w:rsid w:val="0023155D"/>
    <w:rsid w:val="00231D98"/>
    <w:rsid w:val="00231E2D"/>
    <w:rsid w:val="00232918"/>
    <w:rsid w:val="002334DF"/>
    <w:rsid w:val="002338BA"/>
    <w:rsid w:val="002339B8"/>
    <w:rsid w:val="00233A46"/>
    <w:rsid w:val="00233C9D"/>
    <w:rsid w:val="00234372"/>
    <w:rsid w:val="002344EB"/>
    <w:rsid w:val="0023464F"/>
    <w:rsid w:val="002346A6"/>
    <w:rsid w:val="00234908"/>
    <w:rsid w:val="00234B7C"/>
    <w:rsid w:val="002351D7"/>
    <w:rsid w:val="00235486"/>
    <w:rsid w:val="00236379"/>
    <w:rsid w:val="0023656F"/>
    <w:rsid w:val="002367CE"/>
    <w:rsid w:val="00236ADC"/>
    <w:rsid w:val="00237CCC"/>
    <w:rsid w:val="00237E86"/>
    <w:rsid w:val="00237F72"/>
    <w:rsid w:val="00240186"/>
    <w:rsid w:val="0024020B"/>
    <w:rsid w:val="00240480"/>
    <w:rsid w:val="0024069A"/>
    <w:rsid w:val="00240874"/>
    <w:rsid w:val="00240B39"/>
    <w:rsid w:val="00240D34"/>
    <w:rsid w:val="00241B07"/>
    <w:rsid w:val="00241FC2"/>
    <w:rsid w:val="002437E7"/>
    <w:rsid w:val="00243EAA"/>
    <w:rsid w:val="00244262"/>
    <w:rsid w:val="0024451E"/>
    <w:rsid w:val="002447A8"/>
    <w:rsid w:val="00244924"/>
    <w:rsid w:val="00244E6A"/>
    <w:rsid w:val="00245AAF"/>
    <w:rsid w:val="00245C79"/>
    <w:rsid w:val="00245FEC"/>
    <w:rsid w:val="00246410"/>
    <w:rsid w:val="002466D8"/>
    <w:rsid w:val="00246DAE"/>
    <w:rsid w:val="00247178"/>
    <w:rsid w:val="00247279"/>
    <w:rsid w:val="00250416"/>
    <w:rsid w:val="00251DD8"/>
    <w:rsid w:val="0025343D"/>
    <w:rsid w:val="00253F7E"/>
    <w:rsid w:val="0025543C"/>
    <w:rsid w:val="00255946"/>
    <w:rsid w:val="00255BD9"/>
    <w:rsid w:val="00255BE3"/>
    <w:rsid w:val="00256232"/>
    <w:rsid w:val="00256CBA"/>
    <w:rsid w:val="00257872"/>
    <w:rsid w:val="00257CC5"/>
    <w:rsid w:val="00260E5F"/>
    <w:rsid w:val="002614CD"/>
    <w:rsid w:val="00261AEA"/>
    <w:rsid w:val="00261BC2"/>
    <w:rsid w:val="00262C00"/>
    <w:rsid w:val="00263062"/>
    <w:rsid w:val="00263C71"/>
    <w:rsid w:val="00263D55"/>
    <w:rsid w:val="00264132"/>
    <w:rsid w:val="0026420D"/>
    <w:rsid w:val="002642C4"/>
    <w:rsid w:val="00264646"/>
    <w:rsid w:val="00265571"/>
    <w:rsid w:val="00265636"/>
    <w:rsid w:val="002657E7"/>
    <w:rsid w:val="002659E7"/>
    <w:rsid w:val="00265CC5"/>
    <w:rsid w:val="0026615F"/>
    <w:rsid w:val="002661D9"/>
    <w:rsid w:val="0026636F"/>
    <w:rsid w:val="002666D9"/>
    <w:rsid w:val="002671A9"/>
    <w:rsid w:val="00267899"/>
    <w:rsid w:val="00270031"/>
    <w:rsid w:val="002701BC"/>
    <w:rsid w:val="0027031D"/>
    <w:rsid w:val="00270A7E"/>
    <w:rsid w:val="00270C14"/>
    <w:rsid w:val="00270F79"/>
    <w:rsid w:val="002720AD"/>
    <w:rsid w:val="00272242"/>
    <w:rsid w:val="002724C1"/>
    <w:rsid w:val="00272DEC"/>
    <w:rsid w:val="00273989"/>
    <w:rsid w:val="00274D2F"/>
    <w:rsid w:val="00274F6D"/>
    <w:rsid w:val="0027542C"/>
    <w:rsid w:val="002757CE"/>
    <w:rsid w:val="00275DD5"/>
    <w:rsid w:val="00275F38"/>
    <w:rsid w:val="00276109"/>
    <w:rsid w:val="00277023"/>
    <w:rsid w:val="00277209"/>
    <w:rsid w:val="00280261"/>
    <w:rsid w:val="00281C11"/>
    <w:rsid w:val="002820A9"/>
    <w:rsid w:val="00282CB5"/>
    <w:rsid w:val="00283298"/>
    <w:rsid w:val="00284216"/>
    <w:rsid w:val="002843EE"/>
    <w:rsid w:val="00284548"/>
    <w:rsid w:val="002845C8"/>
    <w:rsid w:val="00285175"/>
    <w:rsid w:val="00285570"/>
    <w:rsid w:val="002857BF"/>
    <w:rsid w:val="00285A1D"/>
    <w:rsid w:val="0028651C"/>
    <w:rsid w:val="00287416"/>
    <w:rsid w:val="002876C9"/>
    <w:rsid w:val="00287BCB"/>
    <w:rsid w:val="00287D4B"/>
    <w:rsid w:val="002904E4"/>
    <w:rsid w:val="0029100F"/>
    <w:rsid w:val="0029178F"/>
    <w:rsid w:val="00291F55"/>
    <w:rsid w:val="002928FD"/>
    <w:rsid w:val="0029295A"/>
    <w:rsid w:val="00292A08"/>
    <w:rsid w:val="00292A0F"/>
    <w:rsid w:val="00292C7E"/>
    <w:rsid w:val="00293490"/>
    <w:rsid w:val="0029416C"/>
    <w:rsid w:val="002942FA"/>
    <w:rsid w:val="00294CE1"/>
    <w:rsid w:val="00295461"/>
    <w:rsid w:val="0029547B"/>
    <w:rsid w:val="00295ABD"/>
    <w:rsid w:val="00295C3C"/>
    <w:rsid w:val="00295E42"/>
    <w:rsid w:val="0029663A"/>
    <w:rsid w:val="0029710C"/>
    <w:rsid w:val="00297169"/>
    <w:rsid w:val="0029776B"/>
    <w:rsid w:val="002A0D44"/>
    <w:rsid w:val="002A111C"/>
    <w:rsid w:val="002A13B3"/>
    <w:rsid w:val="002A13BA"/>
    <w:rsid w:val="002A14B4"/>
    <w:rsid w:val="002A1601"/>
    <w:rsid w:val="002A2050"/>
    <w:rsid w:val="002A207C"/>
    <w:rsid w:val="002A2A2C"/>
    <w:rsid w:val="002A2B45"/>
    <w:rsid w:val="002A32E2"/>
    <w:rsid w:val="002A342B"/>
    <w:rsid w:val="002A39FB"/>
    <w:rsid w:val="002A3AF6"/>
    <w:rsid w:val="002A43BC"/>
    <w:rsid w:val="002A4E31"/>
    <w:rsid w:val="002A4E6E"/>
    <w:rsid w:val="002A4F8A"/>
    <w:rsid w:val="002A5187"/>
    <w:rsid w:val="002A5281"/>
    <w:rsid w:val="002A61AB"/>
    <w:rsid w:val="002A61C5"/>
    <w:rsid w:val="002A6635"/>
    <w:rsid w:val="002A68F2"/>
    <w:rsid w:val="002A6C16"/>
    <w:rsid w:val="002A6F0D"/>
    <w:rsid w:val="002A70F5"/>
    <w:rsid w:val="002A74E1"/>
    <w:rsid w:val="002A795B"/>
    <w:rsid w:val="002A7F9B"/>
    <w:rsid w:val="002B0000"/>
    <w:rsid w:val="002B0EB9"/>
    <w:rsid w:val="002B12B5"/>
    <w:rsid w:val="002B2C8D"/>
    <w:rsid w:val="002B2F34"/>
    <w:rsid w:val="002B3038"/>
    <w:rsid w:val="002B3092"/>
    <w:rsid w:val="002B3124"/>
    <w:rsid w:val="002B3511"/>
    <w:rsid w:val="002B4DA8"/>
    <w:rsid w:val="002B4EA2"/>
    <w:rsid w:val="002B59BA"/>
    <w:rsid w:val="002B59D3"/>
    <w:rsid w:val="002B5E5C"/>
    <w:rsid w:val="002B5E85"/>
    <w:rsid w:val="002B63C1"/>
    <w:rsid w:val="002B67B9"/>
    <w:rsid w:val="002B6A04"/>
    <w:rsid w:val="002B7414"/>
    <w:rsid w:val="002B7E84"/>
    <w:rsid w:val="002B7EBD"/>
    <w:rsid w:val="002B7FD9"/>
    <w:rsid w:val="002C03EA"/>
    <w:rsid w:val="002C12DB"/>
    <w:rsid w:val="002C1D2F"/>
    <w:rsid w:val="002C1EA2"/>
    <w:rsid w:val="002C2363"/>
    <w:rsid w:val="002C23A2"/>
    <w:rsid w:val="002C2779"/>
    <w:rsid w:val="002C29CF"/>
    <w:rsid w:val="002C2F5D"/>
    <w:rsid w:val="002C34B0"/>
    <w:rsid w:val="002C34BE"/>
    <w:rsid w:val="002C3C6E"/>
    <w:rsid w:val="002C3FBD"/>
    <w:rsid w:val="002C44F6"/>
    <w:rsid w:val="002C47D3"/>
    <w:rsid w:val="002C7172"/>
    <w:rsid w:val="002C7773"/>
    <w:rsid w:val="002C77CB"/>
    <w:rsid w:val="002C7DF9"/>
    <w:rsid w:val="002D0040"/>
    <w:rsid w:val="002D040A"/>
    <w:rsid w:val="002D09B0"/>
    <w:rsid w:val="002D0B49"/>
    <w:rsid w:val="002D113F"/>
    <w:rsid w:val="002D1594"/>
    <w:rsid w:val="002D236C"/>
    <w:rsid w:val="002D23D9"/>
    <w:rsid w:val="002D2523"/>
    <w:rsid w:val="002D264A"/>
    <w:rsid w:val="002D2B36"/>
    <w:rsid w:val="002D3A56"/>
    <w:rsid w:val="002D3E6C"/>
    <w:rsid w:val="002D4027"/>
    <w:rsid w:val="002D41C8"/>
    <w:rsid w:val="002D43BD"/>
    <w:rsid w:val="002D4829"/>
    <w:rsid w:val="002D48B1"/>
    <w:rsid w:val="002D48DA"/>
    <w:rsid w:val="002D5385"/>
    <w:rsid w:val="002D564C"/>
    <w:rsid w:val="002D62B3"/>
    <w:rsid w:val="002D63AD"/>
    <w:rsid w:val="002D6517"/>
    <w:rsid w:val="002D67C5"/>
    <w:rsid w:val="002D6FA3"/>
    <w:rsid w:val="002D752F"/>
    <w:rsid w:val="002E0136"/>
    <w:rsid w:val="002E03A7"/>
    <w:rsid w:val="002E0A08"/>
    <w:rsid w:val="002E1474"/>
    <w:rsid w:val="002E1942"/>
    <w:rsid w:val="002E1989"/>
    <w:rsid w:val="002E2065"/>
    <w:rsid w:val="002E2F41"/>
    <w:rsid w:val="002E3412"/>
    <w:rsid w:val="002E3C9D"/>
    <w:rsid w:val="002E41A9"/>
    <w:rsid w:val="002E44B6"/>
    <w:rsid w:val="002E4B60"/>
    <w:rsid w:val="002E5028"/>
    <w:rsid w:val="002E50BD"/>
    <w:rsid w:val="002E57D8"/>
    <w:rsid w:val="002E5EBF"/>
    <w:rsid w:val="002E5EE4"/>
    <w:rsid w:val="002E6E5A"/>
    <w:rsid w:val="002E6FD5"/>
    <w:rsid w:val="002F15CD"/>
    <w:rsid w:val="002F19D4"/>
    <w:rsid w:val="002F1B9F"/>
    <w:rsid w:val="002F1E85"/>
    <w:rsid w:val="002F1F7C"/>
    <w:rsid w:val="002F2BCD"/>
    <w:rsid w:val="002F2BCE"/>
    <w:rsid w:val="002F2EAF"/>
    <w:rsid w:val="002F2F48"/>
    <w:rsid w:val="002F3065"/>
    <w:rsid w:val="002F33F4"/>
    <w:rsid w:val="002F35D1"/>
    <w:rsid w:val="002F3C4C"/>
    <w:rsid w:val="002F4476"/>
    <w:rsid w:val="002F4A85"/>
    <w:rsid w:val="002F5186"/>
    <w:rsid w:val="002F5881"/>
    <w:rsid w:val="002F635F"/>
    <w:rsid w:val="002F63C3"/>
    <w:rsid w:val="002F6971"/>
    <w:rsid w:val="002F6AD4"/>
    <w:rsid w:val="002F6D8F"/>
    <w:rsid w:val="002F7014"/>
    <w:rsid w:val="002F7093"/>
    <w:rsid w:val="003000DA"/>
    <w:rsid w:val="00300D07"/>
    <w:rsid w:val="0030140E"/>
    <w:rsid w:val="003015CA"/>
    <w:rsid w:val="00301859"/>
    <w:rsid w:val="00303CC0"/>
    <w:rsid w:val="00304040"/>
    <w:rsid w:val="00304292"/>
    <w:rsid w:val="00305475"/>
    <w:rsid w:val="003056E4"/>
    <w:rsid w:val="0030583F"/>
    <w:rsid w:val="00305F14"/>
    <w:rsid w:val="00306554"/>
    <w:rsid w:val="00307592"/>
    <w:rsid w:val="0030783B"/>
    <w:rsid w:val="00307B74"/>
    <w:rsid w:val="00310217"/>
    <w:rsid w:val="00310684"/>
    <w:rsid w:val="003106F7"/>
    <w:rsid w:val="003108D6"/>
    <w:rsid w:val="00310D9C"/>
    <w:rsid w:val="003118C4"/>
    <w:rsid w:val="0031209B"/>
    <w:rsid w:val="003120AA"/>
    <w:rsid w:val="00312327"/>
    <w:rsid w:val="003128C4"/>
    <w:rsid w:val="003129F6"/>
    <w:rsid w:val="00312B5A"/>
    <w:rsid w:val="0031367A"/>
    <w:rsid w:val="00313698"/>
    <w:rsid w:val="0031432E"/>
    <w:rsid w:val="003155BB"/>
    <w:rsid w:val="003155E5"/>
    <w:rsid w:val="003158D3"/>
    <w:rsid w:val="003170EC"/>
    <w:rsid w:val="003178AB"/>
    <w:rsid w:val="00317F92"/>
    <w:rsid w:val="00320ABA"/>
    <w:rsid w:val="00321346"/>
    <w:rsid w:val="00321E4E"/>
    <w:rsid w:val="0032280E"/>
    <w:rsid w:val="00322BED"/>
    <w:rsid w:val="0032320D"/>
    <w:rsid w:val="003233B5"/>
    <w:rsid w:val="003248B6"/>
    <w:rsid w:val="00324C6D"/>
    <w:rsid w:val="0032501F"/>
    <w:rsid w:val="0032532C"/>
    <w:rsid w:val="003256FF"/>
    <w:rsid w:val="00325948"/>
    <w:rsid w:val="00327611"/>
    <w:rsid w:val="00327965"/>
    <w:rsid w:val="00327A61"/>
    <w:rsid w:val="00327A69"/>
    <w:rsid w:val="003317DF"/>
    <w:rsid w:val="00331AC8"/>
    <w:rsid w:val="00331CCF"/>
    <w:rsid w:val="00331F5D"/>
    <w:rsid w:val="003323F2"/>
    <w:rsid w:val="00332C54"/>
    <w:rsid w:val="00332FD7"/>
    <w:rsid w:val="0033317C"/>
    <w:rsid w:val="00333447"/>
    <w:rsid w:val="0033375B"/>
    <w:rsid w:val="003343F2"/>
    <w:rsid w:val="00334795"/>
    <w:rsid w:val="003351C0"/>
    <w:rsid w:val="003353AE"/>
    <w:rsid w:val="003354D1"/>
    <w:rsid w:val="00335AA1"/>
    <w:rsid w:val="00335D6C"/>
    <w:rsid w:val="00335DB1"/>
    <w:rsid w:val="00335FE6"/>
    <w:rsid w:val="003363DD"/>
    <w:rsid w:val="003367C6"/>
    <w:rsid w:val="00336A1B"/>
    <w:rsid w:val="00336DC1"/>
    <w:rsid w:val="00337476"/>
    <w:rsid w:val="003375B6"/>
    <w:rsid w:val="0033787C"/>
    <w:rsid w:val="00337A9C"/>
    <w:rsid w:val="00337B0E"/>
    <w:rsid w:val="00337C0A"/>
    <w:rsid w:val="00337F20"/>
    <w:rsid w:val="00340261"/>
    <w:rsid w:val="00340C0E"/>
    <w:rsid w:val="00340DC8"/>
    <w:rsid w:val="0034158D"/>
    <w:rsid w:val="003416FA"/>
    <w:rsid w:val="003422EE"/>
    <w:rsid w:val="0034281E"/>
    <w:rsid w:val="003436A1"/>
    <w:rsid w:val="0034402F"/>
    <w:rsid w:val="00346909"/>
    <w:rsid w:val="00346E46"/>
    <w:rsid w:val="003479C1"/>
    <w:rsid w:val="00350483"/>
    <w:rsid w:val="003509A5"/>
    <w:rsid w:val="00350B80"/>
    <w:rsid w:val="00350E6A"/>
    <w:rsid w:val="00351552"/>
    <w:rsid w:val="00351A13"/>
    <w:rsid w:val="00351D6A"/>
    <w:rsid w:val="00351F1B"/>
    <w:rsid w:val="00352677"/>
    <w:rsid w:val="003526F0"/>
    <w:rsid w:val="003528CE"/>
    <w:rsid w:val="00352C21"/>
    <w:rsid w:val="00352DE7"/>
    <w:rsid w:val="00352F1D"/>
    <w:rsid w:val="00352F56"/>
    <w:rsid w:val="00353F6A"/>
    <w:rsid w:val="00354B31"/>
    <w:rsid w:val="003551C2"/>
    <w:rsid w:val="003553A8"/>
    <w:rsid w:val="003556CE"/>
    <w:rsid w:val="00356BFA"/>
    <w:rsid w:val="00356D18"/>
    <w:rsid w:val="00356EAC"/>
    <w:rsid w:val="00356EC5"/>
    <w:rsid w:val="00356F06"/>
    <w:rsid w:val="00357E43"/>
    <w:rsid w:val="00360946"/>
    <w:rsid w:val="003612EC"/>
    <w:rsid w:val="00361672"/>
    <w:rsid w:val="00361E00"/>
    <w:rsid w:val="00361FE1"/>
    <w:rsid w:val="00362104"/>
    <w:rsid w:val="00362490"/>
    <w:rsid w:val="003629B4"/>
    <w:rsid w:val="0036313B"/>
    <w:rsid w:val="00363CCC"/>
    <w:rsid w:val="00363D30"/>
    <w:rsid w:val="00364C66"/>
    <w:rsid w:val="00364D6A"/>
    <w:rsid w:val="00364FDB"/>
    <w:rsid w:val="003653EE"/>
    <w:rsid w:val="00365AB1"/>
    <w:rsid w:val="00365C37"/>
    <w:rsid w:val="00365D6B"/>
    <w:rsid w:val="0036646E"/>
    <w:rsid w:val="00366751"/>
    <w:rsid w:val="003670F5"/>
    <w:rsid w:val="00367E94"/>
    <w:rsid w:val="0037001E"/>
    <w:rsid w:val="003704FA"/>
    <w:rsid w:val="00370D15"/>
    <w:rsid w:val="0037101F"/>
    <w:rsid w:val="00371097"/>
    <w:rsid w:val="0037161C"/>
    <w:rsid w:val="003718D1"/>
    <w:rsid w:val="00371A75"/>
    <w:rsid w:val="00372CE4"/>
    <w:rsid w:val="00372DD4"/>
    <w:rsid w:val="00373C34"/>
    <w:rsid w:val="00373EFE"/>
    <w:rsid w:val="0037441C"/>
    <w:rsid w:val="00374DCD"/>
    <w:rsid w:val="003761B5"/>
    <w:rsid w:val="003762E2"/>
    <w:rsid w:val="00376668"/>
    <w:rsid w:val="003768FE"/>
    <w:rsid w:val="00377114"/>
    <w:rsid w:val="00377391"/>
    <w:rsid w:val="0037779A"/>
    <w:rsid w:val="00377A25"/>
    <w:rsid w:val="00377B37"/>
    <w:rsid w:val="00377CBC"/>
    <w:rsid w:val="00377EEC"/>
    <w:rsid w:val="0038098D"/>
    <w:rsid w:val="00380B7A"/>
    <w:rsid w:val="00380BB8"/>
    <w:rsid w:val="00381853"/>
    <w:rsid w:val="003818E9"/>
    <w:rsid w:val="00382F6D"/>
    <w:rsid w:val="0038300F"/>
    <w:rsid w:val="003832D4"/>
    <w:rsid w:val="00383390"/>
    <w:rsid w:val="003834E1"/>
    <w:rsid w:val="00384389"/>
    <w:rsid w:val="003846F2"/>
    <w:rsid w:val="0038478D"/>
    <w:rsid w:val="00384A05"/>
    <w:rsid w:val="003852D8"/>
    <w:rsid w:val="003859DB"/>
    <w:rsid w:val="0038632F"/>
    <w:rsid w:val="00386C8A"/>
    <w:rsid w:val="00387477"/>
    <w:rsid w:val="003874B5"/>
    <w:rsid w:val="003878C0"/>
    <w:rsid w:val="00387E49"/>
    <w:rsid w:val="00390228"/>
    <w:rsid w:val="00391564"/>
    <w:rsid w:val="00392832"/>
    <w:rsid w:val="00392F16"/>
    <w:rsid w:val="00392F78"/>
    <w:rsid w:val="0039314D"/>
    <w:rsid w:val="00393BEE"/>
    <w:rsid w:val="00393E96"/>
    <w:rsid w:val="00394219"/>
    <w:rsid w:val="0039495F"/>
    <w:rsid w:val="00394D93"/>
    <w:rsid w:val="00394DAC"/>
    <w:rsid w:val="003950CE"/>
    <w:rsid w:val="00395257"/>
    <w:rsid w:val="003958F7"/>
    <w:rsid w:val="00395DB1"/>
    <w:rsid w:val="00396A00"/>
    <w:rsid w:val="00397B62"/>
    <w:rsid w:val="00397B9D"/>
    <w:rsid w:val="003A0977"/>
    <w:rsid w:val="003A0B2D"/>
    <w:rsid w:val="003A0CA5"/>
    <w:rsid w:val="003A0FD0"/>
    <w:rsid w:val="003A1362"/>
    <w:rsid w:val="003A1899"/>
    <w:rsid w:val="003A2ED5"/>
    <w:rsid w:val="003A3C2D"/>
    <w:rsid w:val="003A3E18"/>
    <w:rsid w:val="003A45F9"/>
    <w:rsid w:val="003A4A24"/>
    <w:rsid w:val="003A540E"/>
    <w:rsid w:val="003A59CA"/>
    <w:rsid w:val="003A5AA0"/>
    <w:rsid w:val="003A67AC"/>
    <w:rsid w:val="003A6E27"/>
    <w:rsid w:val="003A720F"/>
    <w:rsid w:val="003A788B"/>
    <w:rsid w:val="003B0253"/>
    <w:rsid w:val="003B04E4"/>
    <w:rsid w:val="003B05EB"/>
    <w:rsid w:val="003B0E84"/>
    <w:rsid w:val="003B104E"/>
    <w:rsid w:val="003B1111"/>
    <w:rsid w:val="003B123D"/>
    <w:rsid w:val="003B1721"/>
    <w:rsid w:val="003B1D52"/>
    <w:rsid w:val="003B23D5"/>
    <w:rsid w:val="003B2699"/>
    <w:rsid w:val="003B2FB3"/>
    <w:rsid w:val="003B4282"/>
    <w:rsid w:val="003B43C7"/>
    <w:rsid w:val="003B694D"/>
    <w:rsid w:val="003B69B9"/>
    <w:rsid w:val="003B6A5C"/>
    <w:rsid w:val="003B7256"/>
    <w:rsid w:val="003B73F0"/>
    <w:rsid w:val="003B788B"/>
    <w:rsid w:val="003C010B"/>
    <w:rsid w:val="003C01DB"/>
    <w:rsid w:val="003C0759"/>
    <w:rsid w:val="003C1176"/>
    <w:rsid w:val="003C131E"/>
    <w:rsid w:val="003C1540"/>
    <w:rsid w:val="003C1F93"/>
    <w:rsid w:val="003C2637"/>
    <w:rsid w:val="003C2EF3"/>
    <w:rsid w:val="003C3365"/>
    <w:rsid w:val="003C37ED"/>
    <w:rsid w:val="003C3AB7"/>
    <w:rsid w:val="003C3E2E"/>
    <w:rsid w:val="003C40D2"/>
    <w:rsid w:val="003C4B32"/>
    <w:rsid w:val="003C4B54"/>
    <w:rsid w:val="003C4BDB"/>
    <w:rsid w:val="003C4C5B"/>
    <w:rsid w:val="003C5D1B"/>
    <w:rsid w:val="003C629F"/>
    <w:rsid w:val="003C67DB"/>
    <w:rsid w:val="003C6C57"/>
    <w:rsid w:val="003C798B"/>
    <w:rsid w:val="003C7CA1"/>
    <w:rsid w:val="003D0BEF"/>
    <w:rsid w:val="003D1226"/>
    <w:rsid w:val="003D13CA"/>
    <w:rsid w:val="003D1C85"/>
    <w:rsid w:val="003D25FB"/>
    <w:rsid w:val="003D2799"/>
    <w:rsid w:val="003D28DC"/>
    <w:rsid w:val="003D2C9F"/>
    <w:rsid w:val="003D2CBD"/>
    <w:rsid w:val="003D2EF6"/>
    <w:rsid w:val="003D339D"/>
    <w:rsid w:val="003D39EC"/>
    <w:rsid w:val="003D3E99"/>
    <w:rsid w:val="003D5B76"/>
    <w:rsid w:val="003D5F40"/>
    <w:rsid w:val="003D6066"/>
    <w:rsid w:val="003D61F6"/>
    <w:rsid w:val="003D651B"/>
    <w:rsid w:val="003D6686"/>
    <w:rsid w:val="003D6E9E"/>
    <w:rsid w:val="003D73BA"/>
    <w:rsid w:val="003D7688"/>
    <w:rsid w:val="003D78A1"/>
    <w:rsid w:val="003D7918"/>
    <w:rsid w:val="003D7E73"/>
    <w:rsid w:val="003E0332"/>
    <w:rsid w:val="003E1107"/>
    <w:rsid w:val="003E12DA"/>
    <w:rsid w:val="003E13FA"/>
    <w:rsid w:val="003E1749"/>
    <w:rsid w:val="003E216C"/>
    <w:rsid w:val="003E2807"/>
    <w:rsid w:val="003E2B17"/>
    <w:rsid w:val="003E2CBA"/>
    <w:rsid w:val="003E3072"/>
    <w:rsid w:val="003E370D"/>
    <w:rsid w:val="003E3D0F"/>
    <w:rsid w:val="003E4791"/>
    <w:rsid w:val="003E4A68"/>
    <w:rsid w:val="003E4FC4"/>
    <w:rsid w:val="003E583C"/>
    <w:rsid w:val="003E589A"/>
    <w:rsid w:val="003E5AD6"/>
    <w:rsid w:val="003E5D3E"/>
    <w:rsid w:val="003E5D4F"/>
    <w:rsid w:val="003E6F1F"/>
    <w:rsid w:val="003E72CA"/>
    <w:rsid w:val="003E7CD7"/>
    <w:rsid w:val="003E7E54"/>
    <w:rsid w:val="003F02FE"/>
    <w:rsid w:val="003F12FD"/>
    <w:rsid w:val="003F13B8"/>
    <w:rsid w:val="003F1FF8"/>
    <w:rsid w:val="003F229C"/>
    <w:rsid w:val="003F2EEC"/>
    <w:rsid w:val="003F3661"/>
    <w:rsid w:val="003F366C"/>
    <w:rsid w:val="003F3746"/>
    <w:rsid w:val="003F3DF5"/>
    <w:rsid w:val="003F400B"/>
    <w:rsid w:val="003F4211"/>
    <w:rsid w:val="003F4381"/>
    <w:rsid w:val="003F4D75"/>
    <w:rsid w:val="003F4F1D"/>
    <w:rsid w:val="003F546D"/>
    <w:rsid w:val="003F581D"/>
    <w:rsid w:val="003F5EE9"/>
    <w:rsid w:val="003F6446"/>
    <w:rsid w:val="003F6DFB"/>
    <w:rsid w:val="003F745C"/>
    <w:rsid w:val="003F7740"/>
    <w:rsid w:val="003F7F9A"/>
    <w:rsid w:val="004000AF"/>
    <w:rsid w:val="00400356"/>
    <w:rsid w:val="00400A7B"/>
    <w:rsid w:val="00401254"/>
    <w:rsid w:val="004016D2"/>
    <w:rsid w:val="00401995"/>
    <w:rsid w:val="00401A0E"/>
    <w:rsid w:val="00402309"/>
    <w:rsid w:val="004028FD"/>
    <w:rsid w:val="00402A38"/>
    <w:rsid w:val="00403780"/>
    <w:rsid w:val="00403EB0"/>
    <w:rsid w:val="0040449F"/>
    <w:rsid w:val="00404970"/>
    <w:rsid w:val="0040578B"/>
    <w:rsid w:val="00406064"/>
    <w:rsid w:val="004060CF"/>
    <w:rsid w:val="004064D8"/>
    <w:rsid w:val="004070E9"/>
    <w:rsid w:val="00407601"/>
    <w:rsid w:val="00407890"/>
    <w:rsid w:val="00407F51"/>
    <w:rsid w:val="00410950"/>
    <w:rsid w:val="004109B8"/>
    <w:rsid w:val="00410FC9"/>
    <w:rsid w:val="004110A5"/>
    <w:rsid w:val="004111B9"/>
    <w:rsid w:val="00411CDC"/>
    <w:rsid w:val="00411F18"/>
    <w:rsid w:val="004122AC"/>
    <w:rsid w:val="004128C2"/>
    <w:rsid w:val="00412A37"/>
    <w:rsid w:val="00413527"/>
    <w:rsid w:val="00413B91"/>
    <w:rsid w:val="00413E14"/>
    <w:rsid w:val="00413EF9"/>
    <w:rsid w:val="00414A2D"/>
    <w:rsid w:val="00414D8D"/>
    <w:rsid w:val="00414E5F"/>
    <w:rsid w:val="00414EBB"/>
    <w:rsid w:val="0041559D"/>
    <w:rsid w:val="0041568C"/>
    <w:rsid w:val="004157C2"/>
    <w:rsid w:val="004158D5"/>
    <w:rsid w:val="00415B47"/>
    <w:rsid w:val="00415B5E"/>
    <w:rsid w:val="004161DF"/>
    <w:rsid w:val="0041622F"/>
    <w:rsid w:val="00416D8C"/>
    <w:rsid w:val="0041754F"/>
    <w:rsid w:val="00417E2B"/>
    <w:rsid w:val="00420347"/>
    <w:rsid w:val="00420450"/>
    <w:rsid w:val="004216F4"/>
    <w:rsid w:val="00421737"/>
    <w:rsid w:val="00421ECC"/>
    <w:rsid w:val="00422A7F"/>
    <w:rsid w:val="00422C16"/>
    <w:rsid w:val="004233F5"/>
    <w:rsid w:val="004238DC"/>
    <w:rsid w:val="00423C0B"/>
    <w:rsid w:val="00423D93"/>
    <w:rsid w:val="00423EE0"/>
    <w:rsid w:val="00423F51"/>
    <w:rsid w:val="00424040"/>
    <w:rsid w:val="004242DA"/>
    <w:rsid w:val="00424452"/>
    <w:rsid w:val="00424938"/>
    <w:rsid w:val="00424F42"/>
    <w:rsid w:val="0042590B"/>
    <w:rsid w:val="00425D17"/>
    <w:rsid w:val="004277C8"/>
    <w:rsid w:val="00427EDC"/>
    <w:rsid w:val="00430D1A"/>
    <w:rsid w:val="004314F0"/>
    <w:rsid w:val="00431564"/>
    <w:rsid w:val="00431776"/>
    <w:rsid w:val="004317A2"/>
    <w:rsid w:val="00431809"/>
    <w:rsid w:val="0043190F"/>
    <w:rsid w:val="00432462"/>
    <w:rsid w:val="00432B32"/>
    <w:rsid w:val="00432B50"/>
    <w:rsid w:val="00433093"/>
    <w:rsid w:val="004330E4"/>
    <w:rsid w:val="004331F8"/>
    <w:rsid w:val="0043415D"/>
    <w:rsid w:val="004341F5"/>
    <w:rsid w:val="00434238"/>
    <w:rsid w:val="00434657"/>
    <w:rsid w:val="00434A80"/>
    <w:rsid w:val="00434CAD"/>
    <w:rsid w:val="004358C1"/>
    <w:rsid w:val="004365E7"/>
    <w:rsid w:val="00436B74"/>
    <w:rsid w:val="00436CA3"/>
    <w:rsid w:val="00436EB2"/>
    <w:rsid w:val="004371B8"/>
    <w:rsid w:val="00437A0E"/>
    <w:rsid w:val="00437E5A"/>
    <w:rsid w:val="00440352"/>
    <w:rsid w:val="00440496"/>
    <w:rsid w:val="00440502"/>
    <w:rsid w:val="0044063F"/>
    <w:rsid w:val="004407CB"/>
    <w:rsid w:val="004410CA"/>
    <w:rsid w:val="004413CC"/>
    <w:rsid w:val="00442098"/>
    <w:rsid w:val="00442217"/>
    <w:rsid w:val="0044308F"/>
    <w:rsid w:val="00443BE9"/>
    <w:rsid w:val="00445235"/>
    <w:rsid w:val="00445D7A"/>
    <w:rsid w:val="00446217"/>
    <w:rsid w:val="00446277"/>
    <w:rsid w:val="004463D7"/>
    <w:rsid w:val="004465BC"/>
    <w:rsid w:val="00446753"/>
    <w:rsid w:val="00446812"/>
    <w:rsid w:val="00446BED"/>
    <w:rsid w:val="00447C48"/>
    <w:rsid w:val="00447F72"/>
    <w:rsid w:val="004505C2"/>
    <w:rsid w:val="00450B62"/>
    <w:rsid w:val="00450DFA"/>
    <w:rsid w:val="0045128B"/>
    <w:rsid w:val="004512CA"/>
    <w:rsid w:val="00451638"/>
    <w:rsid w:val="0045198C"/>
    <w:rsid w:val="00451E1D"/>
    <w:rsid w:val="0045228F"/>
    <w:rsid w:val="004525D7"/>
    <w:rsid w:val="004531BD"/>
    <w:rsid w:val="00453229"/>
    <w:rsid w:val="004533A1"/>
    <w:rsid w:val="0045377C"/>
    <w:rsid w:val="004538EA"/>
    <w:rsid w:val="00453A12"/>
    <w:rsid w:val="0045462B"/>
    <w:rsid w:val="004547C8"/>
    <w:rsid w:val="00455097"/>
    <w:rsid w:val="00455EA4"/>
    <w:rsid w:val="00456249"/>
    <w:rsid w:val="004563E3"/>
    <w:rsid w:val="0045799F"/>
    <w:rsid w:val="00457C55"/>
    <w:rsid w:val="00457ECB"/>
    <w:rsid w:val="00460291"/>
    <w:rsid w:val="0046179A"/>
    <w:rsid w:val="00461FF8"/>
    <w:rsid w:val="00462186"/>
    <w:rsid w:val="00462AE0"/>
    <w:rsid w:val="00462DBA"/>
    <w:rsid w:val="00462F63"/>
    <w:rsid w:val="00463034"/>
    <w:rsid w:val="0046380F"/>
    <w:rsid w:val="0046397E"/>
    <w:rsid w:val="00463ACE"/>
    <w:rsid w:val="00463D0D"/>
    <w:rsid w:val="00463D25"/>
    <w:rsid w:val="00465A3C"/>
    <w:rsid w:val="00465CD1"/>
    <w:rsid w:val="00465CF6"/>
    <w:rsid w:val="004668E2"/>
    <w:rsid w:val="004669A4"/>
    <w:rsid w:val="00467747"/>
    <w:rsid w:val="00467F66"/>
    <w:rsid w:val="0047026F"/>
    <w:rsid w:val="0047053F"/>
    <w:rsid w:val="00470556"/>
    <w:rsid w:val="00470DFC"/>
    <w:rsid w:val="00471646"/>
    <w:rsid w:val="00472026"/>
    <w:rsid w:val="004724CE"/>
    <w:rsid w:val="0047264F"/>
    <w:rsid w:val="00472B8C"/>
    <w:rsid w:val="0047308B"/>
    <w:rsid w:val="00473396"/>
    <w:rsid w:val="00474523"/>
    <w:rsid w:val="004746D9"/>
    <w:rsid w:val="0047484F"/>
    <w:rsid w:val="00474B21"/>
    <w:rsid w:val="00474EA5"/>
    <w:rsid w:val="00475085"/>
    <w:rsid w:val="00476507"/>
    <w:rsid w:val="00476508"/>
    <w:rsid w:val="00476522"/>
    <w:rsid w:val="00477A89"/>
    <w:rsid w:val="00477B5E"/>
    <w:rsid w:val="0048014B"/>
    <w:rsid w:val="004810C2"/>
    <w:rsid w:val="00481E8C"/>
    <w:rsid w:val="004828AB"/>
    <w:rsid w:val="00482C76"/>
    <w:rsid w:val="00483821"/>
    <w:rsid w:val="00483CBF"/>
    <w:rsid w:val="00483D01"/>
    <w:rsid w:val="004847FF"/>
    <w:rsid w:val="004848BE"/>
    <w:rsid w:val="00484FB2"/>
    <w:rsid w:val="00485251"/>
    <w:rsid w:val="00485477"/>
    <w:rsid w:val="0048557C"/>
    <w:rsid w:val="004855A7"/>
    <w:rsid w:val="00485A52"/>
    <w:rsid w:val="00485F64"/>
    <w:rsid w:val="004860A5"/>
    <w:rsid w:val="004863A5"/>
    <w:rsid w:val="00486748"/>
    <w:rsid w:val="004868DD"/>
    <w:rsid w:val="00487379"/>
    <w:rsid w:val="00487B6E"/>
    <w:rsid w:val="00490043"/>
    <w:rsid w:val="004907D3"/>
    <w:rsid w:val="00490C56"/>
    <w:rsid w:val="00490EC1"/>
    <w:rsid w:val="00491255"/>
    <w:rsid w:val="00491537"/>
    <w:rsid w:val="00491ED9"/>
    <w:rsid w:val="00492083"/>
    <w:rsid w:val="004920D2"/>
    <w:rsid w:val="00492A98"/>
    <w:rsid w:val="00492ADD"/>
    <w:rsid w:val="00492CEE"/>
    <w:rsid w:val="00492E8F"/>
    <w:rsid w:val="0049348E"/>
    <w:rsid w:val="004943BB"/>
    <w:rsid w:val="00494587"/>
    <w:rsid w:val="00494ACF"/>
    <w:rsid w:val="00495555"/>
    <w:rsid w:val="00495851"/>
    <w:rsid w:val="004965AC"/>
    <w:rsid w:val="0049674D"/>
    <w:rsid w:val="00496AD6"/>
    <w:rsid w:val="00496C7C"/>
    <w:rsid w:val="00496D3C"/>
    <w:rsid w:val="0049708B"/>
    <w:rsid w:val="004A058A"/>
    <w:rsid w:val="004A0C43"/>
    <w:rsid w:val="004A173F"/>
    <w:rsid w:val="004A1B35"/>
    <w:rsid w:val="004A2D43"/>
    <w:rsid w:val="004A2D46"/>
    <w:rsid w:val="004A2E20"/>
    <w:rsid w:val="004A3257"/>
    <w:rsid w:val="004A4367"/>
    <w:rsid w:val="004A443A"/>
    <w:rsid w:val="004A4735"/>
    <w:rsid w:val="004A4D71"/>
    <w:rsid w:val="004A5291"/>
    <w:rsid w:val="004A54AD"/>
    <w:rsid w:val="004A59D4"/>
    <w:rsid w:val="004A5B6A"/>
    <w:rsid w:val="004A5C1B"/>
    <w:rsid w:val="004A62DF"/>
    <w:rsid w:val="004A6879"/>
    <w:rsid w:val="004A7200"/>
    <w:rsid w:val="004A74AC"/>
    <w:rsid w:val="004A76DB"/>
    <w:rsid w:val="004A777B"/>
    <w:rsid w:val="004A785B"/>
    <w:rsid w:val="004B00D8"/>
    <w:rsid w:val="004B02D7"/>
    <w:rsid w:val="004B0871"/>
    <w:rsid w:val="004B0C91"/>
    <w:rsid w:val="004B0F49"/>
    <w:rsid w:val="004B17E4"/>
    <w:rsid w:val="004B1844"/>
    <w:rsid w:val="004B2306"/>
    <w:rsid w:val="004B24F7"/>
    <w:rsid w:val="004B2655"/>
    <w:rsid w:val="004B2A17"/>
    <w:rsid w:val="004B2C7C"/>
    <w:rsid w:val="004B38F3"/>
    <w:rsid w:val="004B3971"/>
    <w:rsid w:val="004B3C77"/>
    <w:rsid w:val="004B3D85"/>
    <w:rsid w:val="004B445E"/>
    <w:rsid w:val="004B4D81"/>
    <w:rsid w:val="004B4DB5"/>
    <w:rsid w:val="004B4F66"/>
    <w:rsid w:val="004B5407"/>
    <w:rsid w:val="004B55DC"/>
    <w:rsid w:val="004B5657"/>
    <w:rsid w:val="004B5EA2"/>
    <w:rsid w:val="004B60DB"/>
    <w:rsid w:val="004B6459"/>
    <w:rsid w:val="004B6C50"/>
    <w:rsid w:val="004B7850"/>
    <w:rsid w:val="004C0537"/>
    <w:rsid w:val="004C07B9"/>
    <w:rsid w:val="004C0B4F"/>
    <w:rsid w:val="004C1208"/>
    <w:rsid w:val="004C3A84"/>
    <w:rsid w:val="004C465C"/>
    <w:rsid w:val="004C466E"/>
    <w:rsid w:val="004C46F2"/>
    <w:rsid w:val="004C4848"/>
    <w:rsid w:val="004C49D9"/>
    <w:rsid w:val="004C4C38"/>
    <w:rsid w:val="004C5084"/>
    <w:rsid w:val="004C5129"/>
    <w:rsid w:val="004C58EF"/>
    <w:rsid w:val="004C5E01"/>
    <w:rsid w:val="004C5EAD"/>
    <w:rsid w:val="004C6036"/>
    <w:rsid w:val="004C684B"/>
    <w:rsid w:val="004C6DA0"/>
    <w:rsid w:val="004C76DF"/>
    <w:rsid w:val="004D07CD"/>
    <w:rsid w:val="004D099F"/>
    <w:rsid w:val="004D1309"/>
    <w:rsid w:val="004D1DE7"/>
    <w:rsid w:val="004D1E42"/>
    <w:rsid w:val="004D1F6B"/>
    <w:rsid w:val="004D2591"/>
    <w:rsid w:val="004D275B"/>
    <w:rsid w:val="004D3728"/>
    <w:rsid w:val="004D43ED"/>
    <w:rsid w:val="004D4523"/>
    <w:rsid w:val="004D5332"/>
    <w:rsid w:val="004D595A"/>
    <w:rsid w:val="004D5B0A"/>
    <w:rsid w:val="004D5C01"/>
    <w:rsid w:val="004D5CBE"/>
    <w:rsid w:val="004D5F4D"/>
    <w:rsid w:val="004D5FDB"/>
    <w:rsid w:val="004D694B"/>
    <w:rsid w:val="004D7092"/>
    <w:rsid w:val="004E0377"/>
    <w:rsid w:val="004E1542"/>
    <w:rsid w:val="004E17CA"/>
    <w:rsid w:val="004E2094"/>
    <w:rsid w:val="004E21E7"/>
    <w:rsid w:val="004E2AC8"/>
    <w:rsid w:val="004E2BC1"/>
    <w:rsid w:val="004E3710"/>
    <w:rsid w:val="004E3C1E"/>
    <w:rsid w:val="004E4875"/>
    <w:rsid w:val="004E599B"/>
    <w:rsid w:val="004E5B94"/>
    <w:rsid w:val="004E5D52"/>
    <w:rsid w:val="004E5D5C"/>
    <w:rsid w:val="004E60CF"/>
    <w:rsid w:val="004E61EB"/>
    <w:rsid w:val="004E6594"/>
    <w:rsid w:val="004E7513"/>
    <w:rsid w:val="004E7A47"/>
    <w:rsid w:val="004E7F20"/>
    <w:rsid w:val="004F00C1"/>
    <w:rsid w:val="004F03D1"/>
    <w:rsid w:val="004F06D3"/>
    <w:rsid w:val="004F2472"/>
    <w:rsid w:val="004F2752"/>
    <w:rsid w:val="004F2937"/>
    <w:rsid w:val="004F2D94"/>
    <w:rsid w:val="004F3151"/>
    <w:rsid w:val="004F366B"/>
    <w:rsid w:val="004F38E2"/>
    <w:rsid w:val="004F3DA1"/>
    <w:rsid w:val="004F4F46"/>
    <w:rsid w:val="004F5586"/>
    <w:rsid w:val="004F5E67"/>
    <w:rsid w:val="004F5F73"/>
    <w:rsid w:val="004F6148"/>
    <w:rsid w:val="004F6669"/>
    <w:rsid w:val="004F6693"/>
    <w:rsid w:val="004F6865"/>
    <w:rsid w:val="004F69D6"/>
    <w:rsid w:val="004F6D54"/>
    <w:rsid w:val="004F7093"/>
    <w:rsid w:val="004F70C0"/>
    <w:rsid w:val="004F7156"/>
    <w:rsid w:val="004F755A"/>
    <w:rsid w:val="004F756C"/>
    <w:rsid w:val="004F7E79"/>
    <w:rsid w:val="00500052"/>
    <w:rsid w:val="0050062B"/>
    <w:rsid w:val="00500C65"/>
    <w:rsid w:val="00500F80"/>
    <w:rsid w:val="0050132C"/>
    <w:rsid w:val="00502F43"/>
    <w:rsid w:val="00503C80"/>
    <w:rsid w:val="00504AAC"/>
    <w:rsid w:val="00505E5C"/>
    <w:rsid w:val="00506086"/>
    <w:rsid w:val="00506157"/>
    <w:rsid w:val="00506E6C"/>
    <w:rsid w:val="00506E7C"/>
    <w:rsid w:val="00506FD6"/>
    <w:rsid w:val="00507D33"/>
    <w:rsid w:val="00510158"/>
    <w:rsid w:val="00510AAA"/>
    <w:rsid w:val="00510CE1"/>
    <w:rsid w:val="00511375"/>
    <w:rsid w:val="0051181D"/>
    <w:rsid w:val="005125BD"/>
    <w:rsid w:val="005126C6"/>
    <w:rsid w:val="00512E26"/>
    <w:rsid w:val="00513328"/>
    <w:rsid w:val="00513A1B"/>
    <w:rsid w:val="00513A60"/>
    <w:rsid w:val="00514861"/>
    <w:rsid w:val="00514A6E"/>
    <w:rsid w:val="00514B6F"/>
    <w:rsid w:val="00514BDC"/>
    <w:rsid w:val="00514EBE"/>
    <w:rsid w:val="005150A8"/>
    <w:rsid w:val="005151E1"/>
    <w:rsid w:val="00515374"/>
    <w:rsid w:val="005158EC"/>
    <w:rsid w:val="0051767F"/>
    <w:rsid w:val="00517A98"/>
    <w:rsid w:val="00520317"/>
    <w:rsid w:val="00520BE6"/>
    <w:rsid w:val="005213DF"/>
    <w:rsid w:val="00521644"/>
    <w:rsid w:val="0052207D"/>
    <w:rsid w:val="005221AF"/>
    <w:rsid w:val="005227DB"/>
    <w:rsid w:val="00522CC4"/>
    <w:rsid w:val="00522EAD"/>
    <w:rsid w:val="00522FEB"/>
    <w:rsid w:val="005232F6"/>
    <w:rsid w:val="00523628"/>
    <w:rsid w:val="00523BBD"/>
    <w:rsid w:val="00523EAD"/>
    <w:rsid w:val="00523F7C"/>
    <w:rsid w:val="00523FCE"/>
    <w:rsid w:val="00524111"/>
    <w:rsid w:val="00524D2C"/>
    <w:rsid w:val="00524FB5"/>
    <w:rsid w:val="005252C5"/>
    <w:rsid w:val="00525C92"/>
    <w:rsid w:val="00526A5D"/>
    <w:rsid w:val="00526CD3"/>
    <w:rsid w:val="00526F0A"/>
    <w:rsid w:val="0052726E"/>
    <w:rsid w:val="00530272"/>
    <w:rsid w:val="0053028E"/>
    <w:rsid w:val="005304BA"/>
    <w:rsid w:val="00530522"/>
    <w:rsid w:val="00531441"/>
    <w:rsid w:val="00531E82"/>
    <w:rsid w:val="00532248"/>
    <w:rsid w:val="0053324D"/>
    <w:rsid w:val="00533AE5"/>
    <w:rsid w:val="00533E18"/>
    <w:rsid w:val="00533F85"/>
    <w:rsid w:val="005342FB"/>
    <w:rsid w:val="0053445E"/>
    <w:rsid w:val="00534645"/>
    <w:rsid w:val="00534B83"/>
    <w:rsid w:val="00534B91"/>
    <w:rsid w:val="00534E78"/>
    <w:rsid w:val="00534F42"/>
    <w:rsid w:val="00535445"/>
    <w:rsid w:val="005359E6"/>
    <w:rsid w:val="00535A42"/>
    <w:rsid w:val="00535E95"/>
    <w:rsid w:val="00536AF4"/>
    <w:rsid w:val="00536B1A"/>
    <w:rsid w:val="00537B3F"/>
    <w:rsid w:val="00537DC0"/>
    <w:rsid w:val="00537E9D"/>
    <w:rsid w:val="00537F43"/>
    <w:rsid w:val="00540214"/>
    <w:rsid w:val="00540BAA"/>
    <w:rsid w:val="00540D60"/>
    <w:rsid w:val="00541017"/>
    <w:rsid w:val="00541D6F"/>
    <w:rsid w:val="00542155"/>
    <w:rsid w:val="005422D2"/>
    <w:rsid w:val="00542320"/>
    <w:rsid w:val="0054239A"/>
    <w:rsid w:val="0054250A"/>
    <w:rsid w:val="00542B08"/>
    <w:rsid w:val="00542EC0"/>
    <w:rsid w:val="005438EA"/>
    <w:rsid w:val="00544068"/>
    <w:rsid w:val="0054448B"/>
    <w:rsid w:val="005447D7"/>
    <w:rsid w:val="00544D1C"/>
    <w:rsid w:val="005458CF"/>
    <w:rsid w:val="00546660"/>
    <w:rsid w:val="005467AD"/>
    <w:rsid w:val="00546C4F"/>
    <w:rsid w:val="00546EC8"/>
    <w:rsid w:val="005471CE"/>
    <w:rsid w:val="005472D4"/>
    <w:rsid w:val="00547A85"/>
    <w:rsid w:val="005505C2"/>
    <w:rsid w:val="00550A1C"/>
    <w:rsid w:val="0055296E"/>
    <w:rsid w:val="00552E42"/>
    <w:rsid w:val="0055336A"/>
    <w:rsid w:val="00553404"/>
    <w:rsid w:val="00553BC7"/>
    <w:rsid w:val="00553D8C"/>
    <w:rsid w:val="00554188"/>
    <w:rsid w:val="005546B6"/>
    <w:rsid w:val="005547D8"/>
    <w:rsid w:val="00554B75"/>
    <w:rsid w:val="00554E71"/>
    <w:rsid w:val="0055507F"/>
    <w:rsid w:val="005550EE"/>
    <w:rsid w:val="00555968"/>
    <w:rsid w:val="00555C58"/>
    <w:rsid w:val="0055626E"/>
    <w:rsid w:val="005567F7"/>
    <w:rsid w:val="00556C79"/>
    <w:rsid w:val="00556CF0"/>
    <w:rsid w:val="00556F30"/>
    <w:rsid w:val="00557192"/>
    <w:rsid w:val="00557451"/>
    <w:rsid w:val="0055762A"/>
    <w:rsid w:val="00557838"/>
    <w:rsid w:val="00560615"/>
    <w:rsid w:val="005607B8"/>
    <w:rsid w:val="0056085E"/>
    <w:rsid w:val="00561089"/>
    <w:rsid w:val="005610C6"/>
    <w:rsid w:val="005610D8"/>
    <w:rsid w:val="005611F0"/>
    <w:rsid w:val="0056134F"/>
    <w:rsid w:val="005613A5"/>
    <w:rsid w:val="005627E0"/>
    <w:rsid w:val="0056284E"/>
    <w:rsid w:val="00562C85"/>
    <w:rsid w:val="00562DCF"/>
    <w:rsid w:val="00562EDD"/>
    <w:rsid w:val="00563484"/>
    <w:rsid w:val="0056358C"/>
    <w:rsid w:val="00563F3E"/>
    <w:rsid w:val="00564727"/>
    <w:rsid w:val="00564980"/>
    <w:rsid w:val="005649A1"/>
    <w:rsid w:val="00564FA6"/>
    <w:rsid w:val="0056518A"/>
    <w:rsid w:val="005655DE"/>
    <w:rsid w:val="00566F17"/>
    <w:rsid w:val="0056727F"/>
    <w:rsid w:val="0056776C"/>
    <w:rsid w:val="00567951"/>
    <w:rsid w:val="00567DD8"/>
    <w:rsid w:val="00567F04"/>
    <w:rsid w:val="005702C1"/>
    <w:rsid w:val="005703CD"/>
    <w:rsid w:val="0057060E"/>
    <w:rsid w:val="0057079B"/>
    <w:rsid w:val="0057192C"/>
    <w:rsid w:val="00572217"/>
    <w:rsid w:val="00573151"/>
    <w:rsid w:val="005732D9"/>
    <w:rsid w:val="00573610"/>
    <w:rsid w:val="00573AF9"/>
    <w:rsid w:val="00573C78"/>
    <w:rsid w:val="00573F25"/>
    <w:rsid w:val="00574637"/>
    <w:rsid w:val="005747C8"/>
    <w:rsid w:val="00575AA9"/>
    <w:rsid w:val="005766DD"/>
    <w:rsid w:val="00576887"/>
    <w:rsid w:val="00576C57"/>
    <w:rsid w:val="00576DAA"/>
    <w:rsid w:val="00576EE6"/>
    <w:rsid w:val="005773AE"/>
    <w:rsid w:val="00577641"/>
    <w:rsid w:val="00577664"/>
    <w:rsid w:val="005777A2"/>
    <w:rsid w:val="00577B39"/>
    <w:rsid w:val="00580990"/>
    <w:rsid w:val="00580A71"/>
    <w:rsid w:val="00581048"/>
    <w:rsid w:val="00581179"/>
    <w:rsid w:val="00581799"/>
    <w:rsid w:val="00581BF3"/>
    <w:rsid w:val="0058214D"/>
    <w:rsid w:val="0058232B"/>
    <w:rsid w:val="0058283F"/>
    <w:rsid w:val="00584083"/>
    <w:rsid w:val="005840AF"/>
    <w:rsid w:val="00584B2E"/>
    <w:rsid w:val="00584D69"/>
    <w:rsid w:val="00584EF9"/>
    <w:rsid w:val="005851A4"/>
    <w:rsid w:val="0058547D"/>
    <w:rsid w:val="00585791"/>
    <w:rsid w:val="00586C98"/>
    <w:rsid w:val="0058748E"/>
    <w:rsid w:val="00587990"/>
    <w:rsid w:val="0059055D"/>
    <w:rsid w:val="005907A6"/>
    <w:rsid w:val="00590DB4"/>
    <w:rsid w:val="0059181C"/>
    <w:rsid w:val="00591D26"/>
    <w:rsid w:val="00591E39"/>
    <w:rsid w:val="005920F5"/>
    <w:rsid w:val="005926C4"/>
    <w:rsid w:val="00592D43"/>
    <w:rsid w:val="00592FE1"/>
    <w:rsid w:val="0059384A"/>
    <w:rsid w:val="00593F78"/>
    <w:rsid w:val="0059400D"/>
    <w:rsid w:val="00594D7F"/>
    <w:rsid w:val="005957F0"/>
    <w:rsid w:val="00595BF1"/>
    <w:rsid w:val="00595E93"/>
    <w:rsid w:val="00596281"/>
    <w:rsid w:val="00596AAA"/>
    <w:rsid w:val="00596C1D"/>
    <w:rsid w:val="0059711F"/>
    <w:rsid w:val="005972EE"/>
    <w:rsid w:val="005979BB"/>
    <w:rsid w:val="00597B3C"/>
    <w:rsid w:val="00597B87"/>
    <w:rsid w:val="005A0152"/>
    <w:rsid w:val="005A04DA"/>
    <w:rsid w:val="005A0C49"/>
    <w:rsid w:val="005A0CB2"/>
    <w:rsid w:val="005A1514"/>
    <w:rsid w:val="005A17B6"/>
    <w:rsid w:val="005A18B8"/>
    <w:rsid w:val="005A1FFC"/>
    <w:rsid w:val="005A2053"/>
    <w:rsid w:val="005A254B"/>
    <w:rsid w:val="005A2554"/>
    <w:rsid w:val="005A2DB7"/>
    <w:rsid w:val="005A2F28"/>
    <w:rsid w:val="005A34B2"/>
    <w:rsid w:val="005A3D68"/>
    <w:rsid w:val="005A4129"/>
    <w:rsid w:val="005A4660"/>
    <w:rsid w:val="005A50E5"/>
    <w:rsid w:val="005A531E"/>
    <w:rsid w:val="005A55DC"/>
    <w:rsid w:val="005A58A1"/>
    <w:rsid w:val="005A5B35"/>
    <w:rsid w:val="005A5B71"/>
    <w:rsid w:val="005A5C92"/>
    <w:rsid w:val="005A5E8A"/>
    <w:rsid w:val="005A6470"/>
    <w:rsid w:val="005A6CBF"/>
    <w:rsid w:val="005A6F90"/>
    <w:rsid w:val="005A735F"/>
    <w:rsid w:val="005A7B31"/>
    <w:rsid w:val="005B0582"/>
    <w:rsid w:val="005B07F5"/>
    <w:rsid w:val="005B0D4F"/>
    <w:rsid w:val="005B12D8"/>
    <w:rsid w:val="005B17D2"/>
    <w:rsid w:val="005B2283"/>
    <w:rsid w:val="005B22D7"/>
    <w:rsid w:val="005B2F93"/>
    <w:rsid w:val="005B32A5"/>
    <w:rsid w:val="005B466E"/>
    <w:rsid w:val="005B4B31"/>
    <w:rsid w:val="005B4B76"/>
    <w:rsid w:val="005B5586"/>
    <w:rsid w:val="005B568F"/>
    <w:rsid w:val="005B725D"/>
    <w:rsid w:val="005B7D2F"/>
    <w:rsid w:val="005B7E09"/>
    <w:rsid w:val="005C0172"/>
    <w:rsid w:val="005C017B"/>
    <w:rsid w:val="005C0490"/>
    <w:rsid w:val="005C04E4"/>
    <w:rsid w:val="005C0FFF"/>
    <w:rsid w:val="005C1C1A"/>
    <w:rsid w:val="005C2ABD"/>
    <w:rsid w:val="005C34A3"/>
    <w:rsid w:val="005C3949"/>
    <w:rsid w:val="005C3D0D"/>
    <w:rsid w:val="005C3E7A"/>
    <w:rsid w:val="005C3F5A"/>
    <w:rsid w:val="005C3FBD"/>
    <w:rsid w:val="005C58DA"/>
    <w:rsid w:val="005C5AA8"/>
    <w:rsid w:val="005C5C54"/>
    <w:rsid w:val="005C6794"/>
    <w:rsid w:val="005C6A71"/>
    <w:rsid w:val="005C7322"/>
    <w:rsid w:val="005C771A"/>
    <w:rsid w:val="005C7763"/>
    <w:rsid w:val="005D01E0"/>
    <w:rsid w:val="005D0CEA"/>
    <w:rsid w:val="005D0CF9"/>
    <w:rsid w:val="005D0E82"/>
    <w:rsid w:val="005D0FFD"/>
    <w:rsid w:val="005D1103"/>
    <w:rsid w:val="005D14B4"/>
    <w:rsid w:val="005D1790"/>
    <w:rsid w:val="005D18FB"/>
    <w:rsid w:val="005D27AA"/>
    <w:rsid w:val="005D2F30"/>
    <w:rsid w:val="005D30CA"/>
    <w:rsid w:val="005D3319"/>
    <w:rsid w:val="005D36F1"/>
    <w:rsid w:val="005D37CF"/>
    <w:rsid w:val="005D3849"/>
    <w:rsid w:val="005D3C30"/>
    <w:rsid w:val="005D3DA7"/>
    <w:rsid w:val="005D5563"/>
    <w:rsid w:val="005D6505"/>
    <w:rsid w:val="005D6CC5"/>
    <w:rsid w:val="005D6F3E"/>
    <w:rsid w:val="005D76B0"/>
    <w:rsid w:val="005D773C"/>
    <w:rsid w:val="005D7AC2"/>
    <w:rsid w:val="005E0646"/>
    <w:rsid w:val="005E074F"/>
    <w:rsid w:val="005E09A1"/>
    <w:rsid w:val="005E0AD0"/>
    <w:rsid w:val="005E0F01"/>
    <w:rsid w:val="005E1055"/>
    <w:rsid w:val="005E10D7"/>
    <w:rsid w:val="005E1C83"/>
    <w:rsid w:val="005E2219"/>
    <w:rsid w:val="005E28CD"/>
    <w:rsid w:val="005E2B23"/>
    <w:rsid w:val="005E3166"/>
    <w:rsid w:val="005E3766"/>
    <w:rsid w:val="005E3CED"/>
    <w:rsid w:val="005E4727"/>
    <w:rsid w:val="005E4A8F"/>
    <w:rsid w:val="005E4E8C"/>
    <w:rsid w:val="005E4EF9"/>
    <w:rsid w:val="005E536F"/>
    <w:rsid w:val="005E55B6"/>
    <w:rsid w:val="005E5A07"/>
    <w:rsid w:val="005E5F73"/>
    <w:rsid w:val="005E61E7"/>
    <w:rsid w:val="005E73A0"/>
    <w:rsid w:val="005F17FF"/>
    <w:rsid w:val="005F1A4A"/>
    <w:rsid w:val="005F2051"/>
    <w:rsid w:val="005F220B"/>
    <w:rsid w:val="005F2A5D"/>
    <w:rsid w:val="005F34EA"/>
    <w:rsid w:val="005F43E1"/>
    <w:rsid w:val="005F4599"/>
    <w:rsid w:val="005F4757"/>
    <w:rsid w:val="005F5048"/>
    <w:rsid w:val="005F5A79"/>
    <w:rsid w:val="005F5BDD"/>
    <w:rsid w:val="005F602F"/>
    <w:rsid w:val="005F6133"/>
    <w:rsid w:val="005F644C"/>
    <w:rsid w:val="005F6615"/>
    <w:rsid w:val="005F678D"/>
    <w:rsid w:val="005F6CF6"/>
    <w:rsid w:val="005F71EA"/>
    <w:rsid w:val="005F766A"/>
    <w:rsid w:val="005F76E4"/>
    <w:rsid w:val="00600B73"/>
    <w:rsid w:val="00601389"/>
    <w:rsid w:val="0060171A"/>
    <w:rsid w:val="00601975"/>
    <w:rsid w:val="006019E1"/>
    <w:rsid w:val="00601CFB"/>
    <w:rsid w:val="006021F7"/>
    <w:rsid w:val="00602D06"/>
    <w:rsid w:val="00602D7B"/>
    <w:rsid w:val="0060338B"/>
    <w:rsid w:val="0060369E"/>
    <w:rsid w:val="00603A11"/>
    <w:rsid w:val="00603A7B"/>
    <w:rsid w:val="00603C8A"/>
    <w:rsid w:val="00604380"/>
    <w:rsid w:val="00604B08"/>
    <w:rsid w:val="00604B69"/>
    <w:rsid w:val="00604C84"/>
    <w:rsid w:val="00604E95"/>
    <w:rsid w:val="006058D0"/>
    <w:rsid w:val="00605930"/>
    <w:rsid w:val="00606155"/>
    <w:rsid w:val="00606333"/>
    <w:rsid w:val="006063A3"/>
    <w:rsid w:val="00607339"/>
    <w:rsid w:val="00607594"/>
    <w:rsid w:val="00607621"/>
    <w:rsid w:val="00607A76"/>
    <w:rsid w:val="00607C58"/>
    <w:rsid w:val="00607FD2"/>
    <w:rsid w:val="006100D6"/>
    <w:rsid w:val="00610280"/>
    <w:rsid w:val="006120FE"/>
    <w:rsid w:val="00612D4F"/>
    <w:rsid w:val="006130D1"/>
    <w:rsid w:val="006137DB"/>
    <w:rsid w:val="00613866"/>
    <w:rsid w:val="006139D3"/>
    <w:rsid w:val="006141E8"/>
    <w:rsid w:val="00614857"/>
    <w:rsid w:val="00614893"/>
    <w:rsid w:val="0061490A"/>
    <w:rsid w:val="00615907"/>
    <w:rsid w:val="006159D8"/>
    <w:rsid w:val="00615B4B"/>
    <w:rsid w:val="00616507"/>
    <w:rsid w:val="00616A13"/>
    <w:rsid w:val="00616A85"/>
    <w:rsid w:val="00616C45"/>
    <w:rsid w:val="00616E7D"/>
    <w:rsid w:val="00617999"/>
    <w:rsid w:val="00617B2D"/>
    <w:rsid w:val="00617B47"/>
    <w:rsid w:val="00617D54"/>
    <w:rsid w:val="0062052B"/>
    <w:rsid w:val="00620636"/>
    <w:rsid w:val="00620C1B"/>
    <w:rsid w:val="00621929"/>
    <w:rsid w:val="00621A9A"/>
    <w:rsid w:val="006224BB"/>
    <w:rsid w:val="00622E97"/>
    <w:rsid w:val="0062304C"/>
    <w:rsid w:val="00623849"/>
    <w:rsid w:val="00623ACB"/>
    <w:rsid w:val="00623FA9"/>
    <w:rsid w:val="0062402D"/>
    <w:rsid w:val="00624699"/>
    <w:rsid w:val="0062543F"/>
    <w:rsid w:val="006259F3"/>
    <w:rsid w:val="00625CB3"/>
    <w:rsid w:val="00626772"/>
    <w:rsid w:val="00626CFE"/>
    <w:rsid w:val="0062709C"/>
    <w:rsid w:val="0062710A"/>
    <w:rsid w:val="006279C2"/>
    <w:rsid w:val="00627C25"/>
    <w:rsid w:val="00630F0F"/>
    <w:rsid w:val="00631371"/>
    <w:rsid w:val="00631777"/>
    <w:rsid w:val="0063187D"/>
    <w:rsid w:val="00631C39"/>
    <w:rsid w:val="00632326"/>
    <w:rsid w:val="006328FF"/>
    <w:rsid w:val="006335E5"/>
    <w:rsid w:val="006338A9"/>
    <w:rsid w:val="00633B64"/>
    <w:rsid w:val="00633F59"/>
    <w:rsid w:val="00634445"/>
    <w:rsid w:val="006353F4"/>
    <w:rsid w:val="00635461"/>
    <w:rsid w:val="00636AD7"/>
    <w:rsid w:val="00636C9B"/>
    <w:rsid w:val="00636FB1"/>
    <w:rsid w:val="00640564"/>
    <w:rsid w:val="006405EF"/>
    <w:rsid w:val="00640A1D"/>
    <w:rsid w:val="00641172"/>
    <w:rsid w:val="00642CA6"/>
    <w:rsid w:val="00642E1E"/>
    <w:rsid w:val="006436B7"/>
    <w:rsid w:val="0064413E"/>
    <w:rsid w:val="006441E1"/>
    <w:rsid w:val="006442B8"/>
    <w:rsid w:val="00644C14"/>
    <w:rsid w:val="00644FAC"/>
    <w:rsid w:val="00645511"/>
    <w:rsid w:val="00645797"/>
    <w:rsid w:val="00645ACA"/>
    <w:rsid w:val="00646128"/>
    <w:rsid w:val="006462F5"/>
    <w:rsid w:val="006463E6"/>
    <w:rsid w:val="00646548"/>
    <w:rsid w:val="0064731F"/>
    <w:rsid w:val="0064737B"/>
    <w:rsid w:val="006474BD"/>
    <w:rsid w:val="006475BA"/>
    <w:rsid w:val="00647784"/>
    <w:rsid w:val="006478B0"/>
    <w:rsid w:val="00647BD1"/>
    <w:rsid w:val="00650796"/>
    <w:rsid w:val="00650BCC"/>
    <w:rsid w:val="00650F3C"/>
    <w:rsid w:val="00651079"/>
    <w:rsid w:val="00652142"/>
    <w:rsid w:val="00652493"/>
    <w:rsid w:val="006524CF"/>
    <w:rsid w:val="0065375E"/>
    <w:rsid w:val="00653BD7"/>
    <w:rsid w:val="00653C8D"/>
    <w:rsid w:val="006548E8"/>
    <w:rsid w:val="0065504E"/>
    <w:rsid w:val="00655244"/>
    <w:rsid w:val="00655758"/>
    <w:rsid w:val="006557B2"/>
    <w:rsid w:val="00655C24"/>
    <w:rsid w:val="00655EA3"/>
    <w:rsid w:val="00655EEB"/>
    <w:rsid w:val="00656007"/>
    <w:rsid w:val="00656162"/>
    <w:rsid w:val="00656C3B"/>
    <w:rsid w:val="00656CA4"/>
    <w:rsid w:val="0065703A"/>
    <w:rsid w:val="00660FDC"/>
    <w:rsid w:val="006613B6"/>
    <w:rsid w:val="0066197F"/>
    <w:rsid w:val="00662E4D"/>
    <w:rsid w:val="0066313D"/>
    <w:rsid w:val="00663171"/>
    <w:rsid w:val="00663309"/>
    <w:rsid w:val="006633C5"/>
    <w:rsid w:val="0066359D"/>
    <w:rsid w:val="0066363B"/>
    <w:rsid w:val="0066373E"/>
    <w:rsid w:val="006639F3"/>
    <w:rsid w:val="006643FD"/>
    <w:rsid w:val="00664ABF"/>
    <w:rsid w:val="00664E25"/>
    <w:rsid w:val="00665012"/>
    <w:rsid w:val="006650D8"/>
    <w:rsid w:val="0066513E"/>
    <w:rsid w:val="00665312"/>
    <w:rsid w:val="00666ABE"/>
    <w:rsid w:val="00666E2D"/>
    <w:rsid w:val="00666EF0"/>
    <w:rsid w:val="006675CD"/>
    <w:rsid w:val="006679E9"/>
    <w:rsid w:val="00667A46"/>
    <w:rsid w:val="00667A8B"/>
    <w:rsid w:val="00667B06"/>
    <w:rsid w:val="00667CCA"/>
    <w:rsid w:val="00667CFA"/>
    <w:rsid w:val="0067100A"/>
    <w:rsid w:val="006722FA"/>
    <w:rsid w:val="00672619"/>
    <w:rsid w:val="006726B9"/>
    <w:rsid w:val="00673A74"/>
    <w:rsid w:val="00673A97"/>
    <w:rsid w:val="00673AFB"/>
    <w:rsid w:val="006741DD"/>
    <w:rsid w:val="00674368"/>
    <w:rsid w:val="006746BC"/>
    <w:rsid w:val="00674822"/>
    <w:rsid w:val="0067558A"/>
    <w:rsid w:val="00675849"/>
    <w:rsid w:val="00675CE6"/>
    <w:rsid w:val="00675D13"/>
    <w:rsid w:val="0067634F"/>
    <w:rsid w:val="00676407"/>
    <w:rsid w:val="00676BD0"/>
    <w:rsid w:val="00676C48"/>
    <w:rsid w:val="00677810"/>
    <w:rsid w:val="00677A91"/>
    <w:rsid w:val="00681048"/>
    <w:rsid w:val="006812F9"/>
    <w:rsid w:val="006813C3"/>
    <w:rsid w:val="006819FA"/>
    <w:rsid w:val="00682394"/>
    <w:rsid w:val="006823F5"/>
    <w:rsid w:val="006825EB"/>
    <w:rsid w:val="0068297B"/>
    <w:rsid w:val="00682C71"/>
    <w:rsid w:val="00682D14"/>
    <w:rsid w:val="00682D75"/>
    <w:rsid w:val="00682E83"/>
    <w:rsid w:val="00683094"/>
    <w:rsid w:val="00683532"/>
    <w:rsid w:val="00683579"/>
    <w:rsid w:val="0068363C"/>
    <w:rsid w:val="00683671"/>
    <w:rsid w:val="00683C08"/>
    <w:rsid w:val="00683D5A"/>
    <w:rsid w:val="00684111"/>
    <w:rsid w:val="006846DF"/>
    <w:rsid w:val="00684C25"/>
    <w:rsid w:val="00684E4F"/>
    <w:rsid w:val="0068563C"/>
    <w:rsid w:val="006856B8"/>
    <w:rsid w:val="00686C9C"/>
    <w:rsid w:val="00686D9E"/>
    <w:rsid w:val="00687776"/>
    <w:rsid w:val="006906CD"/>
    <w:rsid w:val="006916A9"/>
    <w:rsid w:val="006916C1"/>
    <w:rsid w:val="00691862"/>
    <w:rsid w:val="00691A0E"/>
    <w:rsid w:val="00691A1C"/>
    <w:rsid w:val="006921C1"/>
    <w:rsid w:val="006921F8"/>
    <w:rsid w:val="00692844"/>
    <w:rsid w:val="006929BD"/>
    <w:rsid w:val="00692E9F"/>
    <w:rsid w:val="006931E4"/>
    <w:rsid w:val="0069350D"/>
    <w:rsid w:val="0069427E"/>
    <w:rsid w:val="00694724"/>
    <w:rsid w:val="00694808"/>
    <w:rsid w:val="00694DCD"/>
    <w:rsid w:val="00695260"/>
    <w:rsid w:val="00695722"/>
    <w:rsid w:val="006972A9"/>
    <w:rsid w:val="00697525"/>
    <w:rsid w:val="00697954"/>
    <w:rsid w:val="00697B22"/>
    <w:rsid w:val="006A095C"/>
    <w:rsid w:val="006A0969"/>
    <w:rsid w:val="006A0B6B"/>
    <w:rsid w:val="006A0D07"/>
    <w:rsid w:val="006A1287"/>
    <w:rsid w:val="006A2475"/>
    <w:rsid w:val="006A2B1C"/>
    <w:rsid w:val="006A3380"/>
    <w:rsid w:val="006A36A8"/>
    <w:rsid w:val="006A36BC"/>
    <w:rsid w:val="006A398E"/>
    <w:rsid w:val="006A66B2"/>
    <w:rsid w:val="006A6E64"/>
    <w:rsid w:val="006B00B8"/>
    <w:rsid w:val="006B04D0"/>
    <w:rsid w:val="006B0DDE"/>
    <w:rsid w:val="006B166A"/>
    <w:rsid w:val="006B1B07"/>
    <w:rsid w:val="006B1C5F"/>
    <w:rsid w:val="006B24F1"/>
    <w:rsid w:val="006B269C"/>
    <w:rsid w:val="006B2838"/>
    <w:rsid w:val="006B2B23"/>
    <w:rsid w:val="006B32D8"/>
    <w:rsid w:val="006B3869"/>
    <w:rsid w:val="006B39F8"/>
    <w:rsid w:val="006B3ED4"/>
    <w:rsid w:val="006B3F9B"/>
    <w:rsid w:val="006B3FA4"/>
    <w:rsid w:val="006B4549"/>
    <w:rsid w:val="006B4BA4"/>
    <w:rsid w:val="006B4C9C"/>
    <w:rsid w:val="006B5F3D"/>
    <w:rsid w:val="006B6527"/>
    <w:rsid w:val="006B6C2B"/>
    <w:rsid w:val="006B6FF0"/>
    <w:rsid w:val="006B72CC"/>
    <w:rsid w:val="006B79BF"/>
    <w:rsid w:val="006B7D30"/>
    <w:rsid w:val="006C0365"/>
    <w:rsid w:val="006C0A97"/>
    <w:rsid w:val="006C0E1B"/>
    <w:rsid w:val="006C0FEA"/>
    <w:rsid w:val="006C15E7"/>
    <w:rsid w:val="006C1C1F"/>
    <w:rsid w:val="006C21FE"/>
    <w:rsid w:val="006C2A88"/>
    <w:rsid w:val="006C2FAC"/>
    <w:rsid w:val="006C3C8C"/>
    <w:rsid w:val="006C3DDA"/>
    <w:rsid w:val="006C3E86"/>
    <w:rsid w:val="006C4087"/>
    <w:rsid w:val="006C45A9"/>
    <w:rsid w:val="006C5E85"/>
    <w:rsid w:val="006C6504"/>
    <w:rsid w:val="006C6DEC"/>
    <w:rsid w:val="006C7B76"/>
    <w:rsid w:val="006D030D"/>
    <w:rsid w:val="006D0480"/>
    <w:rsid w:val="006D074F"/>
    <w:rsid w:val="006D0DAA"/>
    <w:rsid w:val="006D14A0"/>
    <w:rsid w:val="006D1AFF"/>
    <w:rsid w:val="006D2936"/>
    <w:rsid w:val="006D2AA1"/>
    <w:rsid w:val="006D2DA5"/>
    <w:rsid w:val="006D2F0B"/>
    <w:rsid w:val="006D3071"/>
    <w:rsid w:val="006D4159"/>
    <w:rsid w:val="006D4A8E"/>
    <w:rsid w:val="006D4B08"/>
    <w:rsid w:val="006D4D1A"/>
    <w:rsid w:val="006D5438"/>
    <w:rsid w:val="006D57B0"/>
    <w:rsid w:val="006D61E8"/>
    <w:rsid w:val="006D622E"/>
    <w:rsid w:val="006D6606"/>
    <w:rsid w:val="006D6C72"/>
    <w:rsid w:val="006D76C3"/>
    <w:rsid w:val="006D78E2"/>
    <w:rsid w:val="006D7B50"/>
    <w:rsid w:val="006E00BE"/>
    <w:rsid w:val="006E020E"/>
    <w:rsid w:val="006E029C"/>
    <w:rsid w:val="006E05A7"/>
    <w:rsid w:val="006E078E"/>
    <w:rsid w:val="006E14A3"/>
    <w:rsid w:val="006E200F"/>
    <w:rsid w:val="006E2362"/>
    <w:rsid w:val="006E2597"/>
    <w:rsid w:val="006E3957"/>
    <w:rsid w:val="006E3AFD"/>
    <w:rsid w:val="006E3EEB"/>
    <w:rsid w:val="006E408D"/>
    <w:rsid w:val="006E459F"/>
    <w:rsid w:val="006E5154"/>
    <w:rsid w:val="006E5F11"/>
    <w:rsid w:val="006E66AE"/>
    <w:rsid w:val="006E6725"/>
    <w:rsid w:val="006E679F"/>
    <w:rsid w:val="006E6AE2"/>
    <w:rsid w:val="006E740B"/>
    <w:rsid w:val="006E76BC"/>
    <w:rsid w:val="006F0699"/>
    <w:rsid w:val="006F0B16"/>
    <w:rsid w:val="006F1680"/>
    <w:rsid w:val="006F1BF6"/>
    <w:rsid w:val="006F1F79"/>
    <w:rsid w:val="006F2BDA"/>
    <w:rsid w:val="006F2C08"/>
    <w:rsid w:val="006F2C90"/>
    <w:rsid w:val="006F364E"/>
    <w:rsid w:val="006F39C4"/>
    <w:rsid w:val="006F3CA0"/>
    <w:rsid w:val="006F420E"/>
    <w:rsid w:val="006F459F"/>
    <w:rsid w:val="006F4EF8"/>
    <w:rsid w:val="006F6487"/>
    <w:rsid w:val="006F67CE"/>
    <w:rsid w:val="006F6E54"/>
    <w:rsid w:val="006F6F31"/>
    <w:rsid w:val="006F773F"/>
    <w:rsid w:val="006F7F12"/>
    <w:rsid w:val="00700304"/>
    <w:rsid w:val="00700BB6"/>
    <w:rsid w:val="00700E2B"/>
    <w:rsid w:val="007015AC"/>
    <w:rsid w:val="0070182F"/>
    <w:rsid w:val="00701B89"/>
    <w:rsid w:val="00701C21"/>
    <w:rsid w:val="00701F0C"/>
    <w:rsid w:val="0070206B"/>
    <w:rsid w:val="0070221D"/>
    <w:rsid w:val="00702C52"/>
    <w:rsid w:val="00703896"/>
    <w:rsid w:val="007038B8"/>
    <w:rsid w:val="007039E4"/>
    <w:rsid w:val="00703DF8"/>
    <w:rsid w:val="00704118"/>
    <w:rsid w:val="00704475"/>
    <w:rsid w:val="00704D74"/>
    <w:rsid w:val="007064B3"/>
    <w:rsid w:val="00706A80"/>
    <w:rsid w:val="00707585"/>
    <w:rsid w:val="007075F7"/>
    <w:rsid w:val="00707762"/>
    <w:rsid w:val="00707B08"/>
    <w:rsid w:val="00710960"/>
    <w:rsid w:val="00710E64"/>
    <w:rsid w:val="00711F6F"/>
    <w:rsid w:val="00712EDB"/>
    <w:rsid w:val="007135CF"/>
    <w:rsid w:val="00713D23"/>
    <w:rsid w:val="00714368"/>
    <w:rsid w:val="007143FC"/>
    <w:rsid w:val="00714AB4"/>
    <w:rsid w:val="00716684"/>
    <w:rsid w:val="007167FE"/>
    <w:rsid w:val="00716A19"/>
    <w:rsid w:val="00716A1B"/>
    <w:rsid w:val="00717140"/>
    <w:rsid w:val="0071755B"/>
    <w:rsid w:val="00717AA3"/>
    <w:rsid w:val="007205A5"/>
    <w:rsid w:val="00720F7F"/>
    <w:rsid w:val="00721D13"/>
    <w:rsid w:val="00722958"/>
    <w:rsid w:val="00723795"/>
    <w:rsid w:val="00724935"/>
    <w:rsid w:val="00724A74"/>
    <w:rsid w:val="00724E31"/>
    <w:rsid w:val="00725705"/>
    <w:rsid w:val="00725840"/>
    <w:rsid w:val="00725929"/>
    <w:rsid w:val="0072742D"/>
    <w:rsid w:val="00727AE1"/>
    <w:rsid w:val="00727CED"/>
    <w:rsid w:val="00727FF6"/>
    <w:rsid w:val="00730821"/>
    <w:rsid w:val="0073128C"/>
    <w:rsid w:val="0073193C"/>
    <w:rsid w:val="00732082"/>
    <w:rsid w:val="0073254F"/>
    <w:rsid w:val="00732880"/>
    <w:rsid w:val="007328B3"/>
    <w:rsid w:val="00732F04"/>
    <w:rsid w:val="00733F9D"/>
    <w:rsid w:val="00734E63"/>
    <w:rsid w:val="007351D4"/>
    <w:rsid w:val="007356F0"/>
    <w:rsid w:val="00735D71"/>
    <w:rsid w:val="007365BA"/>
    <w:rsid w:val="007368BB"/>
    <w:rsid w:val="00736BD1"/>
    <w:rsid w:val="007373E8"/>
    <w:rsid w:val="00737C0F"/>
    <w:rsid w:val="0074082A"/>
    <w:rsid w:val="007411D9"/>
    <w:rsid w:val="0074120B"/>
    <w:rsid w:val="007417E5"/>
    <w:rsid w:val="0074250D"/>
    <w:rsid w:val="007426F3"/>
    <w:rsid w:val="00742724"/>
    <w:rsid w:val="00742984"/>
    <w:rsid w:val="00743229"/>
    <w:rsid w:val="007434F2"/>
    <w:rsid w:val="00743984"/>
    <w:rsid w:val="0074417A"/>
    <w:rsid w:val="0074487B"/>
    <w:rsid w:val="00744E60"/>
    <w:rsid w:val="00745108"/>
    <w:rsid w:val="0074513C"/>
    <w:rsid w:val="007456CA"/>
    <w:rsid w:val="0074583D"/>
    <w:rsid w:val="0074626E"/>
    <w:rsid w:val="007468F7"/>
    <w:rsid w:val="00746A3A"/>
    <w:rsid w:val="0074708C"/>
    <w:rsid w:val="0074733D"/>
    <w:rsid w:val="00747426"/>
    <w:rsid w:val="00747702"/>
    <w:rsid w:val="00747AC4"/>
    <w:rsid w:val="00750AF6"/>
    <w:rsid w:val="007515BC"/>
    <w:rsid w:val="007519C0"/>
    <w:rsid w:val="00751B4C"/>
    <w:rsid w:val="00751BC8"/>
    <w:rsid w:val="00751D01"/>
    <w:rsid w:val="00752388"/>
    <w:rsid w:val="00753872"/>
    <w:rsid w:val="00753ADD"/>
    <w:rsid w:val="00753DDF"/>
    <w:rsid w:val="00754490"/>
    <w:rsid w:val="00754806"/>
    <w:rsid w:val="00754AD2"/>
    <w:rsid w:val="00754CA4"/>
    <w:rsid w:val="00754E24"/>
    <w:rsid w:val="007559A3"/>
    <w:rsid w:val="00755DBD"/>
    <w:rsid w:val="00756552"/>
    <w:rsid w:val="007572E7"/>
    <w:rsid w:val="0075734B"/>
    <w:rsid w:val="007604A9"/>
    <w:rsid w:val="007605FB"/>
    <w:rsid w:val="00760605"/>
    <w:rsid w:val="00760D62"/>
    <w:rsid w:val="0076155D"/>
    <w:rsid w:val="00761C89"/>
    <w:rsid w:val="00762C70"/>
    <w:rsid w:val="00762DA7"/>
    <w:rsid w:val="00762DDC"/>
    <w:rsid w:val="00763365"/>
    <w:rsid w:val="00763FD4"/>
    <w:rsid w:val="0076428D"/>
    <w:rsid w:val="00764EA2"/>
    <w:rsid w:val="00764F34"/>
    <w:rsid w:val="00765086"/>
    <w:rsid w:val="00765160"/>
    <w:rsid w:val="00765609"/>
    <w:rsid w:val="00765789"/>
    <w:rsid w:val="00765FBA"/>
    <w:rsid w:val="00766336"/>
    <w:rsid w:val="007664C0"/>
    <w:rsid w:val="007665D7"/>
    <w:rsid w:val="00766DF5"/>
    <w:rsid w:val="007672F0"/>
    <w:rsid w:val="00767426"/>
    <w:rsid w:val="00767BBC"/>
    <w:rsid w:val="00767DCF"/>
    <w:rsid w:val="0077024B"/>
    <w:rsid w:val="0077050E"/>
    <w:rsid w:val="00771107"/>
    <w:rsid w:val="00771EE5"/>
    <w:rsid w:val="00773AF7"/>
    <w:rsid w:val="00774BC0"/>
    <w:rsid w:val="00774ECA"/>
    <w:rsid w:val="00774F11"/>
    <w:rsid w:val="007759FD"/>
    <w:rsid w:val="00775FA1"/>
    <w:rsid w:val="007762EF"/>
    <w:rsid w:val="00777593"/>
    <w:rsid w:val="00777EB4"/>
    <w:rsid w:val="00780094"/>
    <w:rsid w:val="0078014F"/>
    <w:rsid w:val="007807B1"/>
    <w:rsid w:val="00780A26"/>
    <w:rsid w:val="00780D1F"/>
    <w:rsid w:val="00781285"/>
    <w:rsid w:val="00781505"/>
    <w:rsid w:val="00781CB7"/>
    <w:rsid w:val="0078280E"/>
    <w:rsid w:val="00782919"/>
    <w:rsid w:val="007836FB"/>
    <w:rsid w:val="00783789"/>
    <w:rsid w:val="00783B67"/>
    <w:rsid w:val="00784269"/>
    <w:rsid w:val="00784615"/>
    <w:rsid w:val="00785A83"/>
    <w:rsid w:val="00785B91"/>
    <w:rsid w:val="00785D7F"/>
    <w:rsid w:val="007860B9"/>
    <w:rsid w:val="00786730"/>
    <w:rsid w:val="007872C6"/>
    <w:rsid w:val="007877E0"/>
    <w:rsid w:val="00787CF7"/>
    <w:rsid w:val="00790AAE"/>
    <w:rsid w:val="00790B5A"/>
    <w:rsid w:val="00790C2E"/>
    <w:rsid w:val="00790E4F"/>
    <w:rsid w:val="00790E9F"/>
    <w:rsid w:val="0079166A"/>
    <w:rsid w:val="00793236"/>
    <w:rsid w:val="00793699"/>
    <w:rsid w:val="00793BBC"/>
    <w:rsid w:val="007940D8"/>
    <w:rsid w:val="0079440D"/>
    <w:rsid w:val="00794438"/>
    <w:rsid w:val="00794D7F"/>
    <w:rsid w:val="00795653"/>
    <w:rsid w:val="007957BE"/>
    <w:rsid w:val="00795888"/>
    <w:rsid w:val="00795BFB"/>
    <w:rsid w:val="00796339"/>
    <w:rsid w:val="00796420"/>
    <w:rsid w:val="00796764"/>
    <w:rsid w:val="00796915"/>
    <w:rsid w:val="00796AD4"/>
    <w:rsid w:val="0079719F"/>
    <w:rsid w:val="0079797F"/>
    <w:rsid w:val="007A0519"/>
    <w:rsid w:val="007A0A56"/>
    <w:rsid w:val="007A143D"/>
    <w:rsid w:val="007A2075"/>
    <w:rsid w:val="007A20AE"/>
    <w:rsid w:val="007A2503"/>
    <w:rsid w:val="007A32B3"/>
    <w:rsid w:val="007A350A"/>
    <w:rsid w:val="007A3D92"/>
    <w:rsid w:val="007A4722"/>
    <w:rsid w:val="007A494C"/>
    <w:rsid w:val="007A4C61"/>
    <w:rsid w:val="007A4DF1"/>
    <w:rsid w:val="007A52DE"/>
    <w:rsid w:val="007A542C"/>
    <w:rsid w:val="007A5623"/>
    <w:rsid w:val="007A5D56"/>
    <w:rsid w:val="007A6136"/>
    <w:rsid w:val="007A6767"/>
    <w:rsid w:val="007A6A97"/>
    <w:rsid w:val="007A7640"/>
    <w:rsid w:val="007A7CFD"/>
    <w:rsid w:val="007A7E40"/>
    <w:rsid w:val="007A7F75"/>
    <w:rsid w:val="007B0065"/>
    <w:rsid w:val="007B0A0B"/>
    <w:rsid w:val="007B0D27"/>
    <w:rsid w:val="007B1219"/>
    <w:rsid w:val="007B1D5D"/>
    <w:rsid w:val="007B1DE5"/>
    <w:rsid w:val="007B2A18"/>
    <w:rsid w:val="007B2C05"/>
    <w:rsid w:val="007B3245"/>
    <w:rsid w:val="007B359C"/>
    <w:rsid w:val="007B3A4F"/>
    <w:rsid w:val="007B3C1B"/>
    <w:rsid w:val="007B452B"/>
    <w:rsid w:val="007B452C"/>
    <w:rsid w:val="007B4C45"/>
    <w:rsid w:val="007B4DB0"/>
    <w:rsid w:val="007B6550"/>
    <w:rsid w:val="007B725A"/>
    <w:rsid w:val="007C03DA"/>
    <w:rsid w:val="007C0E5B"/>
    <w:rsid w:val="007C1426"/>
    <w:rsid w:val="007C1837"/>
    <w:rsid w:val="007C197B"/>
    <w:rsid w:val="007C1BA5"/>
    <w:rsid w:val="007C1EC0"/>
    <w:rsid w:val="007C257A"/>
    <w:rsid w:val="007C2984"/>
    <w:rsid w:val="007C2C5C"/>
    <w:rsid w:val="007C3469"/>
    <w:rsid w:val="007C3B9F"/>
    <w:rsid w:val="007C3DCE"/>
    <w:rsid w:val="007C41AA"/>
    <w:rsid w:val="007C4427"/>
    <w:rsid w:val="007C5335"/>
    <w:rsid w:val="007C574D"/>
    <w:rsid w:val="007C5FD5"/>
    <w:rsid w:val="007C61FD"/>
    <w:rsid w:val="007C65D7"/>
    <w:rsid w:val="007C668B"/>
    <w:rsid w:val="007C7BCB"/>
    <w:rsid w:val="007D02C2"/>
    <w:rsid w:val="007D0896"/>
    <w:rsid w:val="007D0C14"/>
    <w:rsid w:val="007D12A1"/>
    <w:rsid w:val="007D1E20"/>
    <w:rsid w:val="007D21B5"/>
    <w:rsid w:val="007D27AE"/>
    <w:rsid w:val="007D2B58"/>
    <w:rsid w:val="007D30DE"/>
    <w:rsid w:val="007D3DC9"/>
    <w:rsid w:val="007D485F"/>
    <w:rsid w:val="007D49D7"/>
    <w:rsid w:val="007D4A86"/>
    <w:rsid w:val="007D4C81"/>
    <w:rsid w:val="007D5797"/>
    <w:rsid w:val="007D636E"/>
    <w:rsid w:val="007D6BD0"/>
    <w:rsid w:val="007D6FA4"/>
    <w:rsid w:val="007D6FA8"/>
    <w:rsid w:val="007D758D"/>
    <w:rsid w:val="007D77EA"/>
    <w:rsid w:val="007D7825"/>
    <w:rsid w:val="007D7982"/>
    <w:rsid w:val="007D7D5D"/>
    <w:rsid w:val="007D7DBF"/>
    <w:rsid w:val="007E0882"/>
    <w:rsid w:val="007E0B6F"/>
    <w:rsid w:val="007E12EE"/>
    <w:rsid w:val="007E16BB"/>
    <w:rsid w:val="007E1A50"/>
    <w:rsid w:val="007E255C"/>
    <w:rsid w:val="007E31F6"/>
    <w:rsid w:val="007E3248"/>
    <w:rsid w:val="007E34AE"/>
    <w:rsid w:val="007E385E"/>
    <w:rsid w:val="007E39B3"/>
    <w:rsid w:val="007E3C71"/>
    <w:rsid w:val="007E3DDC"/>
    <w:rsid w:val="007E49B8"/>
    <w:rsid w:val="007E522A"/>
    <w:rsid w:val="007E5967"/>
    <w:rsid w:val="007E5E29"/>
    <w:rsid w:val="007E681C"/>
    <w:rsid w:val="007E6BBE"/>
    <w:rsid w:val="007E6CB7"/>
    <w:rsid w:val="007E718D"/>
    <w:rsid w:val="007E7791"/>
    <w:rsid w:val="007E7794"/>
    <w:rsid w:val="007E78E6"/>
    <w:rsid w:val="007E7975"/>
    <w:rsid w:val="007F0475"/>
    <w:rsid w:val="007F10B0"/>
    <w:rsid w:val="007F16D3"/>
    <w:rsid w:val="007F26CD"/>
    <w:rsid w:val="007F29AE"/>
    <w:rsid w:val="007F2BAA"/>
    <w:rsid w:val="007F2DB7"/>
    <w:rsid w:val="007F2FD1"/>
    <w:rsid w:val="007F2FF9"/>
    <w:rsid w:val="007F34AB"/>
    <w:rsid w:val="007F3E46"/>
    <w:rsid w:val="007F405C"/>
    <w:rsid w:val="007F407C"/>
    <w:rsid w:val="007F4D70"/>
    <w:rsid w:val="007F6050"/>
    <w:rsid w:val="007F608E"/>
    <w:rsid w:val="007F622C"/>
    <w:rsid w:val="007F6384"/>
    <w:rsid w:val="007F6D37"/>
    <w:rsid w:val="007F7AF0"/>
    <w:rsid w:val="0080063B"/>
    <w:rsid w:val="0080067E"/>
    <w:rsid w:val="0080072C"/>
    <w:rsid w:val="00800A03"/>
    <w:rsid w:val="00800B56"/>
    <w:rsid w:val="008014BC"/>
    <w:rsid w:val="0080181C"/>
    <w:rsid w:val="00801C18"/>
    <w:rsid w:val="00802283"/>
    <w:rsid w:val="00802D46"/>
    <w:rsid w:val="00802FB8"/>
    <w:rsid w:val="008033F7"/>
    <w:rsid w:val="00803752"/>
    <w:rsid w:val="00803FF4"/>
    <w:rsid w:val="0080406E"/>
    <w:rsid w:val="00805157"/>
    <w:rsid w:val="00806874"/>
    <w:rsid w:val="008068FE"/>
    <w:rsid w:val="0080724D"/>
    <w:rsid w:val="008115F8"/>
    <w:rsid w:val="00811742"/>
    <w:rsid w:val="00811CCE"/>
    <w:rsid w:val="00811F38"/>
    <w:rsid w:val="008123DD"/>
    <w:rsid w:val="008126C7"/>
    <w:rsid w:val="00812996"/>
    <w:rsid w:val="00813878"/>
    <w:rsid w:val="00813949"/>
    <w:rsid w:val="008143CB"/>
    <w:rsid w:val="00814864"/>
    <w:rsid w:val="00815693"/>
    <w:rsid w:val="00815735"/>
    <w:rsid w:val="00816127"/>
    <w:rsid w:val="00816E3A"/>
    <w:rsid w:val="008200A3"/>
    <w:rsid w:val="008210AE"/>
    <w:rsid w:val="00821256"/>
    <w:rsid w:val="008215D5"/>
    <w:rsid w:val="00821C8A"/>
    <w:rsid w:val="008220F5"/>
    <w:rsid w:val="008226C9"/>
    <w:rsid w:val="00822861"/>
    <w:rsid w:val="0082321C"/>
    <w:rsid w:val="0082344B"/>
    <w:rsid w:val="008239C5"/>
    <w:rsid w:val="008249A2"/>
    <w:rsid w:val="00824A9E"/>
    <w:rsid w:val="00825527"/>
    <w:rsid w:val="00826043"/>
    <w:rsid w:val="0082630F"/>
    <w:rsid w:val="008263CA"/>
    <w:rsid w:val="00826462"/>
    <w:rsid w:val="0082693A"/>
    <w:rsid w:val="00826D0F"/>
    <w:rsid w:val="00826F07"/>
    <w:rsid w:val="00826F8F"/>
    <w:rsid w:val="00827157"/>
    <w:rsid w:val="00827EB7"/>
    <w:rsid w:val="00830327"/>
    <w:rsid w:val="008307D4"/>
    <w:rsid w:val="0083085C"/>
    <w:rsid w:val="00831452"/>
    <w:rsid w:val="008314BF"/>
    <w:rsid w:val="00831B20"/>
    <w:rsid w:val="00831CF6"/>
    <w:rsid w:val="008320EC"/>
    <w:rsid w:val="00832116"/>
    <w:rsid w:val="008321C8"/>
    <w:rsid w:val="0083289F"/>
    <w:rsid w:val="00833735"/>
    <w:rsid w:val="00834019"/>
    <w:rsid w:val="00834166"/>
    <w:rsid w:val="0083448F"/>
    <w:rsid w:val="00834B21"/>
    <w:rsid w:val="00834F32"/>
    <w:rsid w:val="00834F3A"/>
    <w:rsid w:val="00835B87"/>
    <w:rsid w:val="00836619"/>
    <w:rsid w:val="0083691E"/>
    <w:rsid w:val="00836AA9"/>
    <w:rsid w:val="00837099"/>
    <w:rsid w:val="0083714A"/>
    <w:rsid w:val="00840346"/>
    <w:rsid w:val="00840D5F"/>
    <w:rsid w:val="00840DCD"/>
    <w:rsid w:val="00841463"/>
    <w:rsid w:val="008417FE"/>
    <w:rsid w:val="00841958"/>
    <w:rsid w:val="008420DD"/>
    <w:rsid w:val="008425EF"/>
    <w:rsid w:val="00842E50"/>
    <w:rsid w:val="00842E86"/>
    <w:rsid w:val="00842F1F"/>
    <w:rsid w:val="00843A96"/>
    <w:rsid w:val="00844918"/>
    <w:rsid w:val="00845166"/>
    <w:rsid w:val="0084520F"/>
    <w:rsid w:val="0084525C"/>
    <w:rsid w:val="0084626C"/>
    <w:rsid w:val="00846A4D"/>
    <w:rsid w:val="00846D7E"/>
    <w:rsid w:val="00846E16"/>
    <w:rsid w:val="008473C8"/>
    <w:rsid w:val="008506D4"/>
    <w:rsid w:val="0085102B"/>
    <w:rsid w:val="008516D0"/>
    <w:rsid w:val="00851706"/>
    <w:rsid w:val="00852F12"/>
    <w:rsid w:val="00852F64"/>
    <w:rsid w:val="008538C3"/>
    <w:rsid w:val="0085395D"/>
    <w:rsid w:val="00853B6C"/>
    <w:rsid w:val="00854599"/>
    <w:rsid w:val="00854614"/>
    <w:rsid w:val="00854BF9"/>
    <w:rsid w:val="0085556F"/>
    <w:rsid w:val="0085567F"/>
    <w:rsid w:val="008565C8"/>
    <w:rsid w:val="00856800"/>
    <w:rsid w:val="00856C5C"/>
    <w:rsid w:val="008572F8"/>
    <w:rsid w:val="00857D21"/>
    <w:rsid w:val="00857E4C"/>
    <w:rsid w:val="00857EB4"/>
    <w:rsid w:val="0086001D"/>
    <w:rsid w:val="008601F8"/>
    <w:rsid w:val="008608F5"/>
    <w:rsid w:val="00861A4F"/>
    <w:rsid w:val="00861C88"/>
    <w:rsid w:val="008625B3"/>
    <w:rsid w:val="00862683"/>
    <w:rsid w:val="0086278F"/>
    <w:rsid w:val="00862F5D"/>
    <w:rsid w:val="00864885"/>
    <w:rsid w:val="00864A7D"/>
    <w:rsid w:val="00864DB5"/>
    <w:rsid w:val="008651E3"/>
    <w:rsid w:val="008652D5"/>
    <w:rsid w:val="008654F3"/>
    <w:rsid w:val="00865C2A"/>
    <w:rsid w:val="00865F21"/>
    <w:rsid w:val="00866586"/>
    <w:rsid w:val="008668B3"/>
    <w:rsid w:val="008669F9"/>
    <w:rsid w:val="00867C30"/>
    <w:rsid w:val="00867EF7"/>
    <w:rsid w:val="00870140"/>
    <w:rsid w:val="00870868"/>
    <w:rsid w:val="0087095C"/>
    <w:rsid w:val="00870B0D"/>
    <w:rsid w:val="0087130A"/>
    <w:rsid w:val="008716F4"/>
    <w:rsid w:val="008718DA"/>
    <w:rsid w:val="00871C73"/>
    <w:rsid w:val="008720C9"/>
    <w:rsid w:val="008725FB"/>
    <w:rsid w:val="00872CA0"/>
    <w:rsid w:val="00873459"/>
    <w:rsid w:val="008735D1"/>
    <w:rsid w:val="00873B80"/>
    <w:rsid w:val="00874351"/>
    <w:rsid w:val="008745E2"/>
    <w:rsid w:val="0087462E"/>
    <w:rsid w:val="00874C87"/>
    <w:rsid w:val="0087632E"/>
    <w:rsid w:val="008763B7"/>
    <w:rsid w:val="00876C50"/>
    <w:rsid w:val="0087725C"/>
    <w:rsid w:val="00877B90"/>
    <w:rsid w:val="00877E27"/>
    <w:rsid w:val="00880CB1"/>
    <w:rsid w:val="00881063"/>
    <w:rsid w:val="008814B4"/>
    <w:rsid w:val="008827D3"/>
    <w:rsid w:val="00882AFF"/>
    <w:rsid w:val="00882B13"/>
    <w:rsid w:val="008836CF"/>
    <w:rsid w:val="00883B8D"/>
    <w:rsid w:val="0088423F"/>
    <w:rsid w:val="008842FF"/>
    <w:rsid w:val="008843C6"/>
    <w:rsid w:val="00884ADB"/>
    <w:rsid w:val="00884DF4"/>
    <w:rsid w:val="008850A8"/>
    <w:rsid w:val="00885C7D"/>
    <w:rsid w:val="00885C8E"/>
    <w:rsid w:val="00885EF5"/>
    <w:rsid w:val="00886EBC"/>
    <w:rsid w:val="008870C3"/>
    <w:rsid w:val="008878AA"/>
    <w:rsid w:val="008879D8"/>
    <w:rsid w:val="00887BBE"/>
    <w:rsid w:val="00887E99"/>
    <w:rsid w:val="0089002C"/>
    <w:rsid w:val="008909D6"/>
    <w:rsid w:val="00890AF8"/>
    <w:rsid w:val="00890BE3"/>
    <w:rsid w:val="00891055"/>
    <w:rsid w:val="00892E07"/>
    <w:rsid w:val="00892F74"/>
    <w:rsid w:val="00893211"/>
    <w:rsid w:val="00894616"/>
    <w:rsid w:val="00894AC9"/>
    <w:rsid w:val="00894ADC"/>
    <w:rsid w:val="00894B68"/>
    <w:rsid w:val="00894EAA"/>
    <w:rsid w:val="008950B3"/>
    <w:rsid w:val="0089518E"/>
    <w:rsid w:val="0089693C"/>
    <w:rsid w:val="008970EC"/>
    <w:rsid w:val="00897182"/>
    <w:rsid w:val="008A00FB"/>
    <w:rsid w:val="008A0BB8"/>
    <w:rsid w:val="008A1D7F"/>
    <w:rsid w:val="008A2268"/>
    <w:rsid w:val="008A2751"/>
    <w:rsid w:val="008A29FA"/>
    <w:rsid w:val="008A308D"/>
    <w:rsid w:val="008A35EA"/>
    <w:rsid w:val="008A3B46"/>
    <w:rsid w:val="008A428B"/>
    <w:rsid w:val="008A4DE1"/>
    <w:rsid w:val="008A4FB5"/>
    <w:rsid w:val="008A50AE"/>
    <w:rsid w:val="008A5459"/>
    <w:rsid w:val="008A5730"/>
    <w:rsid w:val="008A5A32"/>
    <w:rsid w:val="008A5CD8"/>
    <w:rsid w:val="008A5DCE"/>
    <w:rsid w:val="008A6838"/>
    <w:rsid w:val="008A6FFF"/>
    <w:rsid w:val="008A7121"/>
    <w:rsid w:val="008A71D8"/>
    <w:rsid w:val="008A772B"/>
    <w:rsid w:val="008A7C03"/>
    <w:rsid w:val="008B0904"/>
    <w:rsid w:val="008B0930"/>
    <w:rsid w:val="008B0A8B"/>
    <w:rsid w:val="008B0B15"/>
    <w:rsid w:val="008B11E6"/>
    <w:rsid w:val="008B16F5"/>
    <w:rsid w:val="008B22AF"/>
    <w:rsid w:val="008B2A8D"/>
    <w:rsid w:val="008B2AF0"/>
    <w:rsid w:val="008B3686"/>
    <w:rsid w:val="008B450B"/>
    <w:rsid w:val="008B4669"/>
    <w:rsid w:val="008B56F5"/>
    <w:rsid w:val="008B5708"/>
    <w:rsid w:val="008B6565"/>
    <w:rsid w:val="008C03CC"/>
    <w:rsid w:val="008C0BDF"/>
    <w:rsid w:val="008C1FB9"/>
    <w:rsid w:val="008C28C8"/>
    <w:rsid w:val="008C29BC"/>
    <w:rsid w:val="008C2FF3"/>
    <w:rsid w:val="008C3C2A"/>
    <w:rsid w:val="008C4B78"/>
    <w:rsid w:val="008C4B8B"/>
    <w:rsid w:val="008C5022"/>
    <w:rsid w:val="008C542A"/>
    <w:rsid w:val="008C575D"/>
    <w:rsid w:val="008C587C"/>
    <w:rsid w:val="008C630F"/>
    <w:rsid w:val="008C6B53"/>
    <w:rsid w:val="008C6B74"/>
    <w:rsid w:val="008C73D3"/>
    <w:rsid w:val="008C7566"/>
    <w:rsid w:val="008C7568"/>
    <w:rsid w:val="008C7D18"/>
    <w:rsid w:val="008C7E03"/>
    <w:rsid w:val="008D04C9"/>
    <w:rsid w:val="008D0596"/>
    <w:rsid w:val="008D0BC4"/>
    <w:rsid w:val="008D13C9"/>
    <w:rsid w:val="008D1A46"/>
    <w:rsid w:val="008D1C97"/>
    <w:rsid w:val="008D2C5A"/>
    <w:rsid w:val="008D2C99"/>
    <w:rsid w:val="008D2FE4"/>
    <w:rsid w:val="008D33BB"/>
    <w:rsid w:val="008D33CB"/>
    <w:rsid w:val="008D3DFB"/>
    <w:rsid w:val="008D44B3"/>
    <w:rsid w:val="008D469C"/>
    <w:rsid w:val="008D4B0C"/>
    <w:rsid w:val="008D4B85"/>
    <w:rsid w:val="008D4EC5"/>
    <w:rsid w:val="008D647D"/>
    <w:rsid w:val="008D6662"/>
    <w:rsid w:val="008D7183"/>
    <w:rsid w:val="008E0E74"/>
    <w:rsid w:val="008E1599"/>
    <w:rsid w:val="008E16D4"/>
    <w:rsid w:val="008E2179"/>
    <w:rsid w:val="008E22B5"/>
    <w:rsid w:val="008E243B"/>
    <w:rsid w:val="008E24A1"/>
    <w:rsid w:val="008E2AA8"/>
    <w:rsid w:val="008E3499"/>
    <w:rsid w:val="008E363E"/>
    <w:rsid w:val="008E39D7"/>
    <w:rsid w:val="008E3C8E"/>
    <w:rsid w:val="008E44BF"/>
    <w:rsid w:val="008E5A2B"/>
    <w:rsid w:val="008E602B"/>
    <w:rsid w:val="008E6337"/>
    <w:rsid w:val="008E6484"/>
    <w:rsid w:val="008E6719"/>
    <w:rsid w:val="008E68C5"/>
    <w:rsid w:val="008E68CB"/>
    <w:rsid w:val="008E78E6"/>
    <w:rsid w:val="008E7A24"/>
    <w:rsid w:val="008E7EFF"/>
    <w:rsid w:val="008F0365"/>
    <w:rsid w:val="008F0933"/>
    <w:rsid w:val="008F29E0"/>
    <w:rsid w:val="008F2A68"/>
    <w:rsid w:val="008F300C"/>
    <w:rsid w:val="008F3059"/>
    <w:rsid w:val="008F373F"/>
    <w:rsid w:val="008F3971"/>
    <w:rsid w:val="008F3E00"/>
    <w:rsid w:val="008F422C"/>
    <w:rsid w:val="008F493F"/>
    <w:rsid w:val="008F4A65"/>
    <w:rsid w:val="008F4B17"/>
    <w:rsid w:val="008F4F17"/>
    <w:rsid w:val="008F515C"/>
    <w:rsid w:val="008F539E"/>
    <w:rsid w:val="008F5AD4"/>
    <w:rsid w:val="008F619E"/>
    <w:rsid w:val="008F64A3"/>
    <w:rsid w:val="008F6979"/>
    <w:rsid w:val="008F7148"/>
    <w:rsid w:val="008F71DC"/>
    <w:rsid w:val="008F7C62"/>
    <w:rsid w:val="0090032B"/>
    <w:rsid w:val="00900EB8"/>
    <w:rsid w:val="00901EEA"/>
    <w:rsid w:val="00902034"/>
    <w:rsid w:val="009020FA"/>
    <w:rsid w:val="00902399"/>
    <w:rsid w:val="009023CB"/>
    <w:rsid w:val="00902656"/>
    <w:rsid w:val="0090294C"/>
    <w:rsid w:val="00902DA8"/>
    <w:rsid w:val="0090326C"/>
    <w:rsid w:val="00903589"/>
    <w:rsid w:val="009035EB"/>
    <w:rsid w:val="0090371A"/>
    <w:rsid w:val="00903825"/>
    <w:rsid w:val="00903BE3"/>
    <w:rsid w:val="00904749"/>
    <w:rsid w:val="00904885"/>
    <w:rsid w:val="0090488A"/>
    <w:rsid w:val="00904BB6"/>
    <w:rsid w:val="00905443"/>
    <w:rsid w:val="0090548C"/>
    <w:rsid w:val="00905675"/>
    <w:rsid w:val="009059ED"/>
    <w:rsid w:val="00905AE0"/>
    <w:rsid w:val="00905ECA"/>
    <w:rsid w:val="00906743"/>
    <w:rsid w:val="00906DF7"/>
    <w:rsid w:val="00907D7E"/>
    <w:rsid w:val="00910809"/>
    <w:rsid w:val="00910A0E"/>
    <w:rsid w:val="00910FF1"/>
    <w:rsid w:val="00911579"/>
    <w:rsid w:val="00912132"/>
    <w:rsid w:val="00912616"/>
    <w:rsid w:val="00912669"/>
    <w:rsid w:val="0091278B"/>
    <w:rsid w:val="00912890"/>
    <w:rsid w:val="00912BE6"/>
    <w:rsid w:val="00912E85"/>
    <w:rsid w:val="00913D91"/>
    <w:rsid w:val="00913FD1"/>
    <w:rsid w:val="009142A4"/>
    <w:rsid w:val="00914796"/>
    <w:rsid w:val="009156D9"/>
    <w:rsid w:val="00915BED"/>
    <w:rsid w:val="009160C2"/>
    <w:rsid w:val="0091650D"/>
    <w:rsid w:val="00917097"/>
    <w:rsid w:val="009177DC"/>
    <w:rsid w:val="009178E2"/>
    <w:rsid w:val="00917B43"/>
    <w:rsid w:val="00917E1D"/>
    <w:rsid w:val="00920709"/>
    <w:rsid w:val="00920FFA"/>
    <w:rsid w:val="00921812"/>
    <w:rsid w:val="00921AB9"/>
    <w:rsid w:val="00921ED8"/>
    <w:rsid w:val="00921F47"/>
    <w:rsid w:val="009225A8"/>
    <w:rsid w:val="00922DCB"/>
    <w:rsid w:val="009235F3"/>
    <w:rsid w:val="009236E4"/>
    <w:rsid w:val="00923888"/>
    <w:rsid w:val="00923DC5"/>
    <w:rsid w:val="00923F7C"/>
    <w:rsid w:val="00925443"/>
    <w:rsid w:val="009264A3"/>
    <w:rsid w:val="00926A30"/>
    <w:rsid w:val="009271CF"/>
    <w:rsid w:val="00927249"/>
    <w:rsid w:val="00927AA9"/>
    <w:rsid w:val="00930063"/>
    <w:rsid w:val="009301C7"/>
    <w:rsid w:val="0093025B"/>
    <w:rsid w:val="009302EC"/>
    <w:rsid w:val="00930484"/>
    <w:rsid w:val="009304EA"/>
    <w:rsid w:val="00930ED6"/>
    <w:rsid w:val="009318FA"/>
    <w:rsid w:val="00931D0F"/>
    <w:rsid w:val="009327E9"/>
    <w:rsid w:val="00932B7B"/>
    <w:rsid w:val="00933705"/>
    <w:rsid w:val="00934CB7"/>
    <w:rsid w:val="00934EC0"/>
    <w:rsid w:val="00935089"/>
    <w:rsid w:val="009351DE"/>
    <w:rsid w:val="0093544B"/>
    <w:rsid w:val="00935A5C"/>
    <w:rsid w:val="00935DAB"/>
    <w:rsid w:val="00936092"/>
    <w:rsid w:val="00936DD9"/>
    <w:rsid w:val="0093712E"/>
    <w:rsid w:val="0093766D"/>
    <w:rsid w:val="00937901"/>
    <w:rsid w:val="00937A73"/>
    <w:rsid w:val="009401B9"/>
    <w:rsid w:val="0094052D"/>
    <w:rsid w:val="00940AC8"/>
    <w:rsid w:val="00940E7A"/>
    <w:rsid w:val="00940FA5"/>
    <w:rsid w:val="0094116F"/>
    <w:rsid w:val="00941261"/>
    <w:rsid w:val="00941C33"/>
    <w:rsid w:val="00942241"/>
    <w:rsid w:val="00942A4F"/>
    <w:rsid w:val="00942B97"/>
    <w:rsid w:val="00943C4D"/>
    <w:rsid w:val="00943E99"/>
    <w:rsid w:val="00945746"/>
    <w:rsid w:val="009457DA"/>
    <w:rsid w:val="0094640B"/>
    <w:rsid w:val="0094686D"/>
    <w:rsid w:val="009476FF"/>
    <w:rsid w:val="0095108D"/>
    <w:rsid w:val="0095114B"/>
    <w:rsid w:val="00951532"/>
    <w:rsid w:val="00952820"/>
    <w:rsid w:val="00953C1E"/>
    <w:rsid w:val="009540E3"/>
    <w:rsid w:val="00954A56"/>
    <w:rsid w:val="00955C4B"/>
    <w:rsid w:val="00956E2F"/>
    <w:rsid w:val="00956E9E"/>
    <w:rsid w:val="00957164"/>
    <w:rsid w:val="00957F68"/>
    <w:rsid w:val="009602E3"/>
    <w:rsid w:val="00961A2E"/>
    <w:rsid w:val="00962DC9"/>
    <w:rsid w:val="00963259"/>
    <w:rsid w:val="00963369"/>
    <w:rsid w:val="009633BE"/>
    <w:rsid w:val="00963458"/>
    <w:rsid w:val="00963C4B"/>
    <w:rsid w:val="009642B9"/>
    <w:rsid w:val="009646E2"/>
    <w:rsid w:val="009647D7"/>
    <w:rsid w:val="00964C5A"/>
    <w:rsid w:val="009667EC"/>
    <w:rsid w:val="00966978"/>
    <w:rsid w:val="009669B5"/>
    <w:rsid w:val="00966BA8"/>
    <w:rsid w:val="009672BD"/>
    <w:rsid w:val="00967357"/>
    <w:rsid w:val="009678B1"/>
    <w:rsid w:val="009701B0"/>
    <w:rsid w:val="00970610"/>
    <w:rsid w:val="0097071E"/>
    <w:rsid w:val="00971411"/>
    <w:rsid w:val="0097220E"/>
    <w:rsid w:val="00972C79"/>
    <w:rsid w:val="00973CCA"/>
    <w:rsid w:val="009752B5"/>
    <w:rsid w:val="00975406"/>
    <w:rsid w:val="0097586D"/>
    <w:rsid w:val="009759F8"/>
    <w:rsid w:val="00975C7E"/>
    <w:rsid w:val="00976B1F"/>
    <w:rsid w:val="00976CEC"/>
    <w:rsid w:val="00976D58"/>
    <w:rsid w:val="00977343"/>
    <w:rsid w:val="00977B92"/>
    <w:rsid w:val="00980152"/>
    <w:rsid w:val="009809A7"/>
    <w:rsid w:val="00980FAC"/>
    <w:rsid w:val="009816DC"/>
    <w:rsid w:val="00981D63"/>
    <w:rsid w:val="00981F88"/>
    <w:rsid w:val="00982015"/>
    <w:rsid w:val="009823B1"/>
    <w:rsid w:val="0098252B"/>
    <w:rsid w:val="00982A1A"/>
    <w:rsid w:val="00982BE7"/>
    <w:rsid w:val="00984B1D"/>
    <w:rsid w:val="00984CAA"/>
    <w:rsid w:val="00984CDE"/>
    <w:rsid w:val="0098507C"/>
    <w:rsid w:val="009854CA"/>
    <w:rsid w:val="00985579"/>
    <w:rsid w:val="009859B6"/>
    <w:rsid w:val="00985C16"/>
    <w:rsid w:val="00986322"/>
    <w:rsid w:val="0098680A"/>
    <w:rsid w:val="009873CC"/>
    <w:rsid w:val="0098795F"/>
    <w:rsid w:val="009902A6"/>
    <w:rsid w:val="009902E7"/>
    <w:rsid w:val="00990556"/>
    <w:rsid w:val="00990B43"/>
    <w:rsid w:val="0099117A"/>
    <w:rsid w:val="009917DC"/>
    <w:rsid w:val="00991A67"/>
    <w:rsid w:val="00991BC5"/>
    <w:rsid w:val="00992507"/>
    <w:rsid w:val="00993589"/>
    <w:rsid w:val="0099378D"/>
    <w:rsid w:val="00994418"/>
    <w:rsid w:val="00994642"/>
    <w:rsid w:val="00994AE5"/>
    <w:rsid w:val="00994C3B"/>
    <w:rsid w:val="009953EB"/>
    <w:rsid w:val="0099578B"/>
    <w:rsid w:val="0099752C"/>
    <w:rsid w:val="00997BF6"/>
    <w:rsid w:val="009A0658"/>
    <w:rsid w:val="009A0A2B"/>
    <w:rsid w:val="009A116B"/>
    <w:rsid w:val="009A1819"/>
    <w:rsid w:val="009A1AF9"/>
    <w:rsid w:val="009A1D9E"/>
    <w:rsid w:val="009A2E12"/>
    <w:rsid w:val="009A38F4"/>
    <w:rsid w:val="009A3A8E"/>
    <w:rsid w:val="009A3EBA"/>
    <w:rsid w:val="009A4018"/>
    <w:rsid w:val="009A40AE"/>
    <w:rsid w:val="009A41CB"/>
    <w:rsid w:val="009A4E32"/>
    <w:rsid w:val="009A4E4D"/>
    <w:rsid w:val="009A58D9"/>
    <w:rsid w:val="009A5CAB"/>
    <w:rsid w:val="009A70D2"/>
    <w:rsid w:val="009A7A9A"/>
    <w:rsid w:val="009A7BBF"/>
    <w:rsid w:val="009B0831"/>
    <w:rsid w:val="009B1383"/>
    <w:rsid w:val="009B1B7B"/>
    <w:rsid w:val="009B1C11"/>
    <w:rsid w:val="009B1FEC"/>
    <w:rsid w:val="009B23E7"/>
    <w:rsid w:val="009B28FE"/>
    <w:rsid w:val="009B2C54"/>
    <w:rsid w:val="009B39F7"/>
    <w:rsid w:val="009B3C93"/>
    <w:rsid w:val="009B453F"/>
    <w:rsid w:val="009B4A7A"/>
    <w:rsid w:val="009B4AE5"/>
    <w:rsid w:val="009B571F"/>
    <w:rsid w:val="009B5DEE"/>
    <w:rsid w:val="009B6143"/>
    <w:rsid w:val="009B6697"/>
    <w:rsid w:val="009B6B0E"/>
    <w:rsid w:val="009B6BD1"/>
    <w:rsid w:val="009B6DB6"/>
    <w:rsid w:val="009B71AA"/>
    <w:rsid w:val="009B7505"/>
    <w:rsid w:val="009B7909"/>
    <w:rsid w:val="009C0698"/>
    <w:rsid w:val="009C1851"/>
    <w:rsid w:val="009C2475"/>
    <w:rsid w:val="009C2CEB"/>
    <w:rsid w:val="009C35E4"/>
    <w:rsid w:val="009C4332"/>
    <w:rsid w:val="009C516D"/>
    <w:rsid w:val="009C5F23"/>
    <w:rsid w:val="009C614C"/>
    <w:rsid w:val="009C6B2F"/>
    <w:rsid w:val="009C70C4"/>
    <w:rsid w:val="009D031A"/>
    <w:rsid w:val="009D108A"/>
    <w:rsid w:val="009D119E"/>
    <w:rsid w:val="009D223C"/>
    <w:rsid w:val="009D236E"/>
    <w:rsid w:val="009D2531"/>
    <w:rsid w:val="009D2C98"/>
    <w:rsid w:val="009D31E7"/>
    <w:rsid w:val="009D37E3"/>
    <w:rsid w:val="009D3FC0"/>
    <w:rsid w:val="009D4551"/>
    <w:rsid w:val="009D48D8"/>
    <w:rsid w:val="009D49FF"/>
    <w:rsid w:val="009D4D89"/>
    <w:rsid w:val="009D5432"/>
    <w:rsid w:val="009D68DC"/>
    <w:rsid w:val="009D68EE"/>
    <w:rsid w:val="009D6C34"/>
    <w:rsid w:val="009D6FD6"/>
    <w:rsid w:val="009D7412"/>
    <w:rsid w:val="009D7BB4"/>
    <w:rsid w:val="009D7D50"/>
    <w:rsid w:val="009E1139"/>
    <w:rsid w:val="009E1173"/>
    <w:rsid w:val="009E1229"/>
    <w:rsid w:val="009E14A4"/>
    <w:rsid w:val="009E16C6"/>
    <w:rsid w:val="009E1A99"/>
    <w:rsid w:val="009E1B7A"/>
    <w:rsid w:val="009E2253"/>
    <w:rsid w:val="009E228C"/>
    <w:rsid w:val="009E278F"/>
    <w:rsid w:val="009E30B1"/>
    <w:rsid w:val="009E3150"/>
    <w:rsid w:val="009E34E7"/>
    <w:rsid w:val="009E369F"/>
    <w:rsid w:val="009E3981"/>
    <w:rsid w:val="009E3C28"/>
    <w:rsid w:val="009E3CF0"/>
    <w:rsid w:val="009E3F0C"/>
    <w:rsid w:val="009E4581"/>
    <w:rsid w:val="009E4AF7"/>
    <w:rsid w:val="009E52B1"/>
    <w:rsid w:val="009E5610"/>
    <w:rsid w:val="009E5837"/>
    <w:rsid w:val="009E5958"/>
    <w:rsid w:val="009E5BBB"/>
    <w:rsid w:val="009E5D1A"/>
    <w:rsid w:val="009E60F2"/>
    <w:rsid w:val="009E62AD"/>
    <w:rsid w:val="009E6499"/>
    <w:rsid w:val="009E67E8"/>
    <w:rsid w:val="009E6F1B"/>
    <w:rsid w:val="009E6FAE"/>
    <w:rsid w:val="009E7E80"/>
    <w:rsid w:val="009F0273"/>
    <w:rsid w:val="009F0692"/>
    <w:rsid w:val="009F1169"/>
    <w:rsid w:val="009F228E"/>
    <w:rsid w:val="009F2747"/>
    <w:rsid w:val="009F29D6"/>
    <w:rsid w:val="009F3A10"/>
    <w:rsid w:val="009F3B3F"/>
    <w:rsid w:val="009F4AE1"/>
    <w:rsid w:val="009F4BBB"/>
    <w:rsid w:val="009F5021"/>
    <w:rsid w:val="009F6766"/>
    <w:rsid w:val="009F6797"/>
    <w:rsid w:val="009F699D"/>
    <w:rsid w:val="009F7A9E"/>
    <w:rsid w:val="009F7D44"/>
    <w:rsid w:val="00A0051B"/>
    <w:rsid w:val="00A0068B"/>
    <w:rsid w:val="00A00AC8"/>
    <w:rsid w:val="00A01036"/>
    <w:rsid w:val="00A01706"/>
    <w:rsid w:val="00A01B67"/>
    <w:rsid w:val="00A023AF"/>
    <w:rsid w:val="00A0260C"/>
    <w:rsid w:val="00A02732"/>
    <w:rsid w:val="00A02C8A"/>
    <w:rsid w:val="00A03110"/>
    <w:rsid w:val="00A047E4"/>
    <w:rsid w:val="00A04E67"/>
    <w:rsid w:val="00A053B7"/>
    <w:rsid w:val="00A0568F"/>
    <w:rsid w:val="00A05B1D"/>
    <w:rsid w:val="00A05F60"/>
    <w:rsid w:val="00A060EC"/>
    <w:rsid w:val="00A064BF"/>
    <w:rsid w:val="00A067CA"/>
    <w:rsid w:val="00A06FFB"/>
    <w:rsid w:val="00A07A5B"/>
    <w:rsid w:val="00A10662"/>
    <w:rsid w:val="00A10E02"/>
    <w:rsid w:val="00A115DC"/>
    <w:rsid w:val="00A119F1"/>
    <w:rsid w:val="00A11A95"/>
    <w:rsid w:val="00A1280E"/>
    <w:rsid w:val="00A14EA3"/>
    <w:rsid w:val="00A15CFF"/>
    <w:rsid w:val="00A16063"/>
    <w:rsid w:val="00A16901"/>
    <w:rsid w:val="00A16A2B"/>
    <w:rsid w:val="00A16D73"/>
    <w:rsid w:val="00A17539"/>
    <w:rsid w:val="00A17BA5"/>
    <w:rsid w:val="00A17E51"/>
    <w:rsid w:val="00A201C3"/>
    <w:rsid w:val="00A20806"/>
    <w:rsid w:val="00A20818"/>
    <w:rsid w:val="00A21419"/>
    <w:rsid w:val="00A2200D"/>
    <w:rsid w:val="00A220E0"/>
    <w:rsid w:val="00A226A7"/>
    <w:rsid w:val="00A22A64"/>
    <w:rsid w:val="00A22FEB"/>
    <w:rsid w:val="00A23AD0"/>
    <w:rsid w:val="00A254E8"/>
    <w:rsid w:val="00A256E1"/>
    <w:rsid w:val="00A259CB"/>
    <w:rsid w:val="00A2667E"/>
    <w:rsid w:val="00A26A4F"/>
    <w:rsid w:val="00A2711F"/>
    <w:rsid w:val="00A273D8"/>
    <w:rsid w:val="00A2770D"/>
    <w:rsid w:val="00A2771D"/>
    <w:rsid w:val="00A3031A"/>
    <w:rsid w:val="00A30797"/>
    <w:rsid w:val="00A30D02"/>
    <w:rsid w:val="00A3122D"/>
    <w:rsid w:val="00A316C3"/>
    <w:rsid w:val="00A31CC5"/>
    <w:rsid w:val="00A31D9B"/>
    <w:rsid w:val="00A320E8"/>
    <w:rsid w:val="00A322C8"/>
    <w:rsid w:val="00A336B6"/>
    <w:rsid w:val="00A34344"/>
    <w:rsid w:val="00A3466C"/>
    <w:rsid w:val="00A3467F"/>
    <w:rsid w:val="00A3469A"/>
    <w:rsid w:val="00A34946"/>
    <w:rsid w:val="00A3530E"/>
    <w:rsid w:val="00A354F5"/>
    <w:rsid w:val="00A35540"/>
    <w:rsid w:val="00A35BE0"/>
    <w:rsid w:val="00A35E17"/>
    <w:rsid w:val="00A3658A"/>
    <w:rsid w:val="00A36778"/>
    <w:rsid w:val="00A36936"/>
    <w:rsid w:val="00A36C01"/>
    <w:rsid w:val="00A3731A"/>
    <w:rsid w:val="00A37674"/>
    <w:rsid w:val="00A37D6A"/>
    <w:rsid w:val="00A401DB"/>
    <w:rsid w:val="00A40667"/>
    <w:rsid w:val="00A40872"/>
    <w:rsid w:val="00A408E9"/>
    <w:rsid w:val="00A40E11"/>
    <w:rsid w:val="00A419F0"/>
    <w:rsid w:val="00A44098"/>
    <w:rsid w:val="00A441DD"/>
    <w:rsid w:val="00A4433E"/>
    <w:rsid w:val="00A44526"/>
    <w:rsid w:val="00A44AB8"/>
    <w:rsid w:val="00A450A3"/>
    <w:rsid w:val="00A45219"/>
    <w:rsid w:val="00A45917"/>
    <w:rsid w:val="00A45926"/>
    <w:rsid w:val="00A463C1"/>
    <w:rsid w:val="00A46513"/>
    <w:rsid w:val="00A4655D"/>
    <w:rsid w:val="00A467AF"/>
    <w:rsid w:val="00A46B53"/>
    <w:rsid w:val="00A473D3"/>
    <w:rsid w:val="00A50057"/>
    <w:rsid w:val="00A50C6F"/>
    <w:rsid w:val="00A50D8B"/>
    <w:rsid w:val="00A50FEE"/>
    <w:rsid w:val="00A5186D"/>
    <w:rsid w:val="00A5192F"/>
    <w:rsid w:val="00A51CF1"/>
    <w:rsid w:val="00A52FE2"/>
    <w:rsid w:val="00A538F8"/>
    <w:rsid w:val="00A53DC8"/>
    <w:rsid w:val="00A54336"/>
    <w:rsid w:val="00A548E1"/>
    <w:rsid w:val="00A55B5C"/>
    <w:rsid w:val="00A55C32"/>
    <w:rsid w:val="00A56121"/>
    <w:rsid w:val="00A565BD"/>
    <w:rsid w:val="00A570BA"/>
    <w:rsid w:val="00A57CF9"/>
    <w:rsid w:val="00A57D2D"/>
    <w:rsid w:val="00A600A5"/>
    <w:rsid w:val="00A60719"/>
    <w:rsid w:val="00A60BC2"/>
    <w:rsid w:val="00A61A54"/>
    <w:rsid w:val="00A630A3"/>
    <w:rsid w:val="00A6315C"/>
    <w:rsid w:val="00A6376E"/>
    <w:rsid w:val="00A64A57"/>
    <w:rsid w:val="00A65051"/>
    <w:rsid w:val="00A653BA"/>
    <w:rsid w:val="00A6574A"/>
    <w:rsid w:val="00A658E1"/>
    <w:rsid w:val="00A65D4D"/>
    <w:rsid w:val="00A66262"/>
    <w:rsid w:val="00A66741"/>
    <w:rsid w:val="00A66C0F"/>
    <w:rsid w:val="00A66FFF"/>
    <w:rsid w:val="00A675D8"/>
    <w:rsid w:val="00A679EB"/>
    <w:rsid w:val="00A67AC6"/>
    <w:rsid w:val="00A701D4"/>
    <w:rsid w:val="00A7024B"/>
    <w:rsid w:val="00A7024C"/>
    <w:rsid w:val="00A7087F"/>
    <w:rsid w:val="00A709B2"/>
    <w:rsid w:val="00A70EF4"/>
    <w:rsid w:val="00A71165"/>
    <w:rsid w:val="00A7136A"/>
    <w:rsid w:val="00A7146D"/>
    <w:rsid w:val="00A714A5"/>
    <w:rsid w:val="00A7180D"/>
    <w:rsid w:val="00A71993"/>
    <w:rsid w:val="00A723D4"/>
    <w:rsid w:val="00A72D24"/>
    <w:rsid w:val="00A72FEE"/>
    <w:rsid w:val="00A73757"/>
    <w:rsid w:val="00A74213"/>
    <w:rsid w:val="00A747D3"/>
    <w:rsid w:val="00A748A2"/>
    <w:rsid w:val="00A74A44"/>
    <w:rsid w:val="00A74A56"/>
    <w:rsid w:val="00A74C89"/>
    <w:rsid w:val="00A74CA0"/>
    <w:rsid w:val="00A753A8"/>
    <w:rsid w:val="00A75786"/>
    <w:rsid w:val="00A75CCE"/>
    <w:rsid w:val="00A760C2"/>
    <w:rsid w:val="00A76511"/>
    <w:rsid w:val="00A767FF"/>
    <w:rsid w:val="00A77A63"/>
    <w:rsid w:val="00A77A82"/>
    <w:rsid w:val="00A77F8D"/>
    <w:rsid w:val="00A81C0A"/>
    <w:rsid w:val="00A8392A"/>
    <w:rsid w:val="00A8456C"/>
    <w:rsid w:val="00A859FF"/>
    <w:rsid w:val="00A8630A"/>
    <w:rsid w:val="00A8673F"/>
    <w:rsid w:val="00A86EC0"/>
    <w:rsid w:val="00A87891"/>
    <w:rsid w:val="00A9093E"/>
    <w:rsid w:val="00A9217B"/>
    <w:rsid w:val="00A92E4C"/>
    <w:rsid w:val="00A9400D"/>
    <w:rsid w:val="00A940ED"/>
    <w:rsid w:val="00A945C4"/>
    <w:rsid w:val="00A9643E"/>
    <w:rsid w:val="00A96E43"/>
    <w:rsid w:val="00A97A9E"/>
    <w:rsid w:val="00AA0428"/>
    <w:rsid w:val="00AA0BAD"/>
    <w:rsid w:val="00AA0FC9"/>
    <w:rsid w:val="00AA28BC"/>
    <w:rsid w:val="00AA2DD6"/>
    <w:rsid w:val="00AA3528"/>
    <w:rsid w:val="00AA352F"/>
    <w:rsid w:val="00AA383E"/>
    <w:rsid w:val="00AA3941"/>
    <w:rsid w:val="00AA3B31"/>
    <w:rsid w:val="00AA3D4E"/>
    <w:rsid w:val="00AA4574"/>
    <w:rsid w:val="00AA47F5"/>
    <w:rsid w:val="00AA4AD0"/>
    <w:rsid w:val="00AA4BC5"/>
    <w:rsid w:val="00AA541E"/>
    <w:rsid w:val="00AA565B"/>
    <w:rsid w:val="00AA5946"/>
    <w:rsid w:val="00AA5B7B"/>
    <w:rsid w:val="00AA6078"/>
    <w:rsid w:val="00AA7429"/>
    <w:rsid w:val="00AA76FB"/>
    <w:rsid w:val="00AA78B2"/>
    <w:rsid w:val="00AA7EDC"/>
    <w:rsid w:val="00AB001F"/>
    <w:rsid w:val="00AB0655"/>
    <w:rsid w:val="00AB06A6"/>
    <w:rsid w:val="00AB0799"/>
    <w:rsid w:val="00AB08E3"/>
    <w:rsid w:val="00AB1BCB"/>
    <w:rsid w:val="00AB2048"/>
    <w:rsid w:val="00AB2140"/>
    <w:rsid w:val="00AB2749"/>
    <w:rsid w:val="00AB2E26"/>
    <w:rsid w:val="00AB3676"/>
    <w:rsid w:val="00AB3C0A"/>
    <w:rsid w:val="00AB3EB5"/>
    <w:rsid w:val="00AB4542"/>
    <w:rsid w:val="00AB51D3"/>
    <w:rsid w:val="00AB5806"/>
    <w:rsid w:val="00AB5817"/>
    <w:rsid w:val="00AB5959"/>
    <w:rsid w:val="00AB5ADE"/>
    <w:rsid w:val="00AB5E54"/>
    <w:rsid w:val="00AB6903"/>
    <w:rsid w:val="00AB6AEA"/>
    <w:rsid w:val="00AB7348"/>
    <w:rsid w:val="00AC0078"/>
    <w:rsid w:val="00AC01AF"/>
    <w:rsid w:val="00AC04C4"/>
    <w:rsid w:val="00AC0E6B"/>
    <w:rsid w:val="00AC1258"/>
    <w:rsid w:val="00AC1995"/>
    <w:rsid w:val="00AC1B87"/>
    <w:rsid w:val="00AC1FA7"/>
    <w:rsid w:val="00AC304A"/>
    <w:rsid w:val="00AC3C57"/>
    <w:rsid w:val="00AC4C16"/>
    <w:rsid w:val="00AC4D5E"/>
    <w:rsid w:val="00AC502D"/>
    <w:rsid w:val="00AC54AE"/>
    <w:rsid w:val="00AC5C8D"/>
    <w:rsid w:val="00AC657A"/>
    <w:rsid w:val="00AC7189"/>
    <w:rsid w:val="00AC7249"/>
    <w:rsid w:val="00AC72AA"/>
    <w:rsid w:val="00AC7741"/>
    <w:rsid w:val="00AC7762"/>
    <w:rsid w:val="00AC7BC9"/>
    <w:rsid w:val="00AC7CD7"/>
    <w:rsid w:val="00AC7EF0"/>
    <w:rsid w:val="00AC7FA6"/>
    <w:rsid w:val="00AD00BC"/>
    <w:rsid w:val="00AD0A4E"/>
    <w:rsid w:val="00AD134B"/>
    <w:rsid w:val="00AD16D6"/>
    <w:rsid w:val="00AD1B24"/>
    <w:rsid w:val="00AD1C4C"/>
    <w:rsid w:val="00AD2235"/>
    <w:rsid w:val="00AD24F5"/>
    <w:rsid w:val="00AD2980"/>
    <w:rsid w:val="00AD31DE"/>
    <w:rsid w:val="00AD3CCD"/>
    <w:rsid w:val="00AD4311"/>
    <w:rsid w:val="00AD5379"/>
    <w:rsid w:val="00AD541A"/>
    <w:rsid w:val="00AD5D08"/>
    <w:rsid w:val="00AD6BF6"/>
    <w:rsid w:val="00AD6CDC"/>
    <w:rsid w:val="00AD7C89"/>
    <w:rsid w:val="00AE0033"/>
    <w:rsid w:val="00AE01DA"/>
    <w:rsid w:val="00AE0792"/>
    <w:rsid w:val="00AE0857"/>
    <w:rsid w:val="00AE0A9E"/>
    <w:rsid w:val="00AE2384"/>
    <w:rsid w:val="00AE251F"/>
    <w:rsid w:val="00AE2609"/>
    <w:rsid w:val="00AE2630"/>
    <w:rsid w:val="00AE2E16"/>
    <w:rsid w:val="00AE2ED3"/>
    <w:rsid w:val="00AE3072"/>
    <w:rsid w:val="00AE33B6"/>
    <w:rsid w:val="00AE4A2B"/>
    <w:rsid w:val="00AE4A3C"/>
    <w:rsid w:val="00AE5200"/>
    <w:rsid w:val="00AE5E1E"/>
    <w:rsid w:val="00AE625A"/>
    <w:rsid w:val="00AE68E9"/>
    <w:rsid w:val="00AE6CD1"/>
    <w:rsid w:val="00AE71E3"/>
    <w:rsid w:val="00AE7819"/>
    <w:rsid w:val="00AE7B3F"/>
    <w:rsid w:val="00AE7BFF"/>
    <w:rsid w:val="00AE7D18"/>
    <w:rsid w:val="00AE7E20"/>
    <w:rsid w:val="00AE7F25"/>
    <w:rsid w:val="00AF0B2D"/>
    <w:rsid w:val="00AF0D72"/>
    <w:rsid w:val="00AF0DF1"/>
    <w:rsid w:val="00AF130F"/>
    <w:rsid w:val="00AF15A8"/>
    <w:rsid w:val="00AF1709"/>
    <w:rsid w:val="00AF1B4C"/>
    <w:rsid w:val="00AF26EE"/>
    <w:rsid w:val="00AF3C3E"/>
    <w:rsid w:val="00AF4A6E"/>
    <w:rsid w:val="00AF503B"/>
    <w:rsid w:val="00AF56E0"/>
    <w:rsid w:val="00AF6847"/>
    <w:rsid w:val="00AF6A04"/>
    <w:rsid w:val="00AF7457"/>
    <w:rsid w:val="00AF76CF"/>
    <w:rsid w:val="00B005B7"/>
    <w:rsid w:val="00B00730"/>
    <w:rsid w:val="00B008AC"/>
    <w:rsid w:val="00B012AB"/>
    <w:rsid w:val="00B0149C"/>
    <w:rsid w:val="00B01653"/>
    <w:rsid w:val="00B02493"/>
    <w:rsid w:val="00B024F3"/>
    <w:rsid w:val="00B02838"/>
    <w:rsid w:val="00B02D40"/>
    <w:rsid w:val="00B030A7"/>
    <w:rsid w:val="00B030B1"/>
    <w:rsid w:val="00B032A9"/>
    <w:rsid w:val="00B03BCB"/>
    <w:rsid w:val="00B03C78"/>
    <w:rsid w:val="00B03DD9"/>
    <w:rsid w:val="00B04769"/>
    <w:rsid w:val="00B051E2"/>
    <w:rsid w:val="00B05853"/>
    <w:rsid w:val="00B06292"/>
    <w:rsid w:val="00B06A59"/>
    <w:rsid w:val="00B06B88"/>
    <w:rsid w:val="00B0700D"/>
    <w:rsid w:val="00B071E4"/>
    <w:rsid w:val="00B072A2"/>
    <w:rsid w:val="00B074ED"/>
    <w:rsid w:val="00B078D2"/>
    <w:rsid w:val="00B1015E"/>
    <w:rsid w:val="00B10B49"/>
    <w:rsid w:val="00B10EFE"/>
    <w:rsid w:val="00B13501"/>
    <w:rsid w:val="00B13A09"/>
    <w:rsid w:val="00B141E7"/>
    <w:rsid w:val="00B14812"/>
    <w:rsid w:val="00B1574D"/>
    <w:rsid w:val="00B157CE"/>
    <w:rsid w:val="00B16994"/>
    <w:rsid w:val="00B16EDF"/>
    <w:rsid w:val="00B17418"/>
    <w:rsid w:val="00B20499"/>
    <w:rsid w:val="00B20516"/>
    <w:rsid w:val="00B20A73"/>
    <w:rsid w:val="00B20D7F"/>
    <w:rsid w:val="00B21053"/>
    <w:rsid w:val="00B21250"/>
    <w:rsid w:val="00B217E3"/>
    <w:rsid w:val="00B21CC9"/>
    <w:rsid w:val="00B225CA"/>
    <w:rsid w:val="00B226CE"/>
    <w:rsid w:val="00B2280F"/>
    <w:rsid w:val="00B2325C"/>
    <w:rsid w:val="00B232E7"/>
    <w:rsid w:val="00B23A55"/>
    <w:rsid w:val="00B23C6D"/>
    <w:rsid w:val="00B24882"/>
    <w:rsid w:val="00B2497C"/>
    <w:rsid w:val="00B249A4"/>
    <w:rsid w:val="00B24BE6"/>
    <w:rsid w:val="00B24CF1"/>
    <w:rsid w:val="00B25F8E"/>
    <w:rsid w:val="00B25F91"/>
    <w:rsid w:val="00B268D9"/>
    <w:rsid w:val="00B27470"/>
    <w:rsid w:val="00B27702"/>
    <w:rsid w:val="00B279F2"/>
    <w:rsid w:val="00B27E21"/>
    <w:rsid w:val="00B27F7B"/>
    <w:rsid w:val="00B30035"/>
    <w:rsid w:val="00B300EB"/>
    <w:rsid w:val="00B30650"/>
    <w:rsid w:val="00B309BC"/>
    <w:rsid w:val="00B30B17"/>
    <w:rsid w:val="00B30D6F"/>
    <w:rsid w:val="00B31623"/>
    <w:rsid w:val="00B323F6"/>
    <w:rsid w:val="00B32F04"/>
    <w:rsid w:val="00B32F6B"/>
    <w:rsid w:val="00B3392D"/>
    <w:rsid w:val="00B33ADB"/>
    <w:rsid w:val="00B34062"/>
    <w:rsid w:val="00B35016"/>
    <w:rsid w:val="00B35097"/>
    <w:rsid w:val="00B3556A"/>
    <w:rsid w:val="00B35651"/>
    <w:rsid w:val="00B36301"/>
    <w:rsid w:val="00B366DD"/>
    <w:rsid w:val="00B36B30"/>
    <w:rsid w:val="00B36EE9"/>
    <w:rsid w:val="00B37434"/>
    <w:rsid w:val="00B37932"/>
    <w:rsid w:val="00B4060B"/>
    <w:rsid w:val="00B41A89"/>
    <w:rsid w:val="00B4253B"/>
    <w:rsid w:val="00B42B0A"/>
    <w:rsid w:val="00B42B7B"/>
    <w:rsid w:val="00B42C1C"/>
    <w:rsid w:val="00B42D9E"/>
    <w:rsid w:val="00B43A24"/>
    <w:rsid w:val="00B440CE"/>
    <w:rsid w:val="00B4440D"/>
    <w:rsid w:val="00B444AF"/>
    <w:rsid w:val="00B4565E"/>
    <w:rsid w:val="00B45A99"/>
    <w:rsid w:val="00B45E8D"/>
    <w:rsid w:val="00B4695A"/>
    <w:rsid w:val="00B46C02"/>
    <w:rsid w:val="00B46DFB"/>
    <w:rsid w:val="00B470E6"/>
    <w:rsid w:val="00B47550"/>
    <w:rsid w:val="00B50178"/>
    <w:rsid w:val="00B50217"/>
    <w:rsid w:val="00B5044E"/>
    <w:rsid w:val="00B50C8B"/>
    <w:rsid w:val="00B50F70"/>
    <w:rsid w:val="00B514F7"/>
    <w:rsid w:val="00B51D33"/>
    <w:rsid w:val="00B51FD4"/>
    <w:rsid w:val="00B524CC"/>
    <w:rsid w:val="00B5253C"/>
    <w:rsid w:val="00B52A39"/>
    <w:rsid w:val="00B535F2"/>
    <w:rsid w:val="00B5395A"/>
    <w:rsid w:val="00B539E3"/>
    <w:rsid w:val="00B53A54"/>
    <w:rsid w:val="00B53E4C"/>
    <w:rsid w:val="00B543D2"/>
    <w:rsid w:val="00B543D6"/>
    <w:rsid w:val="00B55727"/>
    <w:rsid w:val="00B562AE"/>
    <w:rsid w:val="00B564CC"/>
    <w:rsid w:val="00B566D4"/>
    <w:rsid w:val="00B56C18"/>
    <w:rsid w:val="00B600B1"/>
    <w:rsid w:val="00B61442"/>
    <w:rsid w:val="00B615DE"/>
    <w:rsid w:val="00B6299A"/>
    <w:rsid w:val="00B629BF"/>
    <w:rsid w:val="00B62C89"/>
    <w:rsid w:val="00B62E76"/>
    <w:rsid w:val="00B63163"/>
    <w:rsid w:val="00B63305"/>
    <w:rsid w:val="00B633B8"/>
    <w:rsid w:val="00B63D29"/>
    <w:rsid w:val="00B64795"/>
    <w:rsid w:val="00B64E5C"/>
    <w:rsid w:val="00B6531C"/>
    <w:rsid w:val="00B6566B"/>
    <w:rsid w:val="00B656FB"/>
    <w:rsid w:val="00B65FA6"/>
    <w:rsid w:val="00B660F7"/>
    <w:rsid w:val="00B67433"/>
    <w:rsid w:val="00B67708"/>
    <w:rsid w:val="00B678AA"/>
    <w:rsid w:val="00B67F25"/>
    <w:rsid w:val="00B700B4"/>
    <w:rsid w:val="00B7018C"/>
    <w:rsid w:val="00B70215"/>
    <w:rsid w:val="00B72068"/>
    <w:rsid w:val="00B72327"/>
    <w:rsid w:val="00B726AD"/>
    <w:rsid w:val="00B72E73"/>
    <w:rsid w:val="00B73506"/>
    <w:rsid w:val="00B73A64"/>
    <w:rsid w:val="00B73F3F"/>
    <w:rsid w:val="00B74505"/>
    <w:rsid w:val="00B7468B"/>
    <w:rsid w:val="00B7469E"/>
    <w:rsid w:val="00B74AB4"/>
    <w:rsid w:val="00B74B90"/>
    <w:rsid w:val="00B75424"/>
    <w:rsid w:val="00B7618D"/>
    <w:rsid w:val="00B76E3F"/>
    <w:rsid w:val="00B77657"/>
    <w:rsid w:val="00B806F7"/>
    <w:rsid w:val="00B80B21"/>
    <w:rsid w:val="00B810C2"/>
    <w:rsid w:val="00B836BA"/>
    <w:rsid w:val="00B843D2"/>
    <w:rsid w:val="00B84691"/>
    <w:rsid w:val="00B848F0"/>
    <w:rsid w:val="00B858A6"/>
    <w:rsid w:val="00B85A75"/>
    <w:rsid w:val="00B85C0E"/>
    <w:rsid w:val="00B85F6C"/>
    <w:rsid w:val="00B86072"/>
    <w:rsid w:val="00B874F7"/>
    <w:rsid w:val="00B875A4"/>
    <w:rsid w:val="00B879A9"/>
    <w:rsid w:val="00B9141E"/>
    <w:rsid w:val="00B91C62"/>
    <w:rsid w:val="00B9221C"/>
    <w:rsid w:val="00B92CD0"/>
    <w:rsid w:val="00B93DBB"/>
    <w:rsid w:val="00B940C2"/>
    <w:rsid w:val="00B94B23"/>
    <w:rsid w:val="00B95104"/>
    <w:rsid w:val="00B95636"/>
    <w:rsid w:val="00B96966"/>
    <w:rsid w:val="00B96C04"/>
    <w:rsid w:val="00B9728B"/>
    <w:rsid w:val="00B97A08"/>
    <w:rsid w:val="00BA0772"/>
    <w:rsid w:val="00BA0BA1"/>
    <w:rsid w:val="00BA0E18"/>
    <w:rsid w:val="00BA141D"/>
    <w:rsid w:val="00BA2591"/>
    <w:rsid w:val="00BA26F0"/>
    <w:rsid w:val="00BA2AEF"/>
    <w:rsid w:val="00BA2F6B"/>
    <w:rsid w:val="00BA2FCD"/>
    <w:rsid w:val="00BA3AC4"/>
    <w:rsid w:val="00BA3C65"/>
    <w:rsid w:val="00BA3D52"/>
    <w:rsid w:val="00BA3DCC"/>
    <w:rsid w:val="00BA3E07"/>
    <w:rsid w:val="00BA49B9"/>
    <w:rsid w:val="00BA4AFB"/>
    <w:rsid w:val="00BA4C47"/>
    <w:rsid w:val="00BA511D"/>
    <w:rsid w:val="00BA5337"/>
    <w:rsid w:val="00BA5A08"/>
    <w:rsid w:val="00BA5CC7"/>
    <w:rsid w:val="00BA5EB5"/>
    <w:rsid w:val="00BA6692"/>
    <w:rsid w:val="00BA66C6"/>
    <w:rsid w:val="00BA68C1"/>
    <w:rsid w:val="00BA6BE4"/>
    <w:rsid w:val="00BA6C04"/>
    <w:rsid w:val="00BA77DA"/>
    <w:rsid w:val="00BA7AF6"/>
    <w:rsid w:val="00BA7D17"/>
    <w:rsid w:val="00BA7E92"/>
    <w:rsid w:val="00BB0327"/>
    <w:rsid w:val="00BB0644"/>
    <w:rsid w:val="00BB0BC5"/>
    <w:rsid w:val="00BB269A"/>
    <w:rsid w:val="00BB271C"/>
    <w:rsid w:val="00BB32B3"/>
    <w:rsid w:val="00BB3F45"/>
    <w:rsid w:val="00BB482A"/>
    <w:rsid w:val="00BB4C68"/>
    <w:rsid w:val="00BB4E00"/>
    <w:rsid w:val="00BB5301"/>
    <w:rsid w:val="00BB57A5"/>
    <w:rsid w:val="00BB57BA"/>
    <w:rsid w:val="00BB59A9"/>
    <w:rsid w:val="00BB5A29"/>
    <w:rsid w:val="00BB5E81"/>
    <w:rsid w:val="00BB6028"/>
    <w:rsid w:val="00BB6788"/>
    <w:rsid w:val="00BB69B9"/>
    <w:rsid w:val="00BB6B16"/>
    <w:rsid w:val="00BB6C3B"/>
    <w:rsid w:val="00BB709B"/>
    <w:rsid w:val="00BB7B6B"/>
    <w:rsid w:val="00BC071F"/>
    <w:rsid w:val="00BC0836"/>
    <w:rsid w:val="00BC09DC"/>
    <w:rsid w:val="00BC10B4"/>
    <w:rsid w:val="00BC1298"/>
    <w:rsid w:val="00BC129A"/>
    <w:rsid w:val="00BC1F54"/>
    <w:rsid w:val="00BC2047"/>
    <w:rsid w:val="00BC2726"/>
    <w:rsid w:val="00BC2A86"/>
    <w:rsid w:val="00BC3184"/>
    <w:rsid w:val="00BC3921"/>
    <w:rsid w:val="00BC3E74"/>
    <w:rsid w:val="00BC3F56"/>
    <w:rsid w:val="00BC47BB"/>
    <w:rsid w:val="00BC48FA"/>
    <w:rsid w:val="00BC4A1B"/>
    <w:rsid w:val="00BC4C34"/>
    <w:rsid w:val="00BC5676"/>
    <w:rsid w:val="00BC5A44"/>
    <w:rsid w:val="00BC5CB7"/>
    <w:rsid w:val="00BC6C00"/>
    <w:rsid w:val="00BC6FDE"/>
    <w:rsid w:val="00BC7092"/>
    <w:rsid w:val="00BC7755"/>
    <w:rsid w:val="00BC7DB8"/>
    <w:rsid w:val="00BD05A6"/>
    <w:rsid w:val="00BD1325"/>
    <w:rsid w:val="00BD17B4"/>
    <w:rsid w:val="00BD22BF"/>
    <w:rsid w:val="00BD3012"/>
    <w:rsid w:val="00BD31D5"/>
    <w:rsid w:val="00BD3FC6"/>
    <w:rsid w:val="00BD4404"/>
    <w:rsid w:val="00BD445B"/>
    <w:rsid w:val="00BD48EC"/>
    <w:rsid w:val="00BD49A2"/>
    <w:rsid w:val="00BD53AB"/>
    <w:rsid w:val="00BD56FD"/>
    <w:rsid w:val="00BD588F"/>
    <w:rsid w:val="00BD709F"/>
    <w:rsid w:val="00BD72B0"/>
    <w:rsid w:val="00BD7385"/>
    <w:rsid w:val="00BD7665"/>
    <w:rsid w:val="00BD7952"/>
    <w:rsid w:val="00BE01FF"/>
    <w:rsid w:val="00BE04C3"/>
    <w:rsid w:val="00BE060C"/>
    <w:rsid w:val="00BE0C70"/>
    <w:rsid w:val="00BE0D22"/>
    <w:rsid w:val="00BE0DB6"/>
    <w:rsid w:val="00BE175A"/>
    <w:rsid w:val="00BE2557"/>
    <w:rsid w:val="00BE2AB9"/>
    <w:rsid w:val="00BE2D4B"/>
    <w:rsid w:val="00BE3694"/>
    <w:rsid w:val="00BE3A1F"/>
    <w:rsid w:val="00BE3CC7"/>
    <w:rsid w:val="00BE400A"/>
    <w:rsid w:val="00BE4B43"/>
    <w:rsid w:val="00BE5DB0"/>
    <w:rsid w:val="00BE5F1F"/>
    <w:rsid w:val="00BE5FCB"/>
    <w:rsid w:val="00BE642F"/>
    <w:rsid w:val="00BE7627"/>
    <w:rsid w:val="00BE791B"/>
    <w:rsid w:val="00BE7FCF"/>
    <w:rsid w:val="00BF0A0B"/>
    <w:rsid w:val="00BF0A1A"/>
    <w:rsid w:val="00BF0B39"/>
    <w:rsid w:val="00BF105B"/>
    <w:rsid w:val="00BF1BFB"/>
    <w:rsid w:val="00BF1CD4"/>
    <w:rsid w:val="00BF27B6"/>
    <w:rsid w:val="00BF2899"/>
    <w:rsid w:val="00BF293C"/>
    <w:rsid w:val="00BF36A8"/>
    <w:rsid w:val="00BF3B80"/>
    <w:rsid w:val="00BF3C1A"/>
    <w:rsid w:val="00BF3F19"/>
    <w:rsid w:val="00BF4188"/>
    <w:rsid w:val="00BF440E"/>
    <w:rsid w:val="00BF48C3"/>
    <w:rsid w:val="00BF4AA1"/>
    <w:rsid w:val="00BF61C6"/>
    <w:rsid w:val="00BF6E49"/>
    <w:rsid w:val="00BF7046"/>
    <w:rsid w:val="00BF7B2D"/>
    <w:rsid w:val="00C00092"/>
    <w:rsid w:val="00C00830"/>
    <w:rsid w:val="00C00985"/>
    <w:rsid w:val="00C00F77"/>
    <w:rsid w:val="00C00F7E"/>
    <w:rsid w:val="00C01563"/>
    <w:rsid w:val="00C02836"/>
    <w:rsid w:val="00C02991"/>
    <w:rsid w:val="00C02DA2"/>
    <w:rsid w:val="00C02FB2"/>
    <w:rsid w:val="00C0345B"/>
    <w:rsid w:val="00C0402C"/>
    <w:rsid w:val="00C05363"/>
    <w:rsid w:val="00C0566F"/>
    <w:rsid w:val="00C05812"/>
    <w:rsid w:val="00C05C70"/>
    <w:rsid w:val="00C06A91"/>
    <w:rsid w:val="00C06AB0"/>
    <w:rsid w:val="00C0708D"/>
    <w:rsid w:val="00C071EA"/>
    <w:rsid w:val="00C078EB"/>
    <w:rsid w:val="00C07B0E"/>
    <w:rsid w:val="00C10385"/>
    <w:rsid w:val="00C106C3"/>
    <w:rsid w:val="00C11177"/>
    <w:rsid w:val="00C11977"/>
    <w:rsid w:val="00C136F6"/>
    <w:rsid w:val="00C137C4"/>
    <w:rsid w:val="00C13A35"/>
    <w:rsid w:val="00C13F62"/>
    <w:rsid w:val="00C14DE3"/>
    <w:rsid w:val="00C14E88"/>
    <w:rsid w:val="00C15A47"/>
    <w:rsid w:val="00C15CE1"/>
    <w:rsid w:val="00C1626B"/>
    <w:rsid w:val="00C162DB"/>
    <w:rsid w:val="00C16B27"/>
    <w:rsid w:val="00C1759A"/>
    <w:rsid w:val="00C175E5"/>
    <w:rsid w:val="00C17661"/>
    <w:rsid w:val="00C17A45"/>
    <w:rsid w:val="00C214D8"/>
    <w:rsid w:val="00C22492"/>
    <w:rsid w:val="00C2262E"/>
    <w:rsid w:val="00C233B6"/>
    <w:rsid w:val="00C2356F"/>
    <w:rsid w:val="00C23702"/>
    <w:rsid w:val="00C23B33"/>
    <w:rsid w:val="00C23D33"/>
    <w:rsid w:val="00C23F1A"/>
    <w:rsid w:val="00C23F88"/>
    <w:rsid w:val="00C2425D"/>
    <w:rsid w:val="00C2435D"/>
    <w:rsid w:val="00C24483"/>
    <w:rsid w:val="00C24538"/>
    <w:rsid w:val="00C25849"/>
    <w:rsid w:val="00C25E40"/>
    <w:rsid w:val="00C26484"/>
    <w:rsid w:val="00C26828"/>
    <w:rsid w:val="00C2691F"/>
    <w:rsid w:val="00C26C1B"/>
    <w:rsid w:val="00C26F9C"/>
    <w:rsid w:val="00C2757B"/>
    <w:rsid w:val="00C276E1"/>
    <w:rsid w:val="00C27875"/>
    <w:rsid w:val="00C307AA"/>
    <w:rsid w:val="00C307E7"/>
    <w:rsid w:val="00C310D3"/>
    <w:rsid w:val="00C31E5F"/>
    <w:rsid w:val="00C3229F"/>
    <w:rsid w:val="00C32E83"/>
    <w:rsid w:val="00C32FD8"/>
    <w:rsid w:val="00C33113"/>
    <w:rsid w:val="00C3317C"/>
    <w:rsid w:val="00C333A6"/>
    <w:rsid w:val="00C338ED"/>
    <w:rsid w:val="00C33E06"/>
    <w:rsid w:val="00C3537C"/>
    <w:rsid w:val="00C35B5F"/>
    <w:rsid w:val="00C3610A"/>
    <w:rsid w:val="00C36452"/>
    <w:rsid w:val="00C368C2"/>
    <w:rsid w:val="00C37433"/>
    <w:rsid w:val="00C37838"/>
    <w:rsid w:val="00C406B6"/>
    <w:rsid w:val="00C408E6"/>
    <w:rsid w:val="00C414B6"/>
    <w:rsid w:val="00C4194B"/>
    <w:rsid w:val="00C41C00"/>
    <w:rsid w:val="00C41EEC"/>
    <w:rsid w:val="00C429F6"/>
    <w:rsid w:val="00C42A30"/>
    <w:rsid w:val="00C432E9"/>
    <w:rsid w:val="00C43404"/>
    <w:rsid w:val="00C43C9F"/>
    <w:rsid w:val="00C43E4C"/>
    <w:rsid w:val="00C44278"/>
    <w:rsid w:val="00C44E11"/>
    <w:rsid w:val="00C450ED"/>
    <w:rsid w:val="00C4515A"/>
    <w:rsid w:val="00C456B0"/>
    <w:rsid w:val="00C45A69"/>
    <w:rsid w:val="00C45F99"/>
    <w:rsid w:val="00C45FDA"/>
    <w:rsid w:val="00C46197"/>
    <w:rsid w:val="00C461C4"/>
    <w:rsid w:val="00C46983"/>
    <w:rsid w:val="00C46FE0"/>
    <w:rsid w:val="00C479E7"/>
    <w:rsid w:val="00C50056"/>
    <w:rsid w:val="00C50628"/>
    <w:rsid w:val="00C50B37"/>
    <w:rsid w:val="00C511FC"/>
    <w:rsid w:val="00C5143F"/>
    <w:rsid w:val="00C520E5"/>
    <w:rsid w:val="00C52106"/>
    <w:rsid w:val="00C529A0"/>
    <w:rsid w:val="00C52AAD"/>
    <w:rsid w:val="00C53359"/>
    <w:rsid w:val="00C54D0E"/>
    <w:rsid w:val="00C54D23"/>
    <w:rsid w:val="00C54DA7"/>
    <w:rsid w:val="00C54F9B"/>
    <w:rsid w:val="00C551D1"/>
    <w:rsid w:val="00C55B2C"/>
    <w:rsid w:val="00C55E68"/>
    <w:rsid w:val="00C564C7"/>
    <w:rsid w:val="00C56554"/>
    <w:rsid w:val="00C5707A"/>
    <w:rsid w:val="00C574F2"/>
    <w:rsid w:val="00C6056D"/>
    <w:rsid w:val="00C60FE0"/>
    <w:rsid w:val="00C60FE2"/>
    <w:rsid w:val="00C614A1"/>
    <w:rsid w:val="00C6215E"/>
    <w:rsid w:val="00C62578"/>
    <w:rsid w:val="00C6292E"/>
    <w:rsid w:val="00C62A3D"/>
    <w:rsid w:val="00C62C5E"/>
    <w:rsid w:val="00C62C70"/>
    <w:rsid w:val="00C62CE7"/>
    <w:rsid w:val="00C62D1E"/>
    <w:rsid w:val="00C62E87"/>
    <w:rsid w:val="00C62F74"/>
    <w:rsid w:val="00C6393A"/>
    <w:rsid w:val="00C63C1F"/>
    <w:rsid w:val="00C64965"/>
    <w:rsid w:val="00C64B84"/>
    <w:rsid w:val="00C6532B"/>
    <w:rsid w:val="00C658F6"/>
    <w:rsid w:val="00C66EAE"/>
    <w:rsid w:val="00C67399"/>
    <w:rsid w:val="00C67A21"/>
    <w:rsid w:val="00C67F1F"/>
    <w:rsid w:val="00C67F26"/>
    <w:rsid w:val="00C67F78"/>
    <w:rsid w:val="00C70631"/>
    <w:rsid w:val="00C70970"/>
    <w:rsid w:val="00C70B08"/>
    <w:rsid w:val="00C71B5D"/>
    <w:rsid w:val="00C72646"/>
    <w:rsid w:val="00C726D0"/>
    <w:rsid w:val="00C73314"/>
    <w:rsid w:val="00C73546"/>
    <w:rsid w:val="00C737DC"/>
    <w:rsid w:val="00C74400"/>
    <w:rsid w:val="00C74615"/>
    <w:rsid w:val="00C74778"/>
    <w:rsid w:val="00C74830"/>
    <w:rsid w:val="00C75A67"/>
    <w:rsid w:val="00C76693"/>
    <w:rsid w:val="00C804A8"/>
    <w:rsid w:val="00C805E1"/>
    <w:rsid w:val="00C80BE0"/>
    <w:rsid w:val="00C81CEC"/>
    <w:rsid w:val="00C82ECD"/>
    <w:rsid w:val="00C83331"/>
    <w:rsid w:val="00C83864"/>
    <w:rsid w:val="00C83F3C"/>
    <w:rsid w:val="00C84746"/>
    <w:rsid w:val="00C847D7"/>
    <w:rsid w:val="00C84A1C"/>
    <w:rsid w:val="00C84B79"/>
    <w:rsid w:val="00C8568A"/>
    <w:rsid w:val="00C86780"/>
    <w:rsid w:val="00C867E0"/>
    <w:rsid w:val="00C86EF3"/>
    <w:rsid w:val="00C87CBD"/>
    <w:rsid w:val="00C915CC"/>
    <w:rsid w:val="00C91F12"/>
    <w:rsid w:val="00C92638"/>
    <w:rsid w:val="00C92AF6"/>
    <w:rsid w:val="00C9350F"/>
    <w:rsid w:val="00C93784"/>
    <w:rsid w:val="00C94B52"/>
    <w:rsid w:val="00C950A2"/>
    <w:rsid w:val="00C9569F"/>
    <w:rsid w:val="00C95E28"/>
    <w:rsid w:val="00C95E45"/>
    <w:rsid w:val="00C9656C"/>
    <w:rsid w:val="00C96690"/>
    <w:rsid w:val="00C96977"/>
    <w:rsid w:val="00C96AF4"/>
    <w:rsid w:val="00C96BB7"/>
    <w:rsid w:val="00C96F2B"/>
    <w:rsid w:val="00C9726E"/>
    <w:rsid w:val="00C97854"/>
    <w:rsid w:val="00C97AC1"/>
    <w:rsid w:val="00C97AC7"/>
    <w:rsid w:val="00C97DD1"/>
    <w:rsid w:val="00CA093E"/>
    <w:rsid w:val="00CA09F2"/>
    <w:rsid w:val="00CA0AB9"/>
    <w:rsid w:val="00CA0CB0"/>
    <w:rsid w:val="00CA11D6"/>
    <w:rsid w:val="00CA1943"/>
    <w:rsid w:val="00CA1F54"/>
    <w:rsid w:val="00CA23BF"/>
    <w:rsid w:val="00CA247C"/>
    <w:rsid w:val="00CA24B3"/>
    <w:rsid w:val="00CA2CA0"/>
    <w:rsid w:val="00CA3441"/>
    <w:rsid w:val="00CA36C0"/>
    <w:rsid w:val="00CA3C10"/>
    <w:rsid w:val="00CA47C5"/>
    <w:rsid w:val="00CA6529"/>
    <w:rsid w:val="00CA6DC8"/>
    <w:rsid w:val="00CA7AB4"/>
    <w:rsid w:val="00CA7F08"/>
    <w:rsid w:val="00CB0052"/>
    <w:rsid w:val="00CB0B78"/>
    <w:rsid w:val="00CB0B9D"/>
    <w:rsid w:val="00CB0C56"/>
    <w:rsid w:val="00CB20F8"/>
    <w:rsid w:val="00CB24ED"/>
    <w:rsid w:val="00CB28AA"/>
    <w:rsid w:val="00CB2D8F"/>
    <w:rsid w:val="00CB34E7"/>
    <w:rsid w:val="00CB3758"/>
    <w:rsid w:val="00CB38C5"/>
    <w:rsid w:val="00CB3EAC"/>
    <w:rsid w:val="00CB4451"/>
    <w:rsid w:val="00CB44E6"/>
    <w:rsid w:val="00CB45FB"/>
    <w:rsid w:val="00CB51B4"/>
    <w:rsid w:val="00CB619A"/>
    <w:rsid w:val="00CB6730"/>
    <w:rsid w:val="00CB75A9"/>
    <w:rsid w:val="00CB75D1"/>
    <w:rsid w:val="00CB7B22"/>
    <w:rsid w:val="00CB7B45"/>
    <w:rsid w:val="00CB7BB2"/>
    <w:rsid w:val="00CB7FA9"/>
    <w:rsid w:val="00CC0095"/>
    <w:rsid w:val="00CC0C97"/>
    <w:rsid w:val="00CC0D2A"/>
    <w:rsid w:val="00CC0FE4"/>
    <w:rsid w:val="00CC202B"/>
    <w:rsid w:val="00CC2F23"/>
    <w:rsid w:val="00CC3784"/>
    <w:rsid w:val="00CC4165"/>
    <w:rsid w:val="00CC494C"/>
    <w:rsid w:val="00CC5095"/>
    <w:rsid w:val="00CC54F4"/>
    <w:rsid w:val="00CC54FB"/>
    <w:rsid w:val="00CC58A3"/>
    <w:rsid w:val="00CC6888"/>
    <w:rsid w:val="00CC6BCB"/>
    <w:rsid w:val="00CC7072"/>
    <w:rsid w:val="00CC733D"/>
    <w:rsid w:val="00CC7744"/>
    <w:rsid w:val="00CC7961"/>
    <w:rsid w:val="00CC7B3C"/>
    <w:rsid w:val="00CC7E90"/>
    <w:rsid w:val="00CD002D"/>
    <w:rsid w:val="00CD01A1"/>
    <w:rsid w:val="00CD0667"/>
    <w:rsid w:val="00CD0DDE"/>
    <w:rsid w:val="00CD1DC9"/>
    <w:rsid w:val="00CD2128"/>
    <w:rsid w:val="00CD22C1"/>
    <w:rsid w:val="00CD30C0"/>
    <w:rsid w:val="00CD37CE"/>
    <w:rsid w:val="00CD3D56"/>
    <w:rsid w:val="00CD4048"/>
    <w:rsid w:val="00CD43D5"/>
    <w:rsid w:val="00CD5463"/>
    <w:rsid w:val="00CD56DB"/>
    <w:rsid w:val="00CD5EF7"/>
    <w:rsid w:val="00CD6310"/>
    <w:rsid w:val="00CD6558"/>
    <w:rsid w:val="00CD6847"/>
    <w:rsid w:val="00CD7053"/>
    <w:rsid w:val="00CD7095"/>
    <w:rsid w:val="00CD71F3"/>
    <w:rsid w:val="00CD7528"/>
    <w:rsid w:val="00CE005B"/>
    <w:rsid w:val="00CE0D6E"/>
    <w:rsid w:val="00CE10EF"/>
    <w:rsid w:val="00CE1DE1"/>
    <w:rsid w:val="00CE210C"/>
    <w:rsid w:val="00CE2780"/>
    <w:rsid w:val="00CE32A2"/>
    <w:rsid w:val="00CE3EB7"/>
    <w:rsid w:val="00CE410B"/>
    <w:rsid w:val="00CE4A89"/>
    <w:rsid w:val="00CE4B6B"/>
    <w:rsid w:val="00CE4E27"/>
    <w:rsid w:val="00CE54D1"/>
    <w:rsid w:val="00CE56A3"/>
    <w:rsid w:val="00CE5DFC"/>
    <w:rsid w:val="00CE5E73"/>
    <w:rsid w:val="00CE6115"/>
    <w:rsid w:val="00CE67A8"/>
    <w:rsid w:val="00CE69CD"/>
    <w:rsid w:val="00CE6B02"/>
    <w:rsid w:val="00CE6B85"/>
    <w:rsid w:val="00CE6E03"/>
    <w:rsid w:val="00CF0429"/>
    <w:rsid w:val="00CF0C54"/>
    <w:rsid w:val="00CF1B70"/>
    <w:rsid w:val="00CF1DCD"/>
    <w:rsid w:val="00CF211D"/>
    <w:rsid w:val="00CF229E"/>
    <w:rsid w:val="00CF28AC"/>
    <w:rsid w:val="00CF3318"/>
    <w:rsid w:val="00CF346E"/>
    <w:rsid w:val="00CF374B"/>
    <w:rsid w:val="00CF3CF0"/>
    <w:rsid w:val="00CF4559"/>
    <w:rsid w:val="00CF4D0F"/>
    <w:rsid w:val="00CF51A0"/>
    <w:rsid w:val="00CF5B27"/>
    <w:rsid w:val="00CF5D47"/>
    <w:rsid w:val="00CF5F5B"/>
    <w:rsid w:val="00CF6A74"/>
    <w:rsid w:val="00CF725B"/>
    <w:rsid w:val="00D0010A"/>
    <w:rsid w:val="00D012E9"/>
    <w:rsid w:val="00D01327"/>
    <w:rsid w:val="00D01ECB"/>
    <w:rsid w:val="00D0339F"/>
    <w:rsid w:val="00D033BE"/>
    <w:rsid w:val="00D0369A"/>
    <w:rsid w:val="00D03E98"/>
    <w:rsid w:val="00D041B9"/>
    <w:rsid w:val="00D042EA"/>
    <w:rsid w:val="00D0442C"/>
    <w:rsid w:val="00D0455D"/>
    <w:rsid w:val="00D0469F"/>
    <w:rsid w:val="00D0471F"/>
    <w:rsid w:val="00D04F87"/>
    <w:rsid w:val="00D0659F"/>
    <w:rsid w:val="00D07259"/>
    <w:rsid w:val="00D07FD8"/>
    <w:rsid w:val="00D100A8"/>
    <w:rsid w:val="00D1099B"/>
    <w:rsid w:val="00D11690"/>
    <w:rsid w:val="00D117E2"/>
    <w:rsid w:val="00D1229C"/>
    <w:rsid w:val="00D128CF"/>
    <w:rsid w:val="00D12A02"/>
    <w:rsid w:val="00D12ED3"/>
    <w:rsid w:val="00D12EE6"/>
    <w:rsid w:val="00D136EB"/>
    <w:rsid w:val="00D13852"/>
    <w:rsid w:val="00D14196"/>
    <w:rsid w:val="00D1484D"/>
    <w:rsid w:val="00D15040"/>
    <w:rsid w:val="00D1505F"/>
    <w:rsid w:val="00D1552E"/>
    <w:rsid w:val="00D159D5"/>
    <w:rsid w:val="00D15AB3"/>
    <w:rsid w:val="00D168B8"/>
    <w:rsid w:val="00D16D80"/>
    <w:rsid w:val="00D17AA0"/>
    <w:rsid w:val="00D17C0A"/>
    <w:rsid w:val="00D20460"/>
    <w:rsid w:val="00D20566"/>
    <w:rsid w:val="00D211FF"/>
    <w:rsid w:val="00D2157E"/>
    <w:rsid w:val="00D21D64"/>
    <w:rsid w:val="00D23724"/>
    <w:rsid w:val="00D24143"/>
    <w:rsid w:val="00D24498"/>
    <w:rsid w:val="00D25625"/>
    <w:rsid w:val="00D25684"/>
    <w:rsid w:val="00D259F7"/>
    <w:rsid w:val="00D26574"/>
    <w:rsid w:val="00D265D4"/>
    <w:rsid w:val="00D267A6"/>
    <w:rsid w:val="00D26895"/>
    <w:rsid w:val="00D268B3"/>
    <w:rsid w:val="00D26A6F"/>
    <w:rsid w:val="00D26D29"/>
    <w:rsid w:val="00D2733C"/>
    <w:rsid w:val="00D2777F"/>
    <w:rsid w:val="00D30054"/>
    <w:rsid w:val="00D303B3"/>
    <w:rsid w:val="00D31308"/>
    <w:rsid w:val="00D3152F"/>
    <w:rsid w:val="00D31811"/>
    <w:rsid w:val="00D31978"/>
    <w:rsid w:val="00D31A1E"/>
    <w:rsid w:val="00D31CAB"/>
    <w:rsid w:val="00D31E5D"/>
    <w:rsid w:val="00D32335"/>
    <w:rsid w:val="00D3250C"/>
    <w:rsid w:val="00D336BF"/>
    <w:rsid w:val="00D33C01"/>
    <w:rsid w:val="00D33D72"/>
    <w:rsid w:val="00D3420A"/>
    <w:rsid w:val="00D34A82"/>
    <w:rsid w:val="00D34BF6"/>
    <w:rsid w:val="00D351D2"/>
    <w:rsid w:val="00D35255"/>
    <w:rsid w:val="00D35278"/>
    <w:rsid w:val="00D35798"/>
    <w:rsid w:val="00D358DA"/>
    <w:rsid w:val="00D363C5"/>
    <w:rsid w:val="00D36D7B"/>
    <w:rsid w:val="00D37133"/>
    <w:rsid w:val="00D37765"/>
    <w:rsid w:val="00D377BB"/>
    <w:rsid w:val="00D40FCD"/>
    <w:rsid w:val="00D4113A"/>
    <w:rsid w:val="00D421F7"/>
    <w:rsid w:val="00D42D86"/>
    <w:rsid w:val="00D42DFD"/>
    <w:rsid w:val="00D43011"/>
    <w:rsid w:val="00D43633"/>
    <w:rsid w:val="00D44878"/>
    <w:rsid w:val="00D44F48"/>
    <w:rsid w:val="00D45304"/>
    <w:rsid w:val="00D454FA"/>
    <w:rsid w:val="00D458C8"/>
    <w:rsid w:val="00D45A98"/>
    <w:rsid w:val="00D45C56"/>
    <w:rsid w:val="00D46230"/>
    <w:rsid w:val="00D46E43"/>
    <w:rsid w:val="00D475A5"/>
    <w:rsid w:val="00D47F4D"/>
    <w:rsid w:val="00D5070F"/>
    <w:rsid w:val="00D50BF2"/>
    <w:rsid w:val="00D50DA0"/>
    <w:rsid w:val="00D5183F"/>
    <w:rsid w:val="00D51933"/>
    <w:rsid w:val="00D51A0C"/>
    <w:rsid w:val="00D51B5D"/>
    <w:rsid w:val="00D51D8A"/>
    <w:rsid w:val="00D51E05"/>
    <w:rsid w:val="00D52882"/>
    <w:rsid w:val="00D529E5"/>
    <w:rsid w:val="00D52AE9"/>
    <w:rsid w:val="00D52FA0"/>
    <w:rsid w:val="00D543FC"/>
    <w:rsid w:val="00D546C0"/>
    <w:rsid w:val="00D5494B"/>
    <w:rsid w:val="00D54A48"/>
    <w:rsid w:val="00D54B77"/>
    <w:rsid w:val="00D561BB"/>
    <w:rsid w:val="00D5627B"/>
    <w:rsid w:val="00D567CC"/>
    <w:rsid w:val="00D56A96"/>
    <w:rsid w:val="00D56B9A"/>
    <w:rsid w:val="00D56DF2"/>
    <w:rsid w:val="00D56EE2"/>
    <w:rsid w:val="00D57147"/>
    <w:rsid w:val="00D57A33"/>
    <w:rsid w:val="00D57CC4"/>
    <w:rsid w:val="00D6004B"/>
    <w:rsid w:val="00D60349"/>
    <w:rsid w:val="00D60486"/>
    <w:rsid w:val="00D60A0A"/>
    <w:rsid w:val="00D60E83"/>
    <w:rsid w:val="00D61797"/>
    <w:rsid w:val="00D61899"/>
    <w:rsid w:val="00D6195A"/>
    <w:rsid w:val="00D62120"/>
    <w:rsid w:val="00D636EB"/>
    <w:rsid w:val="00D63DDB"/>
    <w:rsid w:val="00D64404"/>
    <w:rsid w:val="00D64718"/>
    <w:rsid w:val="00D64CB5"/>
    <w:rsid w:val="00D64DA8"/>
    <w:rsid w:val="00D658C0"/>
    <w:rsid w:val="00D66261"/>
    <w:rsid w:val="00D665C2"/>
    <w:rsid w:val="00D66FB4"/>
    <w:rsid w:val="00D6715F"/>
    <w:rsid w:val="00D675DC"/>
    <w:rsid w:val="00D70061"/>
    <w:rsid w:val="00D7028C"/>
    <w:rsid w:val="00D705CA"/>
    <w:rsid w:val="00D705F6"/>
    <w:rsid w:val="00D71052"/>
    <w:rsid w:val="00D715C6"/>
    <w:rsid w:val="00D7180A"/>
    <w:rsid w:val="00D71C11"/>
    <w:rsid w:val="00D73CDF"/>
    <w:rsid w:val="00D7430E"/>
    <w:rsid w:val="00D746A3"/>
    <w:rsid w:val="00D74862"/>
    <w:rsid w:val="00D74DF2"/>
    <w:rsid w:val="00D74E46"/>
    <w:rsid w:val="00D75266"/>
    <w:rsid w:val="00D75616"/>
    <w:rsid w:val="00D75E69"/>
    <w:rsid w:val="00D76005"/>
    <w:rsid w:val="00D76191"/>
    <w:rsid w:val="00D76210"/>
    <w:rsid w:val="00D76281"/>
    <w:rsid w:val="00D76564"/>
    <w:rsid w:val="00D76B36"/>
    <w:rsid w:val="00D77D14"/>
    <w:rsid w:val="00D77E9D"/>
    <w:rsid w:val="00D803D3"/>
    <w:rsid w:val="00D806FA"/>
    <w:rsid w:val="00D807A8"/>
    <w:rsid w:val="00D8132F"/>
    <w:rsid w:val="00D81384"/>
    <w:rsid w:val="00D8262C"/>
    <w:rsid w:val="00D82BCD"/>
    <w:rsid w:val="00D83FE7"/>
    <w:rsid w:val="00D84745"/>
    <w:rsid w:val="00D847CC"/>
    <w:rsid w:val="00D84CFA"/>
    <w:rsid w:val="00D84EA0"/>
    <w:rsid w:val="00D85AF9"/>
    <w:rsid w:val="00D85B35"/>
    <w:rsid w:val="00D85F35"/>
    <w:rsid w:val="00D86476"/>
    <w:rsid w:val="00D86EB7"/>
    <w:rsid w:val="00D86F3D"/>
    <w:rsid w:val="00D8778C"/>
    <w:rsid w:val="00D87794"/>
    <w:rsid w:val="00D87AB1"/>
    <w:rsid w:val="00D87C43"/>
    <w:rsid w:val="00D9054A"/>
    <w:rsid w:val="00D90896"/>
    <w:rsid w:val="00D90BD4"/>
    <w:rsid w:val="00D91018"/>
    <w:rsid w:val="00D91202"/>
    <w:rsid w:val="00D91DD1"/>
    <w:rsid w:val="00D91DEC"/>
    <w:rsid w:val="00D91DF7"/>
    <w:rsid w:val="00D924F5"/>
    <w:rsid w:val="00D92814"/>
    <w:rsid w:val="00D928E8"/>
    <w:rsid w:val="00D92B7F"/>
    <w:rsid w:val="00D92C12"/>
    <w:rsid w:val="00D92E37"/>
    <w:rsid w:val="00D92FA5"/>
    <w:rsid w:val="00D92FEF"/>
    <w:rsid w:val="00D93225"/>
    <w:rsid w:val="00D93C67"/>
    <w:rsid w:val="00D93DC8"/>
    <w:rsid w:val="00D93FCD"/>
    <w:rsid w:val="00D94F5F"/>
    <w:rsid w:val="00D96371"/>
    <w:rsid w:val="00D967C4"/>
    <w:rsid w:val="00D96E1B"/>
    <w:rsid w:val="00D97537"/>
    <w:rsid w:val="00D9792E"/>
    <w:rsid w:val="00D97C61"/>
    <w:rsid w:val="00DA0507"/>
    <w:rsid w:val="00DA0C23"/>
    <w:rsid w:val="00DA0C37"/>
    <w:rsid w:val="00DA13E1"/>
    <w:rsid w:val="00DA151A"/>
    <w:rsid w:val="00DA20A7"/>
    <w:rsid w:val="00DA23AB"/>
    <w:rsid w:val="00DA25ED"/>
    <w:rsid w:val="00DA2A61"/>
    <w:rsid w:val="00DA2D59"/>
    <w:rsid w:val="00DA2E86"/>
    <w:rsid w:val="00DA2EB1"/>
    <w:rsid w:val="00DA32F7"/>
    <w:rsid w:val="00DA3C18"/>
    <w:rsid w:val="00DA545F"/>
    <w:rsid w:val="00DA5461"/>
    <w:rsid w:val="00DA5640"/>
    <w:rsid w:val="00DA5701"/>
    <w:rsid w:val="00DA6190"/>
    <w:rsid w:val="00DA6335"/>
    <w:rsid w:val="00DB00A9"/>
    <w:rsid w:val="00DB0104"/>
    <w:rsid w:val="00DB054C"/>
    <w:rsid w:val="00DB062B"/>
    <w:rsid w:val="00DB0D40"/>
    <w:rsid w:val="00DB1D68"/>
    <w:rsid w:val="00DB1DF8"/>
    <w:rsid w:val="00DB1ECA"/>
    <w:rsid w:val="00DB2018"/>
    <w:rsid w:val="00DB3475"/>
    <w:rsid w:val="00DB386B"/>
    <w:rsid w:val="00DB45B2"/>
    <w:rsid w:val="00DB4766"/>
    <w:rsid w:val="00DB49CD"/>
    <w:rsid w:val="00DB4B0F"/>
    <w:rsid w:val="00DB4FBF"/>
    <w:rsid w:val="00DB51EE"/>
    <w:rsid w:val="00DB5542"/>
    <w:rsid w:val="00DB582E"/>
    <w:rsid w:val="00DB59F5"/>
    <w:rsid w:val="00DB6672"/>
    <w:rsid w:val="00DB67E5"/>
    <w:rsid w:val="00DB6F65"/>
    <w:rsid w:val="00DB745E"/>
    <w:rsid w:val="00DC01A1"/>
    <w:rsid w:val="00DC0603"/>
    <w:rsid w:val="00DC066C"/>
    <w:rsid w:val="00DC0800"/>
    <w:rsid w:val="00DC094F"/>
    <w:rsid w:val="00DC0CAB"/>
    <w:rsid w:val="00DC1071"/>
    <w:rsid w:val="00DC12C0"/>
    <w:rsid w:val="00DC1337"/>
    <w:rsid w:val="00DC1345"/>
    <w:rsid w:val="00DC1560"/>
    <w:rsid w:val="00DC167A"/>
    <w:rsid w:val="00DC290A"/>
    <w:rsid w:val="00DC3006"/>
    <w:rsid w:val="00DC362D"/>
    <w:rsid w:val="00DC403B"/>
    <w:rsid w:val="00DC4CAD"/>
    <w:rsid w:val="00DC5ADB"/>
    <w:rsid w:val="00DC5D58"/>
    <w:rsid w:val="00DC61B5"/>
    <w:rsid w:val="00DC6709"/>
    <w:rsid w:val="00DC7A27"/>
    <w:rsid w:val="00DC7C91"/>
    <w:rsid w:val="00DD3AE2"/>
    <w:rsid w:val="00DD3C91"/>
    <w:rsid w:val="00DD41C6"/>
    <w:rsid w:val="00DD49C0"/>
    <w:rsid w:val="00DD4A5E"/>
    <w:rsid w:val="00DD5F70"/>
    <w:rsid w:val="00DD5F76"/>
    <w:rsid w:val="00DD635E"/>
    <w:rsid w:val="00DD6576"/>
    <w:rsid w:val="00DD6B11"/>
    <w:rsid w:val="00DD6B93"/>
    <w:rsid w:val="00DD6CA2"/>
    <w:rsid w:val="00DD6CF7"/>
    <w:rsid w:val="00DD70CA"/>
    <w:rsid w:val="00DD7E15"/>
    <w:rsid w:val="00DE0912"/>
    <w:rsid w:val="00DE0914"/>
    <w:rsid w:val="00DE14FC"/>
    <w:rsid w:val="00DE1DDB"/>
    <w:rsid w:val="00DE2654"/>
    <w:rsid w:val="00DE2710"/>
    <w:rsid w:val="00DE2BBB"/>
    <w:rsid w:val="00DE2DEA"/>
    <w:rsid w:val="00DE3303"/>
    <w:rsid w:val="00DE3901"/>
    <w:rsid w:val="00DE464F"/>
    <w:rsid w:val="00DE4D41"/>
    <w:rsid w:val="00DE5444"/>
    <w:rsid w:val="00DE5812"/>
    <w:rsid w:val="00DE659B"/>
    <w:rsid w:val="00DE6926"/>
    <w:rsid w:val="00DE7612"/>
    <w:rsid w:val="00DE779E"/>
    <w:rsid w:val="00DF0BD4"/>
    <w:rsid w:val="00DF0EF8"/>
    <w:rsid w:val="00DF0F54"/>
    <w:rsid w:val="00DF0F9B"/>
    <w:rsid w:val="00DF0FE8"/>
    <w:rsid w:val="00DF258D"/>
    <w:rsid w:val="00DF33FF"/>
    <w:rsid w:val="00DF3AB3"/>
    <w:rsid w:val="00DF4347"/>
    <w:rsid w:val="00DF52C8"/>
    <w:rsid w:val="00DF5711"/>
    <w:rsid w:val="00DF5945"/>
    <w:rsid w:val="00DF5E92"/>
    <w:rsid w:val="00DF6B1C"/>
    <w:rsid w:val="00E005EC"/>
    <w:rsid w:val="00E00FCF"/>
    <w:rsid w:val="00E01840"/>
    <w:rsid w:val="00E0208C"/>
    <w:rsid w:val="00E03A64"/>
    <w:rsid w:val="00E04897"/>
    <w:rsid w:val="00E04FFF"/>
    <w:rsid w:val="00E059CC"/>
    <w:rsid w:val="00E05C27"/>
    <w:rsid w:val="00E05DAC"/>
    <w:rsid w:val="00E0634D"/>
    <w:rsid w:val="00E075CF"/>
    <w:rsid w:val="00E07A3F"/>
    <w:rsid w:val="00E10022"/>
    <w:rsid w:val="00E10AFD"/>
    <w:rsid w:val="00E10F91"/>
    <w:rsid w:val="00E11058"/>
    <w:rsid w:val="00E11466"/>
    <w:rsid w:val="00E1146C"/>
    <w:rsid w:val="00E11710"/>
    <w:rsid w:val="00E1196C"/>
    <w:rsid w:val="00E11BC2"/>
    <w:rsid w:val="00E120D4"/>
    <w:rsid w:val="00E13A1D"/>
    <w:rsid w:val="00E14652"/>
    <w:rsid w:val="00E149A7"/>
    <w:rsid w:val="00E14B92"/>
    <w:rsid w:val="00E15674"/>
    <w:rsid w:val="00E16142"/>
    <w:rsid w:val="00E16673"/>
    <w:rsid w:val="00E169EC"/>
    <w:rsid w:val="00E2003A"/>
    <w:rsid w:val="00E20212"/>
    <w:rsid w:val="00E20557"/>
    <w:rsid w:val="00E20588"/>
    <w:rsid w:val="00E21478"/>
    <w:rsid w:val="00E21880"/>
    <w:rsid w:val="00E21F5D"/>
    <w:rsid w:val="00E22122"/>
    <w:rsid w:val="00E22BBD"/>
    <w:rsid w:val="00E2324A"/>
    <w:rsid w:val="00E23603"/>
    <w:rsid w:val="00E23E22"/>
    <w:rsid w:val="00E2480E"/>
    <w:rsid w:val="00E24EA8"/>
    <w:rsid w:val="00E24F96"/>
    <w:rsid w:val="00E25274"/>
    <w:rsid w:val="00E253DA"/>
    <w:rsid w:val="00E258C4"/>
    <w:rsid w:val="00E25988"/>
    <w:rsid w:val="00E25AAE"/>
    <w:rsid w:val="00E25B1B"/>
    <w:rsid w:val="00E26299"/>
    <w:rsid w:val="00E267B4"/>
    <w:rsid w:val="00E26B85"/>
    <w:rsid w:val="00E27307"/>
    <w:rsid w:val="00E273C8"/>
    <w:rsid w:val="00E27527"/>
    <w:rsid w:val="00E300D7"/>
    <w:rsid w:val="00E3044E"/>
    <w:rsid w:val="00E307D1"/>
    <w:rsid w:val="00E30C3D"/>
    <w:rsid w:val="00E312DF"/>
    <w:rsid w:val="00E31794"/>
    <w:rsid w:val="00E31B43"/>
    <w:rsid w:val="00E31F59"/>
    <w:rsid w:val="00E31FD5"/>
    <w:rsid w:val="00E32020"/>
    <w:rsid w:val="00E3236D"/>
    <w:rsid w:val="00E3242D"/>
    <w:rsid w:val="00E326C6"/>
    <w:rsid w:val="00E33320"/>
    <w:rsid w:val="00E339C2"/>
    <w:rsid w:val="00E33C11"/>
    <w:rsid w:val="00E33E23"/>
    <w:rsid w:val="00E34076"/>
    <w:rsid w:val="00E34127"/>
    <w:rsid w:val="00E34898"/>
    <w:rsid w:val="00E363BC"/>
    <w:rsid w:val="00E36560"/>
    <w:rsid w:val="00E36D30"/>
    <w:rsid w:val="00E3727C"/>
    <w:rsid w:val="00E37386"/>
    <w:rsid w:val="00E37400"/>
    <w:rsid w:val="00E3775A"/>
    <w:rsid w:val="00E37AEE"/>
    <w:rsid w:val="00E37B10"/>
    <w:rsid w:val="00E37C68"/>
    <w:rsid w:val="00E37E9F"/>
    <w:rsid w:val="00E37F36"/>
    <w:rsid w:val="00E403A9"/>
    <w:rsid w:val="00E41CB5"/>
    <w:rsid w:val="00E41EFC"/>
    <w:rsid w:val="00E4252B"/>
    <w:rsid w:val="00E4278E"/>
    <w:rsid w:val="00E42A8B"/>
    <w:rsid w:val="00E42F89"/>
    <w:rsid w:val="00E4358F"/>
    <w:rsid w:val="00E43B2C"/>
    <w:rsid w:val="00E4481B"/>
    <w:rsid w:val="00E44A6D"/>
    <w:rsid w:val="00E450A0"/>
    <w:rsid w:val="00E4511C"/>
    <w:rsid w:val="00E46B0E"/>
    <w:rsid w:val="00E470A6"/>
    <w:rsid w:val="00E47C4E"/>
    <w:rsid w:val="00E5014D"/>
    <w:rsid w:val="00E50467"/>
    <w:rsid w:val="00E522A9"/>
    <w:rsid w:val="00E52ADA"/>
    <w:rsid w:val="00E52B74"/>
    <w:rsid w:val="00E52C9A"/>
    <w:rsid w:val="00E52FAF"/>
    <w:rsid w:val="00E53965"/>
    <w:rsid w:val="00E54364"/>
    <w:rsid w:val="00E5448A"/>
    <w:rsid w:val="00E54C25"/>
    <w:rsid w:val="00E55029"/>
    <w:rsid w:val="00E560A8"/>
    <w:rsid w:val="00E56490"/>
    <w:rsid w:val="00E56973"/>
    <w:rsid w:val="00E56BF2"/>
    <w:rsid w:val="00E56EE1"/>
    <w:rsid w:val="00E57A62"/>
    <w:rsid w:val="00E57EA8"/>
    <w:rsid w:val="00E60528"/>
    <w:rsid w:val="00E610C3"/>
    <w:rsid w:val="00E61D60"/>
    <w:rsid w:val="00E624E6"/>
    <w:rsid w:val="00E6308D"/>
    <w:rsid w:val="00E64064"/>
    <w:rsid w:val="00E64154"/>
    <w:rsid w:val="00E64F1F"/>
    <w:rsid w:val="00E65172"/>
    <w:rsid w:val="00E65802"/>
    <w:rsid w:val="00E65943"/>
    <w:rsid w:val="00E6627D"/>
    <w:rsid w:val="00E666D6"/>
    <w:rsid w:val="00E67471"/>
    <w:rsid w:val="00E676C7"/>
    <w:rsid w:val="00E70FFA"/>
    <w:rsid w:val="00E71546"/>
    <w:rsid w:val="00E71C8E"/>
    <w:rsid w:val="00E727B2"/>
    <w:rsid w:val="00E7317D"/>
    <w:rsid w:val="00E73480"/>
    <w:rsid w:val="00E73624"/>
    <w:rsid w:val="00E739F0"/>
    <w:rsid w:val="00E73C2C"/>
    <w:rsid w:val="00E7574D"/>
    <w:rsid w:val="00E759BC"/>
    <w:rsid w:val="00E76753"/>
    <w:rsid w:val="00E7788A"/>
    <w:rsid w:val="00E80131"/>
    <w:rsid w:val="00E803EA"/>
    <w:rsid w:val="00E810CE"/>
    <w:rsid w:val="00E8194F"/>
    <w:rsid w:val="00E82594"/>
    <w:rsid w:val="00E82B28"/>
    <w:rsid w:val="00E82E61"/>
    <w:rsid w:val="00E848A6"/>
    <w:rsid w:val="00E849B7"/>
    <w:rsid w:val="00E854D3"/>
    <w:rsid w:val="00E859DB"/>
    <w:rsid w:val="00E85E8E"/>
    <w:rsid w:val="00E86DD5"/>
    <w:rsid w:val="00E86FD9"/>
    <w:rsid w:val="00E90739"/>
    <w:rsid w:val="00E90936"/>
    <w:rsid w:val="00E90C0B"/>
    <w:rsid w:val="00E92CFF"/>
    <w:rsid w:val="00E93718"/>
    <w:rsid w:val="00E93CCC"/>
    <w:rsid w:val="00E93FAD"/>
    <w:rsid w:val="00E94101"/>
    <w:rsid w:val="00E941FE"/>
    <w:rsid w:val="00E950AC"/>
    <w:rsid w:val="00E954E4"/>
    <w:rsid w:val="00E959E9"/>
    <w:rsid w:val="00E95D0C"/>
    <w:rsid w:val="00E96549"/>
    <w:rsid w:val="00E965A1"/>
    <w:rsid w:val="00E966F8"/>
    <w:rsid w:val="00E971DA"/>
    <w:rsid w:val="00E974D4"/>
    <w:rsid w:val="00E97E98"/>
    <w:rsid w:val="00E97F22"/>
    <w:rsid w:val="00EA00F0"/>
    <w:rsid w:val="00EA035E"/>
    <w:rsid w:val="00EA07AF"/>
    <w:rsid w:val="00EA0C1F"/>
    <w:rsid w:val="00EA121A"/>
    <w:rsid w:val="00EA29A5"/>
    <w:rsid w:val="00EA2B7D"/>
    <w:rsid w:val="00EA2D51"/>
    <w:rsid w:val="00EA2EBF"/>
    <w:rsid w:val="00EA322E"/>
    <w:rsid w:val="00EA32D7"/>
    <w:rsid w:val="00EA405C"/>
    <w:rsid w:val="00EA4771"/>
    <w:rsid w:val="00EA4853"/>
    <w:rsid w:val="00EA4CDD"/>
    <w:rsid w:val="00EA5D9D"/>
    <w:rsid w:val="00EA60C9"/>
    <w:rsid w:val="00EA6773"/>
    <w:rsid w:val="00EA6D18"/>
    <w:rsid w:val="00EA6F35"/>
    <w:rsid w:val="00EA6FBB"/>
    <w:rsid w:val="00EA7062"/>
    <w:rsid w:val="00EB020F"/>
    <w:rsid w:val="00EB03C3"/>
    <w:rsid w:val="00EB0D10"/>
    <w:rsid w:val="00EB0E4F"/>
    <w:rsid w:val="00EB19FC"/>
    <w:rsid w:val="00EB2373"/>
    <w:rsid w:val="00EB2701"/>
    <w:rsid w:val="00EB2A9A"/>
    <w:rsid w:val="00EB30A5"/>
    <w:rsid w:val="00EB3740"/>
    <w:rsid w:val="00EB38BF"/>
    <w:rsid w:val="00EB3A18"/>
    <w:rsid w:val="00EB46E5"/>
    <w:rsid w:val="00EB4F8B"/>
    <w:rsid w:val="00EB4FBE"/>
    <w:rsid w:val="00EB50AC"/>
    <w:rsid w:val="00EB52A9"/>
    <w:rsid w:val="00EB55DA"/>
    <w:rsid w:val="00EB61AF"/>
    <w:rsid w:val="00EB629B"/>
    <w:rsid w:val="00EB6E6F"/>
    <w:rsid w:val="00EB6F4F"/>
    <w:rsid w:val="00EC0199"/>
    <w:rsid w:val="00EC02C5"/>
    <w:rsid w:val="00EC0CF8"/>
    <w:rsid w:val="00EC13C7"/>
    <w:rsid w:val="00EC1AA7"/>
    <w:rsid w:val="00EC224C"/>
    <w:rsid w:val="00EC2CB6"/>
    <w:rsid w:val="00EC30E8"/>
    <w:rsid w:val="00EC3729"/>
    <w:rsid w:val="00EC38C8"/>
    <w:rsid w:val="00EC391E"/>
    <w:rsid w:val="00EC414F"/>
    <w:rsid w:val="00EC4A48"/>
    <w:rsid w:val="00EC590B"/>
    <w:rsid w:val="00EC5C21"/>
    <w:rsid w:val="00EC5E99"/>
    <w:rsid w:val="00EC60E8"/>
    <w:rsid w:val="00EC6503"/>
    <w:rsid w:val="00EC6B12"/>
    <w:rsid w:val="00EC6B96"/>
    <w:rsid w:val="00EC6D93"/>
    <w:rsid w:val="00EC7929"/>
    <w:rsid w:val="00EC7A88"/>
    <w:rsid w:val="00EC7FE7"/>
    <w:rsid w:val="00ED01E3"/>
    <w:rsid w:val="00ED06A0"/>
    <w:rsid w:val="00ED06BD"/>
    <w:rsid w:val="00ED08A1"/>
    <w:rsid w:val="00ED0920"/>
    <w:rsid w:val="00ED0A29"/>
    <w:rsid w:val="00ED0B9E"/>
    <w:rsid w:val="00ED0CEF"/>
    <w:rsid w:val="00ED0E2D"/>
    <w:rsid w:val="00ED133D"/>
    <w:rsid w:val="00ED233F"/>
    <w:rsid w:val="00ED2835"/>
    <w:rsid w:val="00ED2C81"/>
    <w:rsid w:val="00ED32F7"/>
    <w:rsid w:val="00ED4231"/>
    <w:rsid w:val="00ED44AF"/>
    <w:rsid w:val="00ED467A"/>
    <w:rsid w:val="00ED5463"/>
    <w:rsid w:val="00ED57FC"/>
    <w:rsid w:val="00ED5A74"/>
    <w:rsid w:val="00ED60C8"/>
    <w:rsid w:val="00ED6281"/>
    <w:rsid w:val="00ED6664"/>
    <w:rsid w:val="00ED6708"/>
    <w:rsid w:val="00ED6727"/>
    <w:rsid w:val="00ED695B"/>
    <w:rsid w:val="00ED73F3"/>
    <w:rsid w:val="00ED7E32"/>
    <w:rsid w:val="00EE00E3"/>
    <w:rsid w:val="00EE05C3"/>
    <w:rsid w:val="00EE078C"/>
    <w:rsid w:val="00EE080A"/>
    <w:rsid w:val="00EE0CA3"/>
    <w:rsid w:val="00EE1406"/>
    <w:rsid w:val="00EE15C0"/>
    <w:rsid w:val="00EE1BBE"/>
    <w:rsid w:val="00EE20E3"/>
    <w:rsid w:val="00EE27C3"/>
    <w:rsid w:val="00EE2CA2"/>
    <w:rsid w:val="00EE2CAA"/>
    <w:rsid w:val="00EE2CAD"/>
    <w:rsid w:val="00EE3015"/>
    <w:rsid w:val="00EE37B5"/>
    <w:rsid w:val="00EE3AFD"/>
    <w:rsid w:val="00EE3E79"/>
    <w:rsid w:val="00EE4002"/>
    <w:rsid w:val="00EE495A"/>
    <w:rsid w:val="00EE4D77"/>
    <w:rsid w:val="00EE5079"/>
    <w:rsid w:val="00EE50D8"/>
    <w:rsid w:val="00EE527A"/>
    <w:rsid w:val="00EE5487"/>
    <w:rsid w:val="00EE5A6A"/>
    <w:rsid w:val="00EE6666"/>
    <w:rsid w:val="00EE6CB8"/>
    <w:rsid w:val="00EE729E"/>
    <w:rsid w:val="00EF0A83"/>
    <w:rsid w:val="00EF0BA3"/>
    <w:rsid w:val="00EF0E11"/>
    <w:rsid w:val="00EF0EBA"/>
    <w:rsid w:val="00EF1400"/>
    <w:rsid w:val="00EF19BB"/>
    <w:rsid w:val="00EF19DA"/>
    <w:rsid w:val="00EF1E97"/>
    <w:rsid w:val="00EF2B34"/>
    <w:rsid w:val="00EF2C63"/>
    <w:rsid w:val="00EF4C94"/>
    <w:rsid w:val="00EF5085"/>
    <w:rsid w:val="00EF5A42"/>
    <w:rsid w:val="00EF5ACA"/>
    <w:rsid w:val="00EF6250"/>
    <w:rsid w:val="00EF6302"/>
    <w:rsid w:val="00EF630F"/>
    <w:rsid w:val="00EF7088"/>
    <w:rsid w:val="00F00198"/>
    <w:rsid w:val="00F003EB"/>
    <w:rsid w:val="00F00817"/>
    <w:rsid w:val="00F01BEA"/>
    <w:rsid w:val="00F01ECD"/>
    <w:rsid w:val="00F0287A"/>
    <w:rsid w:val="00F02DCA"/>
    <w:rsid w:val="00F03353"/>
    <w:rsid w:val="00F03B2C"/>
    <w:rsid w:val="00F03E32"/>
    <w:rsid w:val="00F0431D"/>
    <w:rsid w:val="00F0434F"/>
    <w:rsid w:val="00F05569"/>
    <w:rsid w:val="00F06133"/>
    <w:rsid w:val="00F0679C"/>
    <w:rsid w:val="00F07605"/>
    <w:rsid w:val="00F07C24"/>
    <w:rsid w:val="00F101AE"/>
    <w:rsid w:val="00F10447"/>
    <w:rsid w:val="00F10551"/>
    <w:rsid w:val="00F10C90"/>
    <w:rsid w:val="00F10F77"/>
    <w:rsid w:val="00F11049"/>
    <w:rsid w:val="00F114F5"/>
    <w:rsid w:val="00F11C71"/>
    <w:rsid w:val="00F11FB9"/>
    <w:rsid w:val="00F121CC"/>
    <w:rsid w:val="00F12217"/>
    <w:rsid w:val="00F123E3"/>
    <w:rsid w:val="00F1249C"/>
    <w:rsid w:val="00F1258A"/>
    <w:rsid w:val="00F12DA5"/>
    <w:rsid w:val="00F13361"/>
    <w:rsid w:val="00F14203"/>
    <w:rsid w:val="00F14667"/>
    <w:rsid w:val="00F14BFB"/>
    <w:rsid w:val="00F14E65"/>
    <w:rsid w:val="00F150AB"/>
    <w:rsid w:val="00F151C5"/>
    <w:rsid w:val="00F151D0"/>
    <w:rsid w:val="00F15BC7"/>
    <w:rsid w:val="00F16417"/>
    <w:rsid w:val="00F164E7"/>
    <w:rsid w:val="00F16974"/>
    <w:rsid w:val="00F16D91"/>
    <w:rsid w:val="00F17481"/>
    <w:rsid w:val="00F17E6D"/>
    <w:rsid w:val="00F202EA"/>
    <w:rsid w:val="00F213C6"/>
    <w:rsid w:val="00F2175D"/>
    <w:rsid w:val="00F21B96"/>
    <w:rsid w:val="00F21ED9"/>
    <w:rsid w:val="00F21EF9"/>
    <w:rsid w:val="00F229EA"/>
    <w:rsid w:val="00F22B85"/>
    <w:rsid w:val="00F23C33"/>
    <w:rsid w:val="00F24536"/>
    <w:rsid w:val="00F24BD3"/>
    <w:rsid w:val="00F24BDA"/>
    <w:rsid w:val="00F24F3D"/>
    <w:rsid w:val="00F257EB"/>
    <w:rsid w:val="00F25BDA"/>
    <w:rsid w:val="00F25DE2"/>
    <w:rsid w:val="00F25E91"/>
    <w:rsid w:val="00F26576"/>
    <w:rsid w:val="00F274AF"/>
    <w:rsid w:val="00F274CB"/>
    <w:rsid w:val="00F2774F"/>
    <w:rsid w:val="00F311C7"/>
    <w:rsid w:val="00F31456"/>
    <w:rsid w:val="00F318A3"/>
    <w:rsid w:val="00F319B0"/>
    <w:rsid w:val="00F32548"/>
    <w:rsid w:val="00F326F1"/>
    <w:rsid w:val="00F3290B"/>
    <w:rsid w:val="00F32CA9"/>
    <w:rsid w:val="00F32D55"/>
    <w:rsid w:val="00F335A1"/>
    <w:rsid w:val="00F33DA1"/>
    <w:rsid w:val="00F3400B"/>
    <w:rsid w:val="00F34222"/>
    <w:rsid w:val="00F3484E"/>
    <w:rsid w:val="00F349C0"/>
    <w:rsid w:val="00F349E2"/>
    <w:rsid w:val="00F34ABF"/>
    <w:rsid w:val="00F34D9F"/>
    <w:rsid w:val="00F35061"/>
    <w:rsid w:val="00F350DA"/>
    <w:rsid w:val="00F3540D"/>
    <w:rsid w:val="00F35872"/>
    <w:rsid w:val="00F35C7A"/>
    <w:rsid w:val="00F36237"/>
    <w:rsid w:val="00F36611"/>
    <w:rsid w:val="00F37036"/>
    <w:rsid w:val="00F37963"/>
    <w:rsid w:val="00F37B3F"/>
    <w:rsid w:val="00F37BFB"/>
    <w:rsid w:val="00F37C85"/>
    <w:rsid w:val="00F37D4C"/>
    <w:rsid w:val="00F400FE"/>
    <w:rsid w:val="00F40239"/>
    <w:rsid w:val="00F402AE"/>
    <w:rsid w:val="00F409A5"/>
    <w:rsid w:val="00F40C31"/>
    <w:rsid w:val="00F4147B"/>
    <w:rsid w:val="00F41562"/>
    <w:rsid w:val="00F419AE"/>
    <w:rsid w:val="00F4251A"/>
    <w:rsid w:val="00F42B2E"/>
    <w:rsid w:val="00F43731"/>
    <w:rsid w:val="00F43AE5"/>
    <w:rsid w:val="00F43E91"/>
    <w:rsid w:val="00F44056"/>
    <w:rsid w:val="00F450A2"/>
    <w:rsid w:val="00F45CB2"/>
    <w:rsid w:val="00F45F27"/>
    <w:rsid w:val="00F4613C"/>
    <w:rsid w:val="00F464BE"/>
    <w:rsid w:val="00F4695A"/>
    <w:rsid w:val="00F469A5"/>
    <w:rsid w:val="00F46B75"/>
    <w:rsid w:val="00F46C99"/>
    <w:rsid w:val="00F4752B"/>
    <w:rsid w:val="00F47762"/>
    <w:rsid w:val="00F50548"/>
    <w:rsid w:val="00F50B53"/>
    <w:rsid w:val="00F50C00"/>
    <w:rsid w:val="00F50EE4"/>
    <w:rsid w:val="00F52535"/>
    <w:rsid w:val="00F53453"/>
    <w:rsid w:val="00F54A46"/>
    <w:rsid w:val="00F555A4"/>
    <w:rsid w:val="00F557E1"/>
    <w:rsid w:val="00F55988"/>
    <w:rsid w:val="00F55E75"/>
    <w:rsid w:val="00F5668D"/>
    <w:rsid w:val="00F56BD3"/>
    <w:rsid w:val="00F56CCD"/>
    <w:rsid w:val="00F57516"/>
    <w:rsid w:val="00F575F0"/>
    <w:rsid w:val="00F57BBA"/>
    <w:rsid w:val="00F57FA7"/>
    <w:rsid w:val="00F60FC5"/>
    <w:rsid w:val="00F61747"/>
    <w:rsid w:val="00F61975"/>
    <w:rsid w:val="00F61ADD"/>
    <w:rsid w:val="00F61FE2"/>
    <w:rsid w:val="00F623B7"/>
    <w:rsid w:val="00F629CC"/>
    <w:rsid w:val="00F62A5D"/>
    <w:rsid w:val="00F63059"/>
    <w:rsid w:val="00F63766"/>
    <w:rsid w:val="00F63D24"/>
    <w:rsid w:val="00F64930"/>
    <w:rsid w:val="00F64B3B"/>
    <w:rsid w:val="00F64E5C"/>
    <w:rsid w:val="00F6558F"/>
    <w:rsid w:val="00F6579B"/>
    <w:rsid w:val="00F65F60"/>
    <w:rsid w:val="00F66215"/>
    <w:rsid w:val="00F6666B"/>
    <w:rsid w:val="00F66A6A"/>
    <w:rsid w:val="00F66AA3"/>
    <w:rsid w:val="00F67107"/>
    <w:rsid w:val="00F673E5"/>
    <w:rsid w:val="00F6758A"/>
    <w:rsid w:val="00F70382"/>
    <w:rsid w:val="00F703C0"/>
    <w:rsid w:val="00F703DE"/>
    <w:rsid w:val="00F70D70"/>
    <w:rsid w:val="00F70E2B"/>
    <w:rsid w:val="00F70F4D"/>
    <w:rsid w:val="00F710C1"/>
    <w:rsid w:val="00F7138E"/>
    <w:rsid w:val="00F717BF"/>
    <w:rsid w:val="00F7190E"/>
    <w:rsid w:val="00F71A96"/>
    <w:rsid w:val="00F71C29"/>
    <w:rsid w:val="00F71EDF"/>
    <w:rsid w:val="00F72081"/>
    <w:rsid w:val="00F723E1"/>
    <w:rsid w:val="00F72BF4"/>
    <w:rsid w:val="00F72DF7"/>
    <w:rsid w:val="00F72F21"/>
    <w:rsid w:val="00F72F2C"/>
    <w:rsid w:val="00F7357D"/>
    <w:rsid w:val="00F736E6"/>
    <w:rsid w:val="00F73765"/>
    <w:rsid w:val="00F73B27"/>
    <w:rsid w:val="00F73B84"/>
    <w:rsid w:val="00F74787"/>
    <w:rsid w:val="00F74AC2"/>
    <w:rsid w:val="00F761AD"/>
    <w:rsid w:val="00F763B5"/>
    <w:rsid w:val="00F76E01"/>
    <w:rsid w:val="00F77230"/>
    <w:rsid w:val="00F77B18"/>
    <w:rsid w:val="00F77E8E"/>
    <w:rsid w:val="00F805BE"/>
    <w:rsid w:val="00F8114D"/>
    <w:rsid w:val="00F81408"/>
    <w:rsid w:val="00F816F2"/>
    <w:rsid w:val="00F817E0"/>
    <w:rsid w:val="00F8277D"/>
    <w:rsid w:val="00F82BB1"/>
    <w:rsid w:val="00F833BD"/>
    <w:rsid w:val="00F8449C"/>
    <w:rsid w:val="00F846FD"/>
    <w:rsid w:val="00F84E17"/>
    <w:rsid w:val="00F856B3"/>
    <w:rsid w:val="00F858ED"/>
    <w:rsid w:val="00F85C04"/>
    <w:rsid w:val="00F85F57"/>
    <w:rsid w:val="00F869FF"/>
    <w:rsid w:val="00F87505"/>
    <w:rsid w:val="00F87A0C"/>
    <w:rsid w:val="00F91348"/>
    <w:rsid w:val="00F92AF1"/>
    <w:rsid w:val="00F93717"/>
    <w:rsid w:val="00F93739"/>
    <w:rsid w:val="00F93930"/>
    <w:rsid w:val="00F94013"/>
    <w:rsid w:val="00F94868"/>
    <w:rsid w:val="00F949C7"/>
    <w:rsid w:val="00F952F1"/>
    <w:rsid w:val="00F95632"/>
    <w:rsid w:val="00F9563C"/>
    <w:rsid w:val="00F962BC"/>
    <w:rsid w:val="00F9631E"/>
    <w:rsid w:val="00F965DB"/>
    <w:rsid w:val="00F96D80"/>
    <w:rsid w:val="00F97669"/>
    <w:rsid w:val="00F9783E"/>
    <w:rsid w:val="00F97CB9"/>
    <w:rsid w:val="00F97DE6"/>
    <w:rsid w:val="00FA0019"/>
    <w:rsid w:val="00FA03E3"/>
    <w:rsid w:val="00FA043C"/>
    <w:rsid w:val="00FA04B3"/>
    <w:rsid w:val="00FA0DEB"/>
    <w:rsid w:val="00FA1EF4"/>
    <w:rsid w:val="00FA213A"/>
    <w:rsid w:val="00FA220D"/>
    <w:rsid w:val="00FA2797"/>
    <w:rsid w:val="00FA2986"/>
    <w:rsid w:val="00FA29FA"/>
    <w:rsid w:val="00FA3024"/>
    <w:rsid w:val="00FA3051"/>
    <w:rsid w:val="00FA3364"/>
    <w:rsid w:val="00FA3AEE"/>
    <w:rsid w:val="00FA3C26"/>
    <w:rsid w:val="00FA3E7C"/>
    <w:rsid w:val="00FA4D7E"/>
    <w:rsid w:val="00FA4E2D"/>
    <w:rsid w:val="00FA6269"/>
    <w:rsid w:val="00FA635F"/>
    <w:rsid w:val="00FA7419"/>
    <w:rsid w:val="00FA75F4"/>
    <w:rsid w:val="00FA7A5C"/>
    <w:rsid w:val="00FA7ECF"/>
    <w:rsid w:val="00FB0465"/>
    <w:rsid w:val="00FB07C5"/>
    <w:rsid w:val="00FB0E3A"/>
    <w:rsid w:val="00FB12A9"/>
    <w:rsid w:val="00FB13C5"/>
    <w:rsid w:val="00FB182A"/>
    <w:rsid w:val="00FB1923"/>
    <w:rsid w:val="00FB1B40"/>
    <w:rsid w:val="00FB219E"/>
    <w:rsid w:val="00FB2372"/>
    <w:rsid w:val="00FB25B4"/>
    <w:rsid w:val="00FB31E0"/>
    <w:rsid w:val="00FB3EF7"/>
    <w:rsid w:val="00FB4003"/>
    <w:rsid w:val="00FB432D"/>
    <w:rsid w:val="00FB437B"/>
    <w:rsid w:val="00FB5285"/>
    <w:rsid w:val="00FB5C2A"/>
    <w:rsid w:val="00FB65DD"/>
    <w:rsid w:val="00FB6CA7"/>
    <w:rsid w:val="00FB70A4"/>
    <w:rsid w:val="00FB7602"/>
    <w:rsid w:val="00FC07F7"/>
    <w:rsid w:val="00FC0950"/>
    <w:rsid w:val="00FC0B6D"/>
    <w:rsid w:val="00FC18BA"/>
    <w:rsid w:val="00FC2434"/>
    <w:rsid w:val="00FC24C5"/>
    <w:rsid w:val="00FC26D3"/>
    <w:rsid w:val="00FC2803"/>
    <w:rsid w:val="00FC2A35"/>
    <w:rsid w:val="00FC2BBE"/>
    <w:rsid w:val="00FC4109"/>
    <w:rsid w:val="00FC50A6"/>
    <w:rsid w:val="00FC554D"/>
    <w:rsid w:val="00FC56F3"/>
    <w:rsid w:val="00FC6493"/>
    <w:rsid w:val="00FC6555"/>
    <w:rsid w:val="00FC68B4"/>
    <w:rsid w:val="00FC7553"/>
    <w:rsid w:val="00FC7759"/>
    <w:rsid w:val="00FD04BD"/>
    <w:rsid w:val="00FD1A04"/>
    <w:rsid w:val="00FD1D6C"/>
    <w:rsid w:val="00FD2F4B"/>
    <w:rsid w:val="00FD356D"/>
    <w:rsid w:val="00FD42FB"/>
    <w:rsid w:val="00FD4591"/>
    <w:rsid w:val="00FD4699"/>
    <w:rsid w:val="00FD59B4"/>
    <w:rsid w:val="00FD5EE9"/>
    <w:rsid w:val="00FD7306"/>
    <w:rsid w:val="00FD798E"/>
    <w:rsid w:val="00FE0321"/>
    <w:rsid w:val="00FE0371"/>
    <w:rsid w:val="00FE05E3"/>
    <w:rsid w:val="00FE1AA0"/>
    <w:rsid w:val="00FE2060"/>
    <w:rsid w:val="00FE27B8"/>
    <w:rsid w:val="00FE31D8"/>
    <w:rsid w:val="00FE3509"/>
    <w:rsid w:val="00FE35E6"/>
    <w:rsid w:val="00FE38A0"/>
    <w:rsid w:val="00FE3A0B"/>
    <w:rsid w:val="00FE3B0B"/>
    <w:rsid w:val="00FE3D6B"/>
    <w:rsid w:val="00FE4122"/>
    <w:rsid w:val="00FE4422"/>
    <w:rsid w:val="00FE4FA6"/>
    <w:rsid w:val="00FE5269"/>
    <w:rsid w:val="00FE5826"/>
    <w:rsid w:val="00FE5889"/>
    <w:rsid w:val="00FE58CE"/>
    <w:rsid w:val="00FE5903"/>
    <w:rsid w:val="00FE668D"/>
    <w:rsid w:val="00FE6867"/>
    <w:rsid w:val="00FE75D2"/>
    <w:rsid w:val="00FE78C8"/>
    <w:rsid w:val="00FE7D5D"/>
    <w:rsid w:val="00FF0628"/>
    <w:rsid w:val="00FF0DA9"/>
    <w:rsid w:val="00FF100E"/>
    <w:rsid w:val="00FF14FF"/>
    <w:rsid w:val="00FF1567"/>
    <w:rsid w:val="00FF1F2D"/>
    <w:rsid w:val="00FF1F3B"/>
    <w:rsid w:val="00FF1F44"/>
    <w:rsid w:val="00FF3585"/>
    <w:rsid w:val="00FF3C60"/>
    <w:rsid w:val="00FF499B"/>
    <w:rsid w:val="00FF50E1"/>
    <w:rsid w:val="00FF50E4"/>
    <w:rsid w:val="00FF53A5"/>
    <w:rsid w:val="00FF63CE"/>
    <w:rsid w:val="00FF6D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8C358C"/>
  <w15:docId w15:val="{D5419860-3A9A-4F36-B77E-44E42B46E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1419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14196"/>
    <w:rPr>
      <w:color w:val="0000FF" w:themeColor="hyperlink"/>
      <w:u w:val="single"/>
    </w:rPr>
  </w:style>
  <w:style w:type="character" w:styleId="Strong">
    <w:name w:val="Strong"/>
    <w:basedOn w:val="DefaultParagraphFont"/>
    <w:uiPriority w:val="22"/>
    <w:qFormat/>
    <w:rsid w:val="00D14196"/>
    <w:rPr>
      <w:b/>
      <w:bCs/>
    </w:rPr>
  </w:style>
  <w:style w:type="character" w:styleId="CommentReference">
    <w:name w:val="annotation reference"/>
    <w:basedOn w:val="DefaultParagraphFont"/>
    <w:uiPriority w:val="99"/>
    <w:semiHidden/>
    <w:unhideWhenUsed/>
    <w:rsid w:val="0089693C"/>
    <w:rPr>
      <w:sz w:val="16"/>
      <w:szCs w:val="16"/>
    </w:rPr>
  </w:style>
  <w:style w:type="paragraph" w:styleId="CommentText">
    <w:name w:val="annotation text"/>
    <w:basedOn w:val="Normal"/>
    <w:link w:val="CommentTextChar"/>
    <w:uiPriority w:val="99"/>
    <w:unhideWhenUsed/>
    <w:rsid w:val="0089693C"/>
    <w:pPr>
      <w:spacing w:line="240" w:lineRule="auto"/>
    </w:pPr>
    <w:rPr>
      <w:sz w:val="20"/>
      <w:szCs w:val="20"/>
    </w:rPr>
  </w:style>
  <w:style w:type="character" w:customStyle="1" w:styleId="CommentTextChar">
    <w:name w:val="Comment Text Char"/>
    <w:basedOn w:val="DefaultParagraphFont"/>
    <w:link w:val="CommentText"/>
    <w:uiPriority w:val="99"/>
    <w:rsid w:val="0089693C"/>
    <w:rPr>
      <w:sz w:val="20"/>
      <w:szCs w:val="20"/>
    </w:rPr>
  </w:style>
  <w:style w:type="paragraph" w:styleId="CommentSubject">
    <w:name w:val="annotation subject"/>
    <w:basedOn w:val="CommentText"/>
    <w:next w:val="CommentText"/>
    <w:link w:val="CommentSubjectChar"/>
    <w:uiPriority w:val="99"/>
    <w:semiHidden/>
    <w:unhideWhenUsed/>
    <w:rsid w:val="0089693C"/>
    <w:rPr>
      <w:b/>
      <w:bCs/>
    </w:rPr>
  </w:style>
  <w:style w:type="character" w:customStyle="1" w:styleId="CommentSubjectChar">
    <w:name w:val="Comment Subject Char"/>
    <w:basedOn w:val="CommentTextChar"/>
    <w:link w:val="CommentSubject"/>
    <w:uiPriority w:val="99"/>
    <w:semiHidden/>
    <w:rsid w:val="0089693C"/>
    <w:rPr>
      <w:b/>
      <w:bCs/>
      <w:sz w:val="20"/>
      <w:szCs w:val="20"/>
    </w:rPr>
  </w:style>
  <w:style w:type="paragraph" w:styleId="BalloonText">
    <w:name w:val="Balloon Text"/>
    <w:basedOn w:val="Normal"/>
    <w:link w:val="BalloonTextChar"/>
    <w:uiPriority w:val="99"/>
    <w:semiHidden/>
    <w:unhideWhenUsed/>
    <w:rsid w:val="0089693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693C"/>
    <w:rPr>
      <w:rFonts w:ascii="Times New Roman" w:hAnsi="Times New Roman" w:cs="Times New Roman"/>
      <w:sz w:val="18"/>
      <w:szCs w:val="18"/>
    </w:rPr>
  </w:style>
  <w:style w:type="paragraph" w:styleId="ListParagraph">
    <w:name w:val="List Paragraph"/>
    <w:basedOn w:val="Normal"/>
    <w:uiPriority w:val="34"/>
    <w:qFormat/>
    <w:rsid w:val="008068FE"/>
    <w:pPr>
      <w:ind w:left="720"/>
      <w:contextualSpacing/>
    </w:pPr>
  </w:style>
  <w:style w:type="paragraph" w:customStyle="1" w:styleId="1">
    <w:name w:val="正文1"/>
    <w:uiPriority w:val="99"/>
    <w:rsid w:val="009E1229"/>
    <w:pPr>
      <w:spacing w:after="0"/>
    </w:pPr>
    <w:rPr>
      <w:rFonts w:ascii="Arial" w:hAnsi="Arial" w:cs="Arial"/>
      <w:color w:val="000000"/>
      <w:szCs w:val="20"/>
      <w:lang w:val="pl-PL" w:eastAsia="pl-PL"/>
    </w:rPr>
  </w:style>
  <w:style w:type="table" w:styleId="TableGrid">
    <w:name w:val="Table Grid"/>
    <w:basedOn w:val="TableNormal"/>
    <w:uiPriority w:val="59"/>
    <w:rsid w:val="00CD37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B6F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EB6F4F"/>
    <w:rPr>
      <w:rFonts w:ascii="Courier New" w:hAnsi="Courier New" w:cs="Courier New"/>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93935">
      <w:bodyDiv w:val="1"/>
      <w:marLeft w:val="0"/>
      <w:marRight w:val="0"/>
      <w:marTop w:val="0"/>
      <w:marBottom w:val="0"/>
      <w:divBdr>
        <w:top w:val="none" w:sz="0" w:space="0" w:color="auto"/>
        <w:left w:val="none" w:sz="0" w:space="0" w:color="auto"/>
        <w:bottom w:val="none" w:sz="0" w:space="0" w:color="auto"/>
        <w:right w:val="none" w:sz="0" w:space="0" w:color="auto"/>
      </w:divBdr>
    </w:div>
    <w:div w:id="76876275">
      <w:bodyDiv w:val="1"/>
      <w:marLeft w:val="0"/>
      <w:marRight w:val="0"/>
      <w:marTop w:val="0"/>
      <w:marBottom w:val="0"/>
      <w:divBdr>
        <w:top w:val="none" w:sz="0" w:space="0" w:color="auto"/>
        <w:left w:val="none" w:sz="0" w:space="0" w:color="auto"/>
        <w:bottom w:val="none" w:sz="0" w:space="0" w:color="auto"/>
        <w:right w:val="none" w:sz="0" w:space="0" w:color="auto"/>
      </w:divBdr>
    </w:div>
    <w:div w:id="83456195">
      <w:bodyDiv w:val="1"/>
      <w:marLeft w:val="0"/>
      <w:marRight w:val="0"/>
      <w:marTop w:val="0"/>
      <w:marBottom w:val="0"/>
      <w:divBdr>
        <w:top w:val="none" w:sz="0" w:space="0" w:color="auto"/>
        <w:left w:val="none" w:sz="0" w:space="0" w:color="auto"/>
        <w:bottom w:val="none" w:sz="0" w:space="0" w:color="auto"/>
        <w:right w:val="none" w:sz="0" w:space="0" w:color="auto"/>
      </w:divBdr>
    </w:div>
    <w:div w:id="90510121">
      <w:bodyDiv w:val="1"/>
      <w:marLeft w:val="0"/>
      <w:marRight w:val="0"/>
      <w:marTop w:val="0"/>
      <w:marBottom w:val="0"/>
      <w:divBdr>
        <w:top w:val="none" w:sz="0" w:space="0" w:color="auto"/>
        <w:left w:val="none" w:sz="0" w:space="0" w:color="auto"/>
        <w:bottom w:val="none" w:sz="0" w:space="0" w:color="auto"/>
        <w:right w:val="none" w:sz="0" w:space="0" w:color="auto"/>
      </w:divBdr>
    </w:div>
    <w:div w:id="316374283">
      <w:bodyDiv w:val="1"/>
      <w:marLeft w:val="0"/>
      <w:marRight w:val="0"/>
      <w:marTop w:val="0"/>
      <w:marBottom w:val="0"/>
      <w:divBdr>
        <w:top w:val="none" w:sz="0" w:space="0" w:color="auto"/>
        <w:left w:val="none" w:sz="0" w:space="0" w:color="auto"/>
        <w:bottom w:val="none" w:sz="0" w:space="0" w:color="auto"/>
        <w:right w:val="none" w:sz="0" w:space="0" w:color="auto"/>
      </w:divBdr>
    </w:div>
    <w:div w:id="358360240">
      <w:bodyDiv w:val="1"/>
      <w:marLeft w:val="0"/>
      <w:marRight w:val="0"/>
      <w:marTop w:val="0"/>
      <w:marBottom w:val="0"/>
      <w:divBdr>
        <w:top w:val="none" w:sz="0" w:space="0" w:color="auto"/>
        <w:left w:val="none" w:sz="0" w:space="0" w:color="auto"/>
        <w:bottom w:val="none" w:sz="0" w:space="0" w:color="auto"/>
        <w:right w:val="none" w:sz="0" w:space="0" w:color="auto"/>
      </w:divBdr>
    </w:div>
    <w:div w:id="394083582">
      <w:bodyDiv w:val="1"/>
      <w:marLeft w:val="0"/>
      <w:marRight w:val="0"/>
      <w:marTop w:val="0"/>
      <w:marBottom w:val="0"/>
      <w:divBdr>
        <w:top w:val="none" w:sz="0" w:space="0" w:color="auto"/>
        <w:left w:val="none" w:sz="0" w:space="0" w:color="auto"/>
        <w:bottom w:val="none" w:sz="0" w:space="0" w:color="auto"/>
        <w:right w:val="none" w:sz="0" w:space="0" w:color="auto"/>
      </w:divBdr>
    </w:div>
    <w:div w:id="417291009">
      <w:bodyDiv w:val="1"/>
      <w:marLeft w:val="0"/>
      <w:marRight w:val="0"/>
      <w:marTop w:val="0"/>
      <w:marBottom w:val="0"/>
      <w:divBdr>
        <w:top w:val="none" w:sz="0" w:space="0" w:color="auto"/>
        <w:left w:val="none" w:sz="0" w:space="0" w:color="auto"/>
        <w:bottom w:val="none" w:sz="0" w:space="0" w:color="auto"/>
        <w:right w:val="none" w:sz="0" w:space="0" w:color="auto"/>
      </w:divBdr>
    </w:div>
    <w:div w:id="618489537">
      <w:bodyDiv w:val="1"/>
      <w:marLeft w:val="0"/>
      <w:marRight w:val="0"/>
      <w:marTop w:val="0"/>
      <w:marBottom w:val="0"/>
      <w:divBdr>
        <w:top w:val="none" w:sz="0" w:space="0" w:color="auto"/>
        <w:left w:val="none" w:sz="0" w:space="0" w:color="auto"/>
        <w:bottom w:val="none" w:sz="0" w:space="0" w:color="auto"/>
        <w:right w:val="none" w:sz="0" w:space="0" w:color="auto"/>
      </w:divBdr>
    </w:div>
    <w:div w:id="767046214">
      <w:bodyDiv w:val="1"/>
      <w:marLeft w:val="0"/>
      <w:marRight w:val="0"/>
      <w:marTop w:val="0"/>
      <w:marBottom w:val="0"/>
      <w:divBdr>
        <w:top w:val="none" w:sz="0" w:space="0" w:color="auto"/>
        <w:left w:val="none" w:sz="0" w:space="0" w:color="auto"/>
        <w:bottom w:val="none" w:sz="0" w:space="0" w:color="auto"/>
        <w:right w:val="none" w:sz="0" w:space="0" w:color="auto"/>
      </w:divBdr>
    </w:div>
    <w:div w:id="825321001">
      <w:bodyDiv w:val="1"/>
      <w:marLeft w:val="0"/>
      <w:marRight w:val="0"/>
      <w:marTop w:val="0"/>
      <w:marBottom w:val="0"/>
      <w:divBdr>
        <w:top w:val="none" w:sz="0" w:space="0" w:color="auto"/>
        <w:left w:val="none" w:sz="0" w:space="0" w:color="auto"/>
        <w:bottom w:val="none" w:sz="0" w:space="0" w:color="auto"/>
        <w:right w:val="none" w:sz="0" w:space="0" w:color="auto"/>
      </w:divBdr>
    </w:div>
    <w:div w:id="842403888">
      <w:bodyDiv w:val="1"/>
      <w:marLeft w:val="0"/>
      <w:marRight w:val="0"/>
      <w:marTop w:val="0"/>
      <w:marBottom w:val="0"/>
      <w:divBdr>
        <w:top w:val="none" w:sz="0" w:space="0" w:color="auto"/>
        <w:left w:val="none" w:sz="0" w:space="0" w:color="auto"/>
        <w:bottom w:val="none" w:sz="0" w:space="0" w:color="auto"/>
        <w:right w:val="none" w:sz="0" w:space="0" w:color="auto"/>
      </w:divBdr>
    </w:div>
    <w:div w:id="862935422">
      <w:bodyDiv w:val="1"/>
      <w:marLeft w:val="0"/>
      <w:marRight w:val="0"/>
      <w:marTop w:val="0"/>
      <w:marBottom w:val="0"/>
      <w:divBdr>
        <w:top w:val="none" w:sz="0" w:space="0" w:color="auto"/>
        <w:left w:val="none" w:sz="0" w:space="0" w:color="auto"/>
        <w:bottom w:val="none" w:sz="0" w:space="0" w:color="auto"/>
        <w:right w:val="none" w:sz="0" w:space="0" w:color="auto"/>
      </w:divBdr>
    </w:div>
    <w:div w:id="898707361">
      <w:bodyDiv w:val="1"/>
      <w:marLeft w:val="0"/>
      <w:marRight w:val="0"/>
      <w:marTop w:val="0"/>
      <w:marBottom w:val="0"/>
      <w:divBdr>
        <w:top w:val="none" w:sz="0" w:space="0" w:color="auto"/>
        <w:left w:val="none" w:sz="0" w:space="0" w:color="auto"/>
        <w:bottom w:val="none" w:sz="0" w:space="0" w:color="auto"/>
        <w:right w:val="none" w:sz="0" w:space="0" w:color="auto"/>
      </w:divBdr>
    </w:div>
    <w:div w:id="951472918">
      <w:bodyDiv w:val="1"/>
      <w:marLeft w:val="0"/>
      <w:marRight w:val="0"/>
      <w:marTop w:val="0"/>
      <w:marBottom w:val="0"/>
      <w:divBdr>
        <w:top w:val="none" w:sz="0" w:space="0" w:color="auto"/>
        <w:left w:val="none" w:sz="0" w:space="0" w:color="auto"/>
        <w:bottom w:val="none" w:sz="0" w:space="0" w:color="auto"/>
        <w:right w:val="none" w:sz="0" w:space="0" w:color="auto"/>
      </w:divBdr>
    </w:div>
    <w:div w:id="958488619">
      <w:bodyDiv w:val="1"/>
      <w:marLeft w:val="0"/>
      <w:marRight w:val="0"/>
      <w:marTop w:val="0"/>
      <w:marBottom w:val="0"/>
      <w:divBdr>
        <w:top w:val="none" w:sz="0" w:space="0" w:color="auto"/>
        <w:left w:val="none" w:sz="0" w:space="0" w:color="auto"/>
        <w:bottom w:val="none" w:sz="0" w:space="0" w:color="auto"/>
        <w:right w:val="none" w:sz="0" w:space="0" w:color="auto"/>
      </w:divBdr>
    </w:div>
    <w:div w:id="964887959">
      <w:bodyDiv w:val="1"/>
      <w:marLeft w:val="0"/>
      <w:marRight w:val="0"/>
      <w:marTop w:val="0"/>
      <w:marBottom w:val="0"/>
      <w:divBdr>
        <w:top w:val="none" w:sz="0" w:space="0" w:color="auto"/>
        <w:left w:val="none" w:sz="0" w:space="0" w:color="auto"/>
        <w:bottom w:val="none" w:sz="0" w:space="0" w:color="auto"/>
        <w:right w:val="none" w:sz="0" w:space="0" w:color="auto"/>
      </w:divBdr>
    </w:div>
    <w:div w:id="1069494705">
      <w:bodyDiv w:val="1"/>
      <w:marLeft w:val="0"/>
      <w:marRight w:val="0"/>
      <w:marTop w:val="0"/>
      <w:marBottom w:val="0"/>
      <w:divBdr>
        <w:top w:val="none" w:sz="0" w:space="0" w:color="auto"/>
        <w:left w:val="none" w:sz="0" w:space="0" w:color="auto"/>
        <w:bottom w:val="none" w:sz="0" w:space="0" w:color="auto"/>
        <w:right w:val="none" w:sz="0" w:space="0" w:color="auto"/>
      </w:divBdr>
    </w:div>
    <w:div w:id="1122336120">
      <w:bodyDiv w:val="1"/>
      <w:marLeft w:val="0"/>
      <w:marRight w:val="0"/>
      <w:marTop w:val="0"/>
      <w:marBottom w:val="0"/>
      <w:divBdr>
        <w:top w:val="none" w:sz="0" w:space="0" w:color="auto"/>
        <w:left w:val="none" w:sz="0" w:space="0" w:color="auto"/>
        <w:bottom w:val="none" w:sz="0" w:space="0" w:color="auto"/>
        <w:right w:val="none" w:sz="0" w:space="0" w:color="auto"/>
      </w:divBdr>
    </w:div>
    <w:div w:id="1343049797">
      <w:bodyDiv w:val="1"/>
      <w:marLeft w:val="0"/>
      <w:marRight w:val="0"/>
      <w:marTop w:val="0"/>
      <w:marBottom w:val="0"/>
      <w:divBdr>
        <w:top w:val="none" w:sz="0" w:space="0" w:color="auto"/>
        <w:left w:val="none" w:sz="0" w:space="0" w:color="auto"/>
        <w:bottom w:val="none" w:sz="0" w:space="0" w:color="auto"/>
        <w:right w:val="none" w:sz="0" w:space="0" w:color="auto"/>
      </w:divBdr>
    </w:div>
    <w:div w:id="1347563661">
      <w:bodyDiv w:val="1"/>
      <w:marLeft w:val="0"/>
      <w:marRight w:val="0"/>
      <w:marTop w:val="0"/>
      <w:marBottom w:val="0"/>
      <w:divBdr>
        <w:top w:val="none" w:sz="0" w:space="0" w:color="auto"/>
        <w:left w:val="none" w:sz="0" w:space="0" w:color="auto"/>
        <w:bottom w:val="none" w:sz="0" w:space="0" w:color="auto"/>
        <w:right w:val="none" w:sz="0" w:space="0" w:color="auto"/>
      </w:divBdr>
    </w:div>
    <w:div w:id="1422682818">
      <w:bodyDiv w:val="1"/>
      <w:marLeft w:val="0"/>
      <w:marRight w:val="0"/>
      <w:marTop w:val="0"/>
      <w:marBottom w:val="0"/>
      <w:divBdr>
        <w:top w:val="none" w:sz="0" w:space="0" w:color="auto"/>
        <w:left w:val="none" w:sz="0" w:space="0" w:color="auto"/>
        <w:bottom w:val="none" w:sz="0" w:space="0" w:color="auto"/>
        <w:right w:val="none" w:sz="0" w:space="0" w:color="auto"/>
      </w:divBdr>
    </w:div>
    <w:div w:id="1440023026">
      <w:bodyDiv w:val="1"/>
      <w:marLeft w:val="0"/>
      <w:marRight w:val="0"/>
      <w:marTop w:val="0"/>
      <w:marBottom w:val="0"/>
      <w:divBdr>
        <w:top w:val="none" w:sz="0" w:space="0" w:color="auto"/>
        <w:left w:val="none" w:sz="0" w:space="0" w:color="auto"/>
        <w:bottom w:val="none" w:sz="0" w:space="0" w:color="auto"/>
        <w:right w:val="none" w:sz="0" w:space="0" w:color="auto"/>
      </w:divBdr>
    </w:div>
    <w:div w:id="1470517965">
      <w:bodyDiv w:val="1"/>
      <w:marLeft w:val="0"/>
      <w:marRight w:val="0"/>
      <w:marTop w:val="0"/>
      <w:marBottom w:val="0"/>
      <w:divBdr>
        <w:top w:val="none" w:sz="0" w:space="0" w:color="auto"/>
        <w:left w:val="none" w:sz="0" w:space="0" w:color="auto"/>
        <w:bottom w:val="none" w:sz="0" w:space="0" w:color="auto"/>
        <w:right w:val="none" w:sz="0" w:space="0" w:color="auto"/>
      </w:divBdr>
    </w:div>
    <w:div w:id="1576696349">
      <w:bodyDiv w:val="1"/>
      <w:marLeft w:val="0"/>
      <w:marRight w:val="0"/>
      <w:marTop w:val="0"/>
      <w:marBottom w:val="0"/>
      <w:divBdr>
        <w:top w:val="none" w:sz="0" w:space="0" w:color="auto"/>
        <w:left w:val="none" w:sz="0" w:space="0" w:color="auto"/>
        <w:bottom w:val="none" w:sz="0" w:space="0" w:color="auto"/>
        <w:right w:val="none" w:sz="0" w:space="0" w:color="auto"/>
      </w:divBdr>
    </w:div>
    <w:div w:id="1602107435">
      <w:bodyDiv w:val="1"/>
      <w:marLeft w:val="0"/>
      <w:marRight w:val="0"/>
      <w:marTop w:val="0"/>
      <w:marBottom w:val="0"/>
      <w:divBdr>
        <w:top w:val="none" w:sz="0" w:space="0" w:color="auto"/>
        <w:left w:val="none" w:sz="0" w:space="0" w:color="auto"/>
        <w:bottom w:val="none" w:sz="0" w:space="0" w:color="auto"/>
        <w:right w:val="none" w:sz="0" w:space="0" w:color="auto"/>
      </w:divBdr>
    </w:div>
    <w:div w:id="1635793622">
      <w:bodyDiv w:val="1"/>
      <w:marLeft w:val="0"/>
      <w:marRight w:val="0"/>
      <w:marTop w:val="0"/>
      <w:marBottom w:val="0"/>
      <w:divBdr>
        <w:top w:val="none" w:sz="0" w:space="0" w:color="auto"/>
        <w:left w:val="none" w:sz="0" w:space="0" w:color="auto"/>
        <w:bottom w:val="none" w:sz="0" w:space="0" w:color="auto"/>
        <w:right w:val="none" w:sz="0" w:space="0" w:color="auto"/>
      </w:divBdr>
    </w:div>
    <w:div w:id="1698239371">
      <w:bodyDiv w:val="1"/>
      <w:marLeft w:val="0"/>
      <w:marRight w:val="0"/>
      <w:marTop w:val="0"/>
      <w:marBottom w:val="0"/>
      <w:divBdr>
        <w:top w:val="none" w:sz="0" w:space="0" w:color="auto"/>
        <w:left w:val="none" w:sz="0" w:space="0" w:color="auto"/>
        <w:bottom w:val="none" w:sz="0" w:space="0" w:color="auto"/>
        <w:right w:val="none" w:sz="0" w:space="0" w:color="auto"/>
      </w:divBdr>
    </w:div>
    <w:div w:id="1797486554">
      <w:bodyDiv w:val="1"/>
      <w:marLeft w:val="0"/>
      <w:marRight w:val="0"/>
      <w:marTop w:val="0"/>
      <w:marBottom w:val="0"/>
      <w:divBdr>
        <w:top w:val="none" w:sz="0" w:space="0" w:color="auto"/>
        <w:left w:val="none" w:sz="0" w:space="0" w:color="auto"/>
        <w:bottom w:val="none" w:sz="0" w:space="0" w:color="auto"/>
        <w:right w:val="none" w:sz="0" w:space="0" w:color="auto"/>
      </w:divBdr>
    </w:div>
    <w:div w:id="1828477893">
      <w:bodyDiv w:val="1"/>
      <w:marLeft w:val="0"/>
      <w:marRight w:val="0"/>
      <w:marTop w:val="0"/>
      <w:marBottom w:val="0"/>
      <w:divBdr>
        <w:top w:val="none" w:sz="0" w:space="0" w:color="auto"/>
        <w:left w:val="none" w:sz="0" w:space="0" w:color="auto"/>
        <w:bottom w:val="none" w:sz="0" w:space="0" w:color="auto"/>
        <w:right w:val="none" w:sz="0" w:space="0" w:color="auto"/>
      </w:divBdr>
    </w:div>
    <w:div w:id="1877884251">
      <w:bodyDiv w:val="1"/>
      <w:marLeft w:val="0"/>
      <w:marRight w:val="0"/>
      <w:marTop w:val="0"/>
      <w:marBottom w:val="0"/>
      <w:divBdr>
        <w:top w:val="none" w:sz="0" w:space="0" w:color="auto"/>
        <w:left w:val="none" w:sz="0" w:space="0" w:color="auto"/>
        <w:bottom w:val="none" w:sz="0" w:space="0" w:color="auto"/>
        <w:right w:val="none" w:sz="0" w:space="0" w:color="auto"/>
      </w:divBdr>
    </w:div>
    <w:div w:id="2012948923">
      <w:bodyDiv w:val="1"/>
      <w:marLeft w:val="0"/>
      <w:marRight w:val="0"/>
      <w:marTop w:val="0"/>
      <w:marBottom w:val="0"/>
      <w:divBdr>
        <w:top w:val="none" w:sz="0" w:space="0" w:color="auto"/>
        <w:left w:val="none" w:sz="0" w:space="0" w:color="auto"/>
        <w:bottom w:val="none" w:sz="0" w:space="0" w:color="auto"/>
        <w:right w:val="none" w:sz="0" w:space="0" w:color="auto"/>
      </w:divBdr>
    </w:div>
    <w:div w:id="2060859683">
      <w:bodyDiv w:val="1"/>
      <w:marLeft w:val="0"/>
      <w:marRight w:val="0"/>
      <w:marTop w:val="0"/>
      <w:marBottom w:val="0"/>
      <w:divBdr>
        <w:top w:val="none" w:sz="0" w:space="0" w:color="auto"/>
        <w:left w:val="none" w:sz="0" w:space="0" w:color="auto"/>
        <w:bottom w:val="none" w:sz="0" w:space="0" w:color="auto"/>
        <w:right w:val="none" w:sz="0" w:space="0" w:color="auto"/>
      </w:divBdr>
    </w:div>
    <w:div w:id="2131239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53/j.gastro.2013.06.052"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79AB83-CEC2-4C6B-9C2A-7550661A9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298</Words>
  <Characters>75801</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Royal Free London NHS Foundation Trust</Company>
  <LinksUpToDate>false</LinksUpToDate>
  <CharactersWithSpaces>889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MB</dc:creator>
  <cp:lastModifiedBy>Na Ma</cp:lastModifiedBy>
  <cp:revision>5</cp:revision>
  <dcterms:created xsi:type="dcterms:W3CDTF">2018-07-16T00:40:00Z</dcterms:created>
  <dcterms:modified xsi:type="dcterms:W3CDTF">2018-07-16T01:33:00Z</dcterms:modified>
</cp:coreProperties>
</file>